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BC7DF5" w14:textId="77777777" w:rsidR="00F91CC0" w:rsidRPr="0076549F" w:rsidRDefault="00F91CC0" w:rsidP="00F91CC0">
      <w:pPr>
        <w:pStyle w:val="Title"/>
        <w:rPr>
          <w:rFonts w:ascii="Trebuchet MS" w:hAnsi="Trebuchet MS"/>
        </w:rPr>
      </w:pPr>
      <w:bookmarkStart w:id="0" w:name="_Ref494280218"/>
      <w:bookmarkStart w:id="1" w:name="_Ref494290253"/>
      <w:bookmarkStart w:id="2" w:name="_Toc5022490"/>
      <w:r w:rsidRPr="0076549F">
        <w:rPr>
          <w:rFonts w:ascii="Trebuchet MS" w:hAnsi="Trebuchet MS"/>
        </w:rPr>
        <w:t>Clinical Practice Guidelines: Pregnancy care</w:t>
      </w:r>
    </w:p>
    <w:p w14:paraId="22390648" w14:textId="75D938F5" w:rsidR="00F91CC0" w:rsidRPr="0076549F" w:rsidRDefault="00F91CC0" w:rsidP="00F91CC0">
      <w:pPr>
        <w:pStyle w:val="Title"/>
        <w:rPr>
          <w:rFonts w:ascii="Trebuchet MS" w:hAnsi="Trebuchet MS"/>
        </w:rPr>
      </w:pPr>
      <w:r w:rsidRPr="0076549F">
        <w:rPr>
          <w:rFonts w:ascii="Trebuchet MS" w:hAnsi="Trebuchet MS"/>
        </w:rPr>
        <w:t>Recently reviewed topics</w:t>
      </w:r>
      <w:r w:rsidRPr="0076549F">
        <w:rPr>
          <w:rFonts w:ascii="Trebuchet MS" w:hAnsi="Trebuchet MS"/>
        </w:rPr>
        <w:br/>
        <w:t xml:space="preserve">CONSULTATION DRAFT — </w:t>
      </w:r>
      <w:r w:rsidR="0000058D">
        <w:rPr>
          <w:rFonts w:ascii="Trebuchet MS" w:hAnsi="Trebuchet MS"/>
        </w:rPr>
        <w:t>1 June</w:t>
      </w:r>
      <w:r w:rsidR="006F2698" w:rsidRPr="0076549F">
        <w:rPr>
          <w:rFonts w:ascii="Trebuchet MS" w:hAnsi="Trebuchet MS"/>
        </w:rPr>
        <w:t xml:space="preserve"> </w:t>
      </w:r>
      <w:r w:rsidRPr="0076549F">
        <w:rPr>
          <w:rFonts w:ascii="Trebuchet MS" w:hAnsi="Trebuchet MS"/>
        </w:rPr>
        <w:t>2020</w:t>
      </w:r>
    </w:p>
    <w:p w14:paraId="00B2CFAD" w14:textId="77777777" w:rsidR="00F91CC0" w:rsidRDefault="00F91CC0" w:rsidP="00F91CC0">
      <w:pPr>
        <w:spacing w:before="0" w:after="0" w:line="240" w:lineRule="auto"/>
        <w:rPr>
          <w:rFonts w:ascii="Gill Sans SemiBold" w:eastAsia="Batang" w:hAnsi="Gill Sans SemiBold"/>
          <w:b/>
          <w:bCs/>
          <w:color w:val="5C6087"/>
          <w:kern w:val="28"/>
          <w:sz w:val="28"/>
          <w:szCs w:val="28"/>
          <w:lang w:eastAsia="ko-KR"/>
        </w:rPr>
      </w:pPr>
      <w:r>
        <w:br w:type="page"/>
      </w:r>
    </w:p>
    <w:p w14:paraId="66D5D951" w14:textId="77777777" w:rsidR="00F91CC0" w:rsidRPr="00CC52F7" w:rsidRDefault="00F91CC0" w:rsidP="00F91CC0">
      <w:pPr>
        <w:rPr>
          <w:b/>
          <w:sz w:val="22"/>
        </w:rPr>
      </w:pPr>
      <w:r w:rsidRPr="00CC52F7">
        <w:rPr>
          <w:b/>
          <w:sz w:val="22"/>
        </w:rPr>
        <w:lastRenderedPageBreak/>
        <w:t>Contents</w:t>
      </w:r>
    </w:p>
    <w:p w14:paraId="4431D73D" w14:textId="7032FDA5" w:rsidR="00736A02" w:rsidRDefault="00F91CC0">
      <w:pPr>
        <w:pStyle w:val="TOC2"/>
        <w:rPr>
          <w:rFonts w:asciiTheme="minorHAnsi" w:eastAsiaTheme="minorEastAsia" w:hAnsiTheme="minorHAnsi" w:cstheme="minorBidi"/>
          <w:sz w:val="24"/>
          <w:szCs w:val="24"/>
          <w:lang w:val="en-GB" w:eastAsia="en-GB"/>
        </w:rPr>
      </w:pPr>
      <w:r>
        <w:fldChar w:fldCharType="begin"/>
      </w:r>
      <w:r>
        <w:instrText xml:space="preserve"> TOC \t "Heading 1,2,Section,1" </w:instrText>
      </w:r>
      <w:r>
        <w:fldChar w:fldCharType="separate"/>
      </w:r>
      <w:r w:rsidR="00736A02">
        <w:t>Summary of draft recommendations and practice points</w:t>
      </w:r>
      <w:r w:rsidR="00736A02">
        <w:tab/>
      </w:r>
      <w:r w:rsidR="00736A02">
        <w:fldChar w:fldCharType="begin"/>
      </w:r>
      <w:r w:rsidR="00736A02">
        <w:instrText xml:space="preserve"> PAGEREF _Toc41914128 \h </w:instrText>
      </w:r>
      <w:r w:rsidR="00736A02">
        <w:fldChar w:fldCharType="separate"/>
      </w:r>
      <w:r w:rsidR="008803AF">
        <w:t>2</w:t>
      </w:r>
      <w:r w:rsidR="00736A02">
        <w:fldChar w:fldCharType="end"/>
      </w:r>
    </w:p>
    <w:p w14:paraId="471B2510" w14:textId="0E8E32B6" w:rsidR="00736A02" w:rsidRDefault="00736A02">
      <w:pPr>
        <w:pStyle w:val="TOC2"/>
        <w:rPr>
          <w:rFonts w:asciiTheme="minorHAnsi" w:eastAsiaTheme="minorEastAsia" w:hAnsiTheme="minorHAnsi" w:cstheme="minorBidi"/>
          <w:sz w:val="24"/>
          <w:szCs w:val="24"/>
          <w:lang w:val="en-GB" w:eastAsia="en-GB"/>
        </w:rPr>
      </w:pPr>
      <w:r>
        <w:t>Introduction</w:t>
      </w:r>
      <w:r>
        <w:tab/>
      </w:r>
      <w:r>
        <w:fldChar w:fldCharType="begin"/>
      </w:r>
      <w:r>
        <w:instrText xml:space="preserve"> PAGEREF _Toc41914129 \h </w:instrText>
      </w:r>
      <w:r>
        <w:fldChar w:fldCharType="separate"/>
      </w:r>
      <w:r w:rsidR="008803AF">
        <w:t>2</w:t>
      </w:r>
      <w:r>
        <w:fldChar w:fldCharType="end"/>
      </w:r>
    </w:p>
    <w:p w14:paraId="7769B1D9" w14:textId="2130AD3C" w:rsidR="00736A02" w:rsidRDefault="00736A02">
      <w:pPr>
        <w:pStyle w:val="TOC1"/>
        <w:rPr>
          <w:rFonts w:asciiTheme="minorHAnsi" w:eastAsiaTheme="minorEastAsia" w:hAnsiTheme="minorHAnsi" w:cstheme="minorBidi"/>
          <w:smallCaps w:val="0"/>
          <w:color w:val="auto"/>
          <w:spacing w:val="0"/>
          <w:sz w:val="24"/>
          <w:szCs w:val="24"/>
          <w:lang w:val="en-GB" w:eastAsia="en-GB"/>
        </w:rPr>
      </w:pPr>
      <w:r>
        <w:t>Lifestyle considerations</w:t>
      </w:r>
      <w:r>
        <w:tab/>
      </w:r>
      <w:r>
        <w:fldChar w:fldCharType="begin"/>
      </w:r>
      <w:r>
        <w:instrText xml:space="preserve"> PAGEREF _Toc41914130 \h </w:instrText>
      </w:r>
      <w:r>
        <w:fldChar w:fldCharType="separate"/>
      </w:r>
      <w:r w:rsidR="008803AF">
        <w:t>2</w:t>
      </w:r>
      <w:r>
        <w:fldChar w:fldCharType="end"/>
      </w:r>
    </w:p>
    <w:p w14:paraId="2CD8C646" w14:textId="3D54B24C" w:rsidR="00736A02" w:rsidRDefault="00736A02">
      <w:pPr>
        <w:pStyle w:val="TOC2"/>
        <w:rPr>
          <w:rFonts w:asciiTheme="minorHAnsi" w:eastAsiaTheme="minorEastAsia" w:hAnsiTheme="minorHAnsi" w:cstheme="minorBidi"/>
          <w:sz w:val="24"/>
          <w:szCs w:val="24"/>
          <w:lang w:val="en-GB" w:eastAsia="en-GB"/>
        </w:rPr>
      </w:pPr>
      <w:r>
        <w:t>1</w:t>
      </w:r>
      <w:r>
        <w:rPr>
          <w:rFonts w:asciiTheme="minorHAnsi" w:eastAsiaTheme="minorEastAsia" w:hAnsiTheme="minorHAnsi" w:cstheme="minorBidi"/>
          <w:sz w:val="24"/>
          <w:szCs w:val="24"/>
          <w:lang w:val="en-GB" w:eastAsia="en-GB"/>
        </w:rPr>
        <w:tab/>
      </w:r>
      <w:r>
        <w:t>Nutrition and physical activity</w:t>
      </w:r>
      <w:r>
        <w:tab/>
      </w:r>
      <w:r>
        <w:fldChar w:fldCharType="begin"/>
      </w:r>
      <w:r>
        <w:instrText xml:space="preserve"> PAGEREF _Toc41914131 \h </w:instrText>
      </w:r>
      <w:r>
        <w:fldChar w:fldCharType="separate"/>
      </w:r>
      <w:r w:rsidR="008803AF">
        <w:t>2</w:t>
      </w:r>
      <w:r>
        <w:fldChar w:fldCharType="end"/>
      </w:r>
    </w:p>
    <w:p w14:paraId="133B2966" w14:textId="0859FEA9" w:rsidR="00736A02" w:rsidRDefault="00736A02">
      <w:pPr>
        <w:pStyle w:val="TOC1"/>
        <w:rPr>
          <w:rFonts w:asciiTheme="minorHAnsi" w:eastAsiaTheme="minorEastAsia" w:hAnsiTheme="minorHAnsi" w:cstheme="minorBidi"/>
          <w:smallCaps w:val="0"/>
          <w:color w:val="auto"/>
          <w:spacing w:val="0"/>
          <w:sz w:val="24"/>
          <w:szCs w:val="24"/>
          <w:lang w:val="en-GB" w:eastAsia="en-GB"/>
        </w:rPr>
      </w:pPr>
      <w:r>
        <w:t>Clinical assessments</w:t>
      </w:r>
      <w:r>
        <w:tab/>
      </w:r>
      <w:r>
        <w:fldChar w:fldCharType="begin"/>
      </w:r>
      <w:r>
        <w:instrText xml:space="preserve"> PAGEREF _Toc41914132 \h </w:instrText>
      </w:r>
      <w:r>
        <w:fldChar w:fldCharType="separate"/>
      </w:r>
      <w:r w:rsidR="008803AF">
        <w:t>2</w:t>
      </w:r>
      <w:r>
        <w:fldChar w:fldCharType="end"/>
      </w:r>
    </w:p>
    <w:p w14:paraId="5FAFE9D9" w14:textId="1EEB4EDB" w:rsidR="00736A02" w:rsidRDefault="00736A02">
      <w:pPr>
        <w:pStyle w:val="TOC2"/>
        <w:rPr>
          <w:rFonts w:asciiTheme="minorHAnsi" w:eastAsiaTheme="minorEastAsia" w:hAnsiTheme="minorHAnsi" w:cstheme="minorBidi"/>
          <w:sz w:val="24"/>
          <w:szCs w:val="24"/>
          <w:lang w:val="en-GB" w:eastAsia="en-GB"/>
        </w:rPr>
      </w:pPr>
      <w:r>
        <w:t>2</w:t>
      </w:r>
      <w:r>
        <w:rPr>
          <w:rFonts w:asciiTheme="minorHAnsi" w:eastAsiaTheme="minorEastAsia" w:hAnsiTheme="minorHAnsi" w:cstheme="minorBidi"/>
          <w:sz w:val="24"/>
          <w:szCs w:val="24"/>
          <w:lang w:val="en-GB" w:eastAsia="en-GB"/>
        </w:rPr>
        <w:tab/>
      </w:r>
      <w:r>
        <w:t>Weight and body mass index</w:t>
      </w:r>
      <w:r>
        <w:tab/>
      </w:r>
      <w:r>
        <w:fldChar w:fldCharType="begin"/>
      </w:r>
      <w:r>
        <w:instrText xml:space="preserve"> PAGEREF _Toc41914133 \h </w:instrText>
      </w:r>
      <w:r>
        <w:fldChar w:fldCharType="separate"/>
      </w:r>
      <w:r w:rsidR="008803AF">
        <w:t>2</w:t>
      </w:r>
      <w:r>
        <w:fldChar w:fldCharType="end"/>
      </w:r>
    </w:p>
    <w:p w14:paraId="7AAB01B8" w14:textId="726E831B" w:rsidR="00736A02" w:rsidRDefault="00736A02">
      <w:pPr>
        <w:pStyle w:val="TOC1"/>
        <w:rPr>
          <w:rFonts w:asciiTheme="minorHAnsi" w:eastAsiaTheme="minorEastAsia" w:hAnsiTheme="minorHAnsi" w:cstheme="minorBidi"/>
          <w:smallCaps w:val="0"/>
          <w:color w:val="auto"/>
          <w:spacing w:val="0"/>
          <w:sz w:val="24"/>
          <w:szCs w:val="24"/>
          <w:lang w:val="en-GB" w:eastAsia="en-GB"/>
        </w:rPr>
      </w:pPr>
      <w:r>
        <w:t>Appendices</w:t>
      </w:r>
      <w:r>
        <w:tab/>
      </w:r>
      <w:r>
        <w:fldChar w:fldCharType="begin"/>
      </w:r>
      <w:r>
        <w:instrText xml:space="preserve"> PAGEREF _Toc41914134 \h </w:instrText>
      </w:r>
      <w:r>
        <w:fldChar w:fldCharType="separate"/>
      </w:r>
      <w:r w:rsidR="008803AF">
        <w:t>2</w:t>
      </w:r>
      <w:r>
        <w:fldChar w:fldCharType="end"/>
      </w:r>
    </w:p>
    <w:p w14:paraId="0D6DF286" w14:textId="214C60D3" w:rsidR="00736A02" w:rsidRDefault="00736A02">
      <w:pPr>
        <w:pStyle w:val="TOC2"/>
        <w:rPr>
          <w:rFonts w:asciiTheme="minorHAnsi" w:eastAsiaTheme="minorEastAsia" w:hAnsiTheme="minorHAnsi" w:cstheme="minorBidi"/>
          <w:sz w:val="24"/>
          <w:szCs w:val="24"/>
          <w:lang w:val="en-GB" w:eastAsia="en-GB"/>
        </w:rPr>
      </w:pPr>
      <w:r>
        <w:t>A</w:t>
      </w:r>
      <w:r>
        <w:rPr>
          <w:rFonts w:asciiTheme="minorHAnsi" w:eastAsiaTheme="minorEastAsia" w:hAnsiTheme="minorHAnsi" w:cstheme="minorBidi"/>
          <w:sz w:val="24"/>
          <w:szCs w:val="24"/>
          <w:lang w:val="en-GB" w:eastAsia="en-GB"/>
        </w:rPr>
        <w:tab/>
      </w:r>
      <w:r>
        <w:t>Membership and terms of reference of the Expert Working Group</w:t>
      </w:r>
      <w:r>
        <w:tab/>
      </w:r>
      <w:r>
        <w:fldChar w:fldCharType="begin"/>
      </w:r>
      <w:r>
        <w:instrText xml:space="preserve"> PAGEREF _Toc41914135 \h </w:instrText>
      </w:r>
      <w:r>
        <w:fldChar w:fldCharType="separate"/>
      </w:r>
      <w:r w:rsidR="008803AF">
        <w:t>2</w:t>
      </w:r>
      <w:r>
        <w:fldChar w:fldCharType="end"/>
      </w:r>
    </w:p>
    <w:p w14:paraId="4DFDA9C3" w14:textId="3B50928F" w:rsidR="00736A02" w:rsidRDefault="00736A02">
      <w:pPr>
        <w:pStyle w:val="TOC2"/>
        <w:rPr>
          <w:rFonts w:asciiTheme="minorHAnsi" w:eastAsiaTheme="minorEastAsia" w:hAnsiTheme="minorHAnsi" w:cstheme="minorBidi"/>
          <w:sz w:val="24"/>
          <w:szCs w:val="24"/>
          <w:lang w:val="en-GB" w:eastAsia="en-GB"/>
        </w:rPr>
      </w:pPr>
      <w:r>
        <w:t>B</w:t>
      </w:r>
      <w:r>
        <w:rPr>
          <w:rFonts w:asciiTheme="minorHAnsi" w:eastAsiaTheme="minorEastAsia" w:hAnsiTheme="minorHAnsi" w:cstheme="minorBidi"/>
          <w:sz w:val="24"/>
          <w:szCs w:val="24"/>
          <w:lang w:val="en-GB" w:eastAsia="en-GB"/>
        </w:rPr>
        <w:tab/>
      </w:r>
      <w:r>
        <w:t>Administrative report</w:t>
      </w:r>
      <w:r>
        <w:tab/>
      </w:r>
      <w:r>
        <w:fldChar w:fldCharType="begin"/>
      </w:r>
      <w:r>
        <w:instrText xml:space="preserve"> PAGEREF _Toc41914136 \h </w:instrText>
      </w:r>
      <w:r>
        <w:fldChar w:fldCharType="separate"/>
      </w:r>
      <w:r w:rsidR="008803AF">
        <w:t>2</w:t>
      </w:r>
      <w:r>
        <w:fldChar w:fldCharType="end"/>
      </w:r>
    </w:p>
    <w:p w14:paraId="176688B1" w14:textId="089D2AEA" w:rsidR="00736A02" w:rsidRDefault="00736A02">
      <w:pPr>
        <w:pStyle w:val="TOC2"/>
        <w:rPr>
          <w:rFonts w:asciiTheme="minorHAnsi" w:eastAsiaTheme="minorEastAsia" w:hAnsiTheme="minorHAnsi" w:cstheme="minorBidi"/>
          <w:sz w:val="24"/>
          <w:szCs w:val="24"/>
          <w:lang w:val="en-GB" w:eastAsia="en-GB"/>
        </w:rPr>
      </w:pPr>
      <w:r>
        <w:t>C</w:t>
      </w:r>
      <w:r>
        <w:rPr>
          <w:rFonts w:asciiTheme="minorHAnsi" w:eastAsiaTheme="minorEastAsia" w:hAnsiTheme="minorHAnsi" w:cstheme="minorBidi"/>
          <w:sz w:val="24"/>
          <w:szCs w:val="24"/>
          <w:lang w:val="en-GB" w:eastAsia="en-GB"/>
        </w:rPr>
        <w:tab/>
      </w:r>
      <w:r>
        <w:t>Summary of the literature reviews</w:t>
      </w:r>
      <w:r>
        <w:tab/>
      </w:r>
      <w:r>
        <w:fldChar w:fldCharType="begin"/>
      </w:r>
      <w:r>
        <w:instrText xml:space="preserve"> PAGEREF _Toc41914137 \h </w:instrText>
      </w:r>
      <w:r>
        <w:fldChar w:fldCharType="separate"/>
      </w:r>
      <w:r w:rsidR="008803AF">
        <w:t>2</w:t>
      </w:r>
      <w:r>
        <w:fldChar w:fldCharType="end"/>
      </w:r>
    </w:p>
    <w:p w14:paraId="5396A286" w14:textId="322509CD" w:rsidR="00736A02" w:rsidRDefault="00736A02">
      <w:pPr>
        <w:pStyle w:val="TOC2"/>
        <w:rPr>
          <w:rFonts w:asciiTheme="minorHAnsi" w:eastAsiaTheme="minorEastAsia" w:hAnsiTheme="minorHAnsi" w:cstheme="minorBidi"/>
          <w:sz w:val="24"/>
          <w:szCs w:val="24"/>
          <w:lang w:val="en-GB" w:eastAsia="en-GB"/>
        </w:rPr>
      </w:pPr>
      <w:r>
        <w:t>D</w:t>
      </w:r>
      <w:r>
        <w:rPr>
          <w:rFonts w:asciiTheme="minorHAnsi" w:eastAsiaTheme="minorEastAsia" w:hAnsiTheme="minorHAnsi" w:cstheme="minorBidi"/>
          <w:sz w:val="24"/>
          <w:szCs w:val="24"/>
          <w:lang w:val="en-GB" w:eastAsia="en-GB"/>
        </w:rPr>
        <w:tab/>
      </w:r>
      <w:r>
        <w:t>Topics currently under review</w:t>
      </w:r>
      <w:r>
        <w:tab/>
      </w:r>
      <w:r>
        <w:fldChar w:fldCharType="begin"/>
      </w:r>
      <w:r>
        <w:instrText xml:space="preserve"> PAGEREF _Toc41914138 \h </w:instrText>
      </w:r>
      <w:r>
        <w:fldChar w:fldCharType="separate"/>
      </w:r>
      <w:r w:rsidR="008803AF">
        <w:t>2</w:t>
      </w:r>
      <w:r>
        <w:fldChar w:fldCharType="end"/>
      </w:r>
    </w:p>
    <w:p w14:paraId="54E5DFAC" w14:textId="5C6F2AF8" w:rsidR="00736A02" w:rsidRDefault="00736A02">
      <w:pPr>
        <w:pStyle w:val="TOC2"/>
        <w:rPr>
          <w:rFonts w:asciiTheme="minorHAnsi" w:eastAsiaTheme="minorEastAsia" w:hAnsiTheme="minorHAnsi" w:cstheme="minorBidi"/>
          <w:sz w:val="24"/>
          <w:szCs w:val="24"/>
          <w:lang w:val="en-GB" w:eastAsia="en-GB"/>
        </w:rPr>
      </w:pPr>
      <w:r>
        <w:t>E</w:t>
      </w:r>
      <w:r>
        <w:rPr>
          <w:rFonts w:asciiTheme="minorHAnsi" w:eastAsiaTheme="minorEastAsia" w:hAnsiTheme="minorHAnsi" w:cstheme="minorBidi"/>
          <w:sz w:val="24"/>
          <w:szCs w:val="24"/>
          <w:lang w:val="en-GB" w:eastAsia="en-GB"/>
        </w:rPr>
        <w:tab/>
      </w:r>
      <w:r>
        <w:t>Topics covered in the pregnancy care guidelines</w:t>
      </w:r>
      <w:r>
        <w:tab/>
      </w:r>
      <w:r>
        <w:fldChar w:fldCharType="begin"/>
      </w:r>
      <w:r>
        <w:instrText xml:space="preserve"> PAGEREF _Toc41914139 \h </w:instrText>
      </w:r>
      <w:r>
        <w:fldChar w:fldCharType="separate"/>
      </w:r>
      <w:r w:rsidR="008803AF">
        <w:t>2</w:t>
      </w:r>
      <w:r>
        <w:fldChar w:fldCharType="end"/>
      </w:r>
    </w:p>
    <w:p w14:paraId="11C2A008" w14:textId="67846C0D" w:rsidR="00736A02" w:rsidRDefault="00736A02">
      <w:pPr>
        <w:pStyle w:val="TOC2"/>
        <w:rPr>
          <w:rFonts w:asciiTheme="minorHAnsi" w:eastAsiaTheme="minorEastAsia" w:hAnsiTheme="minorHAnsi" w:cstheme="minorBidi"/>
          <w:sz w:val="24"/>
          <w:szCs w:val="24"/>
          <w:lang w:val="en-GB" w:eastAsia="en-GB"/>
        </w:rPr>
      </w:pPr>
      <w:r>
        <w:t>Acronyms and abbreviations</w:t>
      </w:r>
      <w:r>
        <w:tab/>
      </w:r>
      <w:r>
        <w:fldChar w:fldCharType="begin"/>
      </w:r>
      <w:r>
        <w:instrText xml:space="preserve"> PAGEREF _Toc41914140 \h </w:instrText>
      </w:r>
      <w:r>
        <w:fldChar w:fldCharType="separate"/>
      </w:r>
      <w:r w:rsidR="008803AF">
        <w:t>2</w:t>
      </w:r>
      <w:r>
        <w:fldChar w:fldCharType="end"/>
      </w:r>
    </w:p>
    <w:p w14:paraId="0E78527E" w14:textId="77777777" w:rsidR="00F91CC0" w:rsidRPr="00101C35" w:rsidRDefault="00F91CC0" w:rsidP="00F91CC0">
      <w:pPr>
        <w:spacing w:before="120" w:after="0"/>
        <w:rPr>
          <w:noProof/>
          <w:szCs w:val="18"/>
        </w:rPr>
      </w:pPr>
      <w:r>
        <w:rPr>
          <w:noProof/>
          <w:szCs w:val="18"/>
        </w:rPr>
        <w:fldChar w:fldCharType="end"/>
      </w:r>
      <w:r w:rsidRPr="00CC52F7">
        <w:rPr>
          <w:b/>
          <w:sz w:val="20"/>
        </w:rPr>
        <w:t>List of tables</w:t>
      </w:r>
    </w:p>
    <w:p w14:paraId="19C67205" w14:textId="37CA906E" w:rsidR="00736A02" w:rsidRDefault="00F91CC0">
      <w:pPr>
        <w:pStyle w:val="TOC4"/>
        <w:rPr>
          <w:rFonts w:asciiTheme="minorHAnsi" w:eastAsiaTheme="minorEastAsia" w:hAnsiTheme="minorHAnsi" w:cstheme="minorBidi"/>
          <w:sz w:val="24"/>
          <w:lang w:val="en-GB" w:eastAsia="en-GB"/>
        </w:rPr>
      </w:pPr>
      <w:r w:rsidRPr="00CC52F7">
        <w:fldChar w:fldCharType="begin"/>
      </w:r>
      <w:r w:rsidRPr="00CC52F7">
        <w:instrText xml:space="preserve"> TOC \t "TableName,4" </w:instrText>
      </w:r>
      <w:r w:rsidRPr="00CC52F7">
        <w:fldChar w:fldCharType="separate"/>
      </w:r>
      <w:r w:rsidR="00736A02">
        <w:t>Definition of grades of recommendations</w:t>
      </w:r>
      <w:r w:rsidR="00736A02">
        <w:tab/>
      </w:r>
      <w:r w:rsidR="00736A02">
        <w:fldChar w:fldCharType="begin"/>
      </w:r>
      <w:r w:rsidR="00736A02">
        <w:instrText xml:space="preserve"> PAGEREF _Toc41914141 \h </w:instrText>
      </w:r>
      <w:r w:rsidR="00736A02">
        <w:fldChar w:fldCharType="separate"/>
      </w:r>
      <w:r w:rsidR="008803AF">
        <w:t>2</w:t>
      </w:r>
      <w:r w:rsidR="00736A02">
        <w:fldChar w:fldCharType="end"/>
      </w:r>
    </w:p>
    <w:p w14:paraId="6D10F544" w14:textId="180C0F52" w:rsidR="00736A02" w:rsidRDefault="00736A02">
      <w:pPr>
        <w:pStyle w:val="TOC4"/>
        <w:rPr>
          <w:rFonts w:asciiTheme="minorHAnsi" w:eastAsiaTheme="minorEastAsia" w:hAnsiTheme="minorHAnsi" w:cstheme="minorBidi"/>
          <w:sz w:val="24"/>
          <w:lang w:val="en-GB" w:eastAsia="en-GB"/>
        </w:rPr>
      </w:pPr>
      <w:r>
        <w:t>Draft recommendations and practice points</w:t>
      </w:r>
      <w:r>
        <w:tab/>
      </w:r>
      <w:r>
        <w:fldChar w:fldCharType="begin"/>
      </w:r>
      <w:r>
        <w:instrText xml:space="preserve"> PAGEREF _Toc41914142 \h </w:instrText>
      </w:r>
      <w:r>
        <w:fldChar w:fldCharType="separate"/>
      </w:r>
      <w:r w:rsidR="008803AF">
        <w:t>2</w:t>
      </w:r>
      <w:r>
        <w:fldChar w:fldCharType="end"/>
      </w:r>
    </w:p>
    <w:p w14:paraId="3E9E2E89" w14:textId="269380B7" w:rsidR="00736A02" w:rsidRDefault="00736A02">
      <w:pPr>
        <w:pStyle w:val="TOC4"/>
        <w:rPr>
          <w:rFonts w:asciiTheme="minorHAnsi" w:eastAsiaTheme="minorEastAsia" w:hAnsiTheme="minorHAnsi" w:cstheme="minorBidi"/>
          <w:sz w:val="24"/>
          <w:lang w:val="en-GB" w:eastAsia="en-GB"/>
        </w:rPr>
      </w:pPr>
      <w:r>
        <w:t>GRADE levels of evidence</w:t>
      </w:r>
      <w:r>
        <w:tab/>
      </w:r>
      <w:r>
        <w:fldChar w:fldCharType="begin"/>
      </w:r>
      <w:r>
        <w:instrText xml:space="preserve"> PAGEREF _Toc41914143 \h </w:instrText>
      </w:r>
      <w:r>
        <w:fldChar w:fldCharType="separate"/>
      </w:r>
      <w:r w:rsidR="008803AF">
        <w:t>2</w:t>
      </w:r>
      <w:r>
        <w:fldChar w:fldCharType="end"/>
      </w:r>
    </w:p>
    <w:p w14:paraId="556C08EC" w14:textId="20ECDACB" w:rsidR="00736A02" w:rsidRDefault="00736A02">
      <w:pPr>
        <w:pStyle w:val="TOC4"/>
        <w:rPr>
          <w:rFonts w:asciiTheme="minorHAnsi" w:eastAsiaTheme="minorEastAsia" w:hAnsiTheme="minorHAnsi" w:cstheme="minorBidi"/>
          <w:sz w:val="24"/>
          <w:lang w:val="en-GB" w:eastAsia="en-GB"/>
        </w:rPr>
      </w:pPr>
      <w:r>
        <w:t>Table 1:</w:t>
      </w:r>
      <w:r>
        <w:rPr>
          <w:rFonts w:asciiTheme="minorHAnsi" w:eastAsiaTheme="minorEastAsia" w:hAnsiTheme="minorHAnsi" w:cstheme="minorBidi"/>
          <w:sz w:val="24"/>
          <w:lang w:val="en-GB" w:eastAsia="en-GB"/>
        </w:rPr>
        <w:tab/>
      </w:r>
      <w:r>
        <w:t>Recommended number of daily serves during pregnancy</w:t>
      </w:r>
      <w:r>
        <w:tab/>
      </w:r>
      <w:r>
        <w:fldChar w:fldCharType="begin"/>
      </w:r>
      <w:r>
        <w:instrText xml:space="preserve"> PAGEREF _Toc41914144 \h </w:instrText>
      </w:r>
      <w:r>
        <w:fldChar w:fldCharType="separate"/>
      </w:r>
      <w:r w:rsidR="008803AF">
        <w:t>2</w:t>
      </w:r>
      <w:r>
        <w:fldChar w:fldCharType="end"/>
      </w:r>
    </w:p>
    <w:p w14:paraId="2C9F26B1" w14:textId="3F763008" w:rsidR="00736A02" w:rsidRDefault="00736A02">
      <w:pPr>
        <w:pStyle w:val="TOC4"/>
        <w:rPr>
          <w:rFonts w:asciiTheme="minorHAnsi" w:eastAsiaTheme="minorEastAsia" w:hAnsiTheme="minorHAnsi" w:cstheme="minorBidi"/>
          <w:sz w:val="24"/>
          <w:lang w:val="en-GB" w:eastAsia="en-GB"/>
        </w:rPr>
      </w:pPr>
      <w:r>
        <w:t>Table 2:</w:t>
      </w:r>
      <w:r>
        <w:rPr>
          <w:rFonts w:asciiTheme="minorHAnsi" w:eastAsiaTheme="minorEastAsia" w:hAnsiTheme="minorHAnsi" w:cstheme="minorBidi"/>
          <w:sz w:val="24"/>
          <w:lang w:val="en-GB" w:eastAsia="en-GB"/>
        </w:rPr>
        <w:tab/>
      </w:r>
      <w:r>
        <w:t>Practical advice on nutritious foods during pregnancy</w:t>
      </w:r>
      <w:r>
        <w:tab/>
      </w:r>
      <w:r>
        <w:fldChar w:fldCharType="begin"/>
      </w:r>
      <w:r>
        <w:instrText xml:space="preserve"> PAGEREF _Toc41914145 \h </w:instrText>
      </w:r>
      <w:r>
        <w:fldChar w:fldCharType="separate"/>
      </w:r>
      <w:r w:rsidR="008803AF">
        <w:t>2</w:t>
      </w:r>
      <w:r>
        <w:fldChar w:fldCharType="end"/>
      </w:r>
    </w:p>
    <w:p w14:paraId="709C2FC9" w14:textId="69E5C174" w:rsidR="00736A02" w:rsidRDefault="00736A02">
      <w:pPr>
        <w:pStyle w:val="TOC4"/>
        <w:rPr>
          <w:rFonts w:asciiTheme="minorHAnsi" w:eastAsiaTheme="minorEastAsia" w:hAnsiTheme="minorHAnsi" w:cstheme="minorBidi"/>
          <w:sz w:val="24"/>
          <w:lang w:val="en-GB" w:eastAsia="en-GB"/>
        </w:rPr>
      </w:pPr>
      <w:r>
        <w:t>Table 3: Definition of levels of physical activity</w:t>
      </w:r>
      <w:r>
        <w:tab/>
      </w:r>
      <w:r>
        <w:fldChar w:fldCharType="begin"/>
      </w:r>
      <w:r>
        <w:instrText xml:space="preserve"> PAGEREF _Toc41914146 \h </w:instrText>
      </w:r>
      <w:r>
        <w:fldChar w:fldCharType="separate"/>
      </w:r>
      <w:r w:rsidR="008803AF">
        <w:t>2</w:t>
      </w:r>
      <w:r>
        <w:fldChar w:fldCharType="end"/>
      </w:r>
    </w:p>
    <w:p w14:paraId="32E229E8" w14:textId="39803C70" w:rsidR="00736A02" w:rsidRDefault="00736A02">
      <w:pPr>
        <w:pStyle w:val="TOC4"/>
        <w:rPr>
          <w:rFonts w:asciiTheme="minorHAnsi" w:eastAsiaTheme="minorEastAsia" w:hAnsiTheme="minorHAnsi" w:cstheme="minorBidi"/>
          <w:sz w:val="24"/>
          <w:lang w:val="en-GB" w:eastAsia="en-GB"/>
        </w:rPr>
      </w:pPr>
      <w:r>
        <w:t>Table 4: Classification of adult underweight, overweight and obesity according to BMI</w:t>
      </w:r>
      <w:r>
        <w:tab/>
      </w:r>
      <w:r>
        <w:fldChar w:fldCharType="begin"/>
      </w:r>
      <w:r>
        <w:instrText xml:space="preserve"> PAGEREF _Toc41914147 \h </w:instrText>
      </w:r>
      <w:r>
        <w:fldChar w:fldCharType="separate"/>
      </w:r>
      <w:r w:rsidR="008803AF">
        <w:t>2</w:t>
      </w:r>
      <w:r>
        <w:fldChar w:fldCharType="end"/>
      </w:r>
    </w:p>
    <w:p w14:paraId="296E74BC" w14:textId="6F81D302" w:rsidR="00736A02" w:rsidRDefault="00736A02">
      <w:pPr>
        <w:pStyle w:val="TOC4"/>
        <w:rPr>
          <w:rFonts w:asciiTheme="minorHAnsi" w:eastAsiaTheme="minorEastAsia" w:hAnsiTheme="minorHAnsi" w:cstheme="minorBidi"/>
          <w:sz w:val="24"/>
          <w:lang w:val="en-GB" w:eastAsia="en-GB"/>
        </w:rPr>
      </w:pPr>
      <w:r>
        <w:t>Table 5:</w:t>
      </w:r>
      <w:r>
        <w:rPr>
          <w:rFonts w:asciiTheme="minorHAnsi" w:eastAsiaTheme="minorEastAsia" w:hAnsiTheme="minorHAnsi" w:cstheme="minorBidi"/>
          <w:sz w:val="24"/>
          <w:lang w:val="en-GB" w:eastAsia="en-GB"/>
        </w:rPr>
        <w:tab/>
      </w:r>
      <w:r>
        <w:t>Recommendations for weight gain in pregnancy (kg)</w:t>
      </w:r>
      <w:r>
        <w:tab/>
      </w:r>
      <w:r>
        <w:fldChar w:fldCharType="begin"/>
      </w:r>
      <w:r>
        <w:instrText xml:space="preserve"> PAGEREF _Toc41914148 \h </w:instrText>
      </w:r>
      <w:r>
        <w:fldChar w:fldCharType="separate"/>
      </w:r>
      <w:r w:rsidR="008803AF">
        <w:t>2</w:t>
      </w:r>
      <w:r>
        <w:fldChar w:fldCharType="end"/>
      </w:r>
    </w:p>
    <w:p w14:paraId="0D8126C4" w14:textId="384562C4" w:rsidR="00736A02" w:rsidRDefault="00736A02">
      <w:pPr>
        <w:pStyle w:val="TOC4"/>
        <w:rPr>
          <w:rFonts w:asciiTheme="minorHAnsi" w:eastAsiaTheme="minorEastAsia" w:hAnsiTheme="minorHAnsi" w:cstheme="minorBidi"/>
          <w:sz w:val="24"/>
          <w:lang w:val="en-GB" w:eastAsia="en-GB"/>
        </w:rPr>
      </w:pPr>
      <w:r>
        <w:t>Table B.1: Assessment of quality of systematic literature reviews</w:t>
      </w:r>
      <w:r>
        <w:tab/>
      </w:r>
      <w:r>
        <w:fldChar w:fldCharType="begin"/>
      </w:r>
      <w:r>
        <w:instrText xml:space="preserve"> PAGEREF _Toc41914149 \h </w:instrText>
      </w:r>
      <w:r>
        <w:fldChar w:fldCharType="separate"/>
      </w:r>
      <w:r w:rsidR="008803AF">
        <w:t>2</w:t>
      </w:r>
      <w:r>
        <w:fldChar w:fldCharType="end"/>
      </w:r>
    </w:p>
    <w:p w14:paraId="2EB8F835" w14:textId="401FE7AA" w:rsidR="00736A02" w:rsidRDefault="00736A02">
      <w:pPr>
        <w:pStyle w:val="TOC4"/>
        <w:rPr>
          <w:rFonts w:asciiTheme="minorHAnsi" w:eastAsiaTheme="minorEastAsia" w:hAnsiTheme="minorHAnsi" w:cstheme="minorBidi"/>
          <w:sz w:val="24"/>
          <w:lang w:val="en-GB" w:eastAsia="en-GB"/>
        </w:rPr>
      </w:pPr>
      <w:r>
        <w:t>Table B.2: Assessment of limitations of randomised controlled trials</w:t>
      </w:r>
      <w:r>
        <w:tab/>
      </w:r>
      <w:r>
        <w:fldChar w:fldCharType="begin"/>
      </w:r>
      <w:r>
        <w:instrText xml:space="preserve"> PAGEREF _Toc41914150 \h </w:instrText>
      </w:r>
      <w:r>
        <w:fldChar w:fldCharType="separate"/>
      </w:r>
      <w:r w:rsidR="008803AF">
        <w:t>2</w:t>
      </w:r>
      <w:r>
        <w:fldChar w:fldCharType="end"/>
      </w:r>
    </w:p>
    <w:p w14:paraId="0916DC47" w14:textId="6835A289" w:rsidR="00736A02" w:rsidRDefault="00736A02">
      <w:pPr>
        <w:pStyle w:val="TOC4"/>
        <w:rPr>
          <w:rFonts w:asciiTheme="minorHAnsi" w:eastAsiaTheme="minorEastAsia" w:hAnsiTheme="minorHAnsi" w:cstheme="minorBidi"/>
          <w:sz w:val="24"/>
          <w:lang w:val="en-GB" w:eastAsia="en-GB"/>
        </w:rPr>
      </w:pPr>
      <w:r>
        <w:t>Table B.3: Assessment of limitations of observational studies</w:t>
      </w:r>
      <w:r>
        <w:tab/>
      </w:r>
      <w:r>
        <w:fldChar w:fldCharType="begin"/>
      </w:r>
      <w:r>
        <w:instrText xml:space="preserve"> PAGEREF _Toc41914151 \h </w:instrText>
      </w:r>
      <w:r>
        <w:fldChar w:fldCharType="separate"/>
      </w:r>
      <w:r w:rsidR="008803AF">
        <w:t>2</w:t>
      </w:r>
      <w:r>
        <w:fldChar w:fldCharType="end"/>
      </w:r>
    </w:p>
    <w:p w14:paraId="4D0D4D29" w14:textId="379690D9" w:rsidR="00736A02" w:rsidRDefault="00736A02">
      <w:pPr>
        <w:pStyle w:val="TOC4"/>
        <w:rPr>
          <w:rFonts w:asciiTheme="minorHAnsi" w:eastAsiaTheme="minorEastAsia" w:hAnsiTheme="minorHAnsi" w:cstheme="minorBidi"/>
          <w:sz w:val="24"/>
          <w:lang w:val="en-GB" w:eastAsia="en-GB"/>
        </w:rPr>
      </w:pPr>
      <w:r>
        <w:rPr>
          <w:lang w:eastAsia="en-AU"/>
        </w:rPr>
        <w:t>Table B.4: Domains that contribute to the strength of a recommendation</w:t>
      </w:r>
      <w:r>
        <w:tab/>
      </w:r>
      <w:r>
        <w:fldChar w:fldCharType="begin"/>
      </w:r>
      <w:r>
        <w:instrText xml:space="preserve"> PAGEREF _Toc41914152 \h </w:instrText>
      </w:r>
      <w:r>
        <w:fldChar w:fldCharType="separate"/>
      </w:r>
      <w:r w:rsidR="008803AF">
        <w:t>2</w:t>
      </w:r>
      <w:r>
        <w:fldChar w:fldCharType="end"/>
      </w:r>
    </w:p>
    <w:p w14:paraId="1255EEAC" w14:textId="726DA18D" w:rsidR="00736A02" w:rsidRDefault="00736A02">
      <w:pPr>
        <w:pStyle w:val="TOC4"/>
        <w:rPr>
          <w:rFonts w:asciiTheme="minorHAnsi" w:eastAsiaTheme="minorEastAsia" w:hAnsiTheme="minorHAnsi" w:cstheme="minorBidi"/>
          <w:sz w:val="24"/>
          <w:lang w:val="en-GB" w:eastAsia="en-GB"/>
        </w:rPr>
      </w:pPr>
      <w:r>
        <w:t>Table B.6: Expert Working Group competing interests</w:t>
      </w:r>
      <w:r>
        <w:tab/>
      </w:r>
      <w:r>
        <w:fldChar w:fldCharType="begin"/>
      </w:r>
      <w:r>
        <w:instrText xml:space="preserve"> PAGEREF _Toc41914153 \h </w:instrText>
      </w:r>
      <w:r>
        <w:fldChar w:fldCharType="separate"/>
      </w:r>
      <w:r w:rsidR="008803AF">
        <w:t>2</w:t>
      </w:r>
      <w:r>
        <w:fldChar w:fldCharType="end"/>
      </w:r>
    </w:p>
    <w:p w14:paraId="05B1E89F" w14:textId="6EEF069E" w:rsidR="00736A02" w:rsidRDefault="00736A02">
      <w:pPr>
        <w:pStyle w:val="TOC4"/>
        <w:rPr>
          <w:rFonts w:asciiTheme="minorHAnsi" w:eastAsiaTheme="minorEastAsia" w:hAnsiTheme="minorHAnsi" w:cstheme="minorBidi"/>
          <w:sz w:val="24"/>
          <w:lang w:val="en-GB" w:eastAsia="en-GB"/>
        </w:rPr>
      </w:pPr>
      <w:r>
        <w:t>Table C1: Mapping of searches to research questions and type of review</w:t>
      </w:r>
      <w:r>
        <w:tab/>
      </w:r>
      <w:r>
        <w:fldChar w:fldCharType="begin"/>
      </w:r>
      <w:r>
        <w:instrText xml:space="preserve"> PAGEREF _Toc41914154 \h </w:instrText>
      </w:r>
      <w:r>
        <w:fldChar w:fldCharType="separate"/>
      </w:r>
      <w:r w:rsidR="008803AF">
        <w:t>2</w:t>
      </w:r>
      <w:r>
        <w:fldChar w:fldCharType="end"/>
      </w:r>
    </w:p>
    <w:p w14:paraId="1535CEB7" w14:textId="71DD101B" w:rsidR="00736A02" w:rsidRDefault="00736A02">
      <w:pPr>
        <w:pStyle w:val="TOC4"/>
        <w:rPr>
          <w:rFonts w:asciiTheme="minorHAnsi" w:eastAsiaTheme="minorEastAsia" w:hAnsiTheme="minorHAnsi" w:cstheme="minorBidi"/>
          <w:sz w:val="24"/>
          <w:lang w:val="en-GB" w:eastAsia="en-GB"/>
        </w:rPr>
      </w:pPr>
      <w:r>
        <w:t>Table C2: Outcomes for meta-analysis of evidence on probiotics</w:t>
      </w:r>
      <w:r>
        <w:tab/>
      </w:r>
      <w:r>
        <w:fldChar w:fldCharType="begin"/>
      </w:r>
      <w:r>
        <w:instrText xml:space="preserve"> PAGEREF _Toc41914155 \h </w:instrText>
      </w:r>
      <w:r>
        <w:fldChar w:fldCharType="separate"/>
      </w:r>
      <w:r w:rsidR="008803AF">
        <w:t>2</w:t>
      </w:r>
      <w:r>
        <w:fldChar w:fldCharType="end"/>
      </w:r>
    </w:p>
    <w:p w14:paraId="4C4809BD" w14:textId="0314D4AB" w:rsidR="00736A02" w:rsidRDefault="00736A02">
      <w:pPr>
        <w:pStyle w:val="TOC4"/>
        <w:rPr>
          <w:rFonts w:asciiTheme="minorHAnsi" w:eastAsiaTheme="minorEastAsia" w:hAnsiTheme="minorHAnsi" w:cstheme="minorBidi"/>
          <w:sz w:val="24"/>
          <w:lang w:val="en-GB" w:eastAsia="en-GB"/>
        </w:rPr>
      </w:pPr>
      <w:r>
        <w:t>Table C3: Outcomes for meta-analysis of evidence on weight monitoring</w:t>
      </w:r>
      <w:r>
        <w:tab/>
      </w:r>
      <w:r>
        <w:fldChar w:fldCharType="begin"/>
      </w:r>
      <w:r>
        <w:instrText xml:space="preserve"> PAGEREF _Toc41914156 \h </w:instrText>
      </w:r>
      <w:r>
        <w:fldChar w:fldCharType="separate"/>
      </w:r>
      <w:r w:rsidR="008803AF">
        <w:t>2</w:t>
      </w:r>
      <w:r>
        <w:fldChar w:fldCharType="end"/>
      </w:r>
    </w:p>
    <w:p w14:paraId="02AA678A" w14:textId="1D2F9D91" w:rsidR="00736A02" w:rsidRDefault="00736A02">
      <w:pPr>
        <w:pStyle w:val="TOC4"/>
        <w:rPr>
          <w:rFonts w:asciiTheme="minorHAnsi" w:eastAsiaTheme="minorEastAsia" w:hAnsiTheme="minorHAnsi" w:cstheme="minorBidi"/>
          <w:sz w:val="24"/>
          <w:lang w:val="en-GB" w:eastAsia="en-GB"/>
        </w:rPr>
      </w:pPr>
      <w:r>
        <w:t>Table C4: Outcomes for meta-analysis of evidence on interventions to prevent weight gain</w:t>
      </w:r>
      <w:r>
        <w:tab/>
      </w:r>
      <w:r>
        <w:fldChar w:fldCharType="begin"/>
      </w:r>
      <w:r>
        <w:instrText xml:space="preserve"> PAGEREF _Toc41914157 \h </w:instrText>
      </w:r>
      <w:r>
        <w:fldChar w:fldCharType="separate"/>
      </w:r>
      <w:r w:rsidR="008803AF">
        <w:t>2</w:t>
      </w:r>
      <w:r>
        <w:fldChar w:fldCharType="end"/>
      </w:r>
    </w:p>
    <w:p w14:paraId="0349BB52" w14:textId="77777777" w:rsidR="00F91CC0" w:rsidRPr="00CC52F7" w:rsidRDefault="00F91CC0" w:rsidP="00F91CC0">
      <w:pPr>
        <w:spacing w:before="120" w:after="0"/>
        <w:sectPr w:rsidR="00F91CC0" w:rsidRPr="00CC52F7" w:rsidSect="00EC4CC9">
          <w:headerReference w:type="even" r:id="rId7"/>
          <w:headerReference w:type="default" r:id="rId8"/>
          <w:footerReference w:type="even" r:id="rId9"/>
          <w:footerReference w:type="default" r:id="rId10"/>
          <w:headerReference w:type="first" r:id="rId11"/>
          <w:footerReference w:type="first" r:id="rId12"/>
          <w:pgSz w:w="11900" w:h="16840"/>
          <w:pgMar w:top="1134" w:right="1418" w:bottom="1134" w:left="1418" w:header="709" w:footer="709" w:gutter="0"/>
          <w:cols w:space="708"/>
          <w:titlePg/>
        </w:sectPr>
      </w:pPr>
      <w:r w:rsidRPr="00CC52F7">
        <w:fldChar w:fldCharType="end"/>
      </w:r>
    </w:p>
    <w:p w14:paraId="371892F5" w14:textId="12F77B56" w:rsidR="00802DE0" w:rsidRPr="00CC52F7" w:rsidRDefault="00802DE0" w:rsidP="00802DE0">
      <w:pPr>
        <w:pStyle w:val="Heading1"/>
        <w:numPr>
          <w:ilvl w:val="0"/>
          <w:numId w:val="0"/>
        </w:numPr>
      </w:pPr>
      <w:bookmarkStart w:id="3" w:name="_Toc526946834"/>
      <w:bookmarkStart w:id="4" w:name="_Toc41914128"/>
      <w:r w:rsidRPr="00CC52F7">
        <w:t xml:space="preserve">Summary of </w:t>
      </w:r>
      <w:r w:rsidR="00C17CD8">
        <w:t xml:space="preserve">draft </w:t>
      </w:r>
      <w:r w:rsidRPr="00CC52F7">
        <w:t>recommendations</w:t>
      </w:r>
      <w:r>
        <w:t xml:space="preserve"> and practice points</w:t>
      </w:r>
      <w:bookmarkEnd w:id="3"/>
      <w:bookmarkEnd w:id="4"/>
    </w:p>
    <w:p w14:paraId="44CA9779" w14:textId="27281F6C" w:rsidR="00802DE0" w:rsidRDefault="00802DE0" w:rsidP="00802DE0">
      <w:bookmarkStart w:id="5" w:name="_Toc145393462"/>
      <w:bookmarkStart w:id="6" w:name="_Toc155935670"/>
      <w:bookmarkStart w:id="7" w:name="_Toc224795074"/>
      <w:r>
        <w:t xml:space="preserve">The recommendations in this document </w:t>
      </w:r>
      <w:r w:rsidR="009A1A9F">
        <w:t>were</w:t>
      </w:r>
      <w:r>
        <w:t xml:space="preserve"> developed by </w:t>
      </w:r>
      <w:r w:rsidR="00C17CD8">
        <w:t xml:space="preserve">the </w:t>
      </w:r>
      <w:r w:rsidR="0076549F">
        <w:t>methodologists (Philippa Middleton and Jenny Ramson)</w:t>
      </w:r>
      <w:r w:rsidR="00C17CD8">
        <w:t xml:space="preserve"> in consultation with </w:t>
      </w:r>
      <w:r w:rsidR="0076549F">
        <w:t>the Expert Working Group (EWG) Chairs (</w:t>
      </w:r>
      <w:r w:rsidR="00C17CD8">
        <w:t>Caroline Homer</w:t>
      </w:r>
      <w:r w:rsidR="0076549F">
        <w:t xml:space="preserve"> and</w:t>
      </w:r>
      <w:r w:rsidR="00C17CD8">
        <w:t xml:space="preserve"> Jeremy Oats</w:t>
      </w:r>
      <w:r w:rsidR="0076549F">
        <w:t>)</w:t>
      </w:r>
      <w:r w:rsidR="00C17CD8">
        <w:t>. The</w:t>
      </w:r>
      <w:r w:rsidR="009A1A9F">
        <w:t>y were then</w:t>
      </w:r>
      <w:r w:rsidR="00C17CD8">
        <w:t xml:space="preserve"> refined </w:t>
      </w:r>
      <w:r w:rsidR="009A1A9F">
        <w:t>and graded following input from</w:t>
      </w:r>
      <w:r w:rsidR="00A071A9">
        <w:t xml:space="preserve"> the broader </w:t>
      </w:r>
      <w:r w:rsidR="0076549F">
        <w:t>EWG</w:t>
      </w:r>
      <w:r w:rsidR="00A071A9">
        <w:t>.</w:t>
      </w:r>
      <w:r w:rsidR="009A1A9F">
        <w:t xml:space="preserve"> </w:t>
      </w:r>
    </w:p>
    <w:p w14:paraId="2B21C7F6" w14:textId="3FBA6494" w:rsidR="00802DE0" w:rsidRDefault="00802DE0" w:rsidP="00802DE0">
      <w:r>
        <w:t xml:space="preserve">Where evidence was limited or lacking, consensus-based recommendations (CBRs) </w:t>
      </w:r>
      <w:r w:rsidR="009A1A9F">
        <w:t>were</w:t>
      </w:r>
      <w:r>
        <w:t xml:space="preserve"> developed. </w:t>
      </w:r>
    </w:p>
    <w:p w14:paraId="4A00FB63" w14:textId="6A8FE0ED" w:rsidR="00802DE0" w:rsidRDefault="00802DE0" w:rsidP="00802DE0">
      <w:r>
        <w:t xml:space="preserve">For areas beyond the scope of the systematic reviews, practice points (PPs) </w:t>
      </w:r>
      <w:r w:rsidR="009A1A9F">
        <w:t>were</w:t>
      </w:r>
      <w:r>
        <w:t xml:space="preserve"> developed.</w:t>
      </w:r>
    </w:p>
    <w:p w14:paraId="22B8E8B2" w14:textId="77777777" w:rsidR="00802DE0" w:rsidRPr="00CC52F7" w:rsidRDefault="00802DE0" w:rsidP="00802DE0">
      <w:pPr>
        <w:pStyle w:val="TableName"/>
      </w:pPr>
      <w:bookmarkStart w:id="8" w:name="_Toc526497904"/>
      <w:bookmarkStart w:id="9" w:name="_Toc41914141"/>
      <w:bookmarkStart w:id="10" w:name="_Toc197482930"/>
      <w:bookmarkEnd w:id="5"/>
      <w:bookmarkEnd w:id="6"/>
      <w:bookmarkEnd w:id="7"/>
      <w:r w:rsidRPr="005C4EE8">
        <w:t>Definition of grades of recommendations</w:t>
      </w:r>
      <w:bookmarkEnd w:id="8"/>
      <w:bookmarkEnd w:id="9"/>
      <w:r w:rsidRPr="005C4EE8">
        <w:t xml:space="preserve"> </w:t>
      </w:r>
    </w:p>
    <w:tbl>
      <w:tblPr>
        <w:tblW w:w="9179" w:type="dxa"/>
        <w:tblInd w:w="5" w:type="dxa"/>
        <w:tblBorders>
          <w:top w:val="single" w:sz="4" w:space="0" w:color="FFFFFF" w:themeColor="background1"/>
          <w:bottom w:val="single" w:sz="4" w:space="0" w:color="FFFFFF" w:themeColor="background1"/>
          <w:insideH w:val="single" w:sz="4" w:space="0" w:color="FFFFFF" w:themeColor="background1"/>
        </w:tblBorders>
        <w:shd w:val="clear" w:color="FFF2CC" w:themeColor="accent4" w:themeTint="33" w:fill="CDCADB"/>
        <w:tblLayout w:type="fixed"/>
        <w:tblLook w:val="00A0" w:firstRow="1" w:lastRow="0" w:firstColumn="1" w:lastColumn="0" w:noHBand="0" w:noVBand="0"/>
      </w:tblPr>
      <w:tblGrid>
        <w:gridCol w:w="2405"/>
        <w:gridCol w:w="6774"/>
      </w:tblGrid>
      <w:tr w:rsidR="00802DE0" w:rsidRPr="009F7C03" w14:paraId="70FDE063" w14:textId="77777777" w:rsidTr="0076549F">
        <w:tc>
          <w:tcPr>
            <w:tcW w:w="2405" w:type="dxa"/>
            <w:shd w:val="clear" w:color="FFF2CC" w:themeColor="accent4" w:themeTint="33" w:fill="D9D9D9" w:themeFill="background1" w:themeFillShade="D9"/>
            <w:vAlign w:val="center"/>
          </w:tcPr>
          <w:p w14:paraId="2AC3C570" w14:textId="77777777" w:rsidR="00802DE0" w:rsidRPr="009F7C03" w:rsidRDefault="00802DE0" w:rsidP="0076549F">
            <w:pPr>
              <w:spacing w:before="40" w:after="40" w:line="240" w:lineRule="auto"/>
              <w:ind w:left="720" w:hanging="720"/>
              <w:rPr>
                <w:rStyle w:val="textref"/>
                <w:b/>
              </w:rPr>
            </w:pPr>
            <w:r w:rsidRPr="009F7C03">
              <w:rPr>
                <w:rStyle w:val="textref"/>
                <w:b/>
              </w:rPr>
              <w:t>Type</w:t>
            </w:r>
          </w:p>
        </w:tc>
        <w:tc>
          <w:tcPr>
            <w:tcW w:w="6774" w:type="dxa"/>
            <w:shd w:val="clear" w:color="FFF2CC" w:themeColor="accent4" w:themeTint="33" w:fill="D9D9D9" w:themeFill="background1" w:themeFillShade="D9"/>
            <w:vAlign w:val="center"/>
          </w:tcPr>
          <w:p w14:paraId="337A2C2F" w14:textId="77777777" w:rsidR="00802DE0" w:rsidRPr="009F7C03" w:rsidRDefault="00802DE0" w:rsidP="0076549F">
            <w:pPr>
              <w:spacing w:before="40" w:after="40" w:line="240" w:lineRule="auto"/>
              <w:rPr>
                <w:rStyle w:val="textref"/>
                <w:b/>
              </w:rPr>
            </w:pPr>
            <w:r w:rsidRPr="009F7C03">
              <w:rPr>
                <w:rStyle w:val="textref"/>
                <w:b/>
              </w:rPr>
              <w:t>Definition</w:t>
            </w:r>
          </w:p>
        </w:tc>
      </w:tr>
      <w:tr w:rsidR="00802DE0" w:rsidRPr="00CC52F7" w14:paraId="24A41EA0" w14:textId="77777777" w:rsidTr="0076549F">
        <w:tc>
          <w:tcPr>
            <w:tcW w:w="2405" w:type="dxa"/>
            <w:shd w:val="clear" w:color="FFF2CC" w:themeColor="accent4" w:themeTint="33" w:fill="CDCADB"/>
            <w:vAlign w:val="center"/>
          </w:tcPr>
          <w:p w14:paraId="56962395" w14:textId="77777777" w:rsidR="00802DE0" w:rsidRPr="00516A3F" w:rsidRDefault="00802DE0" w:rsidP="0076549F">
            <w:pPr>
              <w:spacing w:before="40" w:after="40" w:line="240" w:lineRule="auto"/>
              <w:rPr>
                <w:rStyle w:val="textref"/>
              </w:rPr>
            </w:pPr>
            <w:r w:rsidRPr="00862611">
              <w:rPr>
                <w:rStyle w:val="textref"/>
                <w:b/>
              </w:rPr>
              <w:t xml:space="preserve">Evidence-based recommendation </w:t>
            </w:r>
            <w:r>
              <w:rPr>
                <w:rStyle w:val="textref"/>
              </w:rPr>
              <w:t>(EBR)</w:t>
            </w:r>
          </w:p>
        </w:tc>
        <w:tc>
          <w:tcPr>
            <w:tcW w:w="6774" w:type="dxa"/>
            <w:shd w:val="clear" w:color="FFF2CC" w:themeColor="accent4" w:themeTint="33" w:fill="CDCADB"/>
            <w:vAlign w:val="center"/>
          </w:tcPr>
          <w:p w14:paraId="58E00171" w14:textId="77777777" w:rsidR="00802DE0" w:rsidRPr="00516A3F" w:rsidRDefault="00802DE0" w:rsidP="0076549F">
            <w:pPr>
              <w:spacing w:before="40" w:after="40" w:line="240" w:lineRule="auto"/>
              <w:rPr>
                <w:rStyle w:val="textref"/>
              </w:rPr>
            </w:pPr>
            <w:r w:rsidRPr="00516A3F">
              <w:rPr>
                <w:rStyle w:val="textref"/>
              </w:rPr>
              <w:t>Body of evidence can be trusted to guide practice</w:t>
            </w:r>
          </w:p>
        </w:tc>
      </w:tr>
      <w:tr w:rsidR="00802DE0" w:rsidRPr="00CC52F7" w14:paraId="75FDB562" w14:textId="77777777" w:rsidTr="0076549F">
        <w:tc>
          <w:tcPr>
            <w:tcW w:w="2405" w:type="dxa"/>
            <w:tcBorders>
              <w:bottom w:val="single" w:sz="4" w:space="0" w:color="FFFFFF" w:themeColor="background1"/>
            </w:tcBorders>
            <w:shd w:val="clear" w:color="FFF2CC" w:themeColor="accent4" w:themeTint="33" w:fill="CDCADB"/>
            <w:vAlign w:val="center"/>
          </w:tcPr>
          <w:p w14:paraId="47379A0B" w14:textId="77777777" w:rsidR="00802DE0" w:rsidRPr="00516A3F" w:rsidRDefault="00802DE0" w:rsidP="0076549F">
            <w:pPr>
              <w:spacing w:before="40" w:after="40" w:line="240" w:lineRule="auto"/>
              <w:rPr>
                <w:rStyle w:val="textref"/>
              </w:rPr>
            </w:pPr>
            <w:r w:rsidRPr="00862611">
              <w:rPr>
                <w:rStyle w:val="textref"/>
                <w:b/>
              </w:rPr>
              <w:t>Qualified evidence-based recommendation</w:t>
            </w:r>
            <w:r>
              <w:rPr>
                <w:rStyle w:val="textref"/>
              </w:rPr>
              <w:t xml:space="preserve"> (QEBR)</w:t>
            </w:r>
          </w:p>
        </w:tc>
        <w:tc>
          <w:tcPr>
            <w:tcW w:w="6774" w:type="dxa"/>
            <w:tcBorders>
              <w:bottom w:val="single" w:sz="4" w:space="0" w:color="FFFFFF" w:themeColor="background1"/>
            </w:tcBorders>
            <w:shd w:val="clear" w:color="FFF2CC" w:themeColor="accent4" w:themeTint="33" w:fill="CDCADB"/>
            <w:vAlign w:val="center"/>
          </w:tcPr>
          <w:p w14:paraId="3B1D817F" w14:textId="77777777" w:rsidR="00802DE0" w:rsidRPr="00516A3F" w:rsidRDefault="00802DE0" w:rsidP="0076549F">
            <w:pPr>
              <w:spacing w:before="40" w:after="40" w:line="240" w:lineRule="auto"/>
              <w:rPr>
                <w:rStyle w:val="textref"/>
              </w:rPr>
            </w:pPr>
            <w:r w:rsidRPr="00516A3F">
              <w:rPr>
                <w:rStyle w:val="textref"/>
              </w:rPr>
              <w:t>Body of evidence can be trusted to guide practice in most situations</w:t>
            </w:r>
          </w:p>
        </w:tc>
      </w:tr>
      <w:tr w:rsidR="00802DE0" w:rsidRPr="00CC52F7" w14:paraId="5B40EC45" w14:textId="77777777" w:rsidTr="0076549F">
        <w:tc>
          <w:tcPr>
            <w:tcW w:w="2405" w:type="dxa"/>
            <w:tcBorders>
              <w:top w:val="single" w:sz="4" w:space="0" w:color="FFFFFF" w:themeColor="background1"/>
              <w:bottom w:val="single" w:sz="4" w:space="0" w:color="FFFFFF" w:themeColor="background1"/>
              <w:right w:val="nil"/>
            </w:tcBorders>
            <w:shd w:val="clear" w:color="FFF2CC" w:themeColor="accent4" w:themeTint="33" w:fill="E8F0CA"/>
            <w:vAlign w:val="center"/>
          </w:tcPr>
          <w:p w14:paraId="21245F0C" w14:textId="77777777" w:rsidR="00802DE0" w:rsidRPr="00862611" w:rsidRDefault="00802DE0" w:rsidP="0076549F">
            <w:pPr>
              <w:spacing w:before="40" w:after="40" w:line="240" w:lineRule="auto"/>
              <w:rPr>
                <w:rStyle w:val="textref"/>
                <w:b/>
              </w:rPr>
            </w:pPr>
            <w:r w:rsidRPr="00862611">
              <w:rPr>
                <w:rStyle w:val="textref"/>
                <w:b/>
              </w:rPr>
              <w:t>CBR</w:t>
            </w:r>
          </w:p>
        </w:tc>
        <w:tc>
          <w:tcPr>
            <w:tcW w:w="6774" w:type="dxa"/>
            <w:tcBorders>
              <w:top w:val="single" w:sz="4" w:space="0" w:color="FFFFFF" w:themeColor="background1"/>
              <w:left w:val="nil"/>
              <w:bottom w:val="single" w:sz="4" w:space="0" w:color="FFFFFF" w:themeColor="background1"/>
            </w:tcBorders>
            <w:shd w:val="clear" w:color="FFF2CC" w:themeColor="accent4" w:themeTint="33" w:fill="E8F0CA"/>
            <w:vAlign w:val="center"/>
          </w:tcPr>
          <w:p w14:paraId="0B5F1F50" w14:textId="77777777" w:rsidR="00802DE0" w:rsidRPr="00516A3F" w:rsidRDefault="00802DE0" w:rsidP="0076549F">
            <w:pPr>
              <w:spacing w:before="40" w:after="40" w:line="240" w:lineRule="auto"/>
              <w:rPr>
                <w:rStyle w:val="textref"/>
              </w:rPr>
            </w:pPr>
            <w:r w:rsidRPr="00516A3F">
              <w:rPr>
                <w:rStyle w:val="textref"/>
              </w:rPr>
              <w:t xml:space="preserve">Recommendation formulated in the absence of quality evidence </w:t>
            </w:r>
            <w:r w:rsidRPr="001B01E5">
              <w:rPr>
                <w:rStyle w:val="textref"/>
              </w:rPr>
              <w:t>(</w:t>
            </w:r>
            <w:r w:rsidRPr="00516A3F">
              <w:rPr>
                <w:rStyle w:val="textref"/>
              </w:rPr>
              <w:t>where a systematic review of the evidence was conducted as part of the search strategy</w:t>
            </w:r>
            <w:r w:rsidRPr="00A579C3">
              <w:rPr>
                <w:rStyle w:val="textref"/>
              </w:rPr>
              <w:t>)</w:t>
            </w:r>
          </w:p>
        </w:tc>
      </w:tr>
      <w:tr w:rsidR="00802DE0" w:rsidRPr="00CC52F7" w14:paraId="4F8969A0" w14:textId="77777777" w:rsidTr="0076549F">
        <w:tc>
          <w:tcPr>
            <w:tcW w:w="2405" w:type="dxa"/>
            <w:tcBorders>
              <w:top w:val="single" w:sz="4" w:space="0" w:color="FFFFFF" w:themeColor="background1"/>
              <w:bottom w:val="single" w:sz="4" w:space="0" w:color="FFFFFF" w:themeColor="background1"/>
              <w:right w:val="nil"/>
            </w:tcBorders>
            <w:shd w:val="clear" w:color="FFF2CC" w:themeColor="accent4" w:themeTint="33" w:fill="FFF4C6"/>
            <w:vAlign w:val="center"/>
          </w:tcPr>
          <w:p w14:paraId="64B4F359" w14:textId="77777777" w:rsidR="00802DE0" w:rsidRPr="00862611" w:rsidRDefault="00802DE0" w:rsidP="0076549F">
            <w:pPr>
              <w:spacing w:before="40" w:after="40" w:line="240" w:lineRule="auto"/>
              <w:rPr>
                <w:rStyle w:val="textref"/>
                <w:b/>
              </w:rPr>
            </w:pPr>
            <w:r w:rsidRPr="00862611">
              <w:rPr>
                <w:rStyle w:val="textref"/>
                <w:b/>
              </w:rPr>
              <w:t>PP</w:t>
            </w:r>
          </w:p>
        </w:tc>
        <w:tc>
          <w:tcPr>
            <w:tcW w:w="6774" w:type="dxa"/>
            <w:tcBorders>
              <w:top w:val="single" w:sz="4" w:space="0" w:color="FFFFFF" w:themeColor="background1"/>
              <w:left w:val="nil"/>
              <w:bottom w:val="single" w:sz="4" w:space="0" w:color="FFFFFF" w:themeColor="background1"/>
            </w:tcBorders>
            <w:shd w:val="clear" w:color="FFF2CC" w:themeColor="accent4" w:themeTint="33" w:fill="FFF4C6"/>
            <w:vAlign w:val="center"/>
          </w:tcPr>
          <w:p w14:paraId="0CE886D6" w14:textId="77777777" w:rsidR="00802DE0" w:rsidRPr="00516A3F" w:rsidRDefault="00802DE0" w:rsidP="0076549F">
            <w:pPr>
              <w:spacing w:before="40" w:after="40" w:line="240" w:lineRule="auto"/>
              <w:rPr>
                <w:rStyle w:val="textref"/>
              </w:rPr>
            </w:pPr>
            <w:r w:rsidRPr="00516A3F">
              <w:rPr>
                <w:rStyle w:val="textref"/>
              </w:rPr>
              <w:t xml:space="preserve">Area is beyond the scope of the systematic literature review and advice was developed by the </w:t>
            </w:r>
            <w:r>
              <w:rPr>
                <w:rStyle w:val="textref"/>
              </w:rPr>
              <w:t>EAC</w:t>
            </w:r>
          </w:p>
        </w:tc>
      </w:tr>
    </w:tbl>
    <w:p w14:paraId="65A60D91" w14:textId="288860D4" w:rsidR="00802DE0" w:rsidRPr="00CC52F7" w:rsidRDefault="00C17CD8" w:rsidP="00802DE0">
      <w:pPr>
        <w:pStyle w:val="TableName"/>
      </w:pPr>
      <w:bookmarkStart w:id="11" w:name="_Toc526497905"/>
      <w:bookmarkStart w:id="12" w:name="_Toc41914142"/>
      <w:r>
        <w:t>Draft r</w:t>
      </w:r>
      <w:r w:rsidR="00802DE0" w:rsidRPr="00CC52F7">
        <w:t>ecommendations and practice points</w:t>
      </w:r>
      <w:r w:rsidR="00802DE0" w:rsidRPr="00CC52F7">
        <w:rPr>
          <w:rStyle w:val="FootnoteReference"/>
        </w:rPr>
        <w:footnoteReference w:id="1"/>
      </w:r>
      <w:bookmarkEnd w:id="10"/>
      <w:bookmarkEnd w:id="11"/>
      <w:bookmarkEnd w:id="12"/>
    </w:p>
    <w:tbl>
      <w:tblPr>
        <w:tblW w:w="9232" w:type="dxa"/>
        <w:tblInd w:w="-40" w:type="dxa"/>
        <w:tblBorders>
          <w:top w:val="single" w:sz="4" w:space="0" w:color="FFFFFF" w:themeColor="background1"/>
          <w:bottom w:val="single" w:sz="4" w:space="0" w:color="FFFFFF" w:themeColor="background1"/>
          <w:insideH w:val="single" w:sz="4" w:space="0" w:color="FFFFFF" w:themeColor="background1"/>
        </w:tblBorders>
        <w:tblLayout w:type="fixed"/>
        <w:tblLook w:val="00A0" w:firstRow="1" w:lastRow="0" w:firstColumn="1" w:lastColumn="0" w:noHBand="0" w:noVBand="0"/>
        <w:tblCaption w:val="GRADE levels of evidence"/>
        <w:tblDescription w:val="Table listing GRADE levels of evidence"/>
      </w:tblPr>
      <w:tblGrid>
        <w:gridCol w:w="996"/>
        <w:gridCol w:w="5036"/>
        <w:gridCol w:w="24"/>
        <w:gridCol w:w="794"/>
        <w:gridCol w:w="2382"/>
      </w:tblGrid>
      <w:tr w:rsidR="00802DE0" w:rsidRPr="00CC52F7" w14:paraId="45274BD3" w14:textId="77777777" w:rsidTr="005B4379">
        <w:trPr>
          <w:cantSplit/>
          <w:tblHeader/>
        </w:trPr>
        <w:tc>
          <w:tcPr>
            <w:tcW w:w="6056" w:type="dxa"/>
            <w:gridSpan w:val="3"/>
            <w:shd w:val="clear" w:color="A5A5A5" w:themeColor="accent3" w:fill="DFDBDB"/>
          </w:tcPr>
          <w:p w14:paraId="2E6369D7" w14:textId="77777777" w:rsidR="00802DE0" w:rsidRPr="00CC52F7" w:rsidRDefault="00802DE0" w:rsidP="0076549F">
            <w:pPr>
              <w:pStyle w:val="Tablecell"/>
              <w:keepNext/>
              <w:rPr>
                <w:b/>
              </w:rPr>
            </w:pPr>
            <w:r w:rsidRPr="00CC52F7">
              <w:rPr>
                <w:b/>
              </w:rPr>
              <w:t xml:space="preserve">Recommendation/practice point </w:t>
            </w:r>
          </w:p>
        </w:tc>
        <w:tc>
          <w:tcPr>
            <w:tcW w:w="794" w:type="dxa"/>
            <w:shd w:val="clear" w:color="A5A5A5" w:themeColor="accent3" w:fill="DFDBDB"/>
          </w:tcPr>
          <w:p w14:paraId="36E021BE" w14:textId="77777777" w:rsidR="00802DE0" w:rsidRPr="00CC52F7" w:rsidRDefault="00802DE0" w:rsidP="0076549F">
            <w:pPr>
              <w:pStyle w:val="Tablecell"/>
              <w:keepNext/>
              <w:jc w:val="center"/>
              <w:rPr>
                <w:b/>
              </w:rPr>
            </w:pPr>
            <w:r w:rsidRPr="00CC52F7">
              <w:rPr>
                <w:b/>
              </w:rPr>
              <w:t>Grade</w:t>
            </w:r>
          </w:p>
        </w:tc>
        <w:tc>
          <w:tcPr>
            <w:tcW w:w="2382" w:type="dxa"/>
            <w:shd w:val="clear" w:color="A5A5A5" w:themeColor="accent3" w:fill="DFDBDB"/>
          </w:tcPr>
          <w:p w14:paraId="4F7B382F" w14:textId="77777777" w:rsidR="00802DE0" w:rsidRPr="00CC52F7" w:rsidRDefault="00802DE0" w:rsidP="0076549F">
            <w:pPr>
              <w:pStyle w:val="Tablecell"/>
              <w:keepNext/>
              <w:ind w:left="-108"/>
              <w:jc w:val="center"/>
              <w:rPr>
                <w:b/>
              </w:rPr>
            </w:pPr>
            <w:r>
              <w:rPr>
                <w:b/>
              </w:rPr>
              <w:t>Section</w:t>
            </w:r>
          </w:p>
        </w:tc>
      </w:tr>
      <w:tr w:rsidR="00802DE0" w:rsidRPr="00AC6F97" w14:paraId="56EE72D7" w14:textId="77777777" w:rsidTr="0076549F">
        <w:trPr>
          <w:cantSplit/>
        </w:trPr>
        <w:tc>
          <w:tcPr>
            <w:tcW w:w="9232" w:type="dxa"/>
            <w:gridSpan w:val="5"/>
            <w:shd w:val="clear" w:color="EDEDED" w:themeColor="accent3" w:themeTint="33" w:fill="auto"/>
          </w:tcPr>
          <w:p w14:paraId="0F94B4F2" w14:textId="4AF49FC6" w:rsidR="00802DE0" w:rsidRPr="00AC6F97" w:rsidRDefault="00802DE0" w:rsidP="0076549F">
            <w:pPr>
              <w:pStyle w:val="Tablecell"/>
              <w:rPr>
                <w:rStyle w:val="Strong"/>
                <w:rFonts w:eastAsia="MS Mincho"/>
              </w:rPr>
            </w:pPr>
            <w:r>
              <w:rPr>
                <w:rStyle w:val="Strong"/>
                <w:rFonts w:eastAsia="MS Mincho"/>
              </w:rPr>
              <w:t>Lifestyle considerations</w:t>
            </w:r>
          </w:p>
        </w:tc>
      </w:tr>
      <w:tr w:rsidR="00802DE0" w:rsidRPr="0012730D" w14:paraId="08269A2C" w14:textId="77777777" w:rsidTr="0076549F">
        <w:trPr>
          <w:cantSplit/>
        </w:trPr>
        <w:tc>
          <w:tcPr>
            <w:tcW w:w="9232" w:type="dxa"/>
            <w:gridSpan w:val="5"/>
          </w:tcPr>
          <w:p w14:paraId="14B89486" w14:textId="5B487ECF" w:rsidR="00802DE0" w:rsidRPr="0012730D" w:rsidRDefault="00802DE0" w:rsidP="00802DE0">
            <w:pPr>
              <w:pStyle w:val="Tablecell"/>
              <w:keepNext/>
              <w:rPr>
                <w:i/>
              </w:rPr>
            </w:pPr>
            <w:r>
              <w:rPr>
                <w:rStyle w:val="Emphasis"/>
              </w:rPr>
              <w:t xml:space="preserve">Nutrition </w:t>
            </w:r>
          </w:p>
        </w:tc>
      </w:tr>
      <w:tr w:rsidR="00802DE0" w:rsidRPr="0012730D" w14:paraId="557CDAD6" w14:textId="77777777" w:rsidTr="005B4379">
        <w:trPr>
          <w:cantSplit/>
        </w:trPr>
        <w:tc>
          <w:tcPr>
            <w:tcW w:w="996" w:type="dxa"/>
            <w:shd w:val="clear" w:color="EDEDED" w:themeColor="accent3" w:themeTint="33" w:fill="FFF4C6"/>
          </w:tcPr>
          <w:p w14:paraId="0B1610D2" w14:textId="77777777" w:rsidR="00802DE0" w:rsidRPr="0012730D" w:rsidRDefault="00802DE0" w:rsidP="0076549F">
            <w:pPr>
              <w:pStyle w:val="Tablecell"/>
              <w:rPr>
                <w:b/>
              </w:rPr>
            </w:pPr>
            <w:r>
              <w:rPr>
                <w:b/>
              </w:rPr>
              <w:t>A</w:t>
            </w:r>
          </w:p>
        </w:tc>
        <w:tc>
          <w:tcPr>
            <w:tcW w:w="5036" w:type="dxa"/>
            <w:shd w:val="clear" w:color="EDEDED" w:themeColor="accent3" w:themeTint="33" w:fill="FFF4C6"/>
          </w:tcPr>
          <w:p w14:paraId="688FFD56" w14:textId="68D8ABEC" w:rsidR="00802DE0" w:rsidRPr="0012730D" w:rsidRDefault="00802DE0" w:rsidP="0076549F">
            <w:pPr>
              <w:pStyle w:val="Tablecell"/>
            </w:pPr>
            <w:r w:rsidRPr="00CC52F7">
              <w:t>Eating the recommended number of daily serves of the five food groups and drinking plenty of water is important during pregnancy and breastfeeding.</w:t>
            </w:r>
          </w:p>
        </w:tc>
        <w:tc>
          <w:tcPr>
            <w:tcW w:w="818" w:type="dxa"/>
            <w:gridSpan w:val="2"/>
            <w:shd w:val="clear" w:color="EDEDED" w:themeColor="accent3" w:themeTint="33" w:fill="FFF4C6"/>
          </w:tcPr>
          <w:p w14:paraId="76F6BD28" w14:textId="77777777" w:rsidR="00802DE0" w:rsidRPr="0012730D" w:rsidRDefault="00802DE0" w:rsidP="0076549F">
            <w:pPr>
              <w:pStyle w:val="Tablecell"/>
              <w:jc w:val="center"/>
            </w:pPr>
            <w:r w:rsidRPr="0012730D">
              <w:t>PP</w:t>
            </w:r>
          </w:p>
        </w:tc>
        <w:tc>
          <w:tcPr>
            <w:tcW w:w="2382" w:type="dxa"/>
            <w:shd w:val="clear" w:color="EDEDED" w:themeColor="accent3" w:themeTint="33" w:fill="FFF4C6"/>
          </w:tcPr>
          <w:p w14:paraId="72C39D77" w14:textId="5593D1E6" w:rsidR="00802DE0" w:rsidRPr="0012730D" w:rsidRDefault="0004665E" w:rsidP="0076549F">
            <w:pPr>
              <w:pStyle w:val="Tablecell"/>
              <w:jc w:val="center"/>
            </w:pPr>
            <w:r>
              <w:fldChar w:fldCharType="begin"/>
            </w:r>
            <w:r>
              <w:instrText xml:space="preserve"> REF _Ref38009791 \r \h </w:instrText>
            </w:r>
            <w:r>
              <w:fldChar w:fldCharType="separate"/>
            </w:r>
            <w:r w:rsidR="008803AF">
              <w:t>1.1</w:t>
            </w:r>
            <w:r>
              <w:fldChar w:fldCharType="end"/>
            </w:r>
          </w:p>
        </w:tc>
      </w:tr>
      <w:tr w:rsidR="00802DE0" w:rsidRPr="0012730D" w14:paraId="085467DB" w14:textId="77777777" w:rsidTr="0076549F">
        <w:trPr>
          <w:cantSplit/>
        </w:trPr>
        <w:tc>
          <w:tcPr>
            <w:tcW w:w="9232" w:type="dxa"/>
            <w:gridSpan w:val="5"/>
          </w:tcPr>
          <w:p w14:paraId="0C7BE6DD" w14:textId="71F8602B" w:rsidR="00802DE0" w:rsidRPr="0012730D" w:rsidRDefault="00802DE0" w:rsidP="0076549F">
            <w:pPr>
              <w:pStyle w:val="Tablecell"/>
              <w:keepNext/>
              <w:rPr>
                <w:i/>
              </w:rPr>
            </w:pPr>
            <w:r>
              <w:rPr>
                <w:rStyle w:val="Emphasis"/>
              </w:rPr>
              <w:t>Nutritional supplements</w:t>
            </w:r>
          </w:p>
        </w:tc>
      </w:tr>
      <w:tr w:rsidR="00802DE0" w:rsidRPr="0012730D" w14:paraId="05DBF58B" w14:textId="77777777" w:rsidTr="005B4379">
        <w:trPr>
          <w:cantSplit/>
        </w:trPr>
        <w:tc>
          <w:tcPr>
            <w:tcW w:w="996" w:type="dxa"/>
            <w:shd w:val="clear" w:color="FFF2CC" w:themeColor="accent4" w:themeTint="33" w:fill="CDCADB"/>
          </w:tcPr>
          <w:p w14:paraId="4BF53405" w14:textId="77777777" w:rsidR="00802DE0" w:rsidRPr="0012730D" w:rsidRDefault="00802DE0" w:rsidP="0076549F">
            <w:pPr>
              <w:pStyle w:val="Tablecell"/>
              <w:rPr>
                <w:b/>
              </w:rPr>
            </w:pPr>
            <w:r>
              <w:rPr>
                <w:b/>
              </w:rPr>
              <w:t>1</w:t>
            </w:r>
          </w:p>
        </w:tc>
        <w:tc>
          <w:tcPr>
            <w:tcW w:w="5036" w:type="dxa"/>
            <w:shd w:val="clear" w:color="FFF2CC" w:themeColor="accent4" w:themeTint="33" w:fill="CDCADB"/>
          </w:tcPr>
          <w:p w14:paraId="18D979D6" w14:textId="2E7A0A6E" w:rsidR="00802DE0" w:rsidRPr="0012730D" w:rsidRDefault="00802DE0" w:rsidP="0076549F">
            <w:pPr>
              <w:pStyle w:val="Tablecell"/>
            </w:pPr>
            <w:r>
              <w:t>Recommend</w:t>
            </w:r>
            <w:r w:rsidRPr="0012730D">
              <w:t xml:space="preserve"> dietary supplementation of 500 micrograms per day folic acid, from 12 weeks before conception and throughout the first 12 weeks of pregnancy</w:t>
            </w:r>
            <w:r>
              <w:t xml:space="preserve"> to reduce the risk of neural tube defects</w:t>
            </w:r>
            <w:r w:rsidRPr="0012730D">
              <w:t>.</w:t>
            </w:r>
          </w:p>
        </w:tc>
        <w:tc>
          <w:tcPr>
            <w:tcW w:w="818" w:type="dxa"/>
            <w:gridSpan w:val="2"/>
            <w:shd w:val="clear" w:color="FFF2CC" w:themeColor="accent4" w:themeTint="33" w:fill="CDCADB"/>
          </w:tcPr>
          <w:p w14:paraId="6A23CE4C" w14:textId="1B031C09" w:rsidR="00802DE0" w:rsidRPr="0012730D" w:rsidRDefault="00C76EED" w:rsidP="0076549F">
            <w:pPr>
              <w:pStyle w:val="Tablecell"/>
              <w:jc w:val="center"/>
              <w:rPr>
                <w:b/>
              </w:rPr>
            </w:pPr>
            <w:r>
              <w:rPr>
                <w:b/>
              </w:rPr>
              <w:t>EBR</w:t>
            </w:r>
          </w:p>
        </w:tc>
        <w:tc>
          <w:tcPr>
            <w:tcW w:w="2382" w:type="dxa"/>
            <w:shd w:val="clear" w:color="FFF2CC" w:themeColor="accent4" w:themeTint="33" w:fill="CDCADB"/>
          </w:tcPr>
          <w:p w14:paraId="7AAE255A" w14:textId="46015415" w:rsidR="00802DE0" w:rsidRPr="0012730D" w:rsidRDefault="0004665E" w:rsidP="0076549F">
            <w:pPr>
              <w:pStyle w:val="Tablecell"/>
              <w:jc w:val="center"/>
            </w:pPr>
            <w:r>
              <w:fldChar w:fldCharType="begin"/>
            </w:r>
            <w:r>
              <w:instrText xml:space="preserve"> REF _Ref497398531 \r \h </w:instrText>
            </w:r>
            <w:r>
              <w:fldChar w:fldCharType="separate"/>
            </w:r>
            <w:r w:rsidR="008803AF">
              <w:t>1.2</w:t>
            </w:r>
            <w:r>
              <w:fldChar w:fldCharType="end"/>
            </w:r>
          </w:p>
        </w:tc>
      </w:tr>
      <w:tr w:rsidR="00802DE0" w:rsidRPr="0012730D" w14:paraId="7BE51F4D" w14:textId="77777777" w:rsidTr="005B4379">
        <w:trPr>
          <w:cantSplit/>
        </w:trPr>
        <w:tc>
          <w:tcPr>
            <w:tcW w:w="996" w:type="dxa"/>
            <w:shd w:val="clear" w:color="FFF2CC" w:themeColor="accent4" w:themeTint="33" w:fill="CDCADB"/>
          </w:tcPr>
          <w:p w14:paraId="66C0CF69" w14:textId="293BF256" w:rsidR="00802DE0" w:rsidRPr="0000058D" w:rsidRDefault="00802DE0" w:rsidP="0076549F">
            <w:pPr>
              <w:pStyle w:val="Tablecell"/>
              <w:rPr>
                <w:b/>
              </w:rPr>
            </w:pPr>
            <w:r w:rsidRPr="0000058D">
              <w:rPr>
                <w:b/>
              </w:rPr>
              <w:t>2</w:t>
            </w:r>
          </w:p>
        </w:tc>
        <w:tc>
          <w:tcPr>
            <w:tcW w:w="5036" w:type="dxa"/>
            <w:shd w:val="clear" w:color="FFF2CC" w:themeColor="accent4" w:themeTint="33" w:fill="CDCADB"/>
          </w:tcPr>
          <w:p w14:paraId="0DE1E90E" w14:textId="268396F8" w:rsidR="00802DE0" w:rsidRPr="0000058D" w:rsidRDefault="00802DE0" w:rsidP="006F4C2B">
            <w:pPr>
              <w:pStyle w:val="Tablecell"/>
            </w:pPr>
            <w:r w:rsidRPr="0000058D">
              <w:t xml:space="preserve">Advise women that taking vitamin A, C or E supplements is of </w:t>
            </w:r>
            <w:r w:rsidR="006F4C2B" w:rsidRPr="0000058D">
              <w:t xml:space="preserve">little or no </w:t>
            </w:r>
            <w:r w:rsidRPr="0000058D">
              <w:t>benefit in pregnancy and may cause harm.</w:t>
            </w:r>
          </w:p>
        </w:tc>
        <w:tc>
          <w:tcPr>
            <w:tcW w:w="818" w:type="dxa"/>
            <w:gridSpan w:val="2"/>
            <w:shd w:val="clear" w:color="FFF2CC" w:themeColor="accent4" w:themeTint="33" w:fill="CDCADB"/>
          </w:tcPr>
          <w:p w14:paraId="2EB685DE" w14:textId="1CC76EF4" w:rsidR="00802DE0" w:rsidRPr="0000058D" w:rsidRDefault="00C76EED" w:rsidP="0076549F">
            <w:pPr>
              <w:pStyle w:val="Tablecell"/>
              <w:jc w:val="center"/>
              <w:rPr>
                <w:b/>
              </w:rPr>
            </w:pPr>
            <w:r w:rsidRPr="0000058D">
              <w:rPr>
                <w:b/>
              </w:rPr>
              <w:t>EBR</w:t>
            </w:r>
          </w:p>
        </w:tc>
        <w:tc>
          <w:tcPr>
            <w:tcW w:w="2382" w:type="dxa"/>
            <w:shd w:val="clear" w:color="FFF2CC" w:themeColor="accent4" w:themeTint="33" w:fill="CDCADB"/>
          </w:tcPr>
          <w:p w14:paraId="2B3A6FF0" w14:textId="6EF11797" w:rsidR="00802DE0" w:rsidRPr="0012730D" w:rsidRDefault="0004665E" w:rsidP="0076549F">
            <w:pPr>
              <w:pStyle w:val="Tablecell"/>
              <w:jc w:val="center"/>
            </w:pPr>
            <w:r w:rsidRPr="0000058D">
              <w:fldChar w:fldCharType="begin"/>
            </w:r>
            <w:r w:rsidRPr="0000058D">
              <w:instrText xml:space="preserve"> REF _Ref497398531 \r \h </w:instrText>
            </w:r>
            <w:r w:rsidR="0000058D">
              <w:instrText xml:space="preserve"> \* MERGEFORMAT </w:instrText>
            </w:r>
            <w:r w:rsidRPr="0000058D">
              <w:fldChar w:fldCharType="separate"/>
            </w:r>
            <w:r w:rsidR="008803AF">
              <w:t>1.2</w:t>
            </w:r>
            <w:r w:rsidRPr="0000058D">
              <w:fldChar w:fldCharType="end"/>
            </w:r>
          </w:p>
        </w:tc>
      </w:tr>
      <w:tr w:rsidR="00802DE0" w:rsidRPr="0012730D" w14:paraId="26170C71" w14:textId="77777777" w:rsidTr="005B4379">
        <w:trPr>
          <w:cantSplit/>
        </w:trPr>
        <w:tc>
          <w:tcPr>
            <w:tcW w:w="996" w:type="dxa"/>
            <w:shd w:val="clear" w:color="FFF2CC" w:themeColor="accent4" w:themeTint="33" w:fill="CDCADB"/>
          </w:tcPr>
          <w:p w14:paraId="22E88390" w14:textId="3DD670D5" w:rsidR="00802DE0" w:rsidRPr="0012730D" w:rsidRDefault="00802DE0" w:rsidP="0076549F">
            <w:pPr>
              <w:pStyle w:val="Tablecell"/>
              <w:rPr>
                <w:b/>
              </w:rPr>
            </w:pPr>
            <w:r>
              <w:rPr>
                <w:b/>
              </w:rPr>
              <w:t>3</w:t>
            </w:r>
          </w:p>
        </w:tc>
        <w:tc>
          <w:tcPr>
            <w:tcW w:w="5036" w:type="dxa"/>
            <w:shd w:val="clear" w:color="FFF2CC" w:themeColor="accent4" w:themeTint="33" w:fill="CDCADB"/>
          </w:tcPr>
          <w:p w14:paraId="4D0BE156" w14:textId="0D0CD698" w:rsidR="00802DE0" w:rsidRPr="0012730D" w:rsidRDefault="00802DE0" w:rsidP="0076549F">
            <w:pPr>
              <w:pStyle w:val="Tablecell"/>
            </w:pPr>
            <w:r w:rsidRPr="00B00BBF">
              <w:t>Only advise iron supplementation to pregnant women if their dietary iron intake is low</w:t>
            </w:r>
            <w:r>
              <w:t xml:space="preserve"> or they have iron-deficiency anaemia</w:t>
            </w:r>
            <w:r w:rsidRPr="00B00BBF">
              <w:t>.</w:t>
            </w:r>
          </w:p>
        </w:tc>
        <w:tc>
          <w:tcPr>
            <w:tcW w:w="818" w:type="dxa"/>
            <w:gridSpan w:val="2"/>
            <w:shd w:val="clear" w:color="FFF2CC" w:themeColor="accent4" w:themeTint="33" w:fill="CDCADB"/>
          </w:tcPr>
          <w:p w14:paraId="5BD078A8" w14:textId="59290B28" w:rsidR="00802DE0" w:rsidRPr="0012730D" w:rsidRDefault="00C76EED" w:rsidP="0076549F">
            <w:pPr>
              <w:pStyle w:val="Tablecell"/>
              <w:jc w:val="center"/>
              <w:rPr>
                <w:b/>
              </w:rPr>
            </w:pPr>
            <w:r>
              <w:rPr>
                <w:b/>
              </w:rPr>
              <w:t>EBR</w:t>
            </w:r>
          </w:p>
        </w:tc>
        <w:tc>
          <w:tcPr>
            <w:tcW w:w="2382" w:type="dxa"/>
            <w:shd w:val="clear" w:color="FFF2CC" w:themeColor="accent4" w:themeTint="33" w:fill="CDCADB"/>
          </w:tcPr>
          <w:p w14:paraId="67B1ABC1" w14:textId="001340E5" w:rsidR="00802DE0" w:rsidRPr="0012730D" w:rsidRDefault="0004665E" w:rsidP="0076549F">
            <w:pPr>
              <w:pStyle w:val="Tablecell"/>
              <w:jc w:val="center"/>
            </w:pPr>
            <w:r>
              <w:fldChar w:fldCharType="begin"/>
            </w:r>
            <w:r>
              <w:instrText xml:space="preserve"> REF _Ref497398531 \r \h </w:instrText>
            </w:r>
            <w:r>
              <w:fldChar w:fldCharType="separate"/>
            </w:r>
            <w:r w:rsidR="008803AF">
              <w:t>1.2</w:t>
            </w:r>
            <w:r>
              <w:fldChar w:fldCharType="end"/>
            </w:r>
          </w:p>
        </w:tc>
      </w:tr>
      <w:tr w:rsidR="00802DE0" w:rsidRPr="0012730D" w14:paraId="7E294EBB" w14:textId="77777777" w:rsidTr="005B4379">
        <w:trPr>
          <w:cantSplit/>
        </w:trPr>
        <w:tc>
          <w:tcPr>
            <w:tcW w:w="996" w:type="dxa"/>
            <w:shd w:val="clear" w:color="FFF2CC" w:themeColor="accent4" w:themeTint="33" w:fill="CDCADB"/>
          </w:tcPr>
          <w:p w14:paraId="065654E2" w14:textId="4F5D16FA" w:rsidR="00802DE0" w:rsidRPr="0012730D" w:rsidRDefault="00802DE0" w:rsidP="0076549F">
            <w:pPr>
              <w:pStyle w:val="Tablecell"/>
              <w:rPr>
                <w:b/>
              </w:rPr>
            </w:pPr>
            <w:r>
              <w:rPr>
                <w:b/>
              </w:rPr>
              <w:t>4</w:t>
            </w:r>
          </w:p>
        </w:tc>
        <w:tc>
          <w:tcPr>
            <w:tcW w:w="5036" w:type="dxa"/>
            <w:shd w:val="clear" w:color="FFF2CC" w:themeColor="accent4" w:themeTint="33" w:fill="CDCADB"/>
          </w:tcPr>
          <w:p w14:paraId="39030684" w14:textId="11576152" w:rsidR="00802DE0" w:rsidRPr="0012730D" w:rsidRDefault="00802DE0" w:rsidP="0076549F">
            <w:pPr>
              <w:pStyle w:val="Tablecell"/>
            </w:pPr>
            <w:r w:rsidRPr="00CC52F7">
              <w:t xml:space="preserve">Advise </w:t>
            </w:r>
            <w:r>
              <w:t xml:space="preserve">pregnant </w:t>
            </w:r>
            <w:r w:rsidRPr="00CC52F7">
              <w:t xml:space="preserve">women with low dietary iron intake that intermittent supplementation is as effective as daily supplementation in preventing iron-deficiency anaemia, with fewer </w:t>
            </w:r>
            <w:r>
              <w:t>adverse</w:t>
            </w:r>
            <w:r w:rsidRPr="00CC52F7">
              <w:t xml:space="preserve"> effects.</w:t>
            </w:r>
          </w:p>
        </w:tc>
        <w:tc>
          <w:tcPr>
            <w:tcW w:w="818" w:type="dxa"/>
            <w:gridSpan w:val="2"/>
            <w:shd w:val="clear" w:color="FFF2CC" w:themeColor="accent4" w:themeTint="33" w:fill="CDCADB"/>
          </w:tcPr>
          <w:p w14:paraId="441DDA6F" w14:textId="140F07C9" w:rsidR="00802DE0" w:rsidRPr="0012730D" w:rsidRDefault="00C76EED" w:rsidP="0076549F">
            <w:pPr>
              <w:pStyle w:val="Tablecell"/>
              <w:jc w:val="center"/>
              <w:rPr>
                <w:b/>
              </w:rPr>
            </w:pPr>
            <w:r>
              <w:rPr>
                <w:b/>
              </w:rPr>
              <w:t>EBR</w:t>
            </w:r>
          </w:p>
        </w:tc>
        <w:tc>
          <w:tcPr>
            <w:tcW w:w="2382" w:type="dxa"/>
            <w:shd w:val="clear" w:color="FFF2CC" w:themeColor="accent4" w:themeTint="33" w:fill="CDCADB"/>
          </w:tcPr>
          <w:p w14:paraId="48519E0E" w14:textId="7A24D1D2" w:rsidR="00802DE0" w:rsidRPr="0012730D" w:rsidRDefault="0004665E" w:rsidP="0076549F">
            <w:pPr>
              <w:pStyle w:val="Tablecell"/>
              <w:jc w:val="center"/>
            </w:pPr>
            <w:r>
              <w:fldChar w:fldCharType="begin"/>
            </w:r>
            <w:r>
              <w:instrText xml:space="preserve"> REF _Ref497398531 \r \h </w:instrText>
            </w:r>
            <w:r>
              <w:fldChar w:fldCharType="separate"/>
            </w:r>
            <w:r w:rsidR="008803AF">
              <w:t>1.2</w:t>
            </w:r>
            <w:r>
              <w:fldChar w:fldCharType="end"/>
            </w:r>
          </w:p>
        </w:tc>
      </w:tr>
      <w:tr w:rsidR="00802DE0" w:rsidRPr="0012730D" w14:paraId="4BBB9341" w14:textId="77777777" w:rsidTr="005B4379">
        <w:trPr>
          <w:cantSplit/>
        </w:trPr>
        <w:tc>
          <w:tcPr>
            <w:tcW w:w="996" w:type="dxa"/>
            <w:shd w:val="clear" w:color="FFF2CC" w:themeColor="accent4" w:themeTint="33" w:fill="CDCADB"/>
          </w:tcPr>
          <w:p w14:paraId="3506A837" w14:textId="6E33BB29" w:rsidR="00802DE0" w:rsidRPr="0012730D" w:rsidRDefault="00802DE0" w:rsidP="0076549F">
            <w:pPr>
              <w:pStyle w:val="Tablecell"/>
              <w:rPr>
                <w:b/>
              </w:rPr>
            </w:pPr>
            <w:r>
              <w:rPr>
                <w:b/>
              </w:rPr>
              <w:t>5</w:t>
            </w:r>
          </w:p>
        </w:tc>
        <w:tc>
          <w:tcPr>
            <w:tcW w:w="5036" w:type="dxa"/>
            <w:shd w:val="clear" w:color="FFF2CC" w:themeColor="accent4" w:themeTint="33" w:fill="CDCADB"/>
          </w:tcPr>
          <w:p w14:paraId="5B701720" w14:textId="3501639E" w:rsidR="00802DE0" w:rsidRPr="0012730D" w:rsidRDefault="00802DE0" w:rsidP="0076549F">
            <w:pPr>
              <w:pStyle w:val="Tablecell"/>
            </w:pPr>
            <w:r>
              <w:t>Advise pregnant women to take a low-dose calcium supplement</w:t>
            </w:r>
            <w:r w:rsidRPr="0012730D">
              <w:t>.</w:t>
            </w:r>
          </w:p>
        </w:tc>
        <w:tc>
          <w:tcPr>
            <w:tcW w:w="818" w:type="dxa"/>
            <w:gridSpan w:val="2"/>
            <w:shd w:val="clear" w:color="FFF2CC" w:themeColor="accent4" w:themeTint="33" w:fill="CDCADB"/>
          </w:tcPr>
          <w:p w14:paraId="76341BF6" w14:textId="3CB0A0EC" w:rsidR="00802DE0" w:rsidRPr="0012730D" w:rsidRDefault="00C76EED" w:rsidP="0076549F">
            <w:pPr>
              <w:pStyle w:val="Tablecell"/>
              <w:jc w:val="center"/>
              <w:rPr>
                <w:b/>
              </w:rPr>
            </w:pPr>
            <w:r>
              <w:rPr>
                <w:b/>
              </w:rPr>
              <w:t>EBR</w:t>
            </w:r>
          </w:p>
        </w:tc>
        <w:tc>
          <w:tcPr>
            <w:tcW w:w="2382" w:type="dxa"/>
            <w:shd w:val="clear" w:color="FFF2CC" w:themeColor="accent4" w:themeTint="33" w:fill="CDCADB"/>
          </w:tcPr>
          <w:p w14:paraId="48219771" w14:textId="147B107E" w:rsidR="00802DE0" w:rsidRPr="0012730D" w:rsidRDefault="0004665E" w:rsidP="0076549F">
            <w:pPr>
              <w:pStyle w:val="Tablecell"/>
              <w:jc w:val="center"/>
            </w:pPr>
            <w:r>
              <w:fldChar w:fldCharType="begin"/>
            </w:r>
            <w:r>
              <w:instrText xml:space="preserve"> REF _Ref497398531 \r \h </w:instrText>
            </w:r>
            <w:r>
              <w:fldChar w:fldCharType="separate"/>
            </w:r>
            <w:r w:rsidR="008803AF">
              <w:t>1.2</w:t>
            </w:r>
            <w:r>
              <w:fldChar w:fldCharType="end"/>
            </w:r>
          </w:p>
        </w:tc>
      </w:tr>
      <w:tr w:rsidR="00802DE0" w:rsidRPr="00CC52F7" w14:paraId="445F9AC3" w14:textId="77777777" w:rsidTr="005B4379">
        <w:trPr>
          <w:cantSplit/>
        </w:trPr>
        <w:tc>
          <w:tcPr>
            <w:tcW w:w="996" w:type="dxa"/>
            <w:shd w:val="clear" w:color="FFF2CC" w:themeColor="accent4" w:themeTint="33" w:fill="E8F0CA"/>
          </w:tcPr>
          <w:p w14:paraId="6267951C" w14:textId="77777777" w:rsidR="00802DE0" w:rsidRPr="00CC52F7" w:rsidRDefault="00802DE0" w:rsidP="0076549F">
            <w:pPr>
              <w:pStyle w:val="Tablecell"/>
              <w:rPr>
                <w:b/>
              </w:rPr>
            </w:pPr>
            <w:r>
              <w:rPr>
                <w:b/>
              </w:rPr>
              <w:t>I</w:t>
            </w:r>
          </w:p>
        </w:tc>
        <w:tc>
          <w:tcPr>
            <w:tcW w:w="5036" w:type="dxa"/>
            <w:shd w:val="clear" w:color="FFF2CC" w:themeColor="accent4" w:themeTint="33" w:fill="E8F0CA"/>
          </w:tcPr>
          <w:p w14:paraId="3AD0352E" w14:textId="7A4BF6CC" w:rsidR="00802DE0" w:rsidRPr="00CC52F7" w:rsidRDefault="007E0A34" w:rsidP="0076549F">
            <w:pPr>
              <w:pStyle w:val="Tablecell"/>
              <w:rPr>
                <w:rFonts w:eastAsia="OptimaLTStd"/>
              </w:rPr>
            </w:pPr>
            <w:r w:rsidRPr="0012730D">
              <w:t xml:space="preserve">Advise </w:t>
            </w:r>
            <w:r>
              <w:t xml:space="preserve">pregnant </w:t>
            </w:r>
            <w:r w:rsidRPr="0012730D">
              <w:t>women to take an iodine supplement of 150 micrograms each day. Women with pre-existing thyroid conditions should seek advice from their medical practitioner before taking a supplement.</w:t>
            </w:r>
          </w:p>
        </w:tc>
        <w:tc>
          <w:tcPr>
            <w:tcW w:w="818" w:type="dxa"/>
            <w:gridSpan w:val="2"/>
            <w:shd w:val="clear" w:color="FFF2CC" w:themeColor="accent4" w:themeTint="33" w:fill="E8F0CA"/>
          </w:tcPr>
          <w:p w14:paraId="6094EFAA" w14:textId="77777777" w:rsidR="00802DE0" w:rsidRPr="00832BDD" w:rsidRDefault="00802DE0" w:rsidP="0076549F">
            <w:pPr>
              <w:pStyle w:val="Tablecell"/>
              <w:jc w:val="center"/>
            </w:pPr>
            <w:r w:rsidRPr="00832BDD">
              <w:t>CBR</w:t>
            </w:r>
          </w:p>
        </w:tc>
        <w:tc>
          <w:tcPr>
            <w:tcW w:w="2382" w:type="dxa"/>
            <w:shd w:val="clear" w:color="FFF2CC" w:themeColor="accent4" w:themeTint="33" w:fill="E8F0CA"/>
          </w:tcPr>
          <w:p w14:paraId="4CBB3150" w14:textId="091C6BE3" w:rsidR="00802DE0" w:rsidRPr="00CC52F7" w:rsidRDefault="0004665E" w:rsidP="0076549F">
            <w:pPr>
              <w:pStyle w:val="Tablecell"/>
              <w:jc w:val="center"/>
            </w:pPr>
            <w:r>
              <w:fldChar w:fldCharType="begin"/>
            </w:r>
            <w:r>
              <w:instrText xml:space="preserve"> REF _Ref497398531 \r \h </w:instrText>
            </w:r>
            <w:r>
              <w:fldChar w:fldCharType="separate"/>
            </w:r>
            <w:r w:rsidR="008803AF">
              <w:t>1.2</w:t>
            </w:r>
            <w:r>
              <w:fldChar w:fldCharType="end"/>
            </w:r>
          </w:p>
        </w:tc>
      </w:tr>
      <w:tr w:rsidR="007E0A34" w:rsidRPr="0012730D" w14:paraId="7F0C8C64" w14:textId="77777777" w:rsidTr="005B4379">
        <w:trPr>
          <w:cantSplit/>
        </w:trPr>
        <w:tc>
          <w:tcPr>
            <w:tcW w:w="996" w:type="dxa"/>
            <w:shd w:val="clear" w:color="FFF2CC" w:themeColor="accent4" w:themeTint="33" w:fill="CDCADB"/>
          </w:tcPr>
          <w:p w14:paraId="2A351769" w14:textId="10E74DD1" w:rsidR="007E0A34" w:rsidRPr="0012730D" w:rsidRDefault="007E0A34" w:rsidP="0076549F">
            <w:pPr>
              <w:pStyle w:val="Tablecell"/>
              <w:rPr>
                <w:b/>
              </w:rPr>
            </w:pPr>
            <w:r>
              <w:rPr>
                <w:b/>
              </w:rPr>
              <w:t>6</w:t>
            </w:r>
          </w:p>
        </w:tc>
        <w:tc>
          <w:tcPr>
            <w:tcW w:w="5036" w:type="dxa"/>
            <w:shd w:val="clear" w:color="FFF2CC" w:themeColor="accent4" w:themeTint="33" w:fill="CDCADB"/>
          </w:tcPr>
          <w:p w14:paraId="51CFD7CF" w14:textId="214360E4" w:rsidR="007E0A34" w:rsidRPr="0012730D" w:rsidRDefault="007E0A34" w:rsidP="000B3F44">
            <w:pPr>
              <w:pStyle w:val="Tablecell"/>
            </w:pPr>
            <w:r w:rsidRPr="00667DA9">
              <w:t xml:space="preserve">Advise </w:t>
            </w:r>
            <w:r>
              <w:t xml:space="preserve">pregnant </w:t>
            </w:r>
            <w:r w:rsidRPr="00667DA9">
              <w:t>women that supplementation with omega</w:t>
            </w:r>
            <w:r w:rsidR="009A1A9F">
              <w:noBreakHyphen/>
            </w:r>
            <w:r w:rsidRPr="00667DA9">
              <w:t>3 long-chain polyunsaturated fatty acids may reduce their risk of preterm birth.</w:t>
            </w:r>
          </w:p>
        </w:tc>
        <w:tc>
          <w:tcPr>
            <w:tcW w:w="818" w:type="dxa"/>
            <w:gridSpan w:val="2"/>
            <w:shd w:val="clear" w:color="FFF2CC" w:themeColor="accent4" w:themeTint="33" w:fill="CDCADB"/>
          </w:tcPr>
          <w:p w14:paraId="2D96F0AC" w14:textId="2CDDC548" w:rsidR="007E0A34" w:rsidRPr="0012730D" w:rsidRDefault="00C76EED" w:rsidP="0076549F">
            <w:pPr>
              <w:pStyle w:val="Tablecell"/>
              <w:jc w:val="center"/>
              <w:rPr>
                <w:b/>
              </w:rPr>
            </w:pPr>
            <w:r>
              <w:rPr>
                <w:b/>
              </w:rPr>
              <w:t>EBR</w:t>
            </w:r>
          </w:p>
        </w:tc>
        <w:tc>
          <w:tcPr>
            <w:tcW w:w="2382" w:type="dxa"/>
            <w:shd w:val="clear" w:color="FFF2CC" w:themeColor="accent4" w:themeTint="33" w:fill="CDCADB"/>
          </w:tcPr>
          <w:p w14:paraId="129BD379" w14:textId="602CBE09" w:rsidR="007E0A34" w:rsidRPr="0012730D" w:rsidRDefault="0004665E" w:rsidP="0076549F">
            <w:pPr>
              <w:pStyle w:val="Tablecell"/>
              <w:jc w:val="center"/>
            </w:pPr>
            <w:r>
              <w:fldChar w:fldCharType="begin"/>
            </w:r>
            <w:r>
              <w:instrText xml:space="preserve"> REF _Ref497398531 \r \h </w:instrText>
            </w:r>
            <w:r>
              <w:fldChar w:fldCharType="separate"/>
            </w:r>
            <w:r w:rsidR="008803AF">
              <w:t>1.2</w:t>
            </w:r>
            <w:r>
              <w:fldChar w:fldCharType="end"/>
            </w:r>
          </w:p>
        </w:tc>
      </w:tr>
      <w:tr w:rsidR="007E0A34" w:rsidRPr="0012730D" w14:paraId="67BEEF93" w14:textId="77777777" w:rsidTr="0076549F">
        <w:trPr>
          <w:cantSplit/>
        </w:trPr>
        <w:tc>
          <w:tcPr>
            <w:tcW w:w="9232" w:type="dxa"/>
            <w:gridSpan w:val="5"/>
          </w:tcPr>
          <w:p w14:paraId="2CFFADE5" w14:textId="6160257E" w:rsidR="007E0A34" w:rsidRPr="0012730D" w:rsidRDefault="007E0A34" w:rsidP="0076549F">
            <w:pPr>
              <w:pStyle w:val="Tablecell"/>
              <w:keepNext/>
              <w:rPr>
                <w:i/>
              </w:rPr>
            </w:pPr>
            <w:r>
              <w:rPr>
                <w:rStyle w:val="Emphasis"/>
              </w:rPr>
              <w:t>Physical activity</w:t>
            </w:r>
          </w:p>
        </w:tc>
      </w:tr>
      <w:tr w:rsidR="007E0A34" w:rsidRPr="0012730D" w14:paraId="59EEEFCA" w14:textId="77777777" w:rsidTr="005B4379">
        <w:trPr>
          <w:cantSplit/>
        </w:trPr>
        <w:tc>
          <w:tcPr>
            <w:tcW w:w="996" w:type="dxa"/>
            <w:shd w:val="clear" w:color="FFF2CC" w:themeColor="accent4" w:themeTint="33" w:fill="CDCADB"/>
          </w:tcPr>
          <w:p w14:paraId="1B191AF5" w14:textId="36A52C84" w:rsidR="007E0A34" w:rsidRPr="0012730D" w:rsidRDefault="007E0A34" w:rsidP="0076549F">
            <w:pPr>
              <w:pStyle w:val="Tablecell"/>
              <w:rPr>
                <w:b/>
              </w:rPr>
            </w:pPr>
            <w:r>
              <w:rPr>
                <w:b/>
              </w:rPr>
              <w:t>7</w:t>
            </w:r>
          </w:p>
        </w:tc>
        <w:tc>
          <w:tcPr>
            <w:tcW w:w="5036" w:type="dxa"/>
            <w:shd w:val="clear" w:color="FFF2CC" w:themeColor="accent4" w:themeTint="33" w:fill="CDCADB"/>
          </w:tcPr>
          <w:p w14:paraId="2D2BE194" w14:textId="50F4C244" w:rsidR="007E0A34" w:rsidRPr="0012730D" w:rsidRDefault="007E0A34" w:rsidP="0076549F">
            <w:pPr>
              <w:pStyle w:val="Tablecell"/>
            </w:pPr>
            <w:r w:rsidRPr="00CC52F7">
              <w:t>Advise women tha</w:t>
            </w:r>
            <w:r w:rsidRPr="0000058D">
              <w:t xml:space="preserve">t </w:t>
            </w:r>
            <w:r w:rsidR="009A1A9F" w:rsidRPr="0000058D">
              <w:t xml:space="preserve">regular </w:t>
            </w:r>
            <w:r w:rsidRPr="0000058D">
              <w:t>moderat</w:t>
            </w:r>
            <w:r w:rsidRPr="00CC52F7">
              <w:t xml:space="preserve">e-intensity physical activity during pregnancy is associated with a range of health benefits and is </w:t>
            </w:r>
            <w:r>
              <w:t xml:space="preserve">generally </w:t>
            </w:r>
            <w:r w:rsidRPr="00CC52F7">
              <w:t>not associated with adverse outcomes.</w:t>
            </w:r>
          </w:p>
        </w:tc>
        <w:tc>
          <w:tcPr>
            <w:tcW w:w="818" w:type="dxa"/>
            <w:gridSpan w:val="2"/>
            <w:shd w:val="clear" w:color="FFF2CC" w:themeColor="accent4" w:themeTint="33" w:fill="CDCADB"/>
          </w:tcPr>
          <w:p w14:paraId="0779A391" w14:textId="41CB00B6" w:rsidR="007E0A34" w:rsidRPr="0012730D" w:rsidRDefault="00C76EED" w:rsidP="0076549F">
            <w:pPr>
              <w:pStyle w:val="Tablecell"/>
              <w:jc w:val="center"/>
              <w:rPr>
                <w:b/>
              </w:rPr>
            </w:pPr>
            <w:r>
              <w:rPr>
                <w:b/>
              </w:rPr>
              <w:t>EBR</w:t>
            </w:r>
          </w:p>
        </w:tc>
        <w:tc>
          <w:tcPr>
            <w:tcW w:w="2382" w:type="dxa"/>
            <w:shd w:val="clear" w:color="FFF2CC" w:themeColor="accent4" w:themeTint="33" w:fill="CDCADB"/>
          </w:tcPr>
          <w:p w14:paraId="60849903" w14:textId="57EDBBF2" w:rsidR="007E0A34" w:rsidRPr="0012730D" w:rsidRDefault="0004665E" w:rsidP="0076549F">
            <w:pPr>
              <w:pStyle w:val="Tablecell"/>
              <w:jc w:val="center"/>
            </w:pPr>
            <w:r>
              <w:fldChar w:fldCharType="begin"/>
            </w:r>
            <w:r>
              <w:instrText xml:space="preserve"> REF _Ref38009848 \r \h </w:instrText>
            </w:r>
            <w:r>
              <w:fldChar w:fldCharType="separate"/>
            </w:r>
            <w:r w:rsidR="008803AF">
              <w:t>1.3</w:t>
            </w:r>
            <w:r>
              <w:fldChar w:fldCharType="end"/>
            </w:r>
          </w:p>
        </w:tc>
      </w:tr>
      <w:tr w:rsidR="007E0A34" w:rsidRPr="00C17CD8" w14:paraId="37C802DC" w14:textId="77777777" w:rsidTr="0076549F">
        <w:trPr>
          <w:cantSplit/>
        </w:trPr>
        <w:tc>
          <w:tcPr>
            <w:tcW w:w="9232" w:type="dxa"/>
            <w:gridSpan w:val="5"/>
          </w:tcPr>
          <w:p w14:paraId="408B36F4" w14:textId="3C49FEA6" w:rsidR="007E0A34" w:rsidRPr="00C17CD8" w:rsidRDefault="007E0A34" w:rsidP="0076549F">
            <w:pPr>
              <w:pStyle w:val="Tablecell"/>
              <w:keepNext/>
              <w:rPr>
                <w:b/>
              </w:rPr>
            </w:pPr>
            <w:r w:rsidRPr="00C17CD8">
              <w:rPr>
                <w:rStyle w:val="Emphasis"/>
                <w:b/>
                <w:i w:val="0"/>
              </w:rPr>
              <w:t>Weight and body mass index</w:t>
            </w:r>
          </w:p>
        </w:tc>
      </w:tr>
      <w:tr w:rsidR="00802DE0" w:rsidRPr="00CC52F7" w14:paraId="738A7346" w14:textId="77777777" w:rsidTr="005B4379">
        <w:trPr>
          <w:cantSplit/>
        </w:trPr>
        <w:tc>
          <w:tcPr>
            <w:tcW w:w="996" w:type="dxa"/>
            <w:shd w:val="clear" w:color="FFF2CC" w:themeColor="accent4" w:themeTint="33" w:fill="E8F0CA"/>
          </w:tcPr>
          <w:p w14:paraId="22C0F65F" w14:textId="77777777" w:rsidR="00802DE0" w:rsidRPr="00CC52F7" w:rsidRDefault="00802DE0" w:rsidP="0076549F">
            <w:pPr>
              <w:pStyle w:val="Tablecell"/>
              <w:rPr>
                <w:b/>
              </w:rPr>
            </w:pPr>
            <w:r>
              <w:rPr>
                <w:b/>
              </w:rPr>
              <w:t>II</w:t>
            </w:r>
          </w:p>
        </w:tc>
        <w:tc>
          <w:tcPr>
            <w:tcW w:w="5036" w:type="dxa"/>
            <w:shd w:val="clear" w:color="FFF2CC" w:themeColor="accent4" w:themeTint="33" w:fill="E8F0CA"/>
          </w:tcPr>
          <w:p w14:paraId="5FB85195" w14:textId="24058A2B" w:rsidR="00802DE0" w:rsidRPr="0000058D" w:rsidRDefault="007E0A34" w:rsidP="00477E06">
            <w:pPr>
              <w:pStyle w:val="Tablecell"/>
            </w:pPr>
            <w:r w:rsidRPr="0000058D">
              <w:t xml:space="preserve">Measure women’s weight and height at the first antenatal visit and calculate their body mass index (BMI) and give them advice about </w:t>
            </w:r>
            <w:r w:rsidR="00477E06" w:rsidRPr="0000058D">
              <w:t>the ben</w:t>
            </w:r>
            <w:r w:rsidR="00F93824" w:rsidRPr="0000058D">
              <w:t>e</w:t>
            </w:r>
            <w:r w:rsidR="00477E06" w:rsidRPr="0000058D">
              <w:t>fits of gaining weight within the recommended weight gain range for their BMI.</w:t>
            </w:r>
          </w:p>
        </w:tc>
        <w:tc>
          <w:tcPr>
            <w:tcW w:w="818" w:type="dxa"/>
            <w:gridSpan w:val="2"/>
            <w:shd w:val="clear" w:color="FFF2CC" w:themeColor="accent4" w:themeTint="33" w:fill="E8F0CA"/>
          </w:tcPr>
          <w:p w14:paraId="3D1EAE60" w14:textId="77777777" w:rsidR="00802DE0" w:rsidRPr="00832BDD" w:rsidRDefault="00802DE0" w:rsidP="0076549F">
            <w:pPr>
              <w:pStyle w:val="Tablecell"/>
              <w:jc w:val="center"/>
            </w:pPr>
            <w:r w:rsidRPr="00832BDD">
              <w:t>CBR</w:t>
            </w:r>
          </w:p>
        </w:tc>
        <w:tc>
          <w:tcPr>
            <w:tcW w:w="2382" w:type="dxa"/>
            <w:shd w:val="clear" w:color="FFF2CC" w:themeColor="accent4" w:themeTint="33" w:fill="E8F0CA"/>
          </w:tcPr>
          <w:p w14:paraId="5D146C45" w14:textId="5B47B447" w:rsidR="00802DE0" w:rsidRPr="00CC52F7" w:rsidRDefault="0004665E" w:rsidP="0076549F">
            <w:pPr>
              <w:pStyle w:val="Tablecell"/>
              <w:jc w:val="center"/>
            </w:pPr>
            <w:r>
              <w:fldChar w:fldCharType="begin"/>
            </w:r>
            <w:r>
              <w:instrText xml:space="preserve"> REF _Ref35956544 \r \h </w:instrText>
            </w:r>
            <w:r>
              <w:fldChar w:fldCharType="separate"/>
            </w:r>
            <w:r w:rsidR="008803AF">
              <w:t>2.3</w:t>
            </w:r>
            <w:r>
              <w:fldChar w:fldCharType="end"/>
            </w:r>
          </w:p>
        </w:tc>
      </w:tr>
      <w:tr w:rsidR="00802DE0" w:rsidRPr="00CC52F7" w14:paraId="776DAF1C" w14:textId="77777777" w:rsidTr="005B4379">
        <w:trPr>
          <w:cantSplit/>
        </w:trPr>
        <w:tc>
          <w:tcPr>
            <w:tcW w:w="996" w:type="dxa"/>
            <w:shd w:val="clear" w:color="FFF2CC" w:themeColor="accent4" w:themeTint="33" w:fill="E8F0CA"/>
          </w:tcPr>
          <w:p w14:paraId="217526F6" w14:textId="77777777" w:rsidR="00802DE0" w:rsidRPr="00CC52F7" w:rsidRDefault="00802DE0" w:rsidP="0076549F">
            <w:pPr>
              <w:pStyle w:val="Tablecell"/>
              <w:rPr>
                <w:b/>
              </w:rPr>
            </w:pPr>
            <w:r>
              <w:rPr>
                <w:b/>
              </w:rPr>
              <w:t>III</w:t>
            </w:r>
          </w:p>
        </w:tc>
        <w:tc>
          <w:tcPr>
            <w:tcW w:w="5036" w:type="dxa"/>
            <w:shd w:val="clear" w:color="FFF2CC" w:themeColor="accent4" w:themeTint="33" w:fill="E8F0CA"/>
          </w:tcPr>
          <w:p w14:paraId="26647FD0" w14:textId="2DB4EE77" w:rsidR="00802DE0" w:rsidRPr="0000058D" w:rsidRDefault="00DE7515" w:rsidP="0076549F">
            <w:pPr>
              <w:pStyle w:val="Tablecell"/>
              <w:rPr>
                <w:rFonts w:eastAsia="OptimaLTStd"/>
              </w:rPr>
            </w:pPr>
            <w:r w:rsidRPr="0000058D">
              <w:t>At every antenatal visit, offer women the opportunity to be weighed so that low or high gestational weight gain is identified and risk of associated adverse outcomes monitored.</w:t>
            </w:r>
            <w:r w:rsidR="00802DE0" w:rsidRPr="0000058D">
              <w:t xml:space="preserve"> </w:t>
            </w:r>
          </w:p>
        </w:tc>
        <w:tc>
          <w:tcPr>
            <w:tcW w:w="818" w:type="dxa"/>
            <w:gridSpan w:val="2"/>
            <w:shd w:val="clear" w:color="FFF2CC" w:themeColor="accent4" w:themeTint="33" w:fill="E8F0CA"/>
          </w:tcPr>
          <w:p w14:paraId="78881D3C" w14:textId="77777777" w:rsidR="00802DE0" w:rsidRPr="00832BDD" w:rsidRDefault="00802DE0" w:rsidP="0076549F">
            <w:pPr>
              <w:pStyle w:val="Tablecell"/>
              <w:jc w:val="center"/>
            </w:pPr>
            <w:r w:rsidRPr="00832BDD">
              <w:t>CBR</w:t>
            </w:r>
          </w:p>
        </w:tc>
        <w:tc>
          <w:tcPr>
            <w:tcW w:w="2382" w:type="dxa"/>
            <w:shd w:val="clear" w:color="FFF2CC" w:themeColor="accent4" w:themeTint="33" w:fill="E8F0CA"/>
          </w:tcPr>
          <w:p w14:paraId="18D67C5D" w14:textId="5B3A1E2C" w:rsidR="00802DE0" w:rsidRPr="00CC52F7" w:rsidRDefault="0004665E" w:rsidP="0076549F">
            <w:pPr>
              <w:pStyle w:val="Tablecell"/>
              <w:jc w:val="center"/>
            </w:pPr>
            <w:r>
              <w:fldChar w:fldCharType="begin"/>
            </w:r>
            <w:r>
              <w:instrText xml:space="preserve"> REF _Ref35956544 \r \h </w:instrText>
            </w:r>
            <w:r>
              <w:fldChar w:fldCharType="separate"/>
            </w:r>
            <w:r w:rsidR="008803AF">
              <w:t>2.3</w:t>
            </w:r>
            <w:r>
              <w:fldChar w:fldCharType="end"/>
            </w:r>
          </w:p>
        </w:tc>
      </w:tr>
      <w:tr w:rsidR="00DE7515" w:rsidRPr="0012730D" w14:paraId="434CFAF5" w14:textId="77777777" w:rsidTr="005B4379">
        <w:trPr>
          <w:cantSplit/>
        </w:trPr>
        <w:tc>
          <w:tcPr>
            <w:tcW w:w="996" w:type="dxa"/>
            <w:shd w:val="clear" w:color="FFF2CC" w:themeColor="accent4" w:themeTint="33" w:fill="CDCADB"/>
          </w:tcPr>
          <w:p w14:paraId="60D24382" w14:textId="08463904" w:rsidR="00DE7515" w:rsidRPr="0012730D" w:rsidRDefault="00DE7515" w:rsidP="0076549F">
            <w:pPr>
              <w:pStyle w:val="Tablecell"/>
              <w:rPr>
                <w:b/>
              </w:rPr>
            </w:pPr>
            <w:r>
              <w:rPr>
                <w:b/>
              </w:rPr>
              <w:t>8</w:t>
            </w:r>
          </w:p>
        </w:tc>
        <w:tc>
          <w:tcPr>
            <w:tcW w:w="5036" w:type="dxa"/>
            <w:shd w:val="clear" w:color="FFF2CC" w:themeColor="accent4" w:themeTint="33" w:fill="CDCADB"/>
          </w:tcPr>
          <w:p w14:paraId="7D74B02F" w14:textId="4382B3A0" w:rsidR="00DE7515" w:rsidRPr="0000058D" w:rsidRDefault="00DE7515" w:rsidP="000B3F44">
            <w:pPr>
              <w:pStyle w:val="Tablecell"/>
            </w:pPr>
            <w:r w:rsidRPr="0000058D">
              <w:t xml:space="preserve">At every antenatal visit, </w:t>
            </w:r>
            <w:r w:rsidR="00DA70A6" w:rsidRPr="0000058D">
              <w:t xml:space="preserve">give </w:t>
            </w:r>
            <w:r w:rsidR="00F93824" w:rsidRPr="0000058D">
              <w:t xml:space="preserve">women </w:t>
            </w:r>
            <w:r w:rsidR="00394423" w:rsidRPr="0000058D">
              <w:t xml:space="preserve">tailored </w:t>
            </w:r>
            <w:r w:rsidRPr="0000058D">
              <w:t xml:space="preserve">advice on </w:t>
            </w:r>
            <w:r w:rsidR="003457F6" w:rsidRPr="0000058D">
              <w:t>weight gain, including the benefits of</w:t>
            </w:r>
            <w:r w:rsidRPr="0000058D">
              <w:t xml:space="preserve"> </w:t>
            </w:r>
            <w:r w:rsidR="00DA70A6" w:rsidRPr="0000058D">
              <w:t xml:space="preserve">a healthy </w:t>
            </w:r>
            <w:r w:rsidRPr="0000058D">
              <w:t>diet</w:t>
            </w:r>
            <w:r w:rsidR="003C5D4F" w:rsidRPr="0000058D">
              <w:t>,</w:t>
            </w:r>
            <w:r w:rsidRPr="0000058D">
              <w:t xml:space="preserve"> </w:t>
            </w:r>
            <w:r w:rsidR="00DA70A6" w:rsidRPr="0000058D">
              <w:t xml:space="preserve">regular </w:t>
            </w:r>
            <w:r w:rsidRPr="0000058D">
              <w:t>physical activity</w:t>
            </w:r>
            <w:r w:rsidR="003C5D4F" w:rsidRPr="0000058D">
              <w:t xml:space="preserve"> and self-monitoring</w:t>
            </w:r>
            <w:r w:rsidRPr="0000058D">
              <w:t>.</w:t>
            </w:r>
          </w:p>
        </w:tc>
        <w:tc>
          <w:tcPr>
            <w:tcW w:w="818" w:type="dxa"/>
            <w:gridSpan w:val="2"/>
            <w:shd w:val="clear" w:color="FFF2CC" w:themeColor="accent4" w:themeTint="33" w:fill="CDCADB"/>
          </w:tcPr>
          <w:p w14:paraId="0097F2BD" w14:textId="5E82842C" w:rsidR="00DE7515" w:rsidRPr="0012730D" w:rsidRDefault="00C76EED" w:rsidP="0076549F">
            <w:pPr>
              <w:pStyle w:val="Tablecell"/>
              <w:jc w:val="center"/>
              <w:rPr>
                <w:b/>
              </w:rPr>
            </w:pPr>
            <w:r>
              <w:rPr>
                <w:b/>
              </w:rPr>
              <w:t>EBR</w:t>
            </w:r>
          </w:p>
        </w:tc>
        <w:tc>
          <w:tcPr>
            <w:tcW w:w="2382" w:type="dxa"/>
            <w:shd w:val="clear" w:color="FFF2CC" w:themeColor="accent4" w:themeTint="33" w:fill="CDCADB"/>
          </w:tcPr>
          <w:p w14:paraId="6047F348" w14:textId="3EDB4A8C" w:rsidR="00DE7515" w:rsidRPr="0012730D" w:rsidRDefault="0004665E" w:rsidP="0076549F">
            <w:pPr>
              <w:pStyle w:val="Tablecell"/>
              <w:jc w:val="center"/>
            </w:pPr>
            <w:r>
              <w:fldChar w:fldCharType="begin"/>
            </w:r>
            <w:r>
              <w:instrText xml:space="preserve"> REF _Ref35956544 \r \h </w:instrText>
            </w:r>
            <w:r>
              <w:fldChar w:fldCharType="separate"/>
            </w:r>
            <w:r w:rsidR="008803AF">
              <w:t>2.3</w:t>
            </w:r>
            <w:r>
              <w:fldChar w:fldCharType="end"/>
            </w:r>
          </w:p>
        </w:tc>
      </w:tr>
      <w:tr w:rsidR="00DE7515" w:rsidRPr="0012730D" w14:paraId="6F6CEF9A" w14:textId="77777777" w:rsidTr="005B4379">
        <w:trPr>
          <w:cantSplit/>
        </w:trPr>
        <w:tc>
          <w:tcPr>
            <w:tcW w:w="996" w:type="dxa"/>
            <w:shd w:val="clear" w:color="EDEDED" w:themeColor="accent3" w:themeTint="33" w:fill="FFF4C6"/>
          </w:tcPr>
          <w:p w14:paraId="5AA1C9F7" w14:textId="0831DF77" w:rsidR="00DE7515" w:rsidRPr="0012730D" w:rsidRDefault="00F93824" w:rsidP="0076549F">
            <w:pPr>
              <w:pStyle w:val="Tablecell"/>
              <w:rPr>
                <w:b/>
              </w:rPr>
            </w:pPr>
            <w:r>
              <w:rPr>
                <w:b/>
              </w:rPr>
              <w:t>B</w:t>
            </w:r>
          </w:p>
        </w:tc>
        <w:tc>
          <w:tcPr>
            <w:tcW w:w="5036" w:type="dxa"/>
            <w:shd w:val="clear" w:color="EDEDED" w:themeColor="accent3" w:themeTint="33" w:fill="FFF4C6"/>
          </w:tcPr>
          <w:p w14:paraId="0BCDDF47" w14:textId="1CE2360D" w:rsidR="00DE7515" w:rsidRPr="0012730D" w:rsidRDefault="00DE7515" w:rsidP="0076549F">
            <w:pPr>
              <w:pStyle w:val="Tablecell"/>
            </w:pPr>
            <w:r>
              <w:t>Adopting</w:t>
            </w:r>
            <w:r w:rsidRPr="0012730D">
              <w:t xml:space="preserve"> a respectful, positive and supportive approach and providing information about healthy eating and physical activity in an appropriate format may assist discussion of weight management. </w:t>
            </w:r>
            <w:r>
              <w:t>This should be informed by appropriate education for health professionals.</w:t>
            </w:r>
          </w:p>
        </w:tc>
        <w:tc>
          <w:tcPr>
            <w:tcW w:w="818" w:type="dxa"/>
            <w:gridSpan w:val="2"/>
            <w:shd w:val="clear" w:color="EDEDED" w:themeColor="accent3" w:themeTint="33" w:fill="FFF4C6"/>
          </w:tcPr>
          <w:p w14:paraId="73FB5266" w14:textId="77777777" w:rsidR="00DE7515" w:rsidRPr="0012730D" w:rsidRDefault="00DE7515" w:rsidP="0076549F">
            <w:pPr>
              <w:pStyle w:val="Tablecell"/>
              <w:jc w:val="center"/>
            </w:pPr>
            <w:r w:rsidRPr="0012730D">
              <w:t>PP</w:t>
            </w:r>
          </w:p>
        </w:tc>
        <w:tc>
          <w:tcPr>
            <w:tcW w:w="2382" w:type="dxa"/>
            <w:shd w:val="clear" w:color="EDEDED" w:themeColor="accent3" w:themeTint="33" w:fill="FFF4C6"/>
          </w:tcPr>
          <w:p w14:paraId="0B950852" w14:textId="73B2ABEF" w:rsidR="00DE7515" w:rsidRPr="0012730D" w:rsidRDefault="0004665E" w:rsidP="0076549F">
            <w:pPr>
              <w:pStyle w:val="Tablecell"/>
              <w:jc w:val="center"/>
            </w:pPr>
            <w:r>
              <w:fldChar w:fldCharType="begin"/>
            </w:r>
            <w:r>
              <w:instrText xml:space="preserve"> REF _Ref35956544 \r \h </w:instrText>
            </w:r>
            <w:r>
              <w:fldChar w:fldCharType="separate"/>
            </w:r>
            <w:r w:rsidR="008803AF">
              <w:t>2.3</w:t>
            </w:r>
            <w:r>
              <w:fldChar w:fldCharType="end"/>
            </w:r>
          </w:p>
        </w:tc>
      </w:tr>
    </w:tbl>
    <w:tbl>
      <w:tblPr>
        <w:tblStyle w:val="TableGrid"/>
        <w:tblW w:w="9216" w:type="dxa"/>
        <w:tblBorders>
          <w:insideV w:val="single" w:sz="4" w:space="0" w:color="FFFFFF" w:themeColor="background1"/>
        </w:tblBorders>
        <w:shd w:val="clear" w:color="auto" w:fill="E7E6E6" w:themeFill="background2"/>
        <w:tblLook w:val="04A0" w:firstRow="1" w:lastRow="0" w:firstColumn="1" w:lastColumn="0" w:noHBand="0" w:noVBand="1"/>
        <w:tblCaption w:val="GRADE levels of evidence"/>
        <w:tblDescription w:val="Table listing GRADE levels of evidence"/>
      </w:tblPr>
      <w:tblGrid>
        <w:gridCol w:w="9216"/>
      </w:tblGrid>
      <w:tr w:rsidR="00140CC7" w:rsidRPr="00140CC7" w14:paraId="5AFCAA5E" w14:textId="77777777" w:rsidTr="008803AF">
        <w:trPr>
          <w:tblHeader/>
        </w:trPr>
        <w:tc>
          <w:tcPr>
            <w:tcW w:w="9216" w:type="dxa"/>
            <w:shd w:val="clear" w:color="auto" w:fill="auto"/>
          </w:tcPr>
          <w:p w14:paraId="225CBE49" w14:textId="642AFF01" w:rsidR="00140CC7" w:rsidRPr="00140CC7" w:rsidRDefault="00140CC7" w:rsidP="00140CC7">
            <w:pPr>
              <w:pStyle w:val="Tablecell"/>
              <w:spacing w:before="120"/>
              <w:rPr>
                <w:b/>
                <w:bCs/>
              </w:rPr>
            </w:pPr>
            <w:bookmarkStart w:id="13" w:name="_Toc41914143"/>
            <w:r w:rsidRPr="00140CC7">
              <w:rPr>
                <w:b/>
              </w:rPr>
              <w:t>GRADE levels of evidence</w:t>
            </w:r>
            <w:bookmarkEnd w:id="13"/>
          </w:p>
        </w:tc>
      </w:tr>
      <w:tr w:rsidR="00A071A9" w14:paraId="15C24BEB" w14:textId="77777777" w:rsidTr="00FE22C1">
        <w:tc>
          <w:tcPr>
            <w:tcW w:w="9216" w:type="dxa"/>
            <w:shd w:val="clear" w:color="auto" w:fill="E7E6E6" w:themeFill="background2"/>
          </w:tcPr>
          <w:p w14:paraId="45101A00" w14:textId="0A1FF689" w:rsidR="00A071A9" w:rsidRPr="00A071A9" w:rsidRDefault="00A071A9" w:rsidP="00A071A9">
            <w:pPr>
              <w:pStyle w:val="Tablecell"/>
            </w:pPr>
            <w:r>
              <w:rPr>
                <w:b/>
                <w:bCs/>
              </w:rPr>
              <w:t>High certainty:</w:t>
            </w:r>
            <w:r>
              <w:rPr>
                <w:rStyle w:val="apple-converted-space"/>
                <w:rFonts w:ascii="Arial Narrow" w:hAnsi="Arial Narrow"/>
                <w:color w:val="000000"/>
                <w:sz w:val="16"/>
                <w:szCs w:val="16"/>
              </w:rPr>
              <w:t> </w:t>
            </w:r>
            <w:r>
              <w:t>We are very confident that the true effect lies close to that of the estimate of the effect</w:t>
            </w:r>
          </w:p>
        </w:tc>
      </w:tr>
      <w:tr w:rsidR="00A071A9" w14:paraId="140F3D93" w14:textId="77777777" w:rsidTr="00FE22C1">
        <w:tc>
          <w:tcPr>
            <w:tcW w:w="9216" w:type="dxa"/>
            <w:shd w:val="clear" w:color="auto" w:fill="E7E6E6" w:themeFill="background2"/>
          </w:tcPr>
          <w:p w14:paraId="59E728A6" w14:textId="2561887F" w:rsidR="00A071A9" w:rsidRDefault="00A071A9" w:rsidP="00A071A9">
            <w:pPr>
              <w:pStyle w:val="Tablecell"/>
            </w:pPr>
            <w:r>
              <w:rPr>
                <w:b/>
                <w:bCs/>
              </w:rPr>
              <w:t>Moderate certainty:</w:t>
            </w:r>
            <w:r>
              <w:rPr>
                <w:rStyle w:val="apple-converted-space"/>
                <w:rFonts w:ascii="Arial Narrow" w:hAnsi="Arial Narrow"/>
                <w:color w:val="000000"/>
                <w:sz w:val="16"/>
                <w:szCs w:val="16"/>
              </w:rPr>
              <w:t> </w:t>
            </w:r>
            <w:r>
              <w:t>We are moderately confident in the effect estimate: The true effect is likely to be close to the estimate of the effect, but there is a possibility that it is substantially different</w:t>
            </w:r>
          </w:p>
        </w:tc>
      </w:tr>
      <w:tr w:rsidR="00A071A9" w14:paraId="25789199" w14:textId="77777777" w:rsidTr="00FE22C1">
        <w:tc>
          <w:tcPr>
            <w:tcW w:w="9216" w:type="dxa"/>
            <w:shd w:val="clear" w:color="auto" w:fill="E7E6E6" w:themeFill="background2"/>
          </w:tcPr>
          <w:p w14:paraId="27B9FF01" w14:textId="01B66C70" w:rsidR="00A071A9" w:rsidRPr="00A071A9" w:rsidRDefault="00A071A9" w:rsidP="00A071A9">
            <w:pPr>
              <w:pStyle w:val="Tablecell"/>
            </w:pPr>
            <w:r>
              <w:rPr>
                <w:b/>
                <w:bCs/>
              </w:rPr>
              <w:t>Low certainty:</w:t>
            </w:r>
            <w:r>
              <w:rPr>
                <w:rStyle w:val="apple-converted-space"/>
                <w:rFonts w:ascii="Arial Narrow" w:hAnsi="Arial Narrow"/>
                <w:color w:val="000000"/>
                <w:sz w:val="16"/>
                <w:szCs w:val="16"/>
              </w:rPr>
              <w:t> </w:t>
            </w:r>
            <w:r>
              <w:t>Our confidence in the effect estimate is limited: The true effect may be substantially different from the estimate of the effect</w:t>
            </w:r>
          </w:p>
        </w:tc>
      </w:tr>
      <w:tr w:rsidR="00A071A9" w14:paraId="5F32E065" w14:textId="77777777" w:rsidTr="00FE22C1">
        <w:tc>
          <w:tcPr>
            <w:tcW w:w="9216" w:type="dxa"/>
            <w:shd w:val="clear" w:color="auto" w:fill="E7E6E6" w:themeFill="background2"/>
          </w:tcPr>
          <w:p w14:paraId="1D7651F5" w14:textId="63E2752F" w:rsidR="00A071A9" w:rsidRPr="00A071A9" w:rsidRDefault="00A071A9" w:rsidP="00A071A9">
            <w:pPr>
              <w:pStyle w:val="Tablecell"/>
            </w:pPr>
            <w:r>
              <w:rPr>
                <w:b/>
                <w:bCs/>
              </w:rPr>
              <w:t>Very low certainty:</w:t>
            </w:r>
            <w:r>
              <w:rPr>
                <w:rStyle w:val="apple-converted-space"/>
                <w:rFonts w:ascii="Arial Narrow" w:hAnsi="Arial Narrow"/>
                <w:color w:val="000000"/>
                <w:sz w:val="16"/>
                <w:szCs w:val="16"/>
              </w:rPr>
              <w:t> </w:t>
            </w:r>
            <w:r>
              <w:t>We have very little confidence in the effect estimate: The true effect is likely to be substantially different from the estimate of effect</w:t>
            </w:r>
          </w:p>
        </w:tc>
      </w:tr>
    </w:tbl>
    <w:p w14:paraId="7B383960" w14:textId="77777777" w:rsidR="00802DE0" w:rsidRDefault="00802DE0" w:rsidP="00C32C2E">
      <w:pPr>
        <w:pStyle w:val="Heading1"/>
        <w:numPr>
          <w:ilvl w:val="0"/>
          <w:numId w:val="0"/>
        </w:numPr>
        <w:sectPr w:rsidR="00802DE0">
          <w:headerReference w:type="even" r:id="rId13"/>
          <w:headerReference w:type="default" r:id="rId14"/>
          <w:footerReference w:type="even" r:id="rId15"/>
          <w:headerReference w:type="first" r:id="rId16"/>
          <w:footerReference w:type="first" r:id="rId17"/>
          <w:pgSz w:w="11900" w:h="16840"/>
          <w:pgMar w:top="1134" w:right="1418" w:bottom="1134" w:left="1418" w:header="708" w:footer="708" w:gutter="0"/>
          <w:cols w:space="708"/>
        </w:sectPr>
      </w:pPr>
    </w:p>
    <w:p w14:paraId="3049DD59" w14:textId="7D4C8286" w:rsidR="00C32C2E" w:rsidRDefault="00C32C2E" w:rsidP="00C32C2E">
      <w:pPr>
        <w:pStyle w:val="Heading1"/>
        <w:numPr>
          <w:ilvl w:val="0"/>
          <w:numId w:val="0"/>
        </w:numPr>
      </w:pPr>
      <w:bookmarkStart w:id="14" w:name="_Toc41914129"/>
      <w:r>
        <w:t>Introduction</w:t>
      </w:r>
      <w:bookmarkEnd w:id="14"/>
    </w:p>
    <w:p w14:paraId="6A9173BA" w14:textId="79DF400A" w:rsidR="00C32C2E" w:rsidRDefault="00C32C2E" w:rsidP="00C32C2E">
      <w:pPr>
        <w:rPr>
          <w:rFonts w:eastAsiaTheme="minorHAnsi"/>
        </w:rPr>
      </w:pPr>
      <w:r>
        <w:t>The Australian</w:t>
      </w:r>
      <w:r w:rsidRPr="00CC52F7">
        <w:t xml:space="preserve"> </w:t>
      </w:r>
      <w:r w:rsidRPr="00DB5893">
        <w:rPr>
          <w:i/>
        </w:rPr>
        <w:t>Clinical Practice Guidelines: Pregnancy Care</w:t>
      </w:r>
      <w:r w:rsidRPr="00CC52F7">
        <w:t xml:space="preserve"> provide evidence-based recommendations to support high quality, safe </w:t>
      </w:r>
      <w:r>
        <w:t>pregnancy</w:t>
      </w:r>
      <w:r w:rsidRPr="00CC52F7">
        <w:t xml:space="preserve"> care and contribute to improved outcomes for all mothers and babies. </w:t>
      </w:r>
      <w:r>
        <w:rPr>
          <w:rFonts w:eastAsiaTheme="minorHAnsi"/>
        </w:rPr>
        <w:t xml:space="preserve">To ensure that the recommendations are current, an ongoing process for evaluation of the evidence is in progress. Stage 1 of the most recent review was completed in October 2017, with National Health and Medical Research Council (NHMRC) approval of recommendations on a range of topics. </w:t>
      </w:r>
      <w:r w:rsidR="00C02FDA">
        <w:rPr>
          <w:rFonts w:eastAsiaTheme="minorHAnsi"/>
        </w:rPr>
        <w:t xml:space="preserve">This is the second round of topics being reviewed as part of Stage 2 of the review. </w:t>
      </w:r>
      <w:r>
        <w:rPr>
          <w:rFonts w:eastAsiaTheme="minorHAnsi"/>
        </w:rPr>
        <w:t xml:space="preserve">This document provides current guidance on </w:t>
      </w:r>
      <w:r w:rsidR="00C02FDA">
        <w:rPr>
          <w:rFonts w:eastAsiaTheme="minorHAnsi"/>
        </w:rPr>
        <w:t>nutrition, nutritional supplements, physical activity and weight assessment</w:t>
      </w:r>
      <w:r w:rsidR="00FE22C1">
        <w:rPr>
          <w:rFonts w:eastAsiaTheme="minorHAnsi"/>
        </w:rPr>
        <w:t xml:space="preserve"> and</w:t>
      </w:r>
      <w:r w:rsidR="00C02FDA">
        <w:rPr>
          <w:rFonts w:eastAsiaTheme="minorHAnsi"/>
        </w:rPr>
        <w:t xml:space="preserve"> monitorin</w:t>
      </w:r>
      <w:r w:rsidR="00C02FDA" w:rsidRPr="00B93ADB">
        <w:rPr>
          <w:rFonts w:eastAsiaTheme="minorHAnsi"/>
        </w:rPr>
        <w:t>g</w:t>
      </w:r>
      <w:r>
        <w:rPr>
          <w:rFonts w:eastAsiaTheme="minorHAnsi"/>
        </w:rPr>
        <w:t xml:space="preserve">. </w:t>
      </w:r>
      <w:r w:rsidR="0000058D">
        <w:rPr>
          <w:rFonts w:eastAsiaTheme="minorHAnsi"/>
        </w:rPr>
        <w:t xml:space="preserve">The membership of the </w:t>
      </w:r>
      <w:r w:rsidR="00C849BE">
        <w:rPr>
          <w:rFonts w:eastAsiaTheme="minorHAnsi"/>
        </w:rPr>
        <w:t xml:space="preserve">Expert Working Group involved in development of this guidance is listed in Appendix A, the </w:t>
      </w:r>
      <w:r w:rsidR="0000058D">
        <w:rPr>
          <w:rFonts w:eastAsiaTheme="minorHAnsi"/>
        </w:rPr>
        <w:t xml:space="preserve">process </w:t>
      </w:r>
      <w:r w:rsidR="00C849BE">
        <w:rPr>
          <w:rFonts w:eastAsiaTheme="minorHAnsi"/>
        </w:rPr>
        <w:t xml:space="preserve">is </w:t>
      </w:r>
      <w:r w:rsidR="0000058D">
        <w:rPr>
          <w:rFonts w:eastAsiaTheme="minorHAnsi"/>
        </w:rPr>
        <w:t xml:space="preserve">described in Appendix B and the review of the literature is summarised in Appendix C. </w:t>
      </w:r>
      <w:r>
        <w:rPr>
          <w:rFonts w:eastAsiaTheme="minorHAnsi"/>
        </w:rPr>
        <w:t>The remaining topics in Stage 2 are still under review and are listed in Appendix </w:t>
      </w:r>
      <w:r w:rsidR="00806804">
        <w:rPr>
          <w:rFonts w:eastAsiaTheme="minorHAnsi"/>
        </w:rPr>
        <w:t>D</w:t>
      </w:r>
      <w:r w:rsidR="0000058D">
        <w:rPr>
          <w:rFonts w:eastAsiaTheme="minorHAnsi"/>
        </w:rPr>
        <w:t>. A full list of topics covered in the Guidelines is included in Appendix E</w:t>
      </w:r>
      <w:r>
        <w:rPr>
          <w:rFonts w:eastAsiaTheme="minorHAnsi"/>
        </w:rPr>
        <w:t xml:space="preserve">. </w:t>
      </w:r>
    </w:p>
    <w:p w14:paraId="549251AA" w14:textId="77777777" w:rsidR="00C32C2E" w:rsidRPr="00CC52F7" w:rsidRDefault="00C32C2E" w:rsidP="00C32C2E">
      <w:pPr>
        <w:pStyle w:val="Heading2"/>
        <w:numPr>
          <w:ilvl w:val="0"/>
          <w:numId w:val="0"/>
        </w:numPr>
        <w:spacing w:after="60"/>
      </w:pPr>
      <w:bookmarkStart w:id="15" w:name="_Toc137457908"/>
      <w:bookmarkStart w:id="16" w:name="_Toc137517998"/>
      <w:bookmarkStart w:id="17" w:name="_Toc140121003"/>
      <w:bookmarkStart w:id="18" w:name="_Toc140301702"/>
      <w:bookmarkStart w:id="19" w:name="_Toc141417281"/>
      <w:bookmarkStart w:id="20" w:name="_Toc141417403"/>
      <w:bookmarkStart w:id="21" w:name="_Toc142105452"/>
      <w:bookmarkStart w:id="22" w:name="_Toc142710825"/>
      <w:bookmarkStart w:id="23" w:name="_Toc142710995"/>
      <w:bookmarkStart w:id="24" w:name="_Toc142716976"/>
      <w:bookmarkStart w:id="25" w:name="_Toc143061960"/>
      <w:bookmarkStart w:id="26" w:name="_Toc143066461"/>
      <w:bookmarkStart w:id="27" w:name="_Toc145559303"/>
      <w:bookmarkStart w:id="28" w:name="_Toc145565137"/>
      <w:bookmarkStart w:id="29" w:name="_Toc145570484"/>
      <w:bookmarkStart w:id="30" w:name="_Toc145730588"/>
      <w:bookmarkStart w:id="31" w:name="_Toc145991362"/>
      <w:bookmarkStart w:id="32" w:name="_Toc146274323"/>
      <w:r w:rsidRPr="00CC52F7">
        <w:t>Application of the Guidelines</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C53C0D3" w14:textId="77777777" w:rsidR="00C32C2E" w:rsidRPr="00A1058D" w:rsidRDefault="00C32C2E" w:rsidP="00C32C2E">
      <w:pPr>
        <w:pStyle w:val="Heading3"/>
        <w:numPr>
          <w:ilvl w:val="0"/>
          <w:numId w:val="0"/>
        </w:numPr>
        <w:spacing w:before="60"/>
      </w:pPr>
      <w:r w:rsidRPr="00A1058D">
        <w:t>Objective of the Guidelines</w:t>
      </w:r>
    </w:p>
    <w:p w14:paraId="04191EDF" w14:textId="1D6BA540" w:rsidR="00C32C2E" w:rsidRPr="00CC52F7" w:rsidRDefault="009439A2" w:rsidP="00C32C2E">
      <w:r>
        <w:t>The Guidelines aim to improve the health and wellbeing of both mothers and babies, and ensure women consistently receive high quality, evidence-based pregnancy care</w:t>
      </w:r>
      <w:r w:rsidR="00C32C2E">
        <w:t>. They provide</w:t>
      </w:r>
      <w:r w:rsidR="00C32C2E" w:rsidRPr="00CC52F7">
        <w:t xml:space="preserve"> a summary of the current evidence on aspects of care</w:t>
      </w:r>
      <w:r w:rsidR="00C32C2E">
        <w:t xml:space="preserve"> and are intended to complement the education and skills of health professionals</w:t>
      </w:r>
      <w:r w:rsidR="00C32C2E" w:rsidRPr="00CC52F7">
        <w:t xml:space="preserve">. </w:t>
      </w:r>
      <w:r w:rsidR="00C32C2E">
        <w:t>It is expected that implementation of the Guidelines will improve m</w:t>
      </w:r>
      <w:r w:rsidR="00C32C2E" w:rsidRPr="0000058D">
        <w:t>aternal, fetal</w:t>
      </w:r>
      <w:r w:rsidR="00E27C17" w:rsidRPr="0000058D">
        <w:t>,</w:t>
      </w:r>
      <w:r w:rsidR="00C32C2E" w:rsidRPr="0000058D">
        <w:t xml:space="preserve"> newborn </w:t>
      </w:r>
      <w:r w:rsidR="00E27C17" w:rsidRPr="0000058D">
        <w:t xml:space="preserve">and family </w:t>
      </w:r>
      <w:r w:rsidR="00C32C2E" w:rsidRPr="0000058D">
        <w:t>outcom</w:t>
      </w:r>
      <w:r w:rsidR="00C32C2E">
        <w:t>es in the short and longer terms.</w:t>
      </w:r>
    </w:p>
    <w:p w14:paraId="52C1F7AD" w14:textId="77777777" w:rsidR="00C32C2E" w:rsidRPr="0023163D" w:rsidRDefault="00C32C2E" w:rsidP="00C32C2E">
      <w:pPr>
        <w:pStyle w:val="Heading3"/>
        <w:numPr>
          <w:ilvl w:val="0"/>
          <w:numId w:val="0"/>
        </w:numPr>
        <w:spacing w:before="60"/>
      </w:pPr>
      <w:r w:rsidRPr="0023163D">
        <w:t>Scope</w:t>
      </w:r>
    </w:p>
    <w:p w14:paraId="76477732" w14:textId="62835734" w:rsidR="00C32C2E" w:rsidRPr="00CC52F7" w:rsidRDefault="00C32C2E" w:rsidP="00C32C2E">
      <w:r w:rsidRPr="00CC52F7">
        <w:t xml:space="preserve">The Guidelines cover the antenatal care of healthy pregnant women (ie </w:t>
      </w:r>
      <w:r>
        <w:t>women</w:t>
      </w:r>
      <w:r w:rsidRPr="00CC52F7">
        <w:t xml:space="preserve"> who do not have identified pre-existing conditions </w:t>
      </w:r>
      <w:r>
        <w:t>and are not at higher risk of complications</w:t>
      </w:r>
      <w:r w:rsidRPr="00CC52F7">
        <w:t xml:space="preserve"> such as </w:t>
      </w:r>
      <w:r>
        <w:t xml:space="preserve">in </w:t>
      </w:r>
      <w:r w:rsidRPr="00CC52F7">
        <w:t xml:space="preserve">multiple pregnancy). They are intended for use in all settings where antenatal care is provided, including primary care, obstetric and midwifery practice and public and private hospitals. </w:t>
      </w:r>
    </w:p>
    <w:p w14:paraId="2EB4A0B7" w14:textId="77777777" w:rsidR="00C32C2E" w:rsidRDefault="00C32C2E" w:rsidP="00C32C2E">
      <w:pPr>
        <w:keepNext/>
        <w:keepLines/>
        <w:rPr>
          <w:rFonts w:eastAsiaTheme="minorHAnsi"/>
        </w:rPr>
      </w:pPr>
      <w:r w:rsidRPr="00CC52F7">
        <w:rPr>
          <w:rFonts w:eastAsiaTheme="minorHAnsi"/>
        </w:rPr>
        <w:t xml:space="preserve">The Guidelines do </w:t>
      </w:r>
      <w:r w:rsidRPr="003A00DD">
        <w:rPr>
          <w:rStyle w:val="Emphasis"/>
          <w:rFonts w:eastAsiaTheme="minorHAnsi"/>
        </w:rPr>
        <w:t>not</w:t>
      </w:r>
      <w:r>
        <w:rPr>
          <w:rFonts w:eastAsiaTheme="minorHAnsi"/>
        </w:rPr>
        <w:t xml:space="preserve"> include:</w:t>
      </w:r>
    </w:p>
    <w:p w14:paraId="62866784" w14:textId="77777777" w:rsidR="00C32C2E" w:rsidRDefault="00C32C2E" w:rsidP="00C32C2E">
      <w:pPr>
        <w:pStyle w:val="bullet"/>
        <w:keepNext/>
        <w:rPr>
          <w:rFonts w:eastAsiaTheme="minorHAnsi"/>
        </w:rPr>
      </w:pPr>
      <w:r>
        <w:rPr>
          <w:rFonts w:eastAsiaTheme="minorHAnsi"/>
        </w:rPr>
        <w:t>information on preconception or postnatal care</w:t>
      </w:r>
    </w:p>
    <w:p w14:paraId="593E2764" w14:textId="138AC876" w:rsidR="00C32C2E" w:rsidRDefault="00C32C2E" w:rsidP="00C32C2E">
      <w:pPr>
        <w:pStyle w:val="bullet"/>
        <w:keepNext/>
        <w:rPr>
          <w:rFonts w:eastAsiaTheme="minorHAnsi"/>
        </w:rPr>
      </w:pPr>
      <w:r>
        <w:rPr>
          <w:rFonts w:eastAsiaTheme="minorHAnsi"/>
        </w:rPr>
        <w:t>advice on clinical management of women and babies when risks are identified through testing or clinical assessmen</w:t>
      </w:r>
      <w:r w:rsidRPr="00FB3D9E">
        <w:rPr>
          <w:rFonts w:eastAsiaTheme="minorHAnsi"/>
        </w:rPr>
        <w:t xml:space="preserve">t </w:t>
      </w:r>
    </w:p>
    <w:p w14:paraId="407A0B82" w14:textId="77777777" w:rsidR="00C32C2E" w:rsidRPr="00CC52F7" w:rsidRDefault="00C32C2E" w:rsidP="00C32C2E">
      <w:pPr>
        <w:pStyle w:val="bullet"/>
        <w:keepNext/>
        <w:rPr>
          <w:lang w:val="en-AU"/>
        </w:rPr>
      </w:pPr>
      <w:r w:rsidRPr="00CC52F7">
        <w:rPr>
          <w:lang w:val="en-AU"/>
        </w:rPr>
        <w:t xml:space="preserve">discussion of specific topics where a practice is </w:t>
      </w:r>
      <w:r>
        <w:rPr>
          <w:lang w:val="en-AU"/>
        </w:rPr>
        <w:t xml:space="preserve">already </w:t>
      </w:r>
      <w:r w:rsidRPr="00CC52F7">
        <w:rPr>
          <w:lang w:val="en-AU"/>
        </w:rPr>
        <w:t>established (eg testing of blood group) or where the topic was not considered a priority for inclusion in these Guidelines and advice is given by other organisations (eg vaginal discharge, backache).</w:t>
      </w:r>
    </w:p>
    <w:p w14:paraId="25184E73" w14:textId="77777777" w:rsidR="00C32C2E" w:rsidRPr="0023163D" w:rsidRDefault="00C32C2E" w:rsidP="00C32C2E">
      <w:pPr>
        <w:pStyle w:val="Heading3"/>
        <w:numPr>
          <w:ilvl w:val="0"/>
          <w:numId w:val="0"/>
        </w:numPr>
        <w:spacing w:before="60"/>
      </w:pPr>
      <w:r w:rsidRPr="0023163D">
        <w:t>Intended audience</w:t>
      </w:r>
    </w:p>
    <w:p w14:paraId="30864B8C" w14:textId="77777777" w:rsidR="00C32C2E" w:rsidRPr="00CC52F7" w:rsidRDefault="00C32C2E" w:rsidP="00C32C2E">
      <w:r w:rsidRPr="00CC52F7">
        <w:t>The Guidelines are intended for all health professionals who contribute to antenatal care, including midwives, general practitioners (GPs), obstetricians, maternal and child health nurses,</w:t>
      </w:r>
      <w:r w:rsidRPr="00CC52F7">
        <w:rPr>
          <w:rStyle w:val="FootnoteReference"/>
        </w:rPr>
        <w:footnoteReference w:id="2"/>
      </w:r>
      <w:r w:rsidRPr="00CC52F7">
        <w:t xml:space="preserve"> Aboriginal and Torres Strait Islander Health Practitioners; Aboriginal and Torres Strait Islander Health Workers, multicultural health workers, practice nurses, allied health professionals, childbirth and parenting educators and sonographers. The way in which different professionals use these Guidelines will vary depending on their knowledge, skills and role, as well as the setting in which care is provided. </w:t>
      </w:r>
    </w:p>
    <w:p w14:paraId="2B0D156C" w14:textId="77777777" w:rsidR="00C32C2E" w:rsidRPr="00CC52F7" w:rsidRDefault="00C32C2E" w:rsidP="00C32C2E">
      <w:r w:rsidRPr="00CC52F7">
        <w:t>These Guidelines will be of interest and relevance to pregnant women in Australia. In addition, it is expected that policy makers will be able to draw on the Guidelines in the development of policy and</w:t>
      </w:r>
      <w:r>
        <w:t xml:space="preserve"> the planning and delivery of </w:t>
      </w:r>
      <w:r w:rsidRPr="00CC52F7">
        <w:t>health services.</w:t>
      </w:r>
    </w:p>
    <w:p w14:paraId="2FFBA8BA" w14:textId="3858A0BB" w:rsidR="00C32C2E" w:rsidRPr="00CC52F7" w:rsidRDefault="00C32C2E" w:rsidP="00A071A9">
      <w:pPr>
        <w:pStyle w:val="Heading2"/>
        <w:numPr>
          <w:ilvl w:val="0"/>
          <w:numId w:val="0"/>
        </w:numPr>
        <w:spacing w:after="60"/>
      </w:pPr>
      <w:r>
        <w:t>Dissemination</w:t>
      </w:r>
      <w:r w:rsidRPr="00CC52F7">
        <w:t xml:space="preserve"> and review</w:t>
      </w:r>
    </w:p>
    <w:p w14:paraId="5136AAC2" w14:textId="77777777" w:rsidR="00C32C2E" w:rsidRPr="00CC52F7" w:rsidRDefault="00C32C2E" w:rsidP="00C32C2E">
      <w:r>
        <w:t>Following approval by the NHMRC, the chapters in this document will replace the previous versions of the chapters in the online version of the Guidelines.</w:t>
      </w:r>
    </w:p>
    <w:p w14:paraId="3941C252" w14:textId="77777777" w:rsidR="00C32C2E" w:rsidRDefault="00C32C2E" w:rsidP="00C32C2E">
      <w:pPr>
        <w:pStyle w:val="EndNoteBibliography"/>
        <w:ind w:left="720" w:hanging="720"/>
        <w:sectPr w:rsidR="00C32C2E">
          <w:pgSz w:w="11900" w:h="16840"/>
          <w:pgMar w:top="1134" w:right="1418" w:bottom="1134" w:left="1418" w:header="708" w:footer="708" w:gutter="0"/>
          <w:cols w:space="708"/>
        </w:sectPr>
      </w:pPr>
    </w:p>
    <w:p w14:paraId="3CE291C2" w14:textId="7543CA70" w:rsidR="000844CC" w:rsidRDefault="000844CC" w:rsidP="000844CC">
      <w:pPr>
        <w:pStyle w:val="Section"/>
      </w:pPr>
      <w:bookmarkStart w:id="33" w:name="_Toc41914130"/>
      <w:r>
        <w:t>Lifestyle considerations</w:t>
      </w:r>
      <w:bookmarkEnd w:id="33"/>
    </w:p>
    <w:p w14:paraId="25B7CD73" w14:textId="5AFE9FC2" w:rsidR="00F816FE" w:rsidRPr="00CC52F7" w:rsidRDefault="00F816FE" w:rsidP="00F816FE">
      <w:pPr>
        <w:pStyle w:val="Heading1"/>
      </w:pPr>
      <w:bookmarkStart w:id="34" w:name="_Toc41914131"/>
      <w:r w:rsidRPr="00CC52F7">
        <w:t>Nutrition</w:t>
      </w:r>
      <w:r>
        <w:t xml:space="preserve"> and physical activity</w:t>
      </w:r>
      <w:bookmarkEnd w:id="0"/>
      <w:bookmarkEnd w:id="1"/>
      <w:bookmarkEnd w:id="2"/>
      <w:bookmarkEnd w:id="34"/>
      <w:r>
        <w:t xml:space="preserve"> </w:t>
      </w:r>
    </w:p>
    <w:p w14:paraId="1751796A" w14:textId="791452E7" w:rsidR="00F816FE" w:rsidRPr="00CC52F7" w:rsidRDefault="00F816FE" w:rsidP="00F816FE">
      <w:pPr>
        <w:pStyle w:val="chapdescription"/>
      </w:pPr>
      <w:r w:rsidRPr="00CC52F7">
        <w:t xml:space="preserve">Consuming a wide variety of nutritious foods during pregnancy is important to ensure that the nutritional requirements of both mother and baby are met. </w:t>
      </w:r>
      <w:r w:rsidR="00F329D0">
        <w:t>While</w:t>
      </w:r>
      <w:r w:rsidRPr="00CC52F7">
        <w:t xml:space="preserve"> supplementation of vitamins </w:t>
      </w:r>
      <w:r w:rsidR="00F329D0">
        <w:t>and</w:t>
      </w:r>
      <w:r w:rsidR="00F329D0" w:rsidRPr="00CC52F7">
        <w:t xml:space="preserve"> </w:t>
      </w:r>
      <w:r w:rsidRPr="00CC52F7">
        <w:t xml:space="preserve">minerals </w:t>
      </w:r>
      <w:r w:rsidR="00F329D0">
        <w:t>is common during pregnancy, only some supplements are beneficial</w:t>
      </w:r>
      <w:r w:rsidRPr="00CC52F7">
        <w:t>.</w:t>
      </w:r>
      <w:r>
        <w:t xml:space="preserve"> </w:t>
      </w:r>
      <w:r w:rsidRPr="00CC52F7">
        <w:t xml:space="preserve">Regular moderate-intensity physical activity </w:t>
      </w:r>
      <w:r w:rsidR="009611C7">
        <w:t>has benefits for</w:t>
      </w:r>
      <w:r w:rsidRPr="00CC52F7">
        <w:t xml:space="preserve"> mother and baby</w:t>
      </w:r>
      <w:r w:rsidR="00DF7EBB">
        <w:t xml:space="preserve"> and is safe</w:t>
      </w:r>
      <w:r w:rsidRPr="00CC52F7">
        <w:t>.</w:t>
      </w:r>
    </w:p>
    <w:p w14:paraId="2BAB99AC" w14:textId="3490D7FE" w:rsidR="00F816FE" w:rsidRPr="00CC52F7" w:rsidRDefault="00A45C08" w:rsidP="00F816FE">
      <w:pPr>
        <w:pStyle w:val="Heading2"/>
      </w:pPr>
      <w:bookmarkStart w:id="35" w:name="_Ref38009791"/>
      <w:r>
        <w:t>Nutrition</w:t>
      </w:r>
      <w:bookmarkEnd w:id="35"/>
      <w:r>
        <w:t xml:space="preserve"> </w:t>
      </w:r>
    </w:p>
    <w:p w14:paraId="510DCB4D" w14:textId="7EE1B94E" w:rsidR="00F816FE" w:rsidRPr="00CC52F7" w:rsidRDefault="00F816FE" w:rsidP="00F816FE">
      <w:r w:rsidRPr="00CC52F7">
        <w:t xml:space="preserve">The nutritional status of a woman before and during pregnancy plays a vital role in fetal growth and development. </w:t>
      </w:r>
      <w:r w:rsidR="005F6E18">
        <w:t>T</w:t>
      </w:r>
      <w:r w:rsidRPr="00CC52F7">
        <w:t>he basic principles of healthy eating remain the same</w:t>
      </w:r>
      <w:r w:rsidR="005F6E18">
        <w:t xml:space="preserve">, though requirements </w:t>
      </w:r>
      <w:r w:rsidR="00F615E1">
        <w:t>for some nutrients (</w:t>
      </w:r>
      <w:r w:rsidR="005F6E18">
        <w:t>eg iron, folic acid) may increase</w:t>
      </w:r>
      <w:r w:rsidRPr="00CC52F7">
        <w:t>.</w:t>
      </w:r>
    </w:p>
    <w:p w14:paraId="33BAF3A8" w14:textId="77777777" w:rsidR="00A45C08" w:rsidRDefault="00A45C08" w:rsidP="00A45C08">
      <w:pPr>
        <w:pStyle w:val="Heading3"/>
      </w:pPr>
      <w:r>
        <w:t>Background</w:t>
      </w:r>
    </w:p>
    <w:p w14:paraId="09FE991F" w14:textId="77777777" w:rsidR="00A45C08" w:rsidRDefault="00A45C08" w:rsidP="00F816FE">
      <w:pPr>
        <w:pStyle w:val="Heading4"/>
      </w:pPr>
      <w:r>
        <w:t>Knowledge about healthy eating during pregnancy</w:t>
      </w:r>
    </w:p>
    <w:p w14:paraId="7A0106B4" w14:textId="77777777" w:rsidR="00F92194" w:rsidRDefault="00F92194" w:rsidP="0052503B">
      <w:pPr>
        <w:keepNext/>
      </w:pPr>
      <w:r>
        <w:t>Observational studies carried out in Australia have found:</w:t>
      </w:r>
    </w:p>
    <w:p w14:paraId="7FDF6925" w14:textId="60D85C53" w:rsidR="00F92194" w:rsidRDefault="00F92194" w:rsidP="00F92194">
      <w:pPr>
        <w:pStyle w:val="bullet"/>
      </w:pPr>
      <w:r>
        <w:t xml:space="preserve">low levels of awareness of </w:t>
      </w:r>
      <w:r w:rsidR="0052503B">
        <w:t>dietary guidelines during pregnancy among women</w:t>
      </w:r>
      <w:r>
        <w:t xml:space="preserve"> </w:t>
      </w:r>
      <w:r>
        <w:fldChar w:fldCharType="begin">
          <w:fldData xml:space="preserve">PEVuZE5vdGU+PENpdGU+PEF1dGhvcj5MZWU8L0F1dGhvcj48WWVhcj4yMDE2PC9ZZWFyPjxSZWNO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</w:fldData>
        </w:fldChar>
      </w:r>
      <w:r w:rsidR="00AA6B1A">
        <w:instrText xml:space="preserve"> ADDIN EN.CITE </w:instrText>
      </w:r>
      <w:r w:rsidR="00AA6B1A">
        <w:fldChar w:fldCharType="begin">
          <w:fldData xml:space="preserve">PEVuZE5vdGU+PENpdGU+PEF1dGhvcj5MZWU8L0F1dGhvcj48WWVhcj4yMDE2PC9ZZWFyPjxSZWNO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</w:fldData>
        </w:fldChar>
      </w:r>
      <w:r w:rsidR="00AA6B1A">
        <w:instrText xml:space="preserve"> ADDIN EN.CITE.DATA </w:instrText>
      </w:r>
      <w:r w:rsidR="00AA6B1A">
        <w:fldChar w:fldCharType="end"/>
      </w:r>
      <w:r>
        <w:fldChar w:fldCharType="separate"/>
      </w:r>
      <w:r w:rsidR="00AA6B1A">
        <w:rPr>
          <w:noProof/>
        </w:rPr>
        <w:t>(</w:t>
      </w:r>
      <w:r w:rsidR="00AA6B1A" w:rsidRPr="00AA6B1A">
        <w:rPr>
          <w:noProof/>
          <w:sz w:val="16"/>
        </w:rPr>
        <w:t>Bookari et al 2016; Lee et al 2016</w:t>
      </w:r>
      <w:r w:rsidR="00AA6B1A">
        <w:rPr>
          <w:noProof/>
        </w:rPr>
        <w:t>)</w:t>
      </w:r>
      <w:r>
        <w:fldChar w:fldCharType="end"/>
      </w:r>
      <w:r>
        <w:t xml:space="preserve"> </w:t>
      </w:r>
    </w:p>
    <w:p w14:paraId="2759F7E9" w14:textId="555E2C4E" w:rsidR="00F92194" w:rsidRDefault="00F92194" w:rsidP="000851F5">
      <w:pPr>
        <w:pStyle w:val="bullet"/>
      </w:pPr>
      <w:r>
        <w:t xml:space="preserve">low levels of women meeting dietary recommendations for the five food groups </w:t>
      </w:r>
      <w:r>
        <w:fldChar w:fldCharType="begin">
          <w:fldData xml:space="preserve">PEVuZE5vdGU+PENpdGU+PEF1dGhvcj5NYWxlazwvQXV0aG9yPjxZZWFyPjIwMTY8L1llYXI+PFJl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=
</w:fldData>
        </w:fldChar>
      </w:r>
      <w:r w:rsidR="00391116">
        <w:instrText xml:space="preserve"> ADDIN EN.CITE </w:instrText>
      </w:r>
      <w:r w:rsidR="00391116">
        <w:fldChar w:fldCharType="begin">
          <w:fldData xml:space="preserve">PEVuZE5vdGU+PENpdGU+PEF1dGhvcj5NYWxlazwvQXV0aG9yPjxZZWFyPjIwMTY8L1llYXI+PFJl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=
</w:fldData>
        </w:fldChar>
      </w:r>
      <w:r w:rsidR="00391116">
        <w:instrText xml:space="preserve"> ADDIN EN.CITE.DATA </w:instrText>
      </w:r>
      <w:r w:rsidR="00391116">
        <w:fldChar w:fldCharType="end"/>
      </w:r>
      <w:r>
        <w:fldChar w:fldCharType="separate"/>
      </w:r>
      <w:r w:rsidR="00391116">
        <w:rPr>
          <w:noProof/>
        </w:rPr>
        <w:t>(</w:t>
      </w:r>
      <w:r w:rsidR="00391116" w:rsidRPr="00AE04B9">
        <w:rPr>
          <w:noProof/>
          <w:sz w:val="16"/>
        </w:rPr>
        <w:t>Mishra et al 2015; Malek et al 2016a; Bookari et al 2017; Lee et al 2018a</w:t>
      </w:r>
      <w:r w:rsidR="00391116">
        <w:rPr>
          <w:noProof/>
        </w:rPr>
        <w:t>)</w:t>
      </w:r>
      <w:r>
        <w:fldChar w:fldCharType="end"/>
      </w:r>
    </w:p>
    <w:p w14:paraId="5C2F1A8C" w14:textId="0ED4D65B" w:rsidR="000851F5" w:rsidRDefault="000851F5" w:rsidP="000851F5">
      <w:pPr>
        <w:pStyle w:val="bullet"/>
      </w:pPr>
      <w:r>
        <w:t>low levels of k</w:t>
      </w:r>
      <w:r w:rsidRPr="00707500">
        <w:t>nowledge of foods to avoid during pregnancy</w:t>
      </w:r>
      <w:r w:rsidR="00F615E1">
        <w:t xml:space="preserve"> </w:t>
      </w:r>
      <w:r>
        <w:fldChar w:fldCharType="begin">
          <w:fldData xml:space="preserve">PEVuZE5vdGU+PENpdGU+PEF1dGhvcj5CcnlhbnQ8L0F1dGhvcj48WWVhcj4yMDE3PC9ZZWFyPjxS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</w:fldData>
        </w:fldChar>
      </w:r>
      <w:r w:rsidR="00AA6B1A">
        <w:instrText xml:space="preserve"> ADDIN EN.CITE </w:instrText>
      </w:r>
      <w:r w:rsidR="00AA6B1A">
        <w:fldChar w:fldCharType="begin">
          <w:fldData xml:space="preserve">PEVuZE5vdGU+PENpdGU+PEF1dGhvcj5CcnlhbnQ8L0F1dGhvcj48WWVhcj4yMDE3PC9ZZWFyPjxS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</w:fldData>
        </w:fldChar>
      </w:r>
      <w:r w:rsidR="00AA6B1A">
        <w:instrText xml:space="preserve"> ADDIN EN.CITE.DATA </w:instrText>
      </w:r>
      <w:r w:rsidR="00AA6B1A">
        <w:fldChar w:fldCharType="end"/>
      </w:r>
      <w:r>
        <w:fldChar w:fldCharType="separate"/>
      </w:r>
      <w:r w:rsidR="00AA6B1A">
        <w:rPr>
          <w:noProof/>
        </w:rPr>
        <w:t>(</w:t>
      </w:r>
      <w:r w:rsidR="00AA6B1A" w:rsidRPr="00AA6B1A">
        <w:rPr>
          <w:noProof/>
          <w:sz w:val="16"/>
        </w:rPr>
        <w:t>Bryant et al 2017</w:t>
      </w:r>
      <w:r w:rsidR="00AA6B1A">
        <w:rPr>
          <w:noProof/>
        </w:rPr>
        <w:t>)</w:t>
      </w:r>
      <w:r>
        <w:fldChar w:fldCharType="end"/>
      </w:r>
    </w:p>
    <w:p w14:paraId="2DA854F6" w14:textId="27D87D18" w:rsidR="0052503B" w:rsidRDefault="0052503B" w:rsidP="000851F5">
      <w:pPr>
        <w:pStyle w:val="bullet"/>
      </w:pPr>
      <w:r>
        <w:t>limited dietary counselling by health professionals</w:t>
      </w:r>
      <w:r w:rsidR="00F92194">
        <w:t xml:space="preserve"> </w:t>
      </w:r>
      <w:r w:rsidR="00F92194">
        <w:fldChar w:fldCharType="begin">
          <w:fldData xml:space="preserve">PEVuZE5vdGU+PENpdGU+PEF1dGhvcj5MZWU8L0F1dGhvcj48WWVhcj4yMDE2PC9ZZWFyPjxSZWNO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</w:fldData>
        </w:fldChar>
      </w:r>
      <w:r w:rsidR="00AA6B1A">
        <w:instrText xml:space="preserve"> ADDIN EN.CITE </w:instrText>
      </w:r>
      <w:r w:rsidR="00AA6B1A">
        <w:fldChar w:fldCharType="begin">
          <w:fldData xml:space="preserve">PEVuZE5vdGU+PENpdGU+PEF1dGhvcj5MZWU8L0F1dGhvcj48WWVhcj4yMDE2PC9ZZWFyPjxSZWNO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</w:fldData>
        </w:fldChar>
      </w:r>
      <w:r w:rsidR="00AA6B1A">
        <w:instrText xml:space="preserve"> ADDIN EN.CITE.DATA </w:instrText>
      </w:r>
      <w:r w:rsidR="00AA6B1A">
        <w:fldChar w:fldCharType="end"/>
      </w:r>
      <w:r w:rsidR="00F92194">
        <w:fldChar w:fldCharType="separate"/>
      </w:r>
      <w:r w:rsidR="00AA6B1A">
        <w:rPr>
          <w:noProof/>
        </w:rPr>
        <w:t>(</w:t>
      </w:r>
      <w:r w:rsidR="00AA6B1A" w:rsidRPr="00AA6B1A">
        <w:rPr>
          <w:noProof/>
          <w:sz w:val="16"/>
        </w:rPr>
        <w:t>Lee et al 2016; Lee et al 2018b</w:t>
      </w:r>
      <w:r w:rsidR="00AA6B1A">
        <w:rPr>
          <w:noProof/>
        </w:rPr>
        <w:t>)</w:t>
      </w:r>
      <w:r w:rsidR="00F92194">
        <w:fldChar w:fldCharType="end"/>
      </w:r>
      <w:r w:rsidR="000851F5">
        <w:t>.</w:t>
      </w:r>
    </w:p>
    <w:p w14:paraId="5ECC187A" w14:textId="0650BDFE" w:rsidR="00596F90" w:rsidRDefault="00596F90" w:rsidP="00596F90">
      <w:r>
        <w:t>An Irish cohort study</w:t>
      </w:r>
      <w:r w:rsidR="009340AB">
        <w:t xml:space="preserve"> </w:t>
      </w:r>
      <w:r>
        <w:fldChar w:fldCharType="begin">
          <w:fldData xml:space="preserve">PEVuZE5vdGU+PENpdGU+PEF1dGhvcj5NY0dvd2FuPC9BdXRob3I+PFllYXI+MjAxMzwvWWVhcj48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</w:fldData>
        </w:fldChar>
      </w:r>
      <w:r>
        <w:instrText xml:space="preserve"> ADDIN EN.CITE </w:instrText>
      </w:r>
      <w:r>
        <w:fldChar w:fldCharType="begin">
          <w:fldData xml:space="preserve">PEVuZE5vdGU+PENpdGU+PEF1dGhvcj5NY0dvd2FuPC9BdXRob3I+PFllYXI+MjAxMzwvWWVhcj48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</w:fldData>
        </w:fldChar>
      </w:r>
      <w:r>
        <w:instrText xml:space="preserve"> ADDIN EN.CITE.DATA </w:instrText>
      </w:r>
      <w:r>
        <w:fldChar w:fldCharType="end"/>
      </w:r>
      <w:r>
        <w:fldChar w:fldCharType="separate"/>
      </w:r>
      <w:r>
        <w:rPr>
          <w:noProof/>
        </w:rPr>
        <w:t>(</w:t>
      </w:r>
      <w:r w:rsidRPr="00AA6B1A">
        <w:rPr>
          <w:noProof/>
          <w:sz w:val="16"/>
        </w:rPr>
        <w:t>McGowan &amp; McAuliffe 2013</w:t>
      </w:r>
      <w:r>
        <w:rPr>
          <w:noProof/>
        </w:rPr>
        <w:t>)</w:t>
      </w:r>
      <w:r>
        <w:fldChar w:fldCharType="end"/>
      </w:r>
      <w:r>
        <w:t xml:space="preserve"> found that w</w:t>
      </w:r>
      <w:r w:rsidRPr="00EF06FA">
        <w:t xml:space="preserve">omen </w:t>
      </w:r>
      <w:r>
        <w:t>with a</w:t>
      </w:r>
      <w:r w:rsidRPr="00EF06FA">
        <w:t xml:space="preserve"> 'health conscious' </w:t>
      </w:r>
      <w:r>
        <w:t>dietary pattern</w:t>
      </w:r>
      <w:r w:rsidRPr="00EF06FA">
        <w:t xml:space="preserve"> were </w:t>
      </w:r>
      <w:r>
        <w:t>older</w:t>
      </w:r>
      <w:r w:rsidR="003F6949">
        <w:t xml:space="preserve">, had a higher </w:t>
      </w:r>
      <w:r w:rsidR="00712A5B">
        <w:t xml:space="preserve">level of </w:t>
      </w:r>
      <w:r w:rsidR="003F6949">
        <w:t>education</w:t>
      </w:r>
      <w:r>
        <w:t xml:space="preserve"> and</w:t>
      </w:r>
      <w:r w:rsidRPr="00EF06FA">
        <w:t xml:space="preserve"> had </w:t>
      </w:r>
      <w:r w:rsidR="003F6949">
        <w:t xml:space="preserve">a </w:t>
      </w:r>
      <w:r w:rsidRPr="00EF06FA">
        <w:t xml:space="preserve">lower BMI than those </w:t>
      </w:r>
      <w:r>
        <w:t>with an</w:t>
      </w:r>
      <w:r w:rsidRPr="00EF06FA">
        <w:t xml:space="preserve"> 'unhealthy' </w:t>
      </w:r>
      <w:r>
        <w:t>dietary pattern</w:t>
      </w:r>
      <w:r w:rsidRPr="00EF06FA">
        <w:t xml:space="preserve">. </w:t>
      </w:r>
      <w:r>
        <w:t xml:space="preserve">A study in New Zealand </w:t>
      </w:r>
      <w:r w:rsidR="000851F5">
        <w:t xml:space="preserve">also </w:t>
      </w:r>
      <w:r>
        <w:t>found that a ‘health conscious’ dietary pattern was associated with</w:t>
      </w:r>
      <w:r w:rsidRPr="00577908">
        <w:t xml:space="preserve"> increasing age, better self-rated health, lower pre-pregnancy </w:t>
      </w:r>
      <w:r>
        <w:t>BMI</w:t>
      </w:r>
      <w:r w:rsidRPr="00577908">
        <w:t xml:space="preserve"> and not smoking</w:t>
      </w:r>
      <w:r w:rsidR="000851F5">
        <w:t xml:space="preserve"> </w:t>
      </w:r>
      <w:r>
        <w:fldChar w:fldCharType="begin">
          <w:fldData xml:space="preserve">PEVuZE5vdGU+PENpdGU+PEF1dGhvcj5XYWxsPC9BdXRob3I+PFllYXI+MjAxNjwvWWVhcj48UmVj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</w:fldData>
        </w:fldChar>
      </w:r>
      <w:r>
        <w:instrText xml:space="preserve"> ADDIN EN.CITE </w:instrText>
      </w:r>
      <w:r>
        <w:fldChar w:fldCharType="begin">
          <w:fldData xml:space="preserve">PEVuZE5vdGU+PENpdGU+PEF1dGhvcj5XYWxsPC9BdXRob3I+PFllYXI+MjAxNjwvWWVhcj48UmVj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</w:fldData>
        </w:fldChar>
      </w:r>
      <w:r>
        <w:instrText xml:space="preserve"> ADDIN EN.CITE.DATA </w:instrText>
      </w:r>
      <w:r>
        <w:fldChar w:fldCharType="end"/>
      </w:r>
      <w:r>
        <w:fldChar w:fldCharType="separate"/>
      </w:r>
      <w:r>
        <w:rPr>
          <w:noProof/>
        </w:rPr>
        <w:t>(</w:t>
      </w:r>
      <w:r w:rsidRPr="00AA6B1A">
        <w:rPr>
          <w:noProof/>
          <w:sz w:val="16"/>
        </w:rPr>
        <w:t>Wall et al 2016</w:t>
      </w:r>
      <w:r>
        <w:rPr>
          <w:noProof/>
        </w:rPr>
        <w:t>)</w:t>
      </w:r>
      <w:r>
        <w:fldChar w:fldCharType="end"/>
      </w:r>
      <w:r w:rsidR="000851F5">
        <w:t>.</w:t>
      </w:r>
    </w:p>
    <w:p w14:paraId="149BC956" w14:textId="0744FDED" w:rsidR="00F816FE" w:rsidRPr="00B72C87" w:rsidRDefault="00F816FE" w:rsidP="00F816FE">
      <w:pPr>
        <w:pStyle w:val="Heading4"/>
      </w:pPr>
      <w:r w:rsidRPr="00B72C87">
        <w:t>Access to healthy food</w:t>
      </w:r>
    </w:p>
    <w:p w14:paraId="37879460" w14:textId="608BA8C0" w:rsidR="00F816FE" w:rsidRPr="00CC52F7" w:rsidRDefault="00F816FE" w:rsidP="00F816FE">
      <w:pPr>
        <w:pStyle w:val="bullet"/>
        <w:rPr>
          <w:lang w:val="en-AU"/>
        </w:rPr>
      </w:pPr>
      <w:r w:rsidRPr="001B7B69">
        <w:rPr>
          <w:rStyle w:val="Emphasis"/>
        </w:rPr>
        <w:t>Geographical location:</w:t>
      </w:r>
      <w:r w:rsidRPr="00CC52F7">
        <w:rPr>
          <w:lang w:val="en-AU"/>
        </w:rPr>
        <w:t xml:space="preserve"> The decreased availability </w:t>
      </w:r>
      <w:r w:rsidR="00EB708D">
        <w:rPr>
          <w:lang w:val="en-AU"/>
        </w:rPr>
        <w:t xml:space="preserve">and affordability </w:t>
      </w:r>
      <w:r w:rsidRPr="00CC52F7">
        <w:rPr>
          <w:lang w:val="en-AU"/>
        </w:rPr>
        <w:t>of nutritious foods (such as fresh fruit and vegetables</w:t>
      </w:r>
      <w:r w:rsidR="009A1A9F">
        <w:rPr>
          <w:lang w:val="en-AU"/>
        </w:rPr>
        <w:t xml:space="preserve"> and</w:t>
      </w:r>
      <w:r w:rsidRPr="00CC52F7">
        <w:rPr>
          <w:lang w:val="en-AU"/>
        </w:rPr>
        <w:t xml:space="preserve"> wholegrain bread)</w:t>
      </w:r>
      <w:r w:rsidR="00020CEE">
        <w:rPr>
          <w:lang w:val="en-AU"/>
        </w:rPr>
        <w:t>, especially</w:t>
      </w:r>
      <w:r w:rsidRPr="00CC52F7">
        <w:rPr>
          <w:lang w:val="en-AU"/>
        </w:rPr>
        <w:t xml:space="preserve"> in remote and regional areas in Australia has been described frequently. The cost of nutritious foods in these areas</w:t>
      </w:r>
      <w:r w:rsidR="00020CEE">
        <w:rPr>
          <w:lang w:val="en-AU"/>
        </w:rPr>
        <w:t xml:space="preserve"> can be</w:t>
      </w:r>
      <w:r w:rsidRPr="00CC52F7">
        <w:rPr>
          <w:lang w:val="en-AU"/>
        </w:rPr>
        <w:t xml:space="preserve"> over 30% higher than in major cities and may affect food </w:t>
      </w:r>
      <w:r w:rsidR="00020CEE">
        <w:rPr>
          <w:lang w:val="en-AU"/>
        </w:rPr>
        <w:t>purchases</w:t>
      </w:r>
      <w:r w:rsidR="00020CEE" w:rsidRPr="00CC52F7">
        <w:rPr>
          <w:lang w:val="en-AU"/>
        </w:rPr>
        <w:t xml:space="preserve"> </w:t>
      </w:r>
      <w:r w:rsidRPr="00CC52F7">
        <w:rPr>
          <w:lang w:val="en-AU"/>
        </w:rPr>
        <w:fldChar w:fldCharType="begin">
          <w:fldData xml:space="preserve">PEVuZE5vdGU+PENpdGU+PEF1dGhvcj5MYW5kcmlnYW48L0F1dGhvcj48WWVhcj4yMDExPC9ZZWFy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</w:fldData>
        </w:fldChar>
      </w:r>
      <w:r w:rsidR="00293273">
        <w:rPr>
          <w:lang w:val="en-AU"/>
        </w:rPr>
        <w:instrText xml:space="preserve"> ADDIN EN.CITE </w:instrText>
      </w:r>
      <w:r w:rsidR="00293273">
        <w:rPr>
          <w:lang w:val="en-AU"/>
        </w:rPr>
        <w:fldChar w:fldCharType="begin">
          <w:fldData xml:space="preserve">PEVuZE5vdGU+PENpdGU+PEF1dGhvcj5MYW5kcmlnYW48L0F1dGhvcj48WWVhcj4yMDExPC9ZZWFy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</w:fldData>
        </w:fldChar>
      </w:r>
      <w:r w:rsidR="00293273">
        <w:rPr>
          <w:lang w:val="en-AU"/>
        </w:rPr>
        <w:instrText xml:space="preserve"> ADDIN EN.CITE.DATA </w:instrText>
      </w:r>
      <w:r w:rsidR="00293273">
        <w:rPr>
          <w:lang w:val="en-AU"/>
        </w:rPr>
      </w:r>
      <w:r w:rsidR="00293273">
        <w:rPr>
          <w:lang w:val="en-AU"/>
        </w:rPr>
        <w:fldChar w:fldCharType="end"/>
      </w:r>
      <w:r w:rsidRPr="00CC52F7">
        <w:rPr>
          <w:lang w:val="en-AU"/>
        </w:rPr>
      </w:r>
      <w:r w:rsidRPr="00CC52F7">
        <w:rPr>
          <w:lang w:val="en-AU"/>
        </w:rPr>
        <w:fldChar w:fldCharType="separate"/>
      </w:r>
      <w:r w:rsidR="00293273">
        <w:rPr>
          <w:noProof/>
          <w:lang w:val="en-AU"/>
        </w:rPr>
        <w:t>(</w:t>
      </w:r>
      <w:r w:rsidR="00293273" w:rsidRPr="00C06F91">
        <w:rPr>
          <w:noProof/>
          <w:sz w:val="16"/>
          <w:lang w:val="en-AU"/>
        </w:rPr>
        <w:t>NHMRC 2000c; NT DHCS 2007; Harrison et al 2010; Landrigan &amp; Pollard 2011</w:t>
      </w:r>
      <w:r w:rsidR="00293273">
        <w:rPr>
          <w:noProof/>
          <w:lang w:val="en-AU"/>
        </w:rPr>
        <w:t>)</w:t>
      </w:r>
      <w:r w:rsidRPr="00CC52F7">
        <w:rPr>
          <w:lang w:val="en-AU"/>
        </w:rPr>
        <w:fldChar w:fldCharType="end"/>
      </w:r>
      <w:r w:rsidRPr="00CC52F7">
        <w:rPr>
          <w:lang w:val="en-AU"/>
        </w:rPr>
        <w:t>.</w:t>
      </w:r>
    </w:p>
    <w:p w14:paraId="67540030" w14:textId="4A3AE0EA" w:rsidR="00F816FE" w:rsidRPr="00CC52F7" w:rsidRDefault="00F816FE" w:rsidP="00F816FE">
      <w:pPr>
        <w:pStyle w:val="bullet"/>
        <w:rPr>
          <w:lang w:val="en-AU"/>
        </w:rPr>
      </w:pPr>
      <w:r w:rsidRPr="001B7B69">
        <w:rPr>
          <w:rStyle w:val="Emphasis"/>
        </w:rPr>
        <w:t>Socioeconomic status</w:t>
      </w:r>
      <w:r w:rsidRPr="00CC52F7">
        <w:rPr>
          <w:lang w:val="en-AU"/>
        </w:rPr>
        <w:t xml:space="preserve">: In some urban centres, </w:t>
      </w:r>
      <w:r w:rsidR="00020CEE">
        <w:rPr>
          <w:lang w:val="en-AU"/>
        </w:rPr>
        <w:t>there is</w:t>
      </w:r>
      <w:r w:rsidRPr="00CC52F7">
        <w:rPr>
          <w:lang w:val="en-AU"/>
        </w:rPr>
        <w:t xml:space="preserve"> less access to supermarkets and greater access to fast food outlets than </w:t>
      </w:r>
      <w:r w:rsidR="00020CEE">
        <w:rPr>
          <w:lang w:val="en-AU"/>
        </w:rPr>
        <w:t xml:space="preserve">in </w:t>
      </w:r>
      <w:r w:rsidRPr="00CC52F7">
        <w:rPr>
          <w:lang w:val="en-AU"/>
        </w:rPr>
        <w:t>m</w:t>
      </w:r>
      <w:r w:rsidRPr="00C849BE">
        <w:rPr>
          <w:lang w:val="en-AU"/>
        </w:rPr>
        <w:t xml:space="preserve">ore </w:t>
      </w:r>
      <w:r w:rsidR="00E27C17" w:rsidRPr="00C849BE">
        <w:rPr>
          <w:lang w:val="en-AU"/>
        </w:rPr>
        <w:t xml:space="preserve">socioeconomically </w:t>
      </w:r>
      <w:r w:rsidRPr="00C849BE">
        <w:rPr>
          <w:lang w:val="en-AU"/>
        </w:rPr>
        <w:t>ad</w:t>
      </w:r>
      <w:r w:rsidRPr="00CC52F7">
        <w:rPr>
          <w:lang w:val="en-AU"/>
        </w:rPr>
        <w:t xml:space="preserve">vantaged </w:t>
      </w:r>
      <w:r w:rsidR="00020CEE">
        <w:rPr>
          <w:lang w:val="en-AU"/>
        </w:rPr>
        <w:t>areas</w:t>
      </w:r>
      <w:r w:rsidR="00020CEE" w:rsidRPr="00CC52F7">
        <w:rPr>
          <w:lang w:val="en-AU"/>
        </w:rPr>
        <w:t xml:space="preserve"> </w:t>
      </w:r>
      <w:r w:rsidRPr="00CC52F7">
        <w:rPr>
          <w:lang w:val="en-AU"/>
        </w:rPr>
        <w:fldChar w:fldCharType="begin"/>
      </w:r>
      <w:r w:rsidR="0090785D">
        <w:rPr>
          <w:lang w:val="en-AU"/>
        </w:rPr>
        <w:instrText xml:space="preserve"> ADDIN EN.CITE &lt;EndNote&gt;&lt;Cite&gt;&lt;Author&gt;Ball&lt;/Author&gt;&lt;Year&gt;2009&lt;/Year&gt;&lt;RecNum&gt;611&lt;/RecNum&gt;&lt;DisplayText&gt;(&lt;style font="Century Gothic" size="8"&gt;Burns &amp;amp; Inglis 2007; Ball et al 2009&lt;/style&gt;)&lt;/DisplayText&gt;&lt;record&gt;&lt;rec-number&gt;611&lt;/rec-number&gt;&lt;foreign-keys&gt;&lt;key app="EN" db-id="2ffadw0vnezppfeafavp0t2pw2fxf0x0rtte"&gt;611&lt;/key&gt;&lt;key app="ENWeb" db-id="TfsF3QrtqgYAADLBKoE"&gt;611&lt;/key&gt;&lt;/foreign-keys&gt;&lt;ref-type name="Journal Article"&gt;17&lt;/ref-type&gt;&lt;contributors&gt;&lt;authors&gt;&lt;author&gt;Ball, K.&lt;/author&gt;&lt;author&gt;Timperio, A.&lt;/author&gt;&lt;author&gt;Crawford, D.&lt;/author&gt;&lt;/authors&gt;&lt;/contributors&gt;&lt;titles&gt;&lt;title&gt;Neighbourhood socioeconomic inequalities in food access and affordability&lt;/title&gt;&lt;secondary-title&gt;Health &amp;amp; place&lt;/secondary-title&gt;&lt;/titles&gt;&lt;periodical&gt;&lt;full-title&gt;Health &amp;amp; place&lt;/full-title&gt;&lt;/periodical&gt;&lt;pages&gt;578–585&lt;/pages&gt;&lt;volume&gt;15&lt;/volume&gt;&lt;number&gt;2&lt;/number&gt;&lt;dates&gt;&lt;year&gt;2009&lt;/year&gt;&lt;/dates&gt;&lt;publisher&gt;Elsevier&lt;/publisher&gt;&lt;isbn&gt;1353-8292&lt;/isbn&gt;&lt;urls&gt;&lt;/urls&gt;&lt;/record&gt;&lt;/Cite&gt;&lt;Cite&gt;&lt;Author&gt;Burns&lt;/Author&gt;&lt;Year&gt;2007&lt;/Year&gt;&lt;RecNum&gt;612&lt;/RecNum&gt;&lt;record&gt;&lt;rec-number&gt;612&lt;/rec-number&gt;&lt;foreign-keys&gt;&lt;key app="EN" db-id="2ffadw0vnezppfeafavp0t2pw2fxf0x0rtte"&gt;612&lt;/key&gt;&lt;key app="ENWeb" db-id="TfsF3QrtqgYAADLBKoE"&gt;612&lt;/key&gt;&lt;/foreign-keys&gt;&lt;ref-type name="Journal Article"&gt;17&lt;/ref-type&gt;&lt;contributors&gt;&lt;authors&gt;&lt;author&gt;Burns, CM&lt;/author&gt;&lt;author&gt;Inglis, AD&lt;/author&gt;&lt;/authors&gt;&lt;/contributors&gt;&lt;titles&gt;&lt;title&gt;Measuring food access in Melbourne: access to healthy and fast foods by car, bus and foot in an urban municipality in Melbourne&lt;/title&gt;&lt;secondary-title&gt;Health &amp;amp; Place&lt;/secondary-title&gt;&lt;/titles&gt;&lt;periodical&gt;&lt;full-title&gt;Health &amp;amp; place&lt;/full-title&gt;&lt;/periodical&gt;&lt;pages&gt;877–885&lt;/pages&gt;&lt;volume&gt;13&lt;/volume&gt;&lt;number&gt;4&lt;/number&gt;&lt;dates&gt;&lt;year&gt;2007&lt;/year&gt;&lt;/dates&gt;&lt;publisher&gt;Elsevier&lt;/publisher&gt;&lt;isbn&gt;1353-8292&lt;/isbn&gt;&lt;urls&gt;&lt;/urls&gt;&lt;/record&gt;&lt;/Cite&gt;&lt;/EndNote&gt;</w:instrText>
      </w:r>
      <w:r w:rsidRPr="00CC52F7">
        <w:rPr>
          <w:lang w:val="en-AU"/>
        </w:rPr>
        <w:fldChar w:fldCharType="separate"/>
      </w:r>
      <w:r w:rsidR="0090785D">
        <w:rPr>
          <w:noProof/>
          <w:lang w:val="en-AU"/>
        </w:rPr>
        <w:t>(</w:t>
      </w:r>
      <w:r w:rsidR="0090785D" w:rsidRPr="006B6799">
        <w:rPr>
          <w:noProof/>
          <w:sz w:val="16"/>
          <w:lang w:val="en-AU"/>
        </w:rPr>
        <w:t>Burns &amp; Inglis 2007; Ball et al 2009</w:t>
      </w:r>
      <w:r w:rsidR="0090785D">
        <w:rPr>
          <w:noProof/>
          <w:lang w:val="en-AU"/>
        </w:rPr>
        <w:t>)</w:t>
      </w:r>
      <w:r w:rsidRPr="00CC52F7">
        <w:rPr>
          <w:lang w:val="en-AU"/>
        </w:rPr>
        <w:fldChar w:fldCharType="end"/>
      </w:r>
      <w:r w:rsidRPr="00CC52F7">
        <w:rPr>
          <w:lang w:val="en-AU"/>
        </w:rPr>
        <w:t xml:space="preserve">. </w:t>
      </w:r>
    </w:p>
    <w:p w14:paraId="3695CF3D" w14:textId="5F9BBF19" w:rsidR="0020153B" w:rsidRPr="00732F5E" w:rsidRDefault="0020153B" w:rsidP="00F816FE">
      <w:pPr>
        <w:pStyle w:val="bullet"/>
      </w:pPr>
      <w:r>
        <w:rPr>
          <w:rStyle w:val="Emphasis"/>
        </w:rPr>
        <w:t xml:space="preserve">Aboriginal and Torres Strait Islander women: </w:t>
      </w:r>
      <w:r w:rsidR="00E27C17">
        <w:t>D</w:t>
      </w:r>
      <w:r>
        <w:t xml:space="preserve">iet and nutritional status of Aboriginal and Torres Strait Islander people are influenced by many factors, such as socioeconomic disadvantage and geographical, environmental and social factors </w:t>
      </w:r>
      <w:r>
        <w:fldChar w:fldCharType="begin"/>
      </w:r>
      <w:r>
        <w:instrText xml:space="preserve"> ADDIN EN.CITE &lt;EndNote&gt;&lt;Cite&gt;&lt;Author&gt;Lee&lt;/Author&gt;&lt;Year&gt;2018&lt;/Year&gt;&lt;RecNum&gt;1842&lt;/RecNum&gt;&lt;DisplayText&gt;(&lt;style font="Century Gothic" size="8"&gt;Lee &amp;amp; Ride 2018&lt;/style&gt;)&lt;/DisplayText&gt;&lt;record&gt;&lt;rec-number&gt;1842&lt;/rec-number&gt;&lt;foreign-keys&gt;&lt;key app="EN" db-id="exvasrfx2dtraoesasxp2szsxa2df502592x" timestamp="1586754493"&gt;1842&lt;/key&gt;&lt;/foreign-keys&gt;&lt;ref-type name="Journal Article"&gt;17&lt;/ref-type&gt;&lt;contributors&gt;&lt;authors&gt;&lt;author&gt;Lee, A.,&lt;/author&gt;&lt;author&gt;Ride, K.,&lt;/author&gt;&lt;/authors&gt;&lt;/contributors&gt;&lt;titles&gt;&lt;title&gt;Review of nutrition among Aboriginal and Torres Strait Islander people&lt;/title&gt;&lt;secondary-title&gt;Australian Indigenous Health Bulletin&lt;/secondary-title&gt;&lt;/titles&gt;&lt;periodical&gt;&lt;full-title&gt;Australian Indigenous Health Bulletin&lt;/full-title&gt;&lt;/periodical&gt;&lt;volume&gt;18&lt;/volume&gt;&lt;number&gt;1&lt;/number&gt;&lt;dates&gt;&lt;year&gt;2018&lt;/year&gt;&lt;/dates&gt;&lt;urls&gt;&lt;/urls&gt;&lt;/record&gt;&lt;/Cite&gt;&lt;/EndNote&gt;</w:instrText>
      </w:r>
      <w:r>
        <w:fldChar w:fldCharType="separate"/>
      </w:r>
      <w:r>
        <w:rPr>
          <w:noProof/>
        </w:rPr>
        <w:t>(</w:t>
      </w:r>
      <w:r w:rsidRPr="0076549F">
        <w:rPr>
          <w:noProof/>
          <w:sz w:val="16"/>
        </w:rPr>
        <w:t>Lee &amp; Ride 2018</w:t>
      </w:r>
      <w:r>
        <w:rPr>
          <w:noProof/>
        </w:rPr>
        <w:t>)</w:t>
      </w:r>
      <w:r>
        <w:fldChar w:fldCharType="end"/>
      </w:r>
      <w:r>
        <w:t>. Very few Aboriginal and Torres Strait Islander people meet dietary recommendations for intake of healthy foods</w:t>
      </w:r>
      <w:r w:rsidR="009174A3">
        <w:t xml:space="preserve"> </w:t>
      </w:r>
      <w:r w:rsidR="009174A3">
        <w:fldChar w:fldCharType="begin"/>
      </w:r>
      <w:r w:rsidR="009174A3">
        <w:instrText xml:space="preserve"> ADDIN EN.CITE &lt;EndNote&gt;&lt;Cite&gt;&lt;Author&gt;Lee&lt;/Author&gt;&lt;Year&gt;2018&lt;/Year&gt;&lt;RecNum&gt;1842&lt;/RecNum&gt;&lt;DisplayText&gt;(&lt;style font="Century Gothic" size="8"&gt;Lee &amp;amp; Ride 2018&lt;/style&gt;)&lt;/DisplayText&gt;&lt;record&gt;&lt;rec-number&gt;1842&lt;/rec-number&gt;&lt;foreign-keys&gt;&lt;key app="EN" db-id="exvasrfx2dtraoesasxp2szsxa2df502592x" timestamp="1586754493"&gt;1842&lt;/key&gt;&lt;/foreign-keys&gt;&lt;ref-type name="Journal Article"&gt;17&lt;/ref-type&gt;&lt;contributors&gt;&lt;authors&gt;&lt;author&gt;Lee, A.,&lt;/author&gt;&lt;author&gt;Ride, K.,&lt;/author&gt;&lt;/authors&gt;&lt;/contributors&gt;&lt;titles&gt;&lt;title&gt;Review of nutrition among Aboriginal and Torres Strait Islander people&lt;/title&gt;&lt;secondary-title&gt;Australian Indigenous Health Bulletin&lt;/secondary-title&gt;&lt;/titles&gt;&lt;periodical&gt;&lt;full-title&gt;Australian Indigenous Health Bulletin&lt;/full-title&gt;&lt;/periodical&gt;&lt;volume&gt;18&lt;/volume&gt;&lt;number&gt;1&lt;/number&gt;&lt;dates&gt;&lt;year&gt;2018&lt;/year&gt;&lt;/dates&gt;&lt;urls&gt;&lt;/urls&gt;&lt;/record&gt;&lt;/Cite&gt;&lt;/EndNote&gt;</w:instrText>
      </w:r>
      <w:r w:rsidR="009174A3">
        <w:fldChar w:fldCharType="separate"/>
      </w:r>
      <w:r w:rsidR="009174A3">
        <w:rPr>
          <w:noProof/>
        </w:rPr>
        <w:t>(</w:t>
      </w:r>
      <w:r w:rsidR="009174A3" w:rsidRPr="0076549F">
        <w:rPr>
          <w:noProof/>
          <w:sz w:val="16"/>
        </w:rPr>
        <w:t>Lee &amp; Ride 2018</w:t>
      </w:r>
      <w:r w:rsidR="009174A3">
        <w:rPr>
          <w:noProof/>
        </w:rPr>
        <w:t>)</w:t>
      </w:r>
      <w:r w:rsidR="009174A3">
        <w:fldChar w:fldCharType="end"/>
      </w:r>
      <w:r>
        <w:t>. A high proportion (41%) of daily energy intake is derived from unhealthy ‘discretionary’ foods and drinks that are hig</w:t>
      </w:r>
      <w:r w:rsidR="00506F89">
        <w:t>h in saturated fat, added sugar and</w:t>
      </w:r>
      <w:r>
        <w:t xml:space="preserve"> salt, compared to 35% among non-Indigenous Australians.</w:t>
      </w:r>
      <w:r w:rsidRPr="0020153B">
        <w:t xml:space="preserve"> </w:t>
      </w:r>
      <w:r w:rsidRPr="00732F5E">
        <w:rPr>
          <w:rFonts w:hint="eastAsia"/>
        </w:rPr>
        <w:t>The current nutritional health of Aboriginal and Torres Strait Islander people is in marked contrast to the situation prior to European settlement in Australia, when Aboriginal and Torres Strait Islander peoples were generally healthy and enjoyed a varied traditional diet low in energy density and rich in nutrients</w:t>
      </w:r>
      <w:r w:rsidR="009A1A9F">
        <w:t xml:space="preserve"> </w:t>
      </w:r>
      <w:r w:rsidR="009A1A9F">
        <w:fldChar w:fldCharType="begin"/>
      </w:r>
      <w:r w:rsidR="009A1A9F">
        <w:instrText xml:space="preserve"> ADDIN EN.CITE &lt;EndNote&gt;&lt;Cite&gt;&lt;Author&gt;Lee&lt;/Author&gt;&lt;Year&gt;2018&lt;/Year&gt;&lt;RecNum&gt;1842&lt;/RecNum&gt;&lt;DisplayText&gt;(&lt;style font="Century Gothic" size="8"&gt;Lee &amp;amp; Ride 2018&lt;/style&gt;)&lt;/DisplayText&gt;&lt;record&gt;&lt;rec-number&gt;1842&lt;/rec-number&gt;&lt;foreign-keys&gt;&lt;key app="EN" db-id="exvasrfx2dtraoesasxp2szsxa2df502592x" timestamp="1586754493"&gt;1842&lt;/key&gt;&lt;/foreign-keys&gt;&lt;ref-type name="Journal Article"&gt;17&lt;/ref-type&gt;&lt;contributors&gt;&lt;authors&gt;&lt;author&gt;Lee, A.,&lt;/author&gt;&lt;author&gt;Ride, K.,&lt;/author&gt;&lt;/authors&gt;&lt;/contributors&gt;&lt;titles&gt;&lt;title&gt;Review of nutrition among Aboriginal and Torres Strait Islander people&lt;/title&gt;&lt;secondary-title&gt;Australian Indigenous Health Bulletin&lt;/secondary-title&gt;&lt;/titles&gt;&lt;periodical&gt;&lt;full-title&gt;Australian Indigenous Health Bulletin&lt;/full-title&gt;&lt;/periodical&gt;&lt;volume&gt;18&lt;/volume&gt;&lt;number&gt;1&lt;/number&gt;&lt;dates&gt;&lt;year&gt;2018&lt;/year&gt;&lt;/dates&gt;&lt;urls&gt;&lt;/urls&gt;&lt;/record&gt;&lt;/Cite&gt;&lt;/EndNote&gt;</w:instrText>
      </w:r>
      <w:r w:rsidR="009A1A9F">
        <w:fldChar w:fldCharType="separate"/>
      </w:r>
      <w:r w:rsidR="009A1A9F">
        <w:rPr>
          <w:noProof/>
        </w:rPr>
        <w:t>(</w:t>
      </w:r>
      <w:r w:rsidR="009A1A9F" w:rsidRPr="0076549F">
        <w:rPr>
          <w:noProof/>
          <w:sz w:val="16"/>
        </w:rPr>
        <w:t>Lee &amp; Ride 2018</w:t>
      </w:r>
      <w:r w:rsidR="009A1A9F">
        <w:rPr>
          <w:noProof/>
        </w:rPr>
        <w:t>)</w:t>
      </w:r>
      <w:r w:rsidR="009A1A9F">
        <w:fldChar w:fldCharType="end"/>
      </w:r>
      <w:r>
        <w:t>.</w:t>
      </w:r>
    </w:p>
    <w:p w14:paraId="1C981F0F" w14:textId="6D3920C1" w:rsidR="00F816FE" w:rsidRDefault="00F816FE" w:rsidP="00F816FE">
      <w:pPr>
        <w:pStyle w:val="bullet"/>
        <w:rPr>
          <w:lang w:val="en-AU"/>
        </w:rPr>
      </w:pPr>
      <w:r w:rsidRPr="001B7B69">
        <w:rPr>
          <w:rStyle w:val="Emphasis"/>
        </w:rPr>
        <w:t>Migrant and refugee women:</w:t>
      </w:r>
      <w:r w:rsidRPr="00CC52F7">
        <w:t xml:space="preserve"> Following migrati</w:t>
      </w:r>
      <w:r w:rsidRPr="00C849BE">
        <w:t xml:space="preserve">on, </w:t>
      </w:r>
      <w:r w:rsidR="00D26E91" w:rsidRPr="00C849BE">
        <w:rPr>
          <w:lang w:eastAsia="en-GB"/>
        </w:rPr>
        <w:t>dietary behaviour may be influenced by post-migration environments, culture, religion and food-related beliefs and perceptions</w:t>
      </w:r>
      <w:r w:rsidR="005B4379" w:rsidRPr="00C849BE">
        <w:rPr>
          <w:lang w:eastAsia="en-GB"/>
        </w:rPr>
        <w:t xml:space="preserve"> </w:t>
      </w:r>
      <w:r w:rsidR="00D26E91" w:rsidRPr="00C849BE">
        <w:fldChar w:fldCharType="begin">
          <w:fldData xml:space="preserve">PEVuZE5vdGU+PENpdGU+PEF1dGhvcj5OZ29uZ2FsYWg8L0F1dGhvcj48WWVhcj4yMDE4PC9ZZWFy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</w:fldData>
        </w:fldChar>
      </w:r>
      <w:r w:rsidR="00D40823" w:rsidRPr="00C849BE">
        <w:instrText xml:space="preserve"> ADDIN EN.CITE </w:instrText>
      </w:r>
      <w:r w:rsidR="00D40823" w:rsidRPr="00C849BE">
        <w:fldChar w:fldCharType="begin">
          <w:fldData xml:space="preserve">PEVuZE5vdGU+PENpdGU+PEF1dGhvcj5OZ29uZ2FsYWg8L0F1dGhvcj48WWVhcj4yMDE4PC9ZZWFy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</w:fldData>
        </w:fldChar>
      </w:r>
      <w:r w:rsidR="00D40823" w:rsidRPr="00C849BE">
        <w:instrText xml:space="preserve"> ADDIN EN.CITE.DATA </w:instrText>
      </w:r>
      <w:r w:rsidR="00D40823" w:rsidRPr="00C849BE">
        <w:fldChar w:fldCharType="end"/>
      </w:r>
      <w:r w:rsidR="00D26E91" w:rsidRPr="00C849BE">
        <w:fldChar w:fldCharType="separate"/>
      </w:r>
      <w:r w:rsidR="00D40823" w:rsidRPr="00C849BE">
        <w:rPr>
          <w:noProof/>
        </w:rPr>
        <w:t>(</w:t>
      </w:r>
      <w:r w:rsidR="00D40823" w:rsidRPr="00C849BE">
        <w:rPr>
          <w:noProof/>
          <w:sz w:val="16"/>
        </w:rPr>
        <w:t>Ngongalah et al 2018</w:t>
      </w:r>
      <w:r w:rsidR="00D40823" w:rsidRPr="00C849BE">
        <w:rPr>
          <w:noProof/>
        </w:rPr>
        <w:t>)</w:t>
      </w:r>
      <w:r w:rsidR="00D26E91" w:rsidRPr="00C849BE">
        <w:fldChar w:fldCharType="end"/>
      </w:r>
      <w:r w:rsidR="00F33DC0">
        <w:t>.</w:t>
      </w:r>
      <w:r w:rsidRPr="00CC52F7">
        <w:t xml:space="preserve"> Similarly, financial and language difficulties may affect access to education and employment opportunities</w:t>
      </w:r>
      <w:r w:rsidR="0020153B">
        <w:t>,</w:t>
      </w:r>
      <w:r w:rsidRPr="00CC52F7">
        <w:t xml:space="preserve"> which then affects income, health and nutrition literacy, and access to nutritious foods. Some migrant</w:t>
      </w:r>
      <w:r w:rsidR="00EB708D">
        <w:t xml:space="preserve"> people</w:t>
      </w:r>
      <w:r w:rsidRPr="00CC52F7">
        <w:t xml:space="preserve"> experience disadvantages such as social isolation and poor housing, which can affect access to safe food and safe preparation of food, and are generally in a relatively vulnerable position in their new environments, regardless of the type of migration </w:t>
      </w:r>
      <w:r w:rsidRPr="00CC52F7">
        <w:fldChar w:fldCharType="begin"/>
      </w:r>
      <w:r w:rsidR="0090785D">
        <w:instrText xml:space="preserve"> ADDIN EN.CITE &lt;EndNote&gt;&lt;Cite&gt;&lt;Author&gt;WHO&lt;/Author&gt;&lt;Year&gt;2010&lt;/Year&gt;&lt;RecNum&gt;7942&lt;/RecNum&gt;&lt;DisplayText&gt;(&lt;style font="Century Gothic" size="8"&gt;WHO 2010&lt;/style&gt;)&lt;/DisplayText&gt;&lt;record&gt;&lt;rec-number&gt;7942&lt;/rec-number&gt;&lt;foreign-keys&gt;&lt;key app="EN" db-id="vzsv50d9v5f5a2ep2afp0df9fzwzd5pz0wts"&gt;7942&lt;/key&gt;&lt;/foreign-keys&gt;&lt;ref-type name="Book"&gt;6&lt;/ref-type&gt;&lt;contributors&gt;&lt;authors&gt;&lt;author&gt;WHO,&lt;/author&gt;&lt;/authors&gt;&lt;secondary-authors&gt;&lt;author&gt;Erik Blas&lt;/author&gt;&lt;author&gt;Anand Sivasankara Kurup&lt;/author&gt;&lt;/secondary-authors&gt;&lt;/contributors&gt;&lt;titles&gt;&lt;title&gt;Equity, Social Determinant and Public Health Programmes&lt;/title&gt;&lt;/titles&gt;&lt;dates&gt;&lt;year&gt;2010&lt;/year&gt;&lt;/dates&gt;&lt;pub-location&gt;Geneva&lt;/pub-location&gt;&lt;publisher&gt;World Health Organization&lt;/publisher&gt;&lt;urls&gt;&lt;/urls&gt;&lt;/record&gt;&lt;/Cite&gt;&lt;/EndNote&gt;</w:instrText>
      </w:r>
      <w:r w:rsidRPr="00CC52F7">
        <w:fldChar w:fldCharType="separate"/>
      </w:r>
      <w:r w:rsidR="0090785D">
        <w:rPr>
          <w:noProof/>
        </w:rPr>
        <w:t>(</w:t>
      </w:r>
      <w:r w:rsidR="0090785D" w:rsidRPr="006B6799">
        <w:rPr>
          <w:noProof/>
          <w:sz w:val="16"/>
        </w:rPr>
        <w:t>WHO 2010</w:t>
      </w:r>
      <w:r w:rsidR="0090785D">
        <w:rPr>
          <w:noProof/>
        </w:rPr>
        <w:t>)</w:t>
      </w:r>
      <w:r w:rsidRPr="00CC52F7">
        <w:fldChar w:fldCharType="end"/>
      </w:r>
      <w:r w:rsidRPr="00CC52F7">
        <w:t>.</w:t>
      </w:r>
      <w:r w:rsidRPr="00CC52F7">
        <w:rPr>
          <w:lang w:val="en-AU"/>
        </w:rPr>
        <w:t xml:space="preserve"> </w:t>
      </w:r>
    </w:p>
    <w:p w14:paraId="1A18D88F" w14:textId="7157676D" w:rsidR="00F816FE" w:rsidRPr="00CC52F7" w:rsidRDefault="00F816FE" w:rsidP="00A45C08">
      <w:pPr>
        <w:pStyle w:val="Heading3"/>
      </w:pPr>
      <w:bookmarkStart w:id="36" w:name="_Ref224880253"/>
      <w:bookmarkStart w:id="37" w:name="_Ref497398495"/>
      <w:r w:rsidRPr="00CC52F7">
        <w:t>Discussing nutrition</w:t>
      </w:r>
      <w:bookmarkEnd w:id="36"/>
      <w:bookmarkEnd w:id="37"/>
    </w:p>
    <w:p w14:paraId="0BEA5447" w14:textId="0AECC889" w:rsidR="008343B5" w:rsidRDefault="008343B5" w:rsidP="0052503B">
      <w:pPr>
        <w:pStyle w:val="Heading4"/>
      </w:pPr>
      <w:r>
        <w:t>Australian dietary guidelines for pregnant women</w:t>
      </w:r>
    </w:p>
    <w:p w14:paraId="600F676D" w14:textId="3C731245" w:rsidR="00387409" w:rsidRPr="00CC52F7" w:rsidRDefault="00596F90" w:rsidP="00387409">
      <w:pPr>
        <w:keepNext/>
      </w:pPr>
      <w:bookmarkStart w:id="38" w:name="_Toc224795075"/>
      <w:bookmarkStart w:id="39" w:name="_Toc5022914"/>
      <w:bookmarkStart w:id="40" w:name="_Toc208822486"/>
      <w:r>
        <w:t xml:space="preserve">As outlined in the </w:t>
      </w:r>
      <w:r w:rsidRPr="00D71F90">
        <w:rPr>
          <w:i/>
        </w:rPr>
        <w:t>Australian Dietary Guidelines</w:t>
      </w:r>
      <w:r>
        <w:t xml:space="preserve"> </w:t>
      </w:r>
      <w:r w:rsidR="00AA6B1A">
        <w:fldChar w:fldCharType="begin"/>
      </w:r>
      <w:r w:rsidR="00C06F91">
        <w:instrText xml:space="preserve"> ADDIN EN.CITE &lt;EndNote&gt;&lt;Cite&gt;&lt;Author&gt;NHMRC&lt;/Author&gt;&lt;Year&gt;2013&lt;/Year&gt;&lt;RecNum&gt;8&lt;/RecNum&gt;&lt;DisplayText&gt;(&lt;style font="Century Gothic" size="8"&gt;NHMRC 2013a&lt;/style&gt;)&lt;/DisplayText&gt;&lt;record&gt;&lt;rec-number&gt;8&lt;/rec-number&gt;&lt;foreign-keys&gt;&lt;key app="EN" db-id="d0fferpwwwssdves0d9xte2ietxt2esa2r9e" timestamp="1584674796"&gt;8&lt;/key&gt;&lt;/foreign-keys&gt;&lt;ref-type name="Book"&gt;6&lt;/ref-type&gt;&lt;contributors&gt;&lt;authors&gt;&lt;author&gt;NHMRC,&lt;/author&gt;&lt;/authors&gt;&lt;/contributors&gt;&lt;titles&gt;&lt;title&gt;Australian Dietary Guidelines&lt;/title&gt;&lt;/titles&gt;&lt;dates&gt;&lt;year&gt;2013&lt;/year&gt;&lt;/dates&gt;&lt;pub-location&gt;Canberra&lt;/pub-location&gt;&lt;publisher&gt;National Health and Medical Research Council&lt;/publisher&gt;&lt;urls&gt;&lt;related-urls&gt;&lt;url&gt;http://www.nhmrc.gov.au/guidelines/publications/n55&lt;/url&gt;&lt;/related-urls&gt;&lt;/urls&gt;&lt;/record&gt;&lt;/Cite&gt;&lt;/EndNote&gt;</w:instrText>
      </w:r>
      <w:r w:rsidR="00AA6B1A">
        <w:fldChar w:fldCharType="separate"/>
      </w:r>
      <w:r w:rsidR="00C06F91">
        <w:rPr>
          <w:noProof/>
        </w:rPr>
        <w:t>(</w:t>
      </w:r>
      <w:r w:rsidR="00C06F91" w:rsidRPr="00C06F91">
        <w:rPr>
          <w:noProof/>
          <w:sz w:val="16"/>
        </w:rPr>
        <w:t>NHMRC 2013a</w:t>
      </w:r>
      <w:r w:rsidR="00C06F91">
        <w:rPr>
          <w:noProof/>
        </w:rPr>
        <w:t>)</w:t>
      </w:r>
      <w:r w:rsidR="00AA6B1A">
        <w:fldChar w:fldCharType="end"/>
      </w:r>
      <w:r>
        <w:t>, c</w:t>
      </w:r>
      <w:r w:rsidR="00387409" w:rsidRPr="00CC52F7">
        <w:t xml:space="preserve">onsuming a variety of nutritious foods is particularly important during pregnancy and breastfeeding. </w:t>
      </w:r>
    </w:p>
    <w:p w14:paraId="49FFA321" w14:textId="65AC5BE7" w:rsidR="00387409" w:rsidRPr="00CC52F7" w:rsidRDefault="00387409" w:rsidP="00387409">
      <w:pPr>
        <w:pStyle w:val="bullet"/>
        <w:keepNext/>
        <w:rPr>
          <w:lang w:val="en-AU"/>
        </w:rPr>
      </w:pPr>
      <w:r w:rsidRPr="001B7B69">
        <w:rPr>
          <w:rStyle w:val="Emphasis"/>
        </w:rPr>
        <w:t>Vegetables, legumes/beans and fruit:</w:t>
      </w:r>
      <w:r w:rsidRPr="00CC52F7">
        <w:rPr>
          <w:lang w:val="en-AU"/>
        </w:rPr>
        <w:t xml:space="preserve"> </w:t>
      </w:r>
      <w:r w:rsidR="000F60E0">
        <w:rPr>
          <w:lang w:val="en-AU"/>
        </w:rPr>
        <w:t>Consumption of v</w:t>
      </w:r>
      <w:r w:rsidR="000F60E0" w:rsidRPr="00CC52F7">
        <w:rPr>
          <w:lang w:val="en-AU"/>
        </w:rPr>
        <w:t>egetable</w:t>
      </w:r>
      <w:r w:rsidR="000F60E0">
        <w:rPr>
          <w:lang w:val="en-AU"/>
        </w:rPr>
        <w:t>s</w:t>
      </w:r>
      <w:r w:rsidR="000F60E0" w:rsidRPr="00CC52F7">
        <w:rPr>
          <w:lang w:val="en-AU"/>
        </w:rPr>
        <w:t xml:space="preserve"> </w:t>
      </w:r>
      <w:r w:rsidRPr="00CC52F7">
        <w:rPr>
          <w:lang w:val="en-AU"/>
        </w:rPr>
        <w:t>and fruit before and during pregnancy make important contribution</w:t>
      </w:r>
      <w:r w:rsidR="00F33DC0">
        <w:rPr>
          <w:lang w:val="en-AU"/>
        </w:rPr>
        <w:t>s</w:t>
      </w:r>
      <w:r w:rsidRPr="00CC52F7">
        <w:rPr>
          <w:lang w:val="en-AU"/>
        </w:rPr>
        <w:t xml:space="preserve"> to health outcomes for women and their children. </w:t>
      </w:r>
    </w:p>
    <w:p w14:paraId="6F21FD5B" w14:textId="204EAB53" w:rsidR="00387409" w:rsidRPr="00CC52F7" w:rsidRDefault="00387409" w:rsidP="00387409">
      <w:pPr>
        <w:pStyle w:val="bullet"/>
        <w:keepNext/>
        <w:rPr>
          <w:lang w:val="en-AU"/>
        </w:rPr>
      </w:pPr>
      <w:r w:rsidRPr="001B7B69">
        <w:rPr>
          <w:rStyle w:val="Emphasis"/>
        </w:rPr>
        <w:t>Grain (cereal) foods</w:t>
      </w:r>
      <w:r w:rsidRPr="00CC52F7">
        <w:rPr>
          <w:lang w:val="en-AU"/>
        </w:rPr>
        <w:t xml:space="preserve">: Wholegrain foods are a valuable source of iron and zinc and fibre. </w:t>
      </w:r>
      <w:r w:rsidR="00F33DC0">
        <w:rPr>
          <w:lang w:val="en-AU"/>
        </w:rPr>
        <w:t>Most b</w:t>
      </w:r>
      <w:r w:rsidRPr="00CC52F7">
        <w:rPr>
          <w:lang w:val="en-AU"/>
        </w:rPr>
        <w:t>read in Australia is fortified with folic acid and made with iodised salt.</w:t>
      </w:r>
    </w:p>
    <w:p w14:paraId="06017A22" w14:textId="4DD36CEB" w:rsidR="00387409" w:rsidRPr="00CC52F7" w:rsidRDefault="00387409" w:rsidP="00387409">
      <w:pPr>
        <w:pStyle w:val="bullet"/>
        <w:rPr>
          <w:lang w:val="en-AU"/>
        </w:rPr>
      </w:pPr>
      <w:r w:rsidRPr="001B7B69">
        <w:rPr>
          <w:rStyle w:val="Emphasis"/>
        </w:rPr>
        <w:t>Lean meats and poultry, fish, eggs, tofu, nuts and seeds, and legumes/beans</w:t>
      </w:r>
      <w:r w:rsidRPr="00CC52F7">
        <w:rPr>
          <w:lang w:val="en-AU"/>
        </w:rPr>
        <w:t xml:space="preserve">: Lean red meat and chicken </w:t>
      </w:r>
      <w:r w:rsidR="009A1A9F">
        <w:rPr>
          <w:lang w:val="en-AU"/>
        </w:rPr>
        <w:t>are</w:t>
      </w:r>
      <w:r w:rsidRPr="00CC52F7">
        <w:rPr>
          <w:lang w:val="en-AU"/>
        </w:rPr>
        <w:t xml:space="preserve"> good source</w:t>
      </w:r>
      <w:r w:rsidR="009A1A9F">
        <w:rPr>
          <w:lang w:val="en-AU"/>
        </w:rPr>
        <w:t>s</w:t>
      </w:r>
      <w:r w:rsidRPr="00CC52F7">
        <w:rPr>
          <w:lang w:val="en-AU"/>
        </w:rPr>
        <w:t xml:space="preserve"> of protein, iron and zinc. Maternal consumption of fish during pregnancy is likely to have a </w:t>
      </w:r>
      <w:r>
        <w:rPr>
          <w:lang w:val="en-AU"/>
        </w:rPr>
        <w:t>range</w:t>
      </w:r>
      <w:r w:rsidRPr="00CC52F7">
        <w:rPr>
          <w:lang w:val="en-AU"/>
        </w:rPr>
        <w:t xml:space="preserve"> of health benefits for women and their children but the fish should be low in mercury</w:t>
      </w:r>
      <w:r w:rsidR="00F329D0">
        <w:rPr>
          <w:lang w:val="en-AU"/>
        </w:rPr>
        <w:t xml:space="preserve"> (see Table</w:t>
      </w:r>
      <w:r w:rsidR="00A250AA">
        <w:rPr>
          <w:lang w:val="en-AU"/>
        </w:rPr>
        <w:t> </w:t>
      </w:r>
      <w:r w:rsidR="005E2EE6">
        <w:rPr>
          <w:lang w:val="en-AU"/>
        </w:rPr>
        <w:t>2</w:t>
      </w:r>
      <w:r w:rsidR="00F329D0">
        <w:rPr>
          <w:lang w:val="en-AU"/>
        </w:rPr>
        <w:t>)</w:t>
      </w:r>
      <w:r w:rsidRPr="00CC52F7">
        <w:rPr>
          <w:lang w:val="en-AU"/>
        </w:rPr>
        <w:t>. Nuts</w:t>
      </w:r>
      <w:r w:rsidR="009A1A9F">
        <w:rPr>
          <w:lang w:val="en-AU"/>
        </w:rPr>
        <w:t>,</w:t>
      </w:r>
      <w:r w:rsidRPr="00CC52F7">
        <w:rPr>
          <w:lang w:val="en-AU"/>
        </w:rPr>
        <w:t xml:space="preserve"> seeds and legumes/beans are important foods for people who choose vegetarian or vegan dietary patterns and meals without meat</w:t>
      </w:r>
      <w:r w:rsidR="00F33DC0">
        <w:rPr>
          <w:lang w:val="en-AU"/>
        </w:rPr>
        <w:t>,</w:t>
      </w:r>
      <w:r w:rsidRPr="00CC52F7">
        <w:rPr>
          <w:lang w:val="en-AU"/>
        </w:rPr>
        <w:t xml:space="preserve"> as they can provide an alternative source of nutrients. </w:t>
      </w:r>
      <w:r w:rsidRPr="00CC52F7">
        <w:rPr>
          <w:color w:val="000000"/>
          <w:lang w:val="en-AU" w:eastAsia="en-AU"/>
        </w:rPr>
        <w:t>For several nutrients, including iron, calcium and vitamin B</w:t>
      </w:r>
      <w:r w:rsidRPr="00CC52F7">
        <w:rPr>
          <w:color w:val="000000"/>
          <w:vertAlign w:val="subscript"/>
          <w:lang w:val="en-AU" w:eastAsia="en-AU"/>
        </w:rPr>
        <w:t>12</w:t>
      </w:r>
      <w:r w:rsidRPr="00CC52F7">
        <w:rPr>
          <w:color w:val="000000"/>
          <w:lang w:val="en-AU" w:eastAsia="en-AU"/>
        </w:rPr>
        <w:t xml:space="preserve">, care needs to be taken to </w:t>
      </w:r>
      <w:r w:rsidR="009A1A9F">
        <w:rPr>
          <w:color w:val="000000"/>
          <w:lang w:val="en-AU" w:eastAsia="en-AU"/>
        </w:rPr>
        <w:t>include</w:t>
      </w:r>
      <w:r w:rsidR="009A1A9F" w:rsidRPr="00CC52F7">
        <w:rPr>
          <w:color w:val="000000"/>
          <w:lang w:val="en-AU" w:eastAsia="en-AU"/>
        </w:rPr>
        <w:t xml:space="preserve"> </w:t>
      </w:r>
      <w:r w:rsidRPr="00CC52F7">
        <w:rPr>
          <w:color w:val="000000"/>
          <w:lang w:val="en-AU" w:eastAsia="en-AU"/>
        </w:rPr>
        <w:t xml:space="preserve">a variety of alternatives if </w:t>
      </w:r>
      <w:r w:rsidR="00020CEE">
        <w:rPr>
          <w:color w:val="000000"/>
          <w:lang w:val="en-AU" w:eastAsia="en-AU"/>
        </w:rPr>
        <w:t>animal</w:t>
      </w:r>
      <w:r w:rsidR="00020CEE" w:rsidRPr="00CC52F7">
        <w:rPr>
          <w:color w:val="000000"/>
          <w:lang w:val="en-AU" w:eastAsia="en-AU"/>
        </w:rPr>
        <w:t xml:space="preserve"> </w:t>
      </w:r>
      <w:r w:rsidRPr="00CC52F7">
        <w:rPr>
          <w:color w:val="000000"/>
          <w:lang w:val="en-AU" w:eastAsia="en-AU"/>
        </w:rPr>
        <w:t>foods are excluded.</w:t>
      </w:r>
    </w:p>
    <w:p w14:paraId="01B71763" w14:textId="49A941C6" w:rsidR="00387409" w:rsidRPr="00CC52F7" w:rsidRDefault="00387409" w:rsidP="00387409">
      <w:pPr>
        <w:pStyle w:val="bullet"/>
        <w:rPr>
          <w:bCs/>
          <w:lang w:val="en-AU"/>
        </w:rPr>
      </w:pPr>
      <w:r w:rsidRPr="001B7B69">
        <w:rPr>
          <w:rStyle w:val="Emphasis"/>
        </w:rPr>
        <w:t>Milk, yoghurt and cheese and/or their alternatives</w:t>
      </w:r>
      <w:r w:rsidRPr="00CC52F7">
        <w:rPr>
          <w:lang w:val="en-AU"/>
        </w:rPr>
        <w:t xml:space="preserve">: Milk, yoghurt and cheese or their alternatives are good sources of calcium. </w:t>
      </w:r>
    </w:p>
    <w:p w14:paraId="6808EACF" w14:textId="1BA9964B" w:rsidR="00387409" w:rsidRPr="00CC52F7" w:rsidRDefault="00387409" w:rsidP="00387409">
      <w:pPr>
        <w:pStyle w:val="bullet"/>
        <w:rPr>
          <w:lang w:val="en-AU"/>
        </w:rPr>
      </w:pPr>
      <w:r w:rsidRPr="001B7B69">
        <w:rPr>
          <w:rStyle w:val="Emphasis"/>
        </w:rPr>
        <w:t>Water</w:t>
      </w:r>
      <w:r w:rsidRPr="00CC52F7">
        <w:rPr>
          <w:lang w:val="en-AU"/>
        </w:rPr>
        <w:t xml:space="preserve">: Pregnant women </w:t>
      </w:r>
      <w:r w:rsidR="008A668F">
        <w:rPr>
          <w:lang w:val="en-AU"/>
        </w:rPr>
        <w:t xml:space="preserve">require more </w:t>
      </w:r>
      <w:r w:rsidRPr="00CC52F7">
        <w:rPr>
          <w:lang w:val="en-AU"/>
        </w:rPr>
        <w:t>water</w:t>
      </w:r>
      <w:r w:rsidR="00C56068" w:rsidRPr="007D0DBA">
        <w:t xml:space="preserve"> to support fetal circulation, amniotic fluid and a higher blood volume</w:t>
      </w:r>
      <w:r w:rsidRPr="00CC52F7">
        <w:rPr>
          <w:lang w:val="en-AU"/>
        </w:rPr>
        <w:t xml:space="preserve">. </w:t>
      </w:r>
    </w:p>
    <w:p w14:paraId="3924E9BC" w14:textId="77777777" w:rsidR="00387409" w:rsidRPr="00CC52F7" w:rsidRDefault="00387409" w:rsidP="00387409">
      <w:pPr>
        <w:pStyle w:val="GPPheader"/>
      </w:pPr>
      <w:r>
        <w:t>Practice point</w:t>
      </w:r>
    </w:p>
    <w:p w14:paraId="5827964E" w14:textId="77777777" w:rsidR="00387409" w:rsidRPr="00CC52F7" w:rsidRDefault="00387409" w:rsidP="00387409">
      <w:pPr>
        <w:pStyle w:val="GPPbullet"/>
      </w:pPr>
      <w:r w:rsidRPr="00CC52F7">
        <w:t xml:space="preserve">Eating the recommended number of daily serves of the five food groups and drinking plenty of water is important during pregnancy and breastfeeding. </w:t>
      </w:r>
    </w:p>
    <w:p w14:paraId="0147DC74" w14:textId="331315A5" w:rsidR="008343B5" w:rsidRPr="00CC52F7" w:rsidRDefault="008343B5" w:rsidP="008343B5">
      <w:pPr>
        <w:pStyle w:val="TableName"/>
      </w:pPr>
      <w:bookmarkStart w:id="41" w:name="_Toc41914144"/>
      <w:r w:rsidRPr="00CC52F7">
        <w:t xml:space="preserve">Table </w:t>
      </w:r>
      <w:r w:rsidR="007F6B71">
        <w:t>1</w:t>
      </w:r>
      <w:r w:rsidRPr="00CC52F7">
        <w:t>:</w:t>
      </w:r>
      <w:r w:rsidRPr="00CC52F7">
        <w:tab/>
        <w:t>Recommended number of daily serves during pregnancy</w:t>
      </w:r>
      <w:bookmarkEnd w:id="38"/>
      <w:bookmarkEnd w:id="39"/>
      <w:bookmarkEnd w:id="41"/>
      <w:r w:rsidRPr="00CC52F7">
        <w:t xml:space="preserve"> </w:t>
      </w:r>
    </w:p>
    <w:tbl>
      <w:tblPr>
        <w:tblStyle w:val="TableGrid"/>
        <w:tblW w:w="9052" w:type="dxa"/>
        <w:tblLayout w:type="fixed"/>
        <w:tblLook w:val="04A0" w:firstRow="1" w:lastRow="0" w:firstColumn="1" w:lastColumn="0" w:noHBand="0" w:noVBand="1"/>
        <w:tblDescription w:val="The table describes food groups, gives examples of foods from each group and lists the number of serves for pregnant women in different age groups."/>
      </w:tblPr>
      <w:tblGrid>
        <w:gridCol w:w="2266"/>
        <w:gridCol w:w="2870"/>
        <w:gridCol w:w="970"/>
        <w:gridCol w:w="970"/>
        <w:gridCol w:w="8"/>
        <w:gridCol w:w="962"/>
        <w:gridCol w:w="1006"/>
      </w:tblGrid>
      <w:tr w:rsidR="008343B5" w:rsidRPr="00CC52F7" w14:paraId="77DF1681" w14:textId="77777777" w:rsidTr="003939A2">
        <w:trPr>
          <w:tblHeader/>
        </w:trPr>
        <w:tc>
          <w:tcPr>
            <w:tcW w:w="2266" w:type="dxa"/>
            <w:tcBorders>
              <w:bottom w:val="nil"/>
            </w:tcBorders>
            <w:shd w:val="clear" w:color="auto" w:fill="989CAD"/>
          </w:tcPr>
          <w:p w14:paraId="3CE1042A" w14:textId="77777777" w:rsidR="008343B5" w:rsidRPr="00CC52F7" w:rsidRDefault="008343B5" w:rsidP="003939A2">
            <w:pPr>
              <w:pStyle w:val="Tablecell"/>
              <w:keepNext/>
              <w:rPr>
                <w:rFonts w:eastAsiaTheme="minorHAnsi"/>
                <w:b/>
              </w:rPr>
            </w:pPr>
            <w:r w:rsidRPr="00CC52F7">
              <w:rPr>
                <w:rFonts w:eastAsiaTheme="minorHAnsi"/>
                <w:b/>
              </w:rPr>
              <w:t>Food group</w:t>
            </w:r>
          </w:p>
        </w:tc>
        <w:tc>
          <w:tcPr>
            <w:tcW w:w="2870" w:type="dxa"/>
            <w:tcBorders>
              <w:bottom w:val="nil"/>
            </w:tcBorders>
            <w:shd w:val="clear" w:color="auto" w:fill="989CAD"/>
          </w:tcPr>
          <w:p w14:paraId="1F6997AD" w14:textId="77777777" w:rsidR="008343B5" w:rsidRPr="00CC52F7" w:rsidRDefault="008343B5" w:rsidP="003939A2">
            <w:pPr>
              <w:pStyle w:val="Tablecell"/>
              <w:keepNext/>
              <w:rPr>
                <w:rFonts w:eastAsiaTheme="minorHAnsi"/>
                <w:b/>
              </w:rPr>
            </w:pPr>
            <w:r w:rsidRPr="00CC52F7">
              <w:rPr>
                <w:rFonts w:eastAsiaTheme="minorHAnsi"/>
                <w:b/>
              </w:rPr>
              <w:t>Sample serve</w:t>
            </w:r>
          </w:p>
        </w:tc>
        <w:tc>
          <w:tcPr>
            <w:tcW w:w="1948" w:type="dxa"/>
            <w:gridSpan w:val="3"/>
            <w:shd w:val="clear" w:color="auto" w:fill="989CAD"/>
          </w:tcPr>
          <w:p w14:paraId="30EC93AD" w14:textId="77777777" w:rsidR="008343B5" w:rsidRPr="00CC52F7" w:rsidRDefault="008343B5" w:rsidP="003939A2">
            <w:pPr>
              <w:pStyle w:val="Tablecell"/>
              <w:keepNext/>
              <w:jc w:val="center"/>
              <w:rPr>
                <w:rFonts w:eastAsiaTheme="minorHAnsi"/>
                <w:b/>
              </w:rPr>
            </w:pPr>
            <w:r w:rsidRPr="00CC52F7">
              <w:rPr>
                <w:rFonts w:eastAsiaTheme="minorHAnsi"/>
                <w:b/>
              </w:rPr>
              <w:t>Pregnancy</w:t>
            </w:r>
          </w:p>
        </w:tc>
        <w:tc>
          <w:tcPr>
            <w:tcW w:w="1968" w:type="dxa"/>
            <w:gridSpan w:val="2"/>
            <w:shd w:val="clear" w:color="auto" w:fill="989CAD"/>
          </w:tcPr>
          <w:p w14:paraId="7EEA26CA" w14:textId="77777777" w:rsidR="008343B5" w:rsidRPr="00CC52F7" w:rsidRDefault="008343B5" w:rsidP="003939A2">
            <w:pPr>
              <w:pStyle w:val="Tablecell"/>
              <w:keepNext/>
              <w:jc w:val="center"/>
              <w:rPr>
                <w:rFonts w:eastAsiaTheme="minorHAnsi"/>
                <w:b/>
              </w:rPr>
            </w:pPr>
            <w:r w:rsidRPr="00CC52F7">
              <w:rPr>
                <w:rFonts w:eastAsiaTheme="minorHAnsi"/>
                <w:b/>
              </w:rPr>
              <w:t>Breastfeeding</w:t>
            </w:r>
          </w:p>
        </w:tc>
      </w:tr>
      <w:tr w:rsidR="008343B5" w:rsidRPr="00CC52F7" w14:paraId="7A1A3838" w14:textId="77777777" w:rsidTr="003939A2">
        <w:trPr>
          <w:tblHeader/>
        </w:trPr>
        <w:tc>
          <w:tcPr>
            <w:tcW w:w="2266" w:type="dxa"/>
            <w:tcBorders>
              <w:top w:val="nil"/>
            </w:tcBorders>
            <w:shd w:val="clear" w:color="auto" w:fill="989CAD"/>
          </w:tcPr>
          <w:p w14:paraId="446F4E45" w14:textId="77777777" w:rsidR="008343B5" w:rsidRPr="00CC52F7" w:rsidRDefault="008343B5" w:rsidP="003939A2">
            <w:pPr>
              <w:pStyle w:val="Tablecell"/>
              <w:keepNext/>
              <w:rPr>
                <w:rFonts w:eastAsiaTheme="minorHAnsi"/>
              </w:rPr>
            </w:pPr>
          </w:p>
        </w:tc>
        <w:tc>
          <w:tcPr>
            <w:tcW w:w="2870" w:type="dxa"/>
            <w:tcBorders>
              <w:top w:val="nil"/>
            </w:tcBorders>
            <w:shd w:val="clear" w:color="auto" w:fill="989CAD"/>
          </w:tcPr>
          <w:p w14:paraId="7D1A8D32" w14:textId="77777777" w:rsidR="008343B5" w:rsidRPr="00CC52F7" w:rsidRDefault="008343B5" w:rsidP="003939A2">
            <w:pPr>
              <w:pStyle w:val="Tablecell"/>
              <w:keepNext/>
              <w:rPr>
                <w:rFonts w:eastAsiaTheme="minorHAnsi"/>
                <w:b/>
              </w:rPr>
            </w:pPr>
          </w:p>
        </w:tc>
        <w:tc>
          <w:tcPr>
            <w:tcW w:w="970" w:type="dxa"/>
            <w:shd w:val="clear" w:color="auto" w:fill="989CAD"/>
          </w:tcPr>
          <w:p w14:paraId="7EA7B916" w14:textId="77777777" w:rsidR="008343B5" w:rsidRPr="00CC52F7" w:rsidRDefault="008343B5" w:rsidP="003939A2">
            <w:pPr>
              <w:pStyle w:val="Tablecell"/>
              <w:keepNext/>
              <w:jc w:val="center"/>
              <w:rPr>
                <w:rFonts w:eastAsiaTheme="minorHAnsi"/>
                <w:b/>
              </w:rPr>
            </w:pPr>
            <w:r w:rsidRPr="00CC52F7">
              <w:rPr>
                <w:rFonts w:eastAsiaTheme="minorHAnsi"/>
                <w:b/>
              </w:rPr>
              <w:t>&lt;19 yrs</w:t>
            </w:r>
          </w:p>
        </w:tc>
        <w:tc>
          <w:tcPr>
            <w:tcW w:w="970" w:type="dxa"/>
            <w:shd w:val="clear" w:color="auto" w:fill="989CAD"/>
          </w:tcPr>
          <w:p w14:paraId="03748000" w14:textId="77777777" w:rsidR="008343B5" w:rsidRPr="00CC52F7" w:rsidRDefault="008343B5" w:rsidP="003939A2">
            <w:pPr>
              <w:pStyle w:val="Tablecell"/>
              <w:keepNext/>
              <w:ind w:left="-33" w:right="-64"/>
              <w:jc w:val="center"/>
              <w:rPr>
                <w:rFonts w:eastAsiaTheme="minorHAnsi"/>
                <w:b/>
              </w:rPr>
            </w:pPr>
            <w:r w:rsidRPr="00CC52F7">
              <w:rPr>
                <w:rFonts w:eastAsiaTheme="minorHAnsi"/>
                <w:b/>
              </w:rPr>
              <w:t>19–50 yrs</w:t>
            </w:r>
          </w:p>
        </w:tc>
        <w:tc>
          <w:tcPr>
            <w:tcW w:w="970" w:type="dxa"/>
            <w:gridSpan w:val="2"/>
            <w:shd w:val="clear" w:color="auto" w:fill="989CAD"/>
          </w:tcPr>
          <w:p w14:paraId="275F2EFB" w14:textId="77777777" w:rsidR="008343B5" w:rsidRPr="00CC52F7" w:rsidRDefault="008343B5" w:rsidP="003939A2">
            <w:pPr>
              <w:pStyle w:val="Tablecell"/>
              <w:keepNext/>
              <w:jc w:val="center"/>
              <w:rPr>
                <w:rFonts w:eastAsiaTheme="minorHAnsi"/>
                <w:b/>
              </w:rPr>
            </w:pPr>
            <w:r w:rsidRPr="00CC52F7">
              <w:rPr>
                <w:rFonts w:eastAsiaTheme="minorHAnsi"/>
                <w:b/>
              </w:rPr>
              <w:t>&lt;19 yrs</w:t>
            </w:r>
          </w:p>
        </w:tc>
        <w:tc>
          <w:tcPr>
            <w:tcW w:w="1006" w:type="dxa"/>
            <w:shd w:val="clear" w:color="auto" w:fill="989CAD"/>
          </w:tcPr>
          <w:p w14:paraId="099A28C1" w14:textId="77777777" w:rsidR="008343B5" w:rsidRPr="00CC52F7" w:rsidRDefault="008343B5" w:rsidP="003939A2">
            <w:pPr>
              <w:pStyle w:val="Tablecell"/>
              <w:keepNext/>
              <w:ind w:left="-130" w:right="-108" w:firstLine="130"/>
              <w:jc w:val="center"/>
              <w:rPr>
                <w:rFonts w:eastAsiaTheme="minorHAnsi"/>
                <w:b/>
              </w:rPr>
            </w:pPr>
            <w:r w:rsidRPr="00CC52F7">
              <w:rPr>
                <w:rFonts w:eastAsiaTheme="minorHAnsi"/>
                <w:b/>
              </w:rPr>
              <w:t>19–50 yrs</w:t>
            </w:r>
          </w:p>
        </w:tc>
      </w:tr>
      <w:tr w:rsidR="008343B5" w:rsidRPr="00CC52F7" w14:paraId="0264FABA" w14:textId="77777777" w:rsidTr="003939A2">
        <w:tc>
          <w:tcPr>
            <w:tcW w:w="2266" w:type="dxa"/>
          </w:tcPr>
          <w:p w14:paraId="5AEBC0D1" w14:textId="77777777" w:rsidR="008343B5" w:rsidRPr="00CC52F7" w:rsidRDefault="008343B5" w:rsidP="003939A2">
            <w:pPr>
              <w:pStyle w:val="Tablecell"/>
              <w:keepNext/>
              <w:rPr>
                <w:rFonts w:eastAsiaTheme="minorHAnsi"/>
              </w:rPr>
            </w:pPr>
            <w:r w:rsidRPr="00CC52F7">
              <w:rPr>
                <w:rFonts w:eastAsiaTheme="minorHAnsi"/>
              </w:rPr>
              <w:t>Vegetables of different types and colours, and legumes/ beans</w:t>
            </w:r>
          </w:p>
        </w:tc>
        <w:tc>
          <w:tcPr>
            <w:tcW w:w="2870" w:type="dxa"/>
          </w:tcPr>
          <w:p w14:paraId="2150F129" w14:textId="53F787F9" w:rsidR="008343B5" w:rsidRPr="00CC52F7" w:rsidRDefault="008343B5" w:rsidP="000B3F44">
            <w:pPr>
              <w:pStyle w:val="Tablecell"/>
              <w:keepNext/>
              <w:rPr>
                <w:rFonts w:eastAsiaTheme="minorHAnsi"/>
              </w:rPr>
            </w:pPr>
            <w:r w:rsidRPr="00CC52F7">
              <w:rPr>
                <w:rFonts w:eastAsiaTheme="minorHAnsi"/>
              </w:rPr>
              <w:t xml:space="preserve">½ cup cooked green or orange vegetables; ½ cup legumes; </w:t>
            </w:r>
            <w:r>
              <w:rPr>
                <w:rFonts w:eastAsiaTheme="minorHAnsi"/>
              </w:rPr>
              <w:br/>
            </w:r>
            <w:r w:rsidRPr="00CC52F7">
              <w:rPr>
                <w:rFonts w:eastAsiaTheme="minorHAnsi"/>
              </w:rPr>
              <w:t xml:space="preserve">1 cup raw green leafy vegetables; </w:t>
            </w:r>
            <w:r w:rsidR="001254C1">
              <w:rPr>
                <w:rFonts w:eastAsiaTheme="minorHAnsi"/>
              </w:rPr>
              <w:t>½ medium</w:t>
            </w:r>
            <w:r w:rsidRPr="00CC52F7">
              <w:rPr>
                <w:rFonts w:eastAsiaTheme="minorHAnsi"/>
              </w:rPr>
              <w:t xml:space="preserve"> potato</w:t>
            </w:r>
            <w:r w:rsidR="001254C1">
              <w:rPr>
                <w:rFonts w:eastAsiaTheme="minorHAnsi"/>
              </w:rPr>
              <w:t xml:space="preserve"> (or sweet potato, taro or cassava)</w:t>
            </w:r>
            <w:r w:rsidRPr="00CC52F7">
              <w:rPr>
                <w:rFonts w:eastAsiaTheme="minorHAnsi"/>
              </w:rPr>
              <w:t xml:space="preserve">; ½ cup sweet corn; </w:t>
            </w:r>
            <w:r w:rsidR="009A1A9F" w:rsidRPr="00CC52F7">
              <w:rPr>
                <w:rFonts w:eastAsiaTheme="minorHAnsi"/>
              </w:rPr>
              <w:t>1</w:t>
            </w:r>
            <w:r w:rsidR="009A1A9F">
              <w:rPr>
                <w:rFonts w:eastAsiaTheme="minorHAnsi"/>
              </w:rPr>
              <w:t> </w:t>
            </w:r>
            <w:r w:rsidRPr="00CC52F7">
              <w:rPr>
                <w:rFonts w:eastAsiaTheme="minorHAnsi"/>
              </w:rPr>
              <w:t>medium tomato</w:t>
            </w:r>
          </w:p>
        </w:tc>
        <w:tc>
          <w:tcPr>
            <w:tcW w:w="970" w:type="dxa"/>
          </w:tcPr>
          <w:p w14:paraId="39408690" w14:textId="77777777" w:rsidR="008343B5" w:rsidRPr="00CC52F7" w:rsidRDefault="008343B5" w:rsidP="003939A2">
            <w:pPr>
              <w:pStyle w:val="Tablecell"/>
              <w:keepNext/>
              <w:jc w:val="center"/>
              <w:rPr>
                <w:rFonts w:eastAsiaTheme="minorHAnsi"/>
              </w:rPr>
            </w:pPr>
            <w:r w:rsidRPr="00CC52F7">
              <w:rPr>
                <w:rFonts w:eastAsiaTheme="minorHAnsi"/>
              </w:rPr>
              <w:t>5</w:t>
            </w:r>
          </w:p>
        </w:tc>
        <w:tc>
          <w:tcPr>
            <w:tcW w:w="970" w:type="dxa"/>
          </w:tcPr>
          <w:p w14:paraId="7B7725E4" w14:textId="77777777" w:rsidR="008343B5" w:rsidRPr="00CC52F7" w:rsidRDefault="008343B5" w:rsidP="003939A2">
            <w:pPr>
              <w:pStyle w:val="Tablecell"/>
              <w:keepNext/>
              <w:jc w:val="center"/>
              <w:rPr>
                <w:rFonts w:eastAsiaTheme="minorHAnsi"/>
              </w:rPr>
            </w:pPr>
            <w:r w:rsidRPr="00CC52F7">
              <w:rPr>
                <w:rFonts w:eastAsiaTheme="minorHAnsi"/>
              </w:rPr>
              <w:t>5</w:t>
            </w:r>
          </w:p>
        </w:tc>
        <w:tc>
          <w:tcPr>
            <w:tcW w:w="970" w:type="dxa"/>
            <w:gridSpan w:val="2"/>
          </w:tcPr>
          <w:p w14:paraId="24F58508" w14:textId="77777777" w:rsidR="008343B5" w:rsidRPr="00CC52F7" w:rsidRDefault="008343B5" w:rsidP="003939A2">
            <w:pPr>
              <w:pStyle w:val="Tablecell"/>
              <w:keepNext/>
              <w:jc w:val="center"/>
              <w:rPr>
                <w:rFonts w:eastAsiaTheme="minorHAnsi"/>
              </w:rPr>
            </w:pPr>
            <w:r w:rsidRPr="00CC52F7">
              <w:rPr>
                <w:rFonts w:eastAsiaTheme="minorHAnsi"/>
              </w:rPr>
              <w:t xml:space="preserve">5 ½ </w:t>
            </w:r>
          </w:p>
        </w:tc>
        <w:tc>
          <w:tcPr>
            <w:tcW w:w="1006" w:type="dxa"/>
          </w:tcPr>
          <w:p w14:paraId="79FD3847" w14:textId="77777777" w:rsidR="008343B5" w:rsidRPr="00CC52F7" w:rsidRDefault="008343B5" w:rsidP="003939A2">
            <w:pPr>
              <w:pStyle w:val="Tablecell"/>
              <w:keepNext/>
              <w:jc w:val="center"/>
              <w:rPr>
                <w:rFonts w:eastAsiaTheme="minorHAnsi"/>
              </w:rPr>
            </w:pPr>
            <w:r w:rsidRPr="00CC52F7">
              <w:rPr>
                <w:rFonts w:eastAsiaTheme="minorHAnsi"/>
              </w:rPr>
              <w:t xml:space="preserve">7 ½ </w:t>
            </w:r>
          </w:p>
        </w:tc>
      </w:tr>
      <w:tr w:rsidR="008343B5" w:rsidRPr="00CC52F7" w14:paraId="036AFCCC" w14:textId="77777777" w:rsidTr="003939A2">
        <w:tc>
          <w:tcPr>
            <w:tcW w:w="2266" w:type="dxa"/>
          </w:tcPr>
          <w:p w14:paraId="76F359A7" w14:textId="77777777" w:rsidR="008343B5" w:rsidRPr="00CC52F7" w:rsidRDefault="008343B5" w:rsidP="003939A2">
            <w:pPr>
              <w:pStyle w:val="Tablecell"/>
              <w:rPr>
                <w:rFonts w:eastAsiaTheme="minorHAnsi"/>
              </w:rPr>
            </w:pPr>
            <w:r w:rsidRPr="00CC52F7">
              <w:rPr>
                <w:rFonts w:eastAsiaTheme="minorHAnsi"/>
              </w:rPr>
              <w:t>Fruit</w:t>
            </w:r>
          </w:p>
        </w:tc>
        <w:tc>
          <w:tcPr>
            <w:tcW w:w="2870" w:type="dxa"/>
          </w:tcPr>
          <w:p w14:paraId="70C362B0" w14:textId="39856AE4" w:rsidR="008343B5" w:rsidRPr="00CC52F7" w:rsidRDefault="008343B5" w:rsidP="001254C1">
            <w:pPr>
              <w:pStyle w:val="Tablecell"/>
              <w:rPr>
                <w:rFonts w:eastAsiaTheme="minorHAnsi"/>
              </w:rPr>
            </w:pPr>
            <w:r w:rsidRPr="00CC52F7">
              <w:rPr>
                <w:rFonts w:eastAsiaTheme="minorHAnsi"/>
              </w:rPr>
              <w:t xml:space="preserve">1 </w:t>
            </w:r>
            <w:r w:rsidR="001254C1">
              <w:rPr>
                <w:rFonts w:eastAsiaTheme="minorHAnsi"/>
              </w:rPr>
              <w:t xml:space="preserve">medium </w:t>
            </w:r>
            <w:r w:rsidRPr="00CC52F7">
              <w:rPr>
                <w:rFonts w:eastAsiaTheme="minorHAnsi"/>
              </w:rPr>
              <w:t>apple</w:t>
            </w:r>
            <w:r w:rsidR="001254C1">
              <w:rPr>
                <w:rFonts w:eastAsiaTheme="minorHAnsi"/>
              </w:rPr>
              <w:t>,</w:t>
            </w:r>
            <w:r w:rsidRPr="00CC52F7">
              <w:rPr>
                <w:rFonts w:eastAsiaTheme="minorHAnsi"/>
              </w:rPr>
              <w:t xml:space="preserve"> banana</w:t>
            </w:r>
            <w:r w:rsidR="001254C1">
              <w:rPr>
                <w:rFonts w:eastAsiaTheme="minorHAnsi"/>
              </w:rPr>
              <w:t>, orange or pear</w:t>
            </w:r>
            <w:r w:rsidRPr="00CC52F7">
              <w:rPr>
                <w:rFonts w:eastAsiaTheme="minorHAnsi"/>
              </w:rPr>
              <w:t xml:space="preserve">; 2 </w:t>
            </w:r>
            <w:r w:rsidR="001254C1">
              <w:rPr>
                <w:rFonts w:eastAsiaTheme="minorHAnsi"/>
              </w:rPr>
              <w:t>small apricots, kiwi fruits or plums</w:t>
            </w:r>
            <w:r w:rsidRPr="00CC52F7">
              <w:rPr>
                <w:rFonts w:eastAsiaTheme="minorHAnsi"/>
              </w:rPr>
              <w:t xml:space="preserve">; </w:t>
            </w:r>
            <w:r w:rsidR="001254C1">
              <w:rPr>
                <w:rFonts w:eastAsiaTheme="minorHAnsi"/>
              </w:rPr>
              <w:t>1 cup diced or canned fruit (no sugar)</w:t>
            </w:r>
          </w:p>
        </w:tc>
        <w:tc>
          <w:tcPr>
            <w:tcW w:w="970" w:type="dxa"/>
          </w:tcPr>
          <w:p w14:paraId="12ADF6FF" w14:textId="77777777" w:rsidR="008343B5" w:rsidRPr="00CC52F7" w:rsidRDefault="008343B5" w:rsidP="003939A2">
            <w:pPr>
              <w:pStyle w:val="Tablecell"/>
              <w:jc w:val="center"/>
              <w:rPr>
                <w:rFonts w:eastAsiaTheme="minorHAnsi"/>
              </w:rPr>
            </w:pPr>
            <w:r w:rsidRPr="00CC52F7">
              <w:rPr>
                <w:rFonts w:eastAsiaTheme="minorHAnsi"/>
              </w:rPr>
              <w:t>2</w:t>
            </w:r>
          </w:p>
        </w:tc>
        <w:tc>
          <w:tcPr>
            <w:tcW w:w="970" w:type="dxa"/>
          </w:tcPr>
          <w:p w14:paraId="36E94E42" w14:textId="77777777" w:rsidR="008343B5" w:rsidRPr="00CC52F7" w:rsidRDefault="008343B5" w:rsidP="003939A2">
            <w:pPr>
              <w:pStyle w:val="Tablecell"/>
              <w:jc w:val="center"/>
              <w:rPr>
                <w:rFonts w:eastAsiaTheme="minorHAnsi"/>
              </w:rPr>
            </w:pPr>
            <w:r w:rsidRPr="00CC52F7">
              <w:rPr>
                <w:rFonts w:eastAsiaTheme="minorHAnsi"/>
              </w:rPr>
              <w:t>2</w:t>
            </w:r>
          </w:p>
        </w:tc>
        <w:tc>
          <w:tcPr>
            <w:tcW w:w="970" w:type="dxa"/>
            <w:gridSpan w:val="2"/>
          </w:tcPr>
          <w:p w14:paraId="2F6C079B" w14:textId="77777777" w:rsidR="008343B5" w:rsidRPr="00CC52F7" w:rsidRDefault="008343B5" w:rsidP="003939A2">
            <w:pPr>
              <w:pStyle w:val="Tablecell"/>
              <w:jc w:val="center"/>
              <w:rPr>
                <w:rFonts w:eastAsiaTheme="minorHAnsi"/>
              </w:rPr>
            </w:pPr>
            <w:r w:rsidRPr="00CC52F7">
              <w:rPr>
                <w:rFonts w:eastAsiaTheme="minorHAnsi"/>
              </w:rPr>
              <w:t>2</w:t>
            </w:r>
          </w:p>
        </w:tc>
        <w:tc>
          <w:tcPr>
            <w:tcW w:w="1006" w:type="dxa"/>
          </w:tcPr>
          <w:p w14:paraId="5E6C7FAD" w14:textId="77777777" w:rsidR="008343B5" w:rsidRPr="00CC52F7" w:rsidRDefault="008343B5" w:rsidP="003939A2">
            <w:pPr>
              <w:pStyle w:val="Tablecell"/>
              <w:jc w:val="center"/>
              <w:rPr>
                <w:rFonts w:eastAsiaTheme="minorHAnsi"/>
              </w:rPr>
            </w:pPr>
            <w:r w:rsidRPr="00CC52F7">
              <w:rPr>
                <w:rFonts w:eastAsiaTheme="minorHAnsi"/>
              </w:rPr>
              <w:t>2</w:t>
            </w:r>
          </w:p>
        </w:tc>
      </w:tr>
      <w:tr w:rsidR="008343B5" w:rsidRPr="00CC52F7" w14:paraId="6C6FE83B" w14:textId="77777777" w:rsidTr="003939A2">
        <w:tc>
          <w:tcPr>
            <w:tcW w:w="2266" w:type="dxa"/>
          </w:tcPr>
          <w:p w14:paraId="3A70D5A2" w14:textId="77777777" w:rsidR="008343B5" w:rsidRPr="00CC52F7" w:rsidRDefault="008343B5" w:rsidP="003939A2">
            <w:pPr>
              <w:pStyle w:val="Tablecell"/>
              <w:rPr>
                <w:rFonts w:eastAsiaTheme="minorHAnsi"/>
              </w:rPr>
            </w:pPr>
            <w:r w:rsidRPr="00CC52F7">
              <w:rPr>
                <w:rFonts w:eastAsiaTheme="minorHAnsi"/>
              </w:rPr>
              <w:t>Grain (cereal) foods, mostly wholegrain and/or high cereal fibre varieties, such as breads, cereals, rice, pasta, noodles, polenta, couscous, oats, quinoa and barley</w:t>
            </w:r>
          </w:p>
        </w:tc>
        <w:tc>
          <w:tcPr>
            <w:tcW w:w="2870" w:type="dxa"/>
          </w:tcPr>
          <w:p w14:paraId="15C0722F" w14:textId="31AA8444" w:rsidR="008343B5" w:rsidRPr="00CC52F7" w:rsidRDefault="008343B5" w:rsidP="006A5967">
            <w:pPr>
              <w:pStyle w:val="Tablecell"/>
              <w:rPr>
                <w:rFonts w:eastAsiaTheme="minorHAnsi"/>
              </w:rPr>
            </w:pPr>
            <w:r w:rsidRPr="00CC52F7">
              <w:rPr>
                <w:rFonts w:eastAsiaTheme="minorHAnsi"/>
              </w:rPr>
              <w:t xml:space="preserve">1 slice bread; </w:t>
            </w:r>
            <w:r w:rsidR="001254C1">
              <w:rPr>
                <w:rFonts w:eastAsiaTheme="minorHAnsi"/>
              </w:rPr>
              <w:t xml:space="preserve">½ medium roll or flat bread; </w:t>
            </w:r>
            <w:r w:rsidRPr="00CC52F7">
              <w:rPr>
                <w:rFonts w:eastAsiaTheme="minorHAnsi"/>
              </w:rPr>
              <w:t>½ cup cooked rice, pasta</w:t>
            </w:r>
            <w:r w:rsidR="001254C1">
              <w:rPr>
                <w:rFonts w:eastAsiaTheme="minorHAnsi"/>
              </w:rPr>
              <w:t>,</w:t>
            </w:r>
            <w:r w:rsidRPr="00CC52F7">
              <w:rPr>
                <w:rFonts w:eastAsiaTheme="minorHAnsi"/>
              </w:rPr>
              <w:t xml:space="preserve"> noodles</w:t>
            </w:r>
            <w:r w:rsidR="001254C1">
              <w:rPr>
                <w:rFonts w:eastAsiaTheme="minorHAnsi"/>
              </w:rPr>
              <w:t>, polenta or quinoa</w:t>
            </w:r>
            <w:r w:rsidRPr="00CC52F7">
              <w:rPr>
                <w:rFonts w:eastAsiaTheme="minorHAnsi"/>
              </w:rPr>
              <w:t>; ½ cup porridge; 2/3 cup wheat cereal flakes; ¼ cup muesli; 3 crispbreads</w:t>
            </w:r>
          </w:p>
        </w:tc>
        <w:tc>
          <w:tcPr>
            <w:tcW w:w="970" w:type="dxa"/>
          </w:tcPr>
          <w:p w14:paraId="12E92FBF" w14:textId="77777777" w:rsidR="008343B5" w:rsidRPr="00CC52F7" w:rsidRDefault="008343B5" w:rsidP="003939A2">
            <w:pPr>
              <w:pStyle w:val="Tablecell"/>
              <w:jc w:val="center"/>
              <w:rPr>
                <w:rFonts w:eastAsiaTheme="minorHAnsi"/>
              </w:rPr>
            </w:pPr>
            <w:r w:rsidRPr="00CC52F7">
              <w:rPr>
                <w:rFonts w:eastAsiaTheme="minorHAnsi"/>
              </w:rPr>
              <w:t>8</w:t>
            </w:r>
          </w:p>
        </w:tc>
        <w:tc>
          <w:tcPr>
            <w:tcW w:w="970" w:type="dxa"/>
          </w:tcPr>
          <w:p w14:paraId="16D96E7B" w14:textId="77777777" w:rsidR="008343B5" w:rsidRPr="00CC52F7" w:rsidRDefault="008343B5" w:rsidP="003939A2">
            <w:pPr>
              <w:pStyle w:val="Tablecell"/>
              <w:jc w:val="center"/>
              <w:rPr>
                <w:rFonts w:eastAsiaTheme="minorHAnsi"/>
              </w:rPr>
            </w:pPr>
            <w:r w:rsidRPr="00CC52F7">
              <w:rPr>
                <w:rFonts w:eastAsiaTheme="minorHAnsi"/>
              </w:rPr>
              <w:t>8 ½</w:t>
            </w:r>
          </w:p>
        </w:tc>
        <w:tc>
          <w:tcPr>
            <w:tcW w:w="970" w:type="dxa"/>
            <w:gridSpan w:val="2"/>
          </w:tcPr>
          <w:p w14:paraId="2E703216" w14:textId="77777777" w:rsidR="008343B5" w:rsidRPr="00CC52F7" w:rsidRDefault="008343B5" w:rsidP="003939A2">
            <w:pPr>
              <w:pStyle w:val="Tablecell"/>
              <w:jc w:val="center"/>
              <w:rPr>
                <w:rFonts w:eastAsiaTheme="minorHAnsi"/>
              </w:rPr>
            </w:pPr>
            <w:r w:rsidRPr="00CC52F7">
              <w:rPr>
                <w:rFonts w:eastAsiaTheme="minorHAnsi"/>
              </w:rPr>
              <w:t>9</w:t>
            </w:r>
          </w:p>
        </w:tc>
        <w:tc>
          <w:tcPr>
            <w:tcW w:w="1006" w:type="dxa"/>
          </w:tcPr>
          <w:p w14:paraId="213E41D2" w14:textId="77777777" w:rsidR="008343B5" w:rsidRPr="00CC52F7" w:rsidRDefault="008343B5" w:rsidP="003939A2">
            <w:pPr>
              <w:pStyle w:val="Tablecell"/>
              <w:jc w:val="center"/>
              <w:rPr>
                <w:rFonts w:eastAsiaTheme="minorHAnsi"/>
              </w:rPr>
            </w:pPr>
            <w:r w:rsidRPr="00CC52F7">
              <w:rPr>
                <w:rFonts w:eastAsiaTheme="minorHAnsi"/>
              </w:rPr>
              <w:t>9</w:t>
            </w:r>
          </w:p>
        </w:tc>
      </w:tr>
      <w:tr w:rsidR="008343B5" w:rsidRPr="00CC52F7" w14:paraId="3A945B00" w14:textId="77777777" w:rsidTr="003939A2">
        <w:tc>
          <w:tcPr>
            <w:tcW w:w="2266" w:type="dxa"/>
          </w:tcPr>
          <w:p w14:paraId="1C2D2290" w14:textId="77777777" w:rsidR="008343B5" w:rsidRPr="00CC52F7" w:rsidRDefault="008343B5" w:rsidP="003939A2">
            <w:pPr>
              <w:pStyle w:val="Tablecell"/>
              <w:rPr>
                <w:rFonts w:eastAsiaTheme="minorHAnsi"/>
              </w:rPr>
            </w:pPr>
            <w:r w:rsidRPr="00CC52F7">
              <w:rPr>
                <w:rFonts w:eastAsiaTheme="minorHAnsi"/>
              </w:rPr>
              <w:t>Lean meats and poultry, fish, eggs, tofu, nuts and seeds, and legumes/beans</w:t>
            </w:r>
          </w:p>
        </w:tc>
        <w:tc>
          <w:tcPr>
            <w:tcW w:w="2870" w:type="dxa"/>
          </w:tcPr>
          <w:p w14:paraId="0A939CFF" w14:textId="53917648" w:rsidR="008343B5" w:rsidRPr="00CC52F7" w:rsidRDefault="008343B5" w:rsidP="000B3F44">
            <w:pPr>
              <w:pStyle w:val="Tablecell"/>
              <w:rPr>
                <w:rFonts w:eastAsiaTheme="minorHAnsi"/>
              </w:rPr>
            </w:pPr>
            <w:r w:rsidRPr="00CC52F7">
              <w:rPr>
                <w:rFonts w:eastAsiaTheme="minorHAnsi"/>
              </w:rPr>
              <w:t xml:space="preserve">65 g cooked lean red meat; 80 g cooked chicken; </w:t>
            </w:r>
            <w:r w:rsidR="009A1A9F" w:rsidRPr="00CC52F7">
              <w:rPr>
                <w:rFonts w:eastAsiaTheme="minorHAnsi"/>
              </w:rPr>
              <w:t>100</w:t>
            </w:r>
            <w:r w:rsidR="009A1A9F">
              <w:rPr>
                <w:rFonts w:eastAsiaTheme="minorHAnsi"/>
              </w:rPr>
              <w:t> </w:t>
            </w:r>
            <w:r w:rsidR="009A1A9F" w:rsidRPr="00CC52F7">
              <w:rPr>
                <w:rFonts w:eastAsiaTheme="minorHAnsi"/>
              </w:rPr>
              <w:t>g</w:t>
            </w:r>
            <w:r w:rsidR="009A1A9F">
              <w:rPr>
                <w:rFonts w:eastAsiaTheme="minorHAnsi"/>
              </w:rPr>
              <w:t> </w:t>
            </w:r>
            <w:r w:rsidRPr="00CC52F7">
              <w:rPr>
                <w:rFonts w:eastAsiaTheme="minorHAnsi"/>
              </w:rPr>
              <w:t>cooked fish fillet; 2 large eggs; 1 cup cooked lentils or canned beans; 170 g tofu; 30 g nuts, seeds, peanut or almond butter or tahini</w:t>
            </w:r>
          </w:p>
        </w:tc>
        <w:tc>
          <w:tcPr>
            <w:tcW w:w="970" w:type="dxa"/>
          </w:tcPr>
          <w:p w14:paraId="5BFA9C55" w14:textId="77777777" w:rsidR="008343B5" w:rsidRPr="00CC52F7" w:rsidRDefault="008343B5" w:rsidP="003939A2">
            <w:pPr>
              <w:pStyle w:val="Tablecell"/>
              <w:jc w:val="center"/>
              <w:rPr>
                <w:rFonts w:eastAsiaTheme="minorHAnsi"/>
              </w:rPr>
            </w:pPr>
            <w:r w:rsidRPr="00CC52F7">
              <w:rPr>
                <w:rFonts w:eastAsiaTheme="minorHAnsi"/>
              </w:rPr>
              <w:t>3 ½</w:t>
            </w:r>
          </w:p>
        </w:tc>
        <w:tc>
          <w:tcPr>
            <w:tcW w:w="970" w:type="dxa"/>
          </w:tcPr>
          <w:p w14:paraId="384C3D79" w14:textId="77777777" w:rsidR="008343B5" w:rsidRPr="00CC52F7" w:rsidRDefault="008343B5" w:rsidP="003939A2">
            <w:pPr>
              <w:pStyle w:val="Tablecell"/>
              <w:jc w:val="center"/>
              <w:rPr>
                <w:rFonts w:eastAsiaTheme="minorHAnsi"/>
              </w:rPr>
            </w:pPr>
            <w:r w:rsidRPr="00CC52F7">
              <w:rPr>
                <w:rFonts w:eastAsiaTheme="minorHAnsi"/>
              </w:rPr>
              <w:t>3 ½</w:t>
            </w:r>
          </w:p>
        </w:tc>
        <w:tc>
          <w:tcPr>
            <w:tcW w:w="970" w:type="dxa"/>
            <w:gridSpan w:val="2"/>
          </w:tcPr>
          <w:p w14:paraId="5FDF2791" w14:textId="77777777" w:rsidR="008343B5" w:rsidRPr="00CC52F7" w:rsidRDefault="008343B5" w:rsidP="003939A2">
            <w:pPr>
              <w:pStyle w:val="Tablecell"/>
              <w:jc w:val="center"/>
              <w:rPr>
                <w:rFonts w:eastAsiaTheme="minorHAnsi"/>
              </w:rPr>
            </w:pPr>
            <w:r w:rsidRPr="00CC52F7">
              <w:rPr>
                <w:rFonts w:eastAsiaTheme="minorHAnsi"/>
              </w:rPr>
              <w:t xml:space="preserve">2 ½ </w:t>
            </w:r>
          </w:p>
        </w:tc>
        <w:tc>
          <w:tcPr>
            <w:tcW w:w="1006" w:type="dxa"/>
          </w:tcPr>
          <w:p w14:paraId="0EFDD300" w14:textId="77777777" w:rsidR="008343B5" w:rsidRPr="00CC52F7" w:rsidRDefault="008343B5" w:rsidP="003939A2">
            <w:pPr>
              <w:pStyle w:val="Tablecell"/>
              <w:jc w:val="center"/>
              <w:rPr>
                <w:rFonts w:eastAsiaTheme="minorHAnsi"/>
              </w:rPr>
            </w:pPr>
            <w:r w:rsidRPr="00CC52F7">
              <w:rPr>
                <w:rFonts w:eastAsiaTheme="minorHAnsi"/>
              </w:rPr>
              <w:t xml:space="preserve">2 ½ </w:t>
            </w:r>
          </w:p>
        </w:tc>
      </w:tr>
      <w:tr w:rsidR="008343B5" w:rsidRPr="00CC52F7" w14:paraId="4474F9E0" w14:textId="77777777" w:rsidTr="003939A2">
        <w:tc>
          <w:tcPr>
            <w:tcW w:w="2266" w:type="dxa"/>
          </w:tcPr>
          <w:p w14:paraId="6873EB16" w14:textId="77777777" w:rsidR="008343B5" w:rsidRPr="00CC52F7" w:rsidRDefault="008343B5" w:rsidP="003939A2">
            <w:pPr>
              <w:pStyle w:val="Tablecell"/>
              <w:rPr>
                <w:rFonts w:eastAsiaTheme="minorHAnsi"/>
              </w:rPr>
            </w:pPr>
            <w:r w:rsidRPr="00CC52F7">
              <w:rPr>
                <w:rFonts w:eastAsiaTheme="minorHAnsi"/>
              </w:rPr>
              <w:t>Milk, yoghurt, cheese and/or their alternatives (mostly reduced fat)</w:t>
            </w:r>
          </w:p>
        </w:tc>
        <w:tc>
          <w:tcPr>
            <w:tcW w:w="2870" w:type="dxa"/>
          </w:tcPr>
          <w:p w14:paraId="420E8DE6" w14:textId="38301BC3" w:rsidR="008343B5" w:rsidRPr="00CC52F7" w:rsidRDefault="008343B5" w:rsidP="003939A2">
            <w:pPr>
              <w:pStyle w:val="Tablecell"/>
              <w:rPr>
                <w:rFonts w:eastAsiaTheme="minorHAnsi"/>
              </w:rPr>
            </w:pPr>
            <w:r w:rsidRPr="00CC52F7">
              <w:rPr>
                <w:rFonts w:eastAsiaTheme="minorHAnsi"/>
              </w:rPr>
              <w:t xml:space="preserve">1 cup milk; 200 g yoghurt; </w:t>
            </w:r>
            <w:r w:rsidRPr="00CC52F7">
              <w:rPr>
                <w:rFonts w:eastAsiaTheme="minorHAnsi"/>
              </w:rPr>
              <w:br/>
              <w:t xml:space="preserve">40 g hard cheese; </w:t>
            </w:r>
            <w:r w:rsidR="001254C1">
              <w:rPr>
                <w:rFonts w:eastAsiaTheme="minorHAnsi"/>
              </w:rPr>
              <w:t xml:space="preserve">½ cup ricotta cheese; </w:t>
            </w:r>
            <w:r w:rsidRPr="00CC52F7">
              <w:rPr>
                <w:rFonts w:eastAsiaTheme="minorHAnsi"/>
              </w:rPr>
              <w:t>1 cup soy</w:t>
            </w:r>
            <w:r w:rsidR="001254C1">
              <w:rPr>
                <w:rFonts w:eastAsiaTheme="minorHAnsi"/>
              </w:rPr>
              <w:t>, rice or</w:t>
            </w:r>
            <w:r w:rsidRPr="00CC52F7">
              <w:rPr>
                <w:rFonts w:eastAsiaTheme="minorHAnsi"/>
              </w:rPr>
              <w:t xml:space="preserve"> other cereal drink with added calcium</w:t>
            </w:r>
          </w:p>
        </w:tc>
        <w:tc>
          <w:tcPr>
            <w:tcW w:w="970" w:type="dxa"/>
          </w:tcPr>
          <w:p w14:paraId="43668167" w14:textId="77777777" w:rsidR="008343B5" w:rsidRPr="00CC52F7" w:rsidRDefault="008343B5" w:rsidP="003939A2">
            <w:pPr>
              <w:pStyle w:val="Tablecell"/>
              <w:jc w:val="center"/>
              <w:rPr>
                <w:rFonts w:eastAsiaTheme="minorHAnsi"/>
              </w:rPr>
            </w:pPr>
            <w:r w:rsidRPr="00CC52F7">
              <w:rPr>
                <w:rFonts w:eastAsiaTheme="minorHAnsi"/>
              </w:rPr>
              <w:t>3 ½</w:t>
            </w:r>
          </w:p>
        </w:tc>
        <w:tc>
          <w:tcPr>
            <w:tcW w:w="970" w:type="dxa"/>
          </w:tcPr>
          <w:p w14:paraId="4E7F25E2" w14:textId="77777777" w:rsidR="008343B5" w:rsidRPr="00CC52F7" w:rsidRDefault="008343B5" w:rsidP="003939A2">
            <w:pPr>
              <w:pStyle w:val="Tablecell"/>
              <w:jc w:val="center"/>
              <w:rPr>
                <w:rFonts w:eastAsiaTheme="minorHAnsi"/>
              </w:rPr>
            </w:pPr>
            <w:r w:rsidRPr="00CC52F7">
              <w:rPr>
                <w:rFonts w:eastAsiaTheme="minorHAnsi"/>
              </w:rPr>
              <w:t>2 ½</w:t>
            </w:r>
          </w:p>
        </w:tc>
        <w:tc>
          <w:tcPr>
            <w:tcW w:w="970" w:type="dxa"/>
            <w:gridSpan w:val="2"/>
          </w:tcPr>
          <w:p w14:paraId="7EDD244B" w14:textId="77777777" w:rsidR="008343B5" w:rsidRPr="00CC52F7" w:rsidRDefault="008343B5" w:rsidP="003939A2">
            <w:pPr>
              <w:pStyle w:val="Tablecell"/>
              <w:jc w:val="center"/>
              <w:rPr>
                <w:rFonts w:eastAsiaTheme="minorHAnsi"/>
              </w:rPr>
            </w:pPr>
            <w:r w:rsidRPr="00CC52F7">
              <w:rPr>
                <w:rFonts w:eastAsiaTheme="minorHAnsi"/>
              </w:rPr>
              <w:t>4</w:t>
            </w:r>
          </w:p>
        </w:tc>
        <w:tc>
          <w:tcPr>
            <w:tcW w:w="1006" w:type="dxa"/>
          </w:tcPr>
          <w:p w14:paraId="04C63F3F" w14:textId="77777777" w:rsidR="008343B5" w:rsidRPr="00CC52F7" w:rsidRDefault="008343B5" w:rsidP="003939A2">
            <w:pPr>
              <w:pStyle w:val="Tablecell"/>
              <w:jc w:val="center"/>
              <w:rPr>
                <w:rFonts w:eastAsiaTheme="minorHAnsi"/>
              </w:rPr>
            </w:pPr>
            <w:r w:rsidRPr="00CC52F7">
              <w:rPr>
                <w:rFonts w:eastAsiaTheme="minorHAnsi"/>
              </w:rPr>
              <w:t xml:space="preserve">2 ½ </w:t>
            </w:r>
          </w:p>
        </w:tc>
      </w:tr>
      <w:tr w:rsidR="008343B5" w:rsidRPr="00CC52F7" w14:paraId="55F63486" w14:textId="77777777" w:rsidTr="003939A2">
        <w:tc>
          <w:tcPr>
            <w:tcW w:w="5136" w:type="dxa"/>
            <w:gridSpan w:val="2"/>
          </w:tcPr>
          <w:p w14:paraId="56A2E3BC" w14:textId="77777777" w:rsidR="008343B5" w:rsidRPr="00CC52F7" w:rsidRDefault="008343B5" w:rsidP="003939A2">
            <w:pPr>
              <w:pStyle w:val="Tablecell"/>
              <w:rPr>
                <w:rFonts w:eastAsiaTheme="minorHAnsi"/>
              </w:rPr>
            </w:pPr>
            <w:r w:rsidRPr="00CC52F7">
              <w:rPr>
                <w:rFonts w:eastAsiaTheme="minorHAnsi"/>
              </w:rPr>
              <w:t>Approximate number of additional serves from the five food groups or discretionary choices</w:t>
            </w:r>
          </w:p>
        </w:tc>
        <w:tc>
          <w:tcPr>
            <w:tcW w:w="970" w:type="dxa"/>
          </w:tcPr>
          <w:p w14:paraId="42078993" w14:textId="77777777" w:rsidR="008343B5" w:rsidRPr="00CC52F7" w:rsidRDefault="008343B5" w:rsidP="003939A2">
            <w:pPr>
              <w:pStyle w:val="Tablecell"/>
              <w:jc w:val="center"/>
              <w:rPr>
                <w:rFonts w:eastAsiaTheme="minorHAnsi"/>
              </w:rPr>
            </w:pPr>
            <w:r w:rsidRPr="00CC52F7">
              <w:rPr>
                <w:rFonts w:eastAsiaTheme="minorHAnsi"/>
              </w:rPr>
              <w:t>0–3</w:t>
            </w:r>
          </w:p>
        </w:tc>
        <w:tc>
          <w:tcPr>
            <w:tcW w:w="970" w:type="dxa"/>
          </w:tcPr>
          <w:p w14:paraId="3635A3EB" w14:textId="77777777" w:rsidR="008343B5" w:rsidRPr="00CC52F7" w:rsidRDefault="008343B5" w:rsidP="003939A2">
            <w:pPr>
              <w:pStyle w:val="Tablecell"/>
              <w:jc w:val="center"/>
              <w:rPr>
                <w:rFonts w:eastAsiaTheme="minorHAnsi"/>
              </w:rPr>
            </w:pPr>
            <w:r w:rsidRPr="00CC52F7">
              <w:rPr>
                <w:rFonts w:eastAsiaTheme="minorHAnsi"/>
              </w:rPr>
              <w:t>0–2 ½</w:t>
            </w:r>
          </w:p>
        </w:tc>
        <w:tc>
          <w:tcPr>
            <w:tcW w:w="970" w:type="dxa"/>
            <w:gridSpan w:val="2"/>
          </w:tcPr>
          <w:p w14:paraId="42DE4E34" w14:textId="77777777" w:rsidR="008343B5" w:rsidRPr="00CC52F7" w:rsidRDefault="008343B5" w:rsidP="003939A2">
            <w:pPr>
              <w:pStyle w:val="Tablecell"/>
              <w:jc w:val="center"/>
              <w:rPr>
                <w:rFonts w:eastAsiaTheme="minorHAnsi"/>
              </w:rPr>
            </w:pPr>
            <w:r w:rsidRPr="00CC52F7">
              <w:rPr>
                <w:rFonts w:eastAsiaTheme="minorHAnsi"/>
              </w:rPr>
              <w:t>0–3</w:t>
            </w:r>
          </w:p>
        </w:tc>
        <w:tc>
          <w:tcPr>
            <w:tcW w:w="1006" w:type="dxa"/>
          </w:tcPr>
          <w:p w14:paraId="656B06F1" w14:textId="77777777" w:rsidR="008343B5" w:rsidRPr="00CC52F7" w:rsidRDefault="008343B5" w:rsidP="003939A2">
            <w:pPr>
              <w:pStyle w:val="Tablecell"/>
              <w:jc w:val="center"/>
              <w:rPr>
                <w:rFonts w:eastAsiaTheme="minorHAnsi"/>
              </w:rPr>
            </w:pPr>
            <w:r w:rsidRPr="00CC52F7">
              <w:rPr>
                <w:rFonts w:eastAsiaTheme="minorHAnsi"/>
              </w:rPr>
              <w:t>0–2 ½</w:t>
            </w:r>
          </w:p>
        </w:tc>
      </w:tr>
    </w:tbl>
    <w:p w14:paraId="6149E4E0" w14:textId="08ECBB07" w:rsidR="008343B5" w:rsidRPr="00CC52F7" w:rsidRDefault="008343B5" w:rsidP="008343B5">
      <w:pPr>
        <w:pStyle w:val="source"/>
        <w:rPr>
          <w:noProof w:val="0"/>
          <w:lang w:val="en-AU"/>
        </w:rPr>
      </w:pPr>
      <w:r w:rsidRPr="00CC52F7">
        <w:rPr>
          <w:noProof w:val="0"/>
          <w:lang w:val="en-AU"/>
        </w:rPr>
        <w:t>Source:</w:t>
      </w:r>
      <w:r w:rsidRPr="00CC52F7">
        <w:rPr>
          <w:noProof w:val="0"/>
          <w:lang w:val="en-AU"/>
        </w:rPr>
        <w:tab/>
      </w:r>
      <w:r w:rsidRPr="00CC52F7">
        <w:rPr>
          <w:noProof w:val="0"/>
          <w:lang w:val="en-AU"/>
        </w:rPr>
        <w:fldChar w:fldCharType="begin"/>
      </w:r>
      <w:r w:rsidR="00C06F91">
        <w:rPr>
          <w:noProof w:val="0"/>
          <w:lang w:val="en-AU"/>
        </w:rPr>
        <w:instrText xml:space="preserve"> ADDIN EN.CITE &lt;EndNote&gt;&lt;Cite&gt;&lt;Author&gt;NHMRC&lt;/Author&gt;&lt;Year&gt;2013&lt;/Year&gt;&lt;RecNum&gt;7943&lt;/RecNum&gt;&lt;DisplayText&gt;(&lt;style font="Century Gothic" size="8"&gt;NHMRC 2013a&lt;/style&gt;)&lt;/DisplayText&gt;&lt;record&gt;&lt;rec-number&gt;7943&lt;/rec-number&gt;&lt;foreign-keys&gt;&lt;key app="EN" db-id="vzsv50d9v5f5a2ep2afp0df9fzwzd5pz0wts"&gt;7943&lt;/key&gt;&lt;/foreign-keys&gt;&lt;ref-type name="Book"&gt;6&lt;/ref-type&gt;&lt;contributors&gt;&lt;authors&gt;&lt;author&gt;NHMRC,&lt;/author&gt;&lt;/authors&gt;&lt;/contributors&gt;&lt;titles&gt;&lt;title&gt;Australian Dietary Guidelines&lt;/title&gt;&lt;/titles&gt;&lt;dates&gt;&lt;year&gt;2013&lt;/year&gt;&lt;/dates&gt;&lt;pub-location&gt;Canberra&lt;/pub-location&gt;&lt;publisher&gt;National Health and Medical Research Council&lt;/publisher&gt;&lt;urls&gt;&lt;related-urls&gt;&lt;url&gt;http://www.nhmrc.gov.au/guidelines/publications/n55&lt;/url&gt;&lt;/related-urls&gt;&lt;/urls&gt;&lt;/record&gt;&lt;/Cite&gt;&lt;/EndNote&gt;</w:instrText>
      </w:r>
      <w:r w:rsidRPr="00CC52F7">
        <w:rPr>
          <w:noProof w:val="0"/>
          <w:lang w:val="en-AU"/>
        </w:rPr>
        <w:fldChar w:fldCharType="separate"/>
      </w:r>
      <w:r w:rsidR="00C06F91">
        <w:rPr>
          <w:lang w:val="en-AU"/>
        </w:rPr>
        <w:t>(</w:t>
      </w:r>
      <w:r w:rsidR="00C06F91" w:rsidRPr="00C06F91">
        <w:rPr>
          <w:lang w:val="en-AU"/>
        </w:rPr>
        <w:t>NHMRC 2013a</w:t>
      </w:r>
      <w:r w:rsidR="00C06F91">
        <w:rPr>
          <w:lang w:val="en-AU"/>
        </w:rPr>
        <w:t>)</w:t>
      </w:r>
      <w:r w:rsidRPr="00CC52F7">
        <w:rPr>
          <w:noProof w:val="0"/>
          <w:lang w:val="en-AU"/>
        </w:rPr>
        <w:fldChar w:fldCharType="end"/>
      </w:r>
      <w:r w:rsidRPr="00CC52F7">
        <w:rPr>
          <w:noProof w:val="0"/>
          <w:lang w:val="en-AU"/>
        </w:rPr>
        <w:t>.</w:t>
      </w:r>
    </w:p>
    <w:p w14:paraId="6ADE4A4D" w14:textId="73FBA4F1" w:rsidR="008343B5" w:rsidRPr="00CC52F7" w:rsidRDefault="008343B5" w:rsidP="008343B5">
      <w:pPr>
        <w:pStyle w:val="TableName"/>
      </w:pPr>
      <w:bookmarkStart w:id="42" w:name="_Toc5022915"/>
      <w:bookmarkStart w:id="43" w:name="_Toc41914145"/>
      <w:r w:rsidRPr="00CC52F7">
        <w:t xml:space="preserve">Table </w:t>
      </w:r>
      <w:r w:rsidR="007F6B71">
        <w:t>2</w:t>
      </w:r>
      <w:r w:rsidRPr="00CC52F7">
        <w:t>:</w:t>
      </w:r>
      <w:r w:rsidRPr="00CC52F7">
        <w:tab/>
      </w:r>
      <w:bookmarkEnd w:id="40"/>
      <w:r w:rsidRPr="00CC52F7">
        <w:t>Practical advice on nutritious foods during pregnancy</w:t>
      </w:r>
      <w:bookmarkEnd w:id="42"/>
      <w:bookmarkEnd w:id="43"/>
    </w:p>
    <w:tbl>
      <w:tblPr>
        <w:tblStyle w:val="TableGrid"/>
        <w:tblW w:w="0" w:type="auto"/>
        <w:tblLook w:val="04A0" w:firstRow="1" w:lastRow="0" w:firstColumn="1" w:lastColumn="0" w:noHBand="0" w:noVBand="1"/>
        <w:tblDescription w:val="The table lists considerations about the different food groups that are specific to pregnancy. "/>
      </w:tblPr>
      <w:tblGrid>
        <w:gridCol w:w="2001"/>
        <w:gridCol w:w="7019"/>
      </w:tblGrid>
      <w:tr w:rsidR="008343B5" w:rsidRPr="00CC52F7" w14:paraId="24608D81" w14:textId="77777777" w:rsidTr="003939A2">
        <w:trPr>
          <w:tblHeader/>
        </w:trPr>
        <w:tc>
          <w:tcPr>
            <w:tcW w:w="2004" w:type="dxa"/>
            <w:shd w:val="clear" w:color="auto" w:fill="989CAD"/>
          </w:tcPr>
          <w:p w14:paraId="6CD55F82" w14:textId="77777777" w:rsidR="008343B5" w:rsidRPr="00CC52F7" w:rsidRDefault="008343B5" w:rsidP="003939A2">
            <w:pPr>
              <w:pStyle w:val="Tablecell"/>
              <w:keepNext/>
              <w:rPr>
                <w:b/>
              </w:rPr>
            </w:pPr>
            <w:r w:rsidRPr="00CC52F7">
              <w:rPr>
                <w:b/>
              </w:rPr>
              <w:t>Food group</w:t>
            </w:r>
          </w:p>
        </w:tc>
        <w:tc>
          <w:tcPr>
            <w:tcW w:w="7045" w:type="dxa"/>
            <w:shd w:val="clear" w:color="auto" w:fill="989CAD"/>
          </w:tcPr>
          <w:p w14:paraId="50BE0206" w14:textId="77777777" w:rsidR="008343B5" w:rsidRPr="00CC52F7" w:rsidRDefault="008343B5" w:rsidP="003939A2">
            <w:pPr>
              <w:pStyle w:val="tablebullets"/>
              <w:keepNext/>
              <w:numPr>
                <w:ilvl w:val="0"/>
                <w:numId w:val="0"/>
              </w:numPr>
              <w:rPr>
                <w:b/>
                <w:lang w:val="en-AU"/>
              </w:rPr>
            </w:pPr>
            <w:r w:rsidRPr="00CC52F7">
              <w:rPr>
                <w:b/>
                <w:lang w:val="en-AU"/>
              </w:rPr>
              <w:t>Considerations</w:t>
            </w:r>
          </w:p>
        </w:tc>
      </w:tr>
      <w:tr w:rsidR="008343B5" w:rsidRPr="00CC52F7" w14:paraId="1AAAABB9" w14:textId="77777777" w:rsidTr="003939A2">
        <w:tc>
          <w:tcPr>
            <w:tcW w:w="2004" w:type="dxa"/>
          </w:tcPr>
          <w:p w14:paraId="272141DE" w14:textId="77777777" w:rsidR="008343B5" w:rsidRPr="00CC52F7" w:rsidRDefault="008343B5" w:rsidP="003939A2">
            <w:pPr>
              <w:pStyle w:val="Tablecell"/>
              <w:keepNext/>
              <w:rPr>
                <w:rFonts w:eastAsia="Times"/>
              </w:rPr>
            </w:pPr>
            <w:r w:rsidRPr="00CC52F7">
              <w:t>Vegetables, legumes/ beans and fruit</w:t>
            </w:r>
          </w:p>
        </w:tc>
        <w:tc>
          <w:tcPr>
            <w:tcW w:w="7045" w:type="dxa"/>
          </w:tcPr>
          <w:p w14:paraId="41E8975F" w14:textId="77777777" w:rsidR="008343B5" w:rsidRPr="00CC52F7" w:rsidRDefault="008343B5" w:rsidP="003939A2">
            <w:pPr>
              <w:pStyle w:val="tablebullets"/>
              <w:keepNext/>
              <w:rPr>
                <w:lang w:val="en-AU"/>
              </w:rPr>
            </w:pPr>
            <w:r w:rsidRPr="00CC52F7">
              <w:rPr>
                <w:lang w:val="en-AU"/>
              </w:rPr>
              <w:t>Many women need to increase their consumption of vegetables, legumes/beans and fruit</w:t>
            </w:r>
          </w:p>
          <w:p w14:paraId="1303FA6C" w14:textId="77777777" w:rsidR="008343B5" w:rsidRPr="00CC52F7" w:rsidRDefault="008343B5" w:rsidP="003939A2">
            <w:pPr>
              <w:pStyle w:val="tablebullets"/>
              <w:keepNext/>
              <w:rPr>
                <w:lang w:val="en-AU"/>
              </w:rPr>
            </w:pPr>
            <w:r w:rsidRPr="00CC52F7">
              <w:rPr>
                <w:lang w:val="en-AU"/>
              </w:rPr>
              <w:t>Due to the risk of listeriosis, pre-prepared or pre-packaged cut fruit or vegetables should be cooked. Pre-prepared salad vegetables (eg from salad bars) should be avoided</w:t>
            </w:r>
          </w:p>
        </w:tc>
      </w:tr>
      <w:tr w:rsidR="008343B5" w:rsidRPr="00CC52F7" w14:paraId="26ED5AD3" w14:textId="77777777" w:rsidTr="003939A2">
        <w:tc>
          <w:tcPr>
            <w:tcW w:w="2004" w:type="dxa"/>
          </w:tcPr>
          <w:p w14:paraId="208A8B4F" w14:textId="77777777" w:rsidR="008343B5" w:rsidRPr="00CC52F7" w:rsidRDefault="008343B5" w:rsidP="003939A2">
            <w:pPr>
              <w:pStyle w:val="Tablecell"/>
              <w:rPr>
                <w:rFonts w:eastAsia="Times"/>
              </w:rPr>
            </w:pPr>
            <w:r w:rsidRPr="00CC52F7">
              <w:t>Grain (cereal) foods</w:t>
            </w:r>
          </w:p>
        </w:tc>
        <w:tc>
          <w:tcPr>
            <w:tcW w:w="7045" w:type="dxa"/>
          </w:tcPr>
          <w:p w14:paraId="7E0F2AE4" w14:textId="77777777" w:rsidR="008343B5" w:rsidRPr="00CC52F7" w:rsidRDefault="008343B5" w:rsidP="003939A2">
            <w:pPr>
              <w:pStyle w:val="tablebullets"/>
              <w:rPr>
                <w:lang w:val="en-AU"/>
              </w:rPr>
            </w:pPr>
            <w:r w:rsidRPr="00CC52F7">
              <w:rPr>
                <w:lang w:val="en-AU"/>
              </w:rPr>
              <w:t>While bread in Australia contains iodine and folate, supplementary folate is recommended preconception and in the first trimester and iodine should be supplemented preconception and throughout pregnancy and breastfeeding</w:t>
            </w:r>
          </w:p>
        </w:tc>
      </w:tr>
      <w:tr w:rsidR="008343B5" w:rsidRPr="00CC52F7" w14:paraId="18A768E7" w14:textId="77777777" w:rsidTr="003939A2">
        <w:tc>
          <w:tcPr>
            <w:tcW w:w="2004" w:type="dxa"/>
          </w:tcPr>
          <w:p w14:paraId="7AC21D00" w14:textId="77777777" w:rsidR="008343B5" w:rsidRPr="00CC52F7" w:rsidRDefault="008343B5" w:rsidP="003939A2">
            <w:pPr>
              <w:pStyle w:val="Tablecell"/>
              <w:rPr>
                <w:rFonts w:eastAsia="Times"/>
              </w:rPr>
            </w:pPr>
            <w:r w:rsidRPr="00CC52F7">
              <w:t>Lean meats and poultry, fish, eggs, tofu, nuts and seeds, legumes/beans</w:t>
            </w:r>
          </w:p>
        </w:tc>
        <w:tc>
          <w:tcPr>
            <w:tcW w:w="7045" w:type="dxa"/>
          </w:tcPr>
          <w:p w14:paraId="03DF8CBA" w14:textId="77777777" w:rsidR="008343B5" w:rsidRPr="00CC52F7" w:rsidRDefault="008343B5" w:rsidP="003939A2">
            <w:pPr>
              <w:pStyle w:val="tablebullets"/>
              <w:rPr>
                <w:lang w:val="en-AU"/>
              </w:rPr>
            </w:pPr>
            <w:r w:rsidRPr="00CC52F7">
              <w:rPr>
                <w:lang w:val="en-AU"/>
              </w:rPr>
              <w:t>Raw or undercooked meat, chilled pre-cooked meats, and pâté and meat spreads should be avoided during pregnancy due to risk of listeriosis</w:t>
            </w:r>
          </w:p>
          <w:p w14:paraId="32267BA3" w14:textId="77777777" w:rsidR="008343B5" w:rsidRPr="00CC52F7" w:rsidRDefault="008343B5" w:rsidP="003939A2">
            <w:pPr>
              <w:pStyle w:val="tablebullets"/>
              <w:rPr>
                <w:lang w:val="en-AU"/>
              </w:rPr>
            </w:pPr>
            <w:r w:rsidRPr="00CC52F7">
              <w:rPr>
                <w:lang w:val="en-AU"/>
              </w:rPr>
              <w:t>Care needs to be taken with consumption of some fish species (eg shark/flake, marlin or broadbill/swordfish, orange roughy and catfish) due to the potentially higher mercury content</w:t>
            </w:r>
          </w:p>
          <w:p w14:paraId="0961DB4F" w14:textId="77777777" w:rsidR="008343B5" w:rsidRPr="00CC52F7" w:rsidRDefault="008343B5" w:rsidP="003939A2">
            <w:pPr>
              <w:pStyle w:val="tablebullets"/>
              <w:rPr>
                <w:lang w:val="en-AU"/>
              </w:rPr>
            </w:pPr>
            <w:r w:rsidRPr="00CC52F7">
              <w:rPr>
                <w:lang w:val="en-AU"/>
              </w:rPr>
              <w:t>Foods containing raw eggs should be avoided due to the risk of salmonella</w:t>
            </w:r>
          </w:p>
          <w:p w14:paraId="0A2716EE" w14:textId="77777777" w:rsidR="008343B5" w:rsidRPr="00CC52F7" w:rsidRDefault="008343B5" w:rsidP="003939A2">
            <w:pPr>
              <w:pStyle w:val="tablebullets"/>
              <w:rPr>
                <w:lang w:val="en-AU"/>
              </w:rPr>
            </w:pPr>
            <w:r w:rsidRPr="00CC52F7">
              <w:rPr>
                <w:lang w:val="en-AU"/>
              </w:rPr>
              <w:t>Nuts need only be avoided if the woman has an allergy to them</w:t>
            </w:r>
          </w:p>
        </w:tc>
      </w:tr>
      <w:tr w:rsidR="008343B5" w:rsidRPr="00CC52F7" w14:paraId="07A5787A" w14:textId="77777777" w:rsidTr="003939A2">
        <w:tc>
          <w:tcPr>
            <w:tcW w:w="2004" w:type="dxa"/>
          </w:tcPr>
          <w:p w14:paraId="6970217C" w14:textId="77777777" w:rsidR="008343B5" w:rsidRPr="00CC52F7" w:rsidRDefault="008343B5" w:rsidP="003939A2">
            <w:pPr>
              <w:pStyle w:val="Tablecell"/>
              <w:rPr>
                <w:rFonts w:eastAsia="Times"/>
              </w:rPr>
            </w:pPr>
            <w:r w:rsidRPr="00CC52F7">
              <w:t>Milk, yoghurt, cheese and/or alternatives</w:t>
            </w:r>
          </w:p>
        </w:tc>
        <w:tc>
          <w:tcPr>
            <w:tcW w:w="7045" w:type="dxa"/>
          </w:tcPr>
          <w:p w14:paraId="0DC17B66" w14:textId="77777777" w:rsidR="008343B5" w:rsidRPr="00CC52F7" w:rsidRDefault="008343B5" w:rsidP="003939A2">
            <w:pPr>
              <w:pStyle w:val="tablebullets"/>
              <w:rPr>
                <w:lang w:val="en-AU"/>
              </w:rPr>
            </w:pPr>
            <w:r w:rsidRPr="00CC52F7">
              <w:rPr>
                <w:lang w:val="en-AU"/>
              </w:rPr>
              <w:t>Unpasteurised dairy products and soft, semi-soft and surface-ripened cheese should be avoided due to the risk of listeriosis</w:t>
            </w:r>
          </w:p>
          <w:p w14:paraId="52A7BA5E" w14:textId="77777777" w:rsidR="008343B5" w:rsidRPr="00CC52F7" w:rsidRDefault="008343B5" w:rsidP="003939A2">
            <w:pPr>
              <w:pStyle w:val="tablebullets"/>
              <w:rPr>
                <w:lang w:val="en-AU"/>
              </w:rPr>
            </w:pPr>
            <w:r w:rsidRPr="00CC52F7">
              <w:rPr>
                <w:lang w:val="en-AU"/>
              </w:rPr>
              <w:t>Women who avoid milk products should consume alternative calcium-fortified products</w:t>
            </w:r>
          </w:p>
        </w:tc>
      </w:tr>
      <w:tr w:rsidR="008343B5" w:rsidRPr="00CC52F7" w14:paraId="26A1A3F1" w14:textId="77777777" w:rsidTr="003939A2">
        <w:tc>
          <w:tcPr>
            <w:tcW w:w="2004" w:type="dxa"/>
          </w:tcPr>
          <w:p w14:paraId="720B8901" w14:textId="77777777" w:rsidR="008343B5" w:rsidRPr="00CC52F7" w:rsidRDefault="008343B5" w:rsidP="003939A2">
            <w:pPr>
              <w:pStyle w:val="Tablecell"/>
            </w:pPr>
            <w:r w:rsidRPr="00CC52F7">
              <w:t>Water</w:t>
            </w:r>
          </w:p>
        </w:tc>
        <w:tc>
          <w:tcPr>
            <w:tcW w:w="7045" w:type="dxa"/>
          </w:tcPr>
          <w:p w14:paraId="3F93DD68" w14:textId="29A1ABA0" w:rsidR="008343B5" w:rsidRPr="00CC52F7" w:rsidRDefault="008343B5" w:rsidP="0029575C">
            <w:pPr>
              <w:pStyle w:val="tablebullets"/>
              <w:rPr>
                <w:lang w:val="en-AU"/>
              </w:rPr>
            </w:pPr>
            <w:r w:rsidRPr="00CC52F7">
              <w:rPr>
                <w:lang w:val="en-AU"/>
              </w:rPr>
              <w:t xml:space="preserve">Fluid need is 750–1,000 mL a day above </w:t>
            </w:r>
            <w:r w:rsidR="0029575C">
              <w:rPr>
                <w:lang w:val="en-AU"/>
              </w:rPr>
              <w:t>the estimated daily intake of 2.1 L.</w:t>
            </w:r>
          </w:p>
        </w:tc>
      </w:tr>
    </w:tbl>
    <w:p w14:paraId="221B2121" w14:textId="346EC531" w:rsidR="008343B5" w:rsidRPr="00CC52F7" w:rsidRDefault="008343B5" w:rsidP="008343B5">
      <w:pPr>
        <w:pStyle w:val="source"/>
        <w:rPr>
          <w:noProof w:val="0"/>
          <w:lang w:val="en-AU"/>
        </w:rPr>
      </w:pPr>
      <w:bookmarkStart w:id="44" w:name="_Toc208310572"/>
      <w:bookmarkStart w:id="45" w:name="_Toc208971763"/>
      <w:r w:rsidRPr="00CC52F7">
        <w:rPr>
          <w:noProof w:val="0"/>
          <w:lang w:val="en-AU"/>
        </w:rPr>
        <w:t>Source:</w:t>
      </w:r>
      <w:r w:rsidRPr="00CC52F7">
        <w:rPr>
          <w:noProof w:val="0"/>
          <w:lang w:val="en-AU"/>
        </w:rPr>
        <w:tab/>
      </w:r>
      <w:r w:rsidRPr="00CC52F7">
        <w:rPr>
          <w:noProof w:val="0"/>
          <w:lang w:val="en-AU"/>
        </w:rPr>
        <w:fldChar w:fldCharType="begin"/>
      </w:r>
      <w:r w:rsidR="00C06F91">
        <w:rPr>
          <w:noProof w:val="0"/>
          <w:lang w:val="en-AU"/>
        </w:rPr>
        <w:instrText xml:space="preserve"> ADDIN EN.CITE &lt;EndNote&gt;&lt;Cite&gt;&lt;Author&gt;NHMRC&lt;/Author&gt;&lt;Year&gt;2013&lt;/Year&gt;&lt;RecNum&gt;7943&lt;/RecNum&gt;&lt;DisplayText&gt;(&lt;style font="Century Gothic" size="8"&gt;NHMRC 2013a&lt;/style&gt;)&lt;/DisplayText&gt;&lt;record&gt;&lt;rec-number&gt;7943&lt;/rec-number&gt;&lt;foreign-keys&gt;&lt;key app="EN" db-id="vzsv50d9v5f5a2ep2afp0df9fzwzd5pz0wts"&gt;7943&lt;/key&gt;&lt;/foreign-keys&gt;&lt;ref-type name="Book"&gt;6&lt;/ref-type&gt;&lt;contributors&gt;&lt;authors&gt;&lt;author&gt;NHMRC,&lt;/author&gt;&lt;/authors&gt;&lt;/contributors&gt;&lt;titles&gt;&lt;title&gt;Australian Dietary Guidelines&lt;/title&gt;&lt;/titles&gt;&lt;dates&gt;&lt;year&gt;2013&lt;/year&gt;&lt;/dates&gt;&lt;pub-location&gt;Canberra&lt;/pub-location&gt;&lt;publisher&gt;National Health and Medical Research Council&lt;/publisher&gt;&lt;urls&gt;&lt;related-urls&gt;&lt;url&gt;http://www.nhmrc.gov.au/guidelines/publications/n55&lt;/url&gt;&lt;/related-urls&gt;&lt;/urls&gt;&lt;/record&gt;&lt;/Cite&gt;&lt;/EndNote&gt;</w:instrText>
      </w:r>
      <w:r w:rsidRPr="00CC52F7">
        <w:rPr>
          <w:noProof w:val="0"/>
          <w:lang w:val="en-AU"/>
        </w:rPr>
        <w:fldChar w:fldCharType="separate"/>
      </w:r>
      <w:r w:rsidR="00C06F91">
        <w:rPr>
          <w:lang w:val="en-AU"/>
        </w:rPr>
        <w:t>(</w:t>
      </w:r>
      <w:r w:rsidR="00C06F91" w:rsidRPr="00C06F91">
        <w:rPr>
          <w:lang w:val="en-AU"/>
        </w:rPr>
        <w:t>NHMRC 2013a</w:t>
      </w:r>
      <w:r w:rsidR="00C06F91">
        <w:rPr>
          <w:lang w:val="en-AU"/>
        </w:rPr>
        <w:t>)</w:t>
      </w:r>
      <w:r w:rsidRPr="00CC52F7">
        <w:rPr>
          <w:noProof w:val="0"/>
          <w:lang w:val="en-AU"/>
        </w:rPr>
        <w:fldChar w:fldCharType="end"/>
      </w:r>
      <w:r w:rsidRPr="00CC52F7">
        <w:rPr>
          <w:noProof w:val="0"/>
          <w:lang w:val="en-AU"/>
        </w:rPr>
        <w:t>.</w:t>
      </w:r>
    </w:p>
    <w:bookmarkEnd w:id="44"/>
    <w:bookmarkEnd w:id="45"/>
    <w:p w14:paraId="31F663EA" w14:textId="020B4796" w:rsidR="00407BED" w:rsidRDefault="00D71F90" w:rsidP="0052503B">
      <w:pPr>
        <w:pStyle w:val="Heading4"/>
      </w:pPr>
      <w:r w:rsidRPr="000E383A">
        <w:t>Recent evidence on d</w:t>
      </w:r>
      <w:r w:rsidR="00407BED" w:rsidRPr="000E383A">
        <w:t>ietary patterns</w:t>
      </w:r>
    </w:p>
    <w:p w14:paraId="334C3F22" w14:textId="59BA62AC" w:rsidR="00407BED" w:rsidRDefault="001751EA" w:rsidP="00A45C08">
      <w:r>
        <w:t>D</w:t>
      </w:r>
      <w:r w:rsidR="00407BED">
        <w:t xml:space="preserve">ietary patterns associated with positive outcomes </w:t>
      </w:r>
      <w:r>
        <w:t>are</w:t>
      </w:r>
      <w:r w:rsidR="00407BED">
        <w:t xml:space="preserve"> generally characterised by high intake of fruits, vegetables, legumes, wholegrains, fish, seafood, lean meats, low-fat dairy and water. Dietary patterns associated with poorer outcomes includ</w:t>
      </w:r>
      <w:r w:rsidR="00BC230A">
        <w:t>e</w:t>
      </w:r>
      <w:r w:rsidR="00407BED">
        <w:t xml:space="preserve"> those high in sweetened foods and beverages, foods high in saturated fats (eg fried foods), red and processed meats and refined grains. </w:t>
      </w:r>
    </w:p>
    <w:p w14:paraId="72343082" w14:textId="19042997" w:rsidR="002B7659" w:rsidRDefault="00C56068" w:rsidP="00667DA9">
      <w:pPr>
        <w:keepNext/>
      </w:pPr>
      <w:r>
        <w:t>A</w:t>
      </w:r>
      <w:r w:rsidR="00A954D0">
        <w:t xml:space="preserve"> healthy </w:t>
      </w:r>
      <w:r w:rsidR="002B7659">
        <w:t xml:space="preserve">dietary pattern </w:t>
      </w:r>
      <w:r>
        <w:t>can help reduce the risk of</w:t>
      </w:r>
      <w:r w:rsidR="002B7659">
        <w:t>:</w:t>
      </w:r>
    </w:p>
    <w:p w14:paraId="2EC8C60C" w14:textId="6E3F915B" w:rsidR="00506F89" w:rsidRDefault="00407BED" w:rsidP="002B7659">
      <w:pPr>
        <w:pStyle w:val="bullet"/>
      </w:pPr>
      <w:r>
        <w:t>gestational diabetes</w:t>
      </w:r>
      <w:r w:rsidR="00506F89">
        <w:t xml:space="preserve"> </w:t>
      </w:r>
      <w:r w:rsidR="00506F89">
        <w:fldChar w:fldCharType="begin">
          <w:fldData xml:space="preserve">PEVuZE5vdGU+PENpdGU+PEF1dGhvcj5TY2hvZW5ha2VyPC9BdXRob3I+PFllYXI+MjAxNjwvWWVh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</w:fldData>
        </w:fldChar>
      </w:r>
      <w:r w:rsidR="008145BA">
        <w:instrText xml:space="preserve"> ADDIN EN.CITE </w:instrText>
      </w:r>
      <w:r w:rsidR="008145BA">
        <w:fldChar w:fldCharType="begin">
          <w:fldData xml:space="preserve">PEVuZE5vdGU+PENpdGU+PEF1dGhvcj5TY2hvZW5ha2VyPC9BdXRob3I+PFllYXI+MjAxNjwvWWVh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</w:fldData>
        </w:fldChar>
      </w:r>
      <w:r w:rsidR="008145BA">
        <w:instrText xml:space="preserve"> ADDIN EN.CITE.DATA </w:instrText>
      </w:r>
      <w:r w:rsidR="008145BA">
        <w:fldChar w:fldCharType="end"/>
      </w:r>
      <w:r w:rsidR="00506F89">
        <w:fldChar w:fldCharType="separate"/>
      </w:r>
      <w:r w:rsidR="008145BA">
        <w:rPr>
          <w:noProof/>
        </w:rPr>
        <w:t>(</w:t>
      </w:r>
      <w:r w:rsidR="008145BA" w:rsidRPr="008145BA">
        <w:rPr>
          <w:noProof/>
          <w:sz w:val="16"/>
        </w:rPr>
        <w:t>Martin et al 2016; Schoenaker et al 2016; Assaf-Balut et al 2017; Zareei et al 2018; Pham et al 2019</w:t>
      </w:r>
      <w:r w:rsidR="008145BA">
        <w:rPr>
          <w:noProof/>
        </w:rPr>
        <w:t>)</w:t>
      </w:r>
      <w:r w:rsidR="00506F89">
        <w:fldChar w:fldCharType="end"/>
      </w:r>
    </w:p>
    <w:p w14:paraId="3D5D0F06" w14:textId="487C05F9" w:rsidR="002B7659" w:rsidRDefault="00407BED" w:rsidP="006244EB">
      <w:pPr>
        <w:pStyle w:val="bullet"/>
      </w:pPr>
      <w:r>
        <w:t>gestational hypertension</w:t>
      </w:r>
      <w:r w:rsidR="00A954D0">
        <w:t xml:space="preserve"> </w:t>
      </w:r>
      <w:r w:rsidR="00A954D0">
        <w:fldChar w:fldCharType="begin">
          <w:fldData xml:space="preserve">PEVuZE5vdGU+PENpdGU+PEF1dGhvcj5TY2hvZW5ha2VyPC9BdXRob3I+PFllYXI+MjAxNDwvWWVh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</w:fldData>
        </w:fldChar>
      </w:r>
      <w:r w:rsidR="000B4A09">
        <w:instrText xml:space="preserve"> ADDIN EN.CITE </w:instrText>
      </w:r>
      <w:r w:rsidR="000B4A09">
        <w:fldChar w:fldCharType="begin">
          <w:fldData xml:space="preserve">PEVuZE5vdGU+PENpdGU+PEF1dGhvcj5TY2hvZW5ha2VyPC9BdXRob3I+PFllYXI+MjAxNDwvWWVh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</w:fldData>
        </w:fldChar>
      </w:r>
      <w:r w:rsidR="000B4A09">
        <w:instrText xml:space="preserve"> ADDIN EN.CITE.DATA </w:instrText>
      </w:r>
      <w:r w:rsidR="000B4A09">
        <w:fldChar w:fldCharType="end"/>
      </w:r>
      <w:r w:rsidR="00A954D0">
        <w:fldChar w:fldCharType="separate"/>
      </w:r>
      <w:r w:rsidR="000B4A09" w:rsidRPr="006244EB">
        <w:rPr>
          <w:noProof/>
          <w:sz w:val="16"/>
          <w:szCs w:val="16"/>
        </w:rPr>
        <w:t>(Schoenaker et al 2014; Gresham et al 2016; Ikem et al 2019</w:t>
      </w:r>
      <w:r w:rsidR="000B4A09">
        <w:rPr>
          <w:noProof/>
        </w:rPr>
        <w:t>)</w:t>
      </w:r>
      <w:r w:rsidR="00A954D0">
        <w:fldChar w:fldCharType="end"/>
      </w:r>
    </w:p>
    <w:p w14:paraId="6CA01D1F" w14:textId="2B992209" w:rsidR="002B7659" w:rsidRDefault="000F03BC" w:rsidP="002B7659">
      <w:pPr>
        <w:pStyle w:val="bullet"/>
      </w:pPr>
      <w:r>
        <w:t xml:space="preserve">antenatal </w:t>
      </w:r>
      <w:r w:rsidR="00407BED">
        <w:t>depression</w:t>
      </w:r>
      <w:r w:rsidR="00A954D0">
        <w:t xml:space="preserve"> </w:t>
      </w:r>
      <w:r w:rsidR="006244EB">
        <w:fldChar w:fldCharType="begin"/>
      </w:r>
      <w:r w:rsidR="006244EB">
        <w:instrText xml:space="preserve"> ADDIN EN.CITE &lt;EndNote&gt;&lt;Cite&gt;&lt;Author&gt;Miyake&lt;/Author&gt;&lt;Year&gt;2018&lt;/Year&gt;&lt;RecNum&gt;1464&lt;/RecNum&gt;&lt;DisplayText&gt;(&lt;style font="Century Gothic" size="8"&gt;Miyake et al 2018&lt;/style&gt;)&lt;/DisplayText&gt;&lt;record&gt;&lt;rec-number&gt;1464&lt;/rec-number&gt;&lt;foreign-keys&gt;&lt;key app="EN" db-id="exvasrfx2dtraoesasxp2szsxa2df502592x" timestamp="1574039610"&gt;1464&lt;/key&gt;&lt;key app="ENWeb" db-id=""&gt;0&lt;/key&gt;&lt;/foreign-keys&gt;&lt;ref-type name="Journal Article"&gt;17&lt;/ref-type&gt;&lt;contributors&gt;&lt;authors&gt;&lt;author&gt;Miyake, Yoshihiro&lt;/author&gt;&lt;author&gt;Tanaka, Keiko&lt;/author&gt;&lt;author&gt;Okubo, Hitomi&lt;/author&gt;&lt;author&gt;Sasaki, Satoshi&lt;/author&gt;&lt;author&gt;Furukawa, Shinya&lt;/author&gt;&lt;author&gt;Arakawa, Masashi&lt;/author&gt;&lt;/authors&gt;&lt;/contributors&gt;&lt;titles&gt;&lt;title&gt;Dietary patterns and depressive symptoms during pregnancy in Japan: Baseline data from the Kyushu Okinawa Maternal and Child Health Study&lt;/title&gt;&lt;secondary-title&gt;Journal of Affective Disorders&lt;/secondary-title&gt;&lt;/titles&gt;&lt;periodical&gt;&lt;full-title&gt;Journal of Affective Disorders&lt;/full-title&gt;&lt;/periodical&gt;&lt;pages&gt;552-558&lt;/pages&gt;&lt;volume&gt;225&lt;/volume&gt;&lt;section&gt;552&lt;/section&gt;&lt;dates&gt;&lt;year&gt;2018&lt;/year&gt;&lt;/dates&gt;&lt;isbn&gt;01650327&lt;/isbn&gt;&lt;urls&gt;&lt;/urls&gt;&lt;electronic-resource-num&gt;10.1016/j.jad.2017.08.073&lt;/electronic-resource-num&gt;&lt;/record&gt;&lt;/Cite&gt;&lt;/EndNote&gt;</w:instrText>
      </w:r>
      <w:r w:rsidR="006244EB">
        <w:fldChar w:fldCharType="separate"/>
      </w:r>
      <w:r w:rsidR="006244EB">
        <w:rPr>
          <w:noProof/>
        </w:rPr>
        <w:t>(</w:t>
      </w:r>
      <w:r w:rsidR="006244EB" w:rsidRPr="0076549F">
        <w:rPr>
          <w:noProof/>
          <w:sz w:val="16"/>
        </w:rPr>
        <w:t>Miyake et al 2018</w:t>
      </w:r>
      <w:r w:rsidR="006244EB">
        <w:rPr>
          <w:noProof/>
        </w:rPr>
        <w:t>)</w:t>
      </w:r>
      <w:r w:rsidR="006244EB">
        <w:fldChar w:fldCharType="end"/>
      </w:r>
      <w:r w:rsidR="00B261DE">
        <w:t>.</w:t>
      </w:r>
    </w:p>
    <w:p w14:paraId="0B9D5733" w14:textId="368FE572" w:rsidR="00506F89" w:rsidRDefault="006244EB" w:rsidP="00667DA9">
      <w:r>
        <w:t>Conversely, a</w:t>
      </w:r>
      <w:r w:rsidR="00506F89">
        <w:t>n unhealthy diet</w:t>
      </w:r>
      <w:r>
        <w:t>ary pattern</w:t>
      </w:r>
      <w:r w:rsidR="00506F89">
        <w:t xml:space="preserve"> may increase </w:t>
      </w:r>
      <w:r>
        <w:t>the</w:t>
      </w:r>
      <w:r w:rsidR="00506F89">
        <w:t xml:space="preserve"> risk </w:t>
      </w:r>
      <w:r>
        <w:t xml:space="preserve">of gestational diabetes </w:t>
      </w:r>
      <w:r>
        <w:fldChar w:fldCharType="begin">
          <w:fldData xml:space="preserve">PEVuZE5vdGU+PENpdGU+PEF1dGhvcj5GbHlubjwvQXV0aG9yPjxZZWFyPjIwMTY8L1llYXI+PFJl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</w:fldData>
        </w:fldChar>
      </w:r>
      <w:r w:rsidR="008145BA">
        <w:instrText xml:space="preserve"> ADDIN EN.CITE </w:instrText>
      </w:r>
      <w:r w:rsidR="008145BA">
        <w:fldChar w:fldCharType="begin">
          <w:fldData xml:space="preserve">PEVuZE5vdGU+PENpdGU+PEF1dGhvcj5GbHlubjwvQXV0aG9yPjxZZWFyPjIwMTY8L1llYXI+PFJl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</w:fldData>
        </w:fldChar>
      </w:r>
      <w:r w:rsidR="008145BA">
        <w:instrText xml:space="preserve"> ADDIN EN.CITE.DATA </w:instrText>
      </w:r>
      <w:r w:rsidR="008145BA">
        <w:fldChar w:fldCharType="end"/>
      </w:r>
      <w:r>
        <w:fldChar w:fldCharType="separate"/>
      </w:r>
      <w:r w:rsidR="008145BA">
        <w:rPr>
          <w:noProof/>
        </w:rPr>
        <w:t>(</w:t>
      </w:r>
      <w:r w:rsidR="008145BA" w:rsidRPr="008145BA">
        <w:rPr>
          <w:noProof/>
          <w:sz w:val="16"/>
        </w:rPr>
        <w:t>Shin et al 2015; Flynn et al 2016</w:t>
      </w:r>
      <w:r w:rsidR="008145BA">
        <w:rPr>
          <w:noProof/>
        </w:rPr>
        <w:t>)</w:t>
      </w:r>
      <w:r>
        <w:fldChar w:fldCharType="end"/>
      </w:r>
      <w:r w:rsidR="00B72102">
        <w:t xml:space="preserve"> and</w:t>
      </w:r>
      <w:r>
        <w:t xml:space="preserve"> antenatal depression </w:t>
      </w:r>
      <w:r w:rsidRPr="008A2B00">
        <w:fldChar w:fldCharType="begin">
          <w:fldData xml:space="preserve">PEVuZE5vdGU+PENpdGU+PEF1dGhvcj5CYXNraW48L0F1dGhvcj48WWVhcj4yMDE3PC9ZZWFyPjxS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</w:fldData>
        </w:fldChar>
      </w:r>
      <w:r>
        <w:instrText xml:space="preserve"> ADDIN EN.CITE </w:instrText>
      </w:r>
      <w:r>
        <w:fldChar w:fldCharType="begin">
          <w:fldData xml:space="preserve">PEVuZE5vdGU+PENpdGU+PEF1dGhvcj5CYXNraW48L0F1dGhvcj48WWVhcj4yMDE3PC9ZZWFyPjxS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</w:fldData>
        </w:fldChar>
      </w:r>
      <w:r>
        <w:instrText xml:space="preserve"> ADDIN EN.CITE.DATA </w:instrText>
      </w:r>
      <w:r>
        <w:fldChar w:fldCharType="end"/>
      </w:r>
      <w:r w:rsidRPr="008A2B00">
        <w:fldChar w:fldCharType="separate"/>
      </w:r>
      <w:r>
        <w:rPr>
          <w:noProof/>
        </w:rPr>
        <w:t>(</w:t>
      </w:r>
      <w:r w:rsidRPr="0076549F">
        <w:rPr>
          <w:noProof/>
          <w:sz w:val="16"/>
        </w:rPr>
        <w:t>Baskin et al 2017</w:t>
      </w:r>
      <w:r>
        <w:rPr>
          <w:noProof/>
        </w:rPr>
        <w:t>)</w:t>
      </w:r>
      <w:r w:rsidRPr="008A2B00">
        <w:fldChar w:fldCharType="end"/>
      </w:r>
      <w:r w:rsidR="00B00BBF">
        <w:t>.</w:t>
      </w:r>
    </w:p>
    <w:p w14:paraId="7F12C95F" w14:textId="77777777" w:rsidR="00B00BBF" w:rsidRDefault="00407BED" w:rsidP="00E86FC6">
      <w:pPr>
        <w:keepNext/>
      </w:pPr>
      <w:r>
        <w:t xml:space="preserve">The </w:t>
      </w:r>
      <w:r w:rsidR="003D62BA">
        <w:t xml:space="preserve">evidence is inconsistent on the </w:t>
      </w:r>
      <w:r>
        <w:t>association between dietary pattern in pregnancy and</w:t>
      </w:r>
      <w:r w:rsidR="00B00BBF">
        <w:t>:</w:t>
      </w:r>
    </w:p>
    <w:p w14:paraId="6525EAA0" w14:textId="4DD4A136" w:rsidR="00B00BBF" w:rsidRDefault="00B00BBF" w:rsidP="00667DA9">
      <w:pPr>
        <w:pStyle w:val="bullet"/>
      </w:pPr>
      <w:r>
        <w:t xml:space="preserve">preterm birth </w:t>
      </w:r>
      <w:r>
        <w:fldChar w:fldCharType="begin">
          <w:fldData xml:space="preserve">PEVuZE5vdGU+PENpdGU+PEF1dGhvcj5SYWdoYXZhbjwvQXV0aG9yPjxZZWFyPjIwMTk8L1llYXI+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</w:fldData>
        </w:fldChar>
      </w:r>
      <w:r w:rsidR="008145BA">
        <w:instrText xml:space="preserve"> ADDIN EN.CITE </w:instrText>
      </w:r>
      <w:r w:rsidR="008145BA">
        <w:fldChar w:fldCharType="begin">
          <w:fldData xml:space="preserve">PEVuZE5vdGU+PENpdGU+PEF1dGhvcj5SYWdoYXZhbjwvQXV0aG9yPjxZZWFyPjIwMTk8L1llYXI+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</w:fldData>
        </w:fldChar>
      </w:r>
      <w:r w:rsidR="008145BA">
        <w:instrText xml:space="preserve"> ADDIN EN.CITE.DATA </w:instrText>
      </w:r>
      <w:r w:rsidR="008145BA">
        <w:fldChar w:fldCharType="end"/>
      </w:r>
      <w:r>
        <w:fldChar w:fldCharType="separate"/>
      </w:r>
      <w:r w:rsidR="008145BA">
        <w:rPr>
          <w:noProof/>
        </w:rPr>
        <w:t>(</w:t>
      </w:r>
      <w:r w:rsidR="008145BA" w:rsidRPr="008145BA">
        <w:rPr>
          <w:noProof/>
          <w:sz w:val="16"/>
        </w:rPr>
        <w:t>Englund-Ogge et al 2014; Rasmussen et al 2014; Saunders et al 2014; Smith et al 2015; Assaf-Balut et al 2017; Assaf-Balut et al 2018; Chia et al 2018; Chia et al 2019; Raghavan et al 2019</w:t>
      </w:r>
      <w:r w:rsidR="008145BA">
        <w:rPr>
          <w:noProof/>
        </w:rPr>
        <w:t>)</w:t>
      </w:r>
      <w:r>
        <w:fldChar w:fldCharType="end"/>
      </w:r>
    </w:p>
    <w:p w14:paraId="6F579D15" w14:textId="1E70C13E" w:rsidR="00B00BBF" w:rsidRDefault="003D62BA" w:rsidP="00667DA9">
      <w:pPr>
        <w:pStyle w:val="bullet"/>
      </w:pPr>
      <w:r>
        <w:t>fetal</w:t>
      </w:r>
      <w:r w:rsidR="00407BED">
        <w:t xml:space="preserve"> </w:t>
      </w:r>
      <w:r w:rsidR="003C3E51">
        <w:t xml:space="preserve">growth </w:t>
      </w:r>
      <w:r w:rsidR="000F03BC">
        <w:fldChar w:fldCharType="begin">
          <w:fldData xml:space="preserve">PEVuZE5vdGU+PENpdGU+PEF1dGhvcj5DaGlhPC9BdXRob3I+PFllYXI+MjAxOTwvWWVhcj48UmVj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</w:fldData>
        </w:fldChar>
      </w:r>
      <w:r w:rsidR="008145BA">
        <w:instrText xml:space="preserve"> ADDIN EN.CITE </w:instrText>
      </w:r>
      <w:r w:rsidR="008145BA">
        <w:fldChar w:fldCharType="begin">
          <w:fldData xml:space="preserve">PEVuZE5vdGU+PENpdGU+PEF1dGhvcj5DaGlhPC9BdXRob3I+PFllYXI+MjAxOTwvWWVhcj48UmVj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</w:fldData>
        </w:fldChar>
      </w:r>
      <w:r w:rsidR="008145BA">
        <w:instrText xml:space="preserve"> ADDIN EN.CITE.DATA </w:instrText>
      </w:r>
      <w:r w:rsidR="008145BA">
        <w:fldChar w:fldCharType="end"/>
      </w:r>
      <w:r w:rsidR="000F03BC">
        <w:fldChar w:fldCharType="separate"/>
      </w:r>
      <w:r w:rsidR="008145BA">
        <w:rPr>
          <w:noProof/>
        </w:rPr>
        <w:t>(</w:t>
      </w:r>
      <w:r w:rsidR="008145BA" w:rsidRPr="008145BA">
        <w:rPr>
          <w:noProof/>
          <w:sz w:val="16"/>
        </w:rPr>
        <w:t>Martin et al 2015; Flynn et al 2016; Gresham et al 2016; Assaf-Balut et al 2017; Chia et al 2018; Emond et al 2018; Martínez-Galiano et al 2018; Assaf-Balut et al 2019; Chia et al 2019; Englund-Ogge et al 2019</w:t>
      </w:r>
      <w:r w:rsidR="008145BA">
        <w:rPr>
          <w:noProof/>
        </w:rPr>
        <w:t>)</w:t>
      </w:r>
      <w:r w:rsidR="000F03BC">
        <w:fldChar w:fldCharType="end"/>
      </w:r>
    </w:p>
    <w:p w14:paraId="0E7E69B4" w14:textId="535D443B" w:rsidR="00B00BBF" w:rsidRDefault="003D62BA" w:rsidP="00667DA9">
      <w:pPr>
        <w:pStyle w:val="bullet"/>
      </w:pPr>
      <w:r>
        <w:t>childhood growth</w:t>
      </w:r>
      <w:r w:rsidR="00407BED">
        <w:t xml:space="preserve"> </w:t>
      </w:r>
      <w:r w:rsidR="00A954D0">
        <w:fldChar w:fldCharType="begin">
          <w:fldData xml:space="preserve">PEVuZE5vdGU+PENpdGU+PEF1dGhvcj52YW4gZGVuIEJyb2VrPC9BdXRob3I+PFllYXI+MjAxNTwv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</w:fldData>
        </w:fldChar>
      </w:r>
      <w:r w:rsidR="008145BA">
        <w:instrText xml:space="preserve"> ADDIN EN.CITE </w:instrText>
      </w:r>
      <w:r w:rsidR="008145BA">
        <w:fldChar w:fldCharType="begin">
          <w:fldData xml:space="preserve">PEVuZE5vdGU+PENpdGU+PEF1dGhvcj52YW4gZGVuIEJyb2VrPC9BdXRob3I+PFllYXI+MjAxNTwv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</w:fldData>
        </w:fldChar>
      </w:r>
      <w:r w:rsidR="008145BA">
        <w:instrText xml:space="preserve"> ADDIN EN.CITE.DATA </w:instrText>
      </w:r>
      <w:r w:rsidR="008145BA">
        <w:fldChar w:fldCharType="end"/>
      </w:r>
      <w:r w:rsidR="00A954D0">
        <w:fldChar w:fldCharType="separate"/>
      </w:r>
      <w:r w:rsidR="008145BA">
        <w:rPr>
          <w:noProof/>
        </w:rPr>
        <w:t>(</w:t>
      </w:r>
      <w:r w:rsidR="008145BA" w:rsidRPr="008145BA">
        <w:rPr>
          <w:noProof/>
          <w:sz w:val="16"/>
        </w:rPr>
        <w:t>van den Broek et al 2015; Fernandez-Barres et al 2016; Chatzi et al 2017; Fernandez-Barres et al 2019</w:t>
      </w:r>
      <w:r w:rsidR="008145BA">
        <w:rPr>
          <w:noProof/>
        </w:rPr>
        <w:t>)</w:t>
      </w:r>
      <w:r w:rsidR="00A954D0">
        <w:fldChar w:fldCharType="end"/>
      </w:r>
    </w:p>
    <w:p w14:paraId="3E8164B7" w14:textId="3B44392A" w:rsidR="00B00BBF" w:rsidRDefault="003C3E51" w:rsidP="00667DA9">
      <w:pPr>
        <w:pStyle w:val="bullet"/>
      </w:pPr>
      <w:r>
        <w:t xml:space="preserve">childhood </w:t>
      </w:r>
      <w:r w:rsidR="00407BED">
        <w:t xml:space="preserve">cardiometabolic health </w:t>
      </w:r>
      <w:r w:rsidR="00A954D0">
        <w:fldChar w:fldCharType="begin">
          <w:fldData xml:space="preserve">PEVuZE5vdGU+PENpdGU+PEF1dGhvcj5MZWVybWFrZXJzPC9BdXRob3I+PFllYXI+MjAxNzwvWWVh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</w:fldData>
        </w:fldChar>
      </w:r>
      <w:r w:rsidR="003D62BA">
        <w:instrText xml:space="preserve"> ADDIN EN.CITE </w:instrText>
      </w:r>
      <w:r w:rsidR="003D62BA">
        <w:fldChar w:fldCharType="begin">
          <w:fldData xml:space="preserve">PEVuZE5vdGU+PENpdGU+PEF1dGhvcj5MZWVybWFrZXJzPC9BdXRob3I+PFllYXI+MjAxNzwvWWVh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</w:fldData>
        </w:fldChar>
      </w:r>
      <w:r w:rsidR="003D62BA">
        <w:instrText xml:space="preserve"> ADDIN EN.CITE.DATA </w:instrText>
      </w:r>
      <w:r w:rsidR="003D62BA">
        <w:fldChar w:fldCharType="end"/>
      </w:r>
      <w:r w:rsidR="00A954D0">
        <w:fldChar w:fldCharType="separate"/>
      </w:r>
      <w:r w:rsidR="003D62BA">
        <w:rPr>
          <w:noProof/>
        </w:rPr>
        <w:t>(</w:t>
      </w:r>
      <w:r w:rsidR="003D62BA" w:rsidRPr="00201AC2">
        <w:rPr>
          <w:noProof/>
          <w:sz w:val="16"/>
        </w:rPr>
        <w:t>Fernandez-Barres et al 2016; Chatzi et al 2017; Leermakers et al 2017</w:t>
      </w:r>
      <w:r w:rsidR="003D62BA">
        <w:rPr>
          <w:noProof/>
        </w:rPr>
        <w:t>)</w:t>
      </w:r>
      <w:r w:rsidR="00A954D0">
        <w:fldChar w:fldCharType="end"/>
      </w:r>
      <w:r w:rsidR="003D62BA">
        <w:t xml:space="preserve"> </w:t>
      </w:r>
    </w:p>
    <w:p w14:paraId="0F1EB832" w14:textId="05018D10" w:rsidR="00407BED" w:rsidRDefault="003D62BA" w:rsidP="00667DA9">
      <w:pPr>
        <w:pStyle w:val="bullet"/>
      </w:pPr>
      <w:r>
        <w:t xml:space="preserve">childhood wheeze </w:t>
      </w:r>
      <w:r>
        <w:fldChar w:fldCharType="begin">
          <w:fldData xml:space="preserve">PEVuZE5vdGU+PENpdGU+PEF1dGhvcj5BbHZhcmV6IFphbGxvPC9BdXRob3I+PFllYXI+MjAxODwv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</w:fldData>
        </w:fldChar>
      </w:r>
      <w:r>
        <w:instrText xml:space="preserve"> ADDIN EN.CITE </w:instrText>
      </w:r>
      <w:r>
        <w:fldChar w:fldCharType="begin">
          <w:fldData xml:space="preserve">PEVuZE5vdGU+PENpdGU+PEF1dGhvcj5BbHZhcmV6IFphbGxvPC9BdXRob3I+PFllYXI+MjAxODwv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</w:fldData>
        </w:fldChar>
      </w:r>
      <w:r>
        <w:instrText xml:space="preserve"> ADDIN EN.CITE.DATA </w:instrText>
      </w:r>
      <w:r>
        <w:fldChar w:fldCharType="end"/>
      </w:r>
      <w:r>
        <w:fldChar w:fldCharType="separate"/>
      </w:r>
      <w:r>
        <w:rPr>
          <w:noProof/>
        </w:rPr>
        <w:t>(</w:t>
      </w:r>
      <w:r w:rsidRPr="00201AC2">
        <w:rPr>
          <w:noProof/>
          <w:sz w:val="16"/>
        </w:rPr>
        <w:t>Castro-Rodriguez et al 2016; Alvarez Zallo et al 2018; Zhang et al 2019</w:t>
      </w:r>
      <w:r>
        <w:rPr>
          <w:noProof/>
        </w:rPr>
        <w:t>)</w:t>
      </w:r>
      <w:r>
        <w:fldChar w:fldCharType="end"/>
      </w:r>
      <w:r w:rsidR="00407BED">
        <w:t>.</w:t>
      </w:r>
    </w:p>
    <w:p w14:paraId="288D1C86" w14:textId="0E44A857" w:rsidR="00407BED" w:rsidRPr="00C849BE" w:rsidRDefault="00E27C17" w:rsidP="00A45C08">
      <w:r w:rsidRPr="00C849BE">
        <w:t xml:space="preserve">In systematic </w:t>
      </w:r>
      <w:r w:rsidR="00407BED" w:rsidRPr="00C849BE">
        <w:t xml:space="preserve">reviews </w:t>
      </w:r>
      <w:r w:rsidR="003C3E51" w:rsidRPr="00C849BE">
        <w:t xml:space="preserve">of </w:t>
      </w:r>
      <w:r w:rsidR="00483DBC">
        <w:t xml:space="preserve">outcomes among women who choose </w:t>
      </w:r>
      <w:r w:rsidR="00407BED" w:rsidRPr="00C849BE">
        <w:t>vegan-vegetarian diets</w:t>
      </w:r>
      <w:r w:rsidR="005B4379" w:rsidRPr="00C849BE">
        <w:t>,</w:t>
      </w:r>
      <w:r w:rsidR="00407BED" w:rsidRPr="00C849BE">
        <w:t xml:space="preserve"> </w:t>
      </w:r>
      <w:r w:rsidRPr="00C849BE">
        <w:t xml:space="preserve">findings </w:t>
      </w:r>
      <w:r w:rsidR="00407BED" w:rsidRPr="00C849BE">
        <w:t>on birthweight</w:t>
      </w:r>
      <w:r w:rsidRPr="00C849BE">
        <w:t xml:space="preserve"> were inconsistent</w:t>
      </w:r>
      <w:r w:rsidR="00407BED" w:rsidRPr="00C849BE">
        <w:t xml:space="preserve">, duration of pregnancy between vegan-vegetarian and omnivorous diets </w:t>
      </w:r>
      <w:r w:rsidRPr="00C849BE">
        <w:t xml:space="preserve">was similar </w:t>
      </w:r>
      <w:r w:rsidR="00407BED" w:rsidRPr="00C849BE">
        <w:t xml:space="preserve">and </w:t>
      </w:r>
      <w:r w:rsidRPr="00C849BE">
        <w:t xml:space="preserve">there was </w:t>
      </w:r>
      <w:r w:rsidR="00407BED" w:rsidRPr="00C849BE">
        <w:t>a suggestion of risk of iron, vitamin B</w:t>
      </w:r>
      <w:r w:rsidR="00407BED" w:rsidRPr="00C849BE">
        <w:rPr>
          <w:vertAlign w:val="subscript"/>
        </w:rPr>
        <w:t>12</w:t>
      </w:r>
      <w:r w:rsidR="00407BED" w:rsidRPr="00C849BE">
        <w:t xml:space="preserve"> </w:t>
      </w:r>
      <w:r w:rsidR="00A954D0" w:rsidRPr="00C849BE">
        <w:fldChar w:fldCharType="begin"/>
      </w:r>
      <w:r w:rsidR="00A954D0" w:rsidRPr="00C849BE">
        <w:instrText xml:space="preserve"> ADDIN EN.CITE &lt;EndNote&gt;&lt;Cite&gt;&lt;Author&gt;Piccoli&lt;/Author&gt;&lt;Year&gt;2015&lt;/Year&gt;&lt;RecNum&gt;1473&lt;/RecNum&gt;&lt;DisplayText&gt;(&lt;style font="Century Gothic" size="8"&gt;Piccoli et al 2015&lt;/style&gt;)&lt;/DisplayText&gt;&lt;record&gt;&lt;rec-number&gt;1473&lt;/rec-number&gt;&lt;foreign-keys&gt;&lt;key app="EN" db-id="exvasrfx2dtraoesasxp2szsxa2df502592x" timestamp="1574039648"&gt;1473&lt;/key&gt;&lt;key app="ENWeb" db-id=""&gt;0&lt;/key&gt;&lt;/foreign-keys&gt;&lt;ref-type name="Journal Article"&gt;17&lt;/ref-type&gt;&lt;contributors&gt;&lt;authors&gt;&lt;author&gt;Piccoli, G. B.&lt;/author&gt;&lt;author&gt;Clari, R.&lt;/author&gt;&lt;author&gt;Vigotti, F. N.&lt;/author&gt;&lt;author&gt;Leone, F.&lt;/author&gt;&lt;author&gt;Attini, R.&lt;/author&gt;&lt;author&gt;Cabiddu, G.&lt;/author&gt;&lt;author&gt;Mauro, G.&lt;/author&gt;&lt;author&gt;Castelluccia, N.&lt;/author&gt;&lt;author&gt;Colombi, N.&lt;/author&gt;&lt;author&gt;Capizzi, I.&lt;/author&gt;&lt;author&gt;Pani, A.&lt;/author&gt;&lt;author&gt;Todros, T.&lt;/author&gt;&lt;author&gt;Avagnina, P.&lt;/author&gt;&lt;/authors&gt;&lt;/contributors&gt;&lt;titles&gt;&lt;title&gt;Vegan-vegetarian diets in pregnancy: danger or panacea? A systematic narrative review&lt;/title&gt;&lt;secondary-title&gt;BJOG: An International Journal of Obstetrics &amp;amp; Gynaecology&lt;/secondary-title&gt;&lt;/titles&gt;&lt;periodical&gt;&lt;full-title&gt;BJOG: An International Journal of Obstetrics &amp;amp; Gynaecology&lt;/full-title&gt;&lt;/periodical&gt;&lt;pages&gt;623-633&lt;/pages&gt;&lt;volume&gt;122&lt;/volume&gt;&lt;number&gt;5&lt;/number&gt;&lt;section&gt;623&lt;/section&gt;&lt;dates&gt;&lt;year&gt;2015&lt;/year&gt;&lt;/dates&gt;&lt;isbn&gt;14700328&lt;/isbn&gt;&lt;urls&gt;&lt;/urls&gt;&lt;electronic-resource-num&gt;10.1111/1471-0528.13280&lt;/electronic-resource-num&gt;&lt;/record&gt;&lt;/Cite&gt;&lt;/EndNote&gt;</w:instrText>
      </w:r>
      <w:r w:rsidR="00A954D0" w:rsidRPr="00C849BE">
        <w:fldChar w:fldCharType="separate"/>
      </w:r>
      <w:r w:rsidR="00A954D0" w:rsidRPr="00C849BE">
        <w:rPr>
          <w:noProof/>
        </w:rPr>
        <w:t>(</w:t>
      </w:r>
      <w:r w:rsidR="00A954D0" w:rsidRPr="00C849BE">
        <w:rPr>
          <w:noProof/>
          <w:sz w:val="16"/>
        </w:rPr>
        <w:t>Piccoli et al 2015</w:t>
      </w:r>
      <w:r w:rsidR="00A954D0" w:rsidRPr="00C849BE">
        <w:rPr>
          <w:noProof/>
        </w:rPr>
        <w:t>)</w:t>
      </w:r>
      <w:r w:rsidR="00A954D0" w:rsidRPr="00C849BE">
        <w:fldChar w:fldCharType="end"/>
      </w:r>
      <w:r w:rsidR="00A954D0" w:rsidRPr="00C849BE">
        <w:t xml:space="preserve"> and zinc </w:t>
      </w:r>
      <w:r w:rsidR="00407BED" w:rsidRPr="00C849BE">
        <w:t xml:space="preserve">deficiency </w:t>
      </w:r>
      <w:r w:rsidR="00A954D0" w:rsidRPr="00C849BE">
        <w:fldChar w:fldCharType="begin">
          <w:fldData xml:space="preserve">PEVuZE5vdGU+PENpdGU+PEF1dGhvcj5QaWNjb2xpPC9BdXRob3I+PFllYXI+MjAxNTwvWWVhcj48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</w:fldData>
        </w:fldChar>
      </w:r>
      <w:r w:rsidR="00A954D0" w:rsidRPr="00C849BE">
        <w:instrText xml:space="preserve"> ADDIN EN.CITE </w:instrText>
      </w:r>
      <w:r w:rsidR="00A954D0" w:rsidRPr="00C849BE">
        <w:fldChar w:fldCharType="begin">
          <w:fldData xml:space="preserve">PEVuZE5vdGU+PENpdGU+PEF1dGhvcj5QaWNjb2xpPC9BdXRob3I+PFllYXI+MjAxNTwvWWVhcj48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</w:fldData>
        </w:fldChar>
      </w:r>
      <w:r w:rsidR="00A954D0" w:rsidRPr="00C849BE">
        <w:instrText xml:space="preserve"> ADDIN EN.CITE.DATA </w:instrText>
      </w:r>
      <w:r w:rsidR="00A954D0" w:rsidRPr="00C849BE">
        <w:fldChar w:fldCharType="end"/>
      </w:r>
      <w:r w:rsidR="00A954D0" w:rsidRPr="00C849BE">
        <w:fldChar w:fldCharType="separate"/>
      </w:r>
      <w:r w:rsidR="00A954D0" w:rsidRPr="00C849BE">
        <w:rPr>
          <w:noProof/>
        </w:rPr>
        <w:t>(</w:t>
      </w:r>
      <w:r w:rsidR="00A954D0" w:rsidRPr="00C849BE">
        <w:rPr>
          <w:noProof/>
          <w:sz w:val="16"/>
        </w:rPr>
        <w:t>Foster et al 2015; Piccoli et al 2015</w:t>
      </w:r>
      <w:r w:rsidR="00A954D0" w:rsidRPr="00C849BE">
        <w:rPr>
          <w:noProof/>
        </w:rPr>
        <w:t>)</w:t>
      </w:r>
      <w:r w:rsidR="00A954D0" w:rsidRPr="00C849BE">
        <w:fldChar w:fldCharType="end"/>
      </w:r>
      <w:r w:rsidR="00A954D0" w:rsidRPr="00C849BE">
        <w:t xml:space="preserve"> </w:t>
      </w:r>
      <w:r w:rsidR="00407BED" w:rsidRPr="00C849BE">
        <w:t>with vegan-vegetarian diets.</w:t>
      </w:r>
    </w:p>
    <w:p w14:paraId="488C09A9" w14:textId="7E051158" w:rsidR="00407BED" w:rsidRDefault="00407BED" w:rsidP="00A45C08">
      <w:r w:rsidRPr="00C849BE">
        <w:t xml:space="preserve">A systematic review found that fasting during Ramadan </w:t>
      </w:r>
      <w:r w:rsidR="00094AD2" w:rsidRPr="00C849BE">
        <w:t xml:space="preserve">among well-nourished women </w:t>
      </w:r>
      <w:r w:rsidRPr="00C849BE">
        <w:t xml:space="preserve">did not increase the risk of preterm birth or low </w:t>
      </w:r>
      <w:r w:rsidR="00E60E1A" w:rsidRPr="00C849BE">
        <w:t>birthweight</w:t>
      </w:r>
      <w:r w:rsidR="00A954D0" w:rsidRPr="00C849BE">
        <w:t xml:space="preserve"> </w:t>
      </w:r>
      <w:r w:rsidR="00A954D0" w:rsidRPr="00C849BE">
        <w:fldChar w:fldCharType="begin">
          <w:fldData xml:space="preserve">PEVuZE5vdGU+PENpdGU+PEF1dGhvcj5HbGF6aWVyPC9BdXRob3I+PFllYXI+MjAxODwvWWVhcj48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</w:fldData>
        </w:fldChar>
      </w:r>
      <w:r w:rsidR="00A954D0" w:rsidRPr="00C849BE">
        <w:instrText xml:space="preserve"> ADDIN EN.CITE </w:instrText>
      </w:r>
      <w:r w:rsidR="00A954D0" w:rsidRPr="00C849BE">
        <w:fldChar w:fldCharType="begin">
          <w:fldData xml:space="preserve">PEVuZE5vdGU+PENpdGU+PEF1dGhvcj5HbGF6aWVyPC9BdXRob3I+PFllYXI+MjAxODwvWWVhcj48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</w:fldData>
        </w:fldChar>
      </w:r>
      <w:r w:rsidR="00A954D0" w:rsidRPr="00C849BE">
        <w:instrText xml:space="preserve"> ADDIN EN.CITE.DATA </w:instrText>
      </w:r>
      <w:r w:rsidR="00A954D0" w:rsidRPr="00C849BE">
        <w:fldChar w:fldCharType="end"/>
      </w:r>
      <w:r w:rsidR="00A954D0" w:rsidRPr="00C849BE">
        <w:fldChar w:fldCharType="separate"/>
      </w:r>
      <w:r w:rsidR="00A954D0" w:rsidRPr="00C849BE">
        <w:rPr>
          <w:noProof/>
        </w:rPr>
        <w:t>(</w:t>
      </w:r>
      <w:r w:rsidR="00A954D0" w:rsidRPr="00C849BE">
        <w:rPr>
          <w:noProof/>
          <w:sz w:val="16"/>
        </w:rPr>
        <w:t>Glazier et al 2018</w:t>
      </w:r>
      <w:r w:rsidR="00A954D0" w:rsidRPr="00C849BE">
        <w:rPr>
          <w:noProof/>
        </w:rPr>
        <w:t>)</w:t>
      </w:r>
      <w:r w:rsidR="00A954D0" w:rsidRPr="00C849BE">
        <w:fldChar w:fldCharType="end"/>
      </w:r>
      <w:r w:rsidRPr="00C849BE">
        <w:t>.</w:t>
      </w:r>
    </w:p>
    <w:p w14:paraId="30A0BCF6" w14:textId="33E8D5A2" w:rsidR="0052503B" w:rsidRDefault="001751EA" w:rsidP="0052503B">
      <w:pPr>
        <w:pStyle w:val="Heading4"/>
      </w:pPr>
      <w:r>
        <w:t xml:space="preserve">Recent evidence on </w:t>
      </w:r>
      <w:r w:rsidR="00D71F90">
        <w:t xml:space="preserve">consumption of </w:t>
      </w:r>
      <w:r>
        <w:t>specific foods</w:t>
      </w:r>
      <w:r w:rsidR="00A532F8">
        <w:t>/food cate</w:t>
      </w:r>
      <w:r w:rsidR="003C3E51">
        <w:t>gories</w:t>
      </w:r>
      <w:r w:rsidR="0052503B">
        <w:t xml:space="preserve"> during pregnancy</w:t>
      </w:r>
    </w:p>
    <w:p w14:paraId="6D54F38B" w14:textId="217DF7F8" w:rsidR="00407BED" w:rsidRDefault="00407BED" w:rsidP="00A45C08">
      <w:pPr>
        <w:pStyle w:val="Heading5"/>
      </w:pPr>
      <w:r>
        <w:t>Fruit, vegetables and legumes</w:t>
      </w:r>
    </w:p>
    <w:p w14:paraId="6A418105" w14:textId="3BBE98C3" w:rsidR="003C3E51" w:rsidRDefault="00407BED" w:rsidP="00A45C08">
      <w:r>
        <w:t>There is evidence from observational studies that eating vegetables, fruit and legumes during pregnancy is beneficial to both mother and baby</w:t>
      </w:r>
      <w:r w:rsidR="003C3E51">
        <w:t>, with</w:t>
      </w:r>
    </w:p>
    <w:p w14:paraId="75B6A6A6" w14:textId="3E9CCB06" w:rsidR="003C3E51" w:rsidRDefault="00311A79" w:rsidP="00667DA9">
      <w:pPr>
        <w:pStyle w:val="bullet"/>
      </w:pPr>
      <w:r>
        <w:t xml:space="preserve">a reduction in risk of neural tube defects </w:t>
      </w:r>
      <w:r w:rsidRPr="007E5208">
        <w:t>(</w:t>
      </w:r>
      <w:r w:rsidRPr="007E5208">
        <w:rPr>
          <w:sz w:val="16"/>
          <w:szCs w:val="16"/>
        </w:rPr>
        <w:t>OR 0.32; 95%CI 0.14 to 0.71</w:t>
      </w:r>
      <w:r>
        <w:rPr>
          <w:sz w:val="16"/>
          <w:szCs w:val="16"/>
        </w:rPr>
        <w:t>; n=918</w:t>
      </w:r>
      <w:r w:rsidRPr="007E5208">
        <w:t xml:space="preserve">) </w:t>
      </w:r>
      <w:r>
        <w:fldChar w:fldCharType="begin">
          <w:fldData xml:space="preserve">PEVuZE5vdGU+PENpdGU+PEF1dGhvcj5XYW5nPC9BdXRob3I+PFllYXI+MjAxNTwvWWVhcj48UmVj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</w:fldData>
        </w:fldChar>
      </w:r>
      <w:r>
        <w:instrText xml:space="preserve"> ADDIN EN.CITE </w:instrText>
      </w:r>
      <w:r>
        <w:fldChar w:fldCharType="begin">
          <w:fldData xml:space="preserve">PEVuZE5vdGU+PENpdGU+PEF1dGhvcj5XYW5nPC9BdXRob3I+PFllYXI+MjAxNTwvWWVhcj48UmVj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</w:fldData>
        </w:fldChar>
      </w:r>
      <w:r>
        <w:instrText xml:space="preserve"> ADDIN EN.CITE.DATA </w:instrText>
      </w:r>
      <w:r>
        <w:fldChar w:fldCharType="end"/>
      </w:r>
      <w:r>
        <w:fldChar w:fldCharType="separate"/>
      </w:r>
      <w:r>
        <w:rPr>
          <w:noProof/>
        </w:rPr>
        <w:t>(</w:t>
      </w:r>
      <w:r w:rsidRPr="00AA6B1A">
        <w:rPr>
          <w:noProof/>
          <w:sz w:val="16"/>
        </w:rPr>
        <w:t>Wang et al 2015a</w:t>
      </w:r>
      <w:r>
        <w:rPr>
          <w:noProof/>
        </w:rPr>
        <w:t>)</w:t>
      </w:r>
      <w:r>
        <w:fldChar w:fldCharType="end"/>
      </w:r>
    </w:p>
    <w:p w14:paraId="54B3EA57" w14:textId="7B242CEE" w:rsidR="006D5F7F" w:rsidRDefault="00407BED" w:rsidP="00667DA9">
      <w:pPr>
        <w:pStyle w:val="bullet"/>
      </w:pPr>
      <w:r>
        <w:t xml:space="preserve">possible associations with improvements in glucose tolerance </w:t>
      </w:r>
      <w:r w:rsidR="00884B8E" w:rsidRPr="00CD4D30">
        <w:t>(</w:t>
      </w:r>
      <w:r w:rsidR="00884B8E" w:rsidRPr="00CD4D30">
        <w:rPr>
          <w:sz w:val="16"/>
          <w:szCs w:val="16"/>
        </w:rPr>
        <w:t>p&lt;0.05</w:t>
      </w:r>
      <w:r w:rsidR="002F193D">
        <w:rPr>
          <w:sz w:val="16"/>
          <w:szCs w:val="16"/>
        </w:rPr>
        <w:t>; n=</w:t>
      </w:r>
      <w:r w:rsidR="006D5F7F">
        <w:rPr>
          <w:sz w:val="16"/>
          <w:szCs w:val="16"/>
        </w:rPr>
        <w:t>180</w:t>
      </w:r>
      <w:r w:rsidR="00884B8E" w:rsidRPr="00CD4D30">
        <w:t>)</w:t>
      </w:r>
      <w:r w:rsidR="00884B8E">
        <w:t xml:space="preserve"> </w:t>
      </w:r>
      <w:r w:rsidR="00A3698E">
        <w:fldChar w:fldCharType="begin"/>
      </w:r>
      <w:r w:rsidR="00A3698E">
        <w:instrText xml:space="preserve"> ADDIN EN.CITE &lt;EndNote&gt;&lt;Cite&gt;&lt;Author&gt;Soto&lt;/Author&gt;&lt;Year&gt;2015&lt;/Year&gt;&lt;RecNum&gt;1753&lt;/RecNum&gt;&lt;DisplayText&gt;(&lt;style font="Century Gothic" size="8"&gt;Soto et al 2015&lt;/style&gt;)&lt;/DisplayText&gt;&lt;record&gt;&lt;rec-number&gt;1753&lt;/rec-number&gt;&lt;foreign-keys&gt;&lt;key app="EN" db-id="exvasrfx2dtraoesasxp2szsxa2df502592x" timestamp="1582757924"&gt;1753&lt;/key&gt;&lt;/foreign-keys&gt;&lt;ref-type name="Journal Article"&gt;17&lt;/ref-type&gt;&lt;contributors&gt;&lt;authors&gt;&lt;author&gt;Soto, R.&lt;/author&gt;&lt;author&gt;Guilloty, N.&lt;/author&gt;&lt;author&gt;Anzalota, L.&lt;/author&gt;&lt;author&gt;Rosario, Z.&lt;/author&gt;&lt;author&gt;Cordero, J. F.&lt;/author&gt;&lt;author&gt;Palacios, C.&lt;/author&gt;&lt;/authors&gt;&lt;/contributors&gt;&lt;titles&gt;&lt;title&gt;Association between maternal diet factors and hemoglobin levels, glucose tolerance, blood pressure and gestational age in a Hispanic population&lt;/title&gt;&lt;secondary-title&gt;Arch Latinoam Nutr&lt;/secondary-title&gt;&lt;/titles&gt;&lt;periodical&gt;&lt;full-title&gt;Arch Latinoam Nutr&lt;/full-title&gt;&lt;/periodical&gt;&lt;pages&gt;86-96&lt;/pages&gt;&lt;volume&gt;65&lt;/volume&gt;&lt;number&gt;2&lt;/number&gt;&lt;edition&gt;2016/01/29&lt;/edition&gt;&lt;keywords&gt;&lt;keyword&gt;Adolescent&lt;/keyword&gt;&lt;keyword&gt;Adult&lt;/keyword&gt;&lt;keyword&gt;Blood Glucose/*analysis&lt;/keyword&gt;&lt;keyword&gt;Blood Pressure/*physiology&lt;/keyword&gt;&lt;keyword&gt;Diabetes, Gestational/prevention &amp;amp; control&lt;/keyword&gt;&lt;keyword&gt;Dietary Supplements&lt;/keyword&gt;&lt;keyword&gt;Feeding Behavior/*physiology&lt;/keyword&gt;&lt;keyword&gt;Female&lt;/keyword&gt;&lt;keyword&gt;*Gestational Age&lt;/keyword&gt;&lt;keyword&gt;Glucose Tolerance Test&lt;/keyword&gt;&lt;keyword&gt;Hemoglobins/*analysis&lt;/keyword&gt;&lt;keyword&gt;Humans&lt;/keyword&gt;&lt;keyword&gt;Pregnancy&lt;/keyword&gt;&lt;keyword&gt;*Prenatal Nutritional Physiological Phenomena&lt;/keyword&gt;&lt;keyword&gt;Prospective Studies&lt;/keyword&gt;&lt;keyword&gt;Puerto Rico/ethnology&lt;/keyword&gt;&lt;keyword&gt;Surveys and Questionnaires&lt;/keyword&gt;&lt;keyword&gt;Young Adult&lt;/keyword&gt;&lt;/keywords&gt;&lt;dates&gt;&lt;year&gt;2015&lt;/year&gt;&lt;pub-dates&gt;&lt;date&gt;Jun&lt;/date&gt;&lt;/pub-dates&gt;&lt;/dates&gt;&lt;isbn&gt;0004-0622 (Print)&amp;#xD;0004-0622 (Linking)&lt;/isbn&gt;&lt;accession-num&gt;26817380&lt;/accession-num&gt;&lt;urls&gt;&lt;related-urls&gt;&lt;url&gt;https://www.ncbi.nlm.nih.gov/pubmed/26817380&lt;/url&gt;&lt;/related-urls&gt;&lt;/urls&gt;&lt;custom2&gt;PMC5324707&lt;/custom2&gt;&lt;/record&gt;&lt;/Cite&gt;&lt;/EndNote&gt;</w:instrText>
      </w:r>
      <w:r w:rsidR="00A3698E">
        <w:fldChar w:fldCharType="separate"/>
      </w:r>
      <w:r w:rsidR="00A3698E">
        <w:rPr>
          <w:noProof/>
        </w:rPr>
        <w:t>(</w:t>
      </w:r>
      <w:r w:rsidR="00A3698E" w:rsidRPr="00AA6B1A">
        <w:rPr>
          <w:noProof/>
          <w:sz w:val="16"/>
        </w:rPr>
        <w:t>Soto et al 2015</w:t>
      </w:r>
      <w:r w:rsidR="00A3698E">
        <w:rPr>
          <w:noProof/>
        </w:rPr>
        <w:t>)</w:t>
      </w:r>
      <w:r w:rsidR="00A3698E">
        <w:fldChar w:fldCharType="end"/>
      </w:r>
      <w:r w:rsidR="00311A79">
        <w:t>,</w:t>
      </w:r>
      <w:r>
        <w:t xml:space="preserve"> fetal growth</w:t>
      </w:r>
      <w:r w:rsidR="00884B8E">
        <w:t xml:space="preserve"> </w:t>
      </w:r>
      <w:r w:rsidR="00884B8E" w:rsidRPr="007E5208">
        <w:t>(</w:t>
      </w:r>
      <w:r w:rsidR="00884B8E" w:rsidRPr="00796FB6">
        <w:rPr>
          <w:sz w:val="16"/>
          <w:szCs w:val="16"/>
        </w:rPr>
        <w:t>aOR 0.63; 95%CI 0.40 to 0.98</w:t>
      </w:r>
      <w:r w:rsidR="00D277F8">
        <w:rPr>
          <w:sz w:val="16"/>
          <w:szCs w:val="16"/>
        </w:rPr>
        <w:t>; n=1,036</w:t>
      </w:r>
      <w:r w:rsidR="00884B8E" w:rsidRPr="007E5208">
        <w:t>)</w:t>
      </w:r>
      <w:r w:rsidR="00A3698E">
        <w:t xml:space="preserve"> </w:t>
      </w:r>
      <w:r w:rsidR="00A3698E">
        <w:fldChar w:fldCharType="begin">
          <w:fldData xml:space="preserve">PEVuZE5vdGU+PENpdGU+PEF1dGhvcj5NYXJ0aW5lei1HYWxpYW5vPC9BdXRob3I+PFllYXI+MjAx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=
</w:fldData>
        </w:fldChar>
      </w:r>
      <w:r w:rsidR="00A3698E">
        <w:instrText xml:space="preserve"> ADDIN EN.CITE </w:instrText>
      </w:r>
      <w:r w:rsidR="00A3698E">
        <w:fldChar w:fldCharType="begin">
          <w:fldData xml:space="preserve">PEVuZE5vdGU+PENpdGU+PEF1dGhvcj5NYXJ0aW5lei1HYWxpYW5vPC9BdXRob3I+PFllYXI+MjAx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=
</w:fldData>
        </w:fldChar>
      </w:r>
      <w:r w:rsidR="00A3698E">
        <w:instrText xml:space="preserve"> ADDIN EN.CITE.DATA </w:instrText>
      </w:r>
      <w:r w:rsidR="00A3698E">
        <w:fldChar w:fldCharType="end"/>
      </w:r>
      <w:r w:rsidR="00A3698E">
        <w:fldChar w:fldCharType="separate"/>
      </w:r>
      <w:r w:rsidR="00A3698E">
        <w:rPr>
          <w:noProof/>
        </w:rPr>
        <w:t>(</w:t>
      </w:r>
      <w:r w:rsidR="00A3698E" w:rsidRPr="00AA6B1A">
        <w:rPr>
          <w:noProof/>
          <w:sz w:val="16"/>
        </w:rPr>
        <w:t>Martinez-Galiano et al 2018</w:t>
      </w:r>
      <w:r w:rsidR="00A3698E">
        <w:rPr>
          <w:noProof/>
        </w:rPr>
        <w:t>)</w:t>
      </w:r>
      <w:r w:rsidR="00A3698E">
        <w:fldChar w:fldCharType="end"/>
      </w:r>
      <w:r w:rsidR="001E52FB">
        <w:t>,</w:t>
      </w:r>
      <w:r w:rsidR="00311A79">
        <w:t xml:space="preserve"> </w:t>
      </w:r>
      <w:r>
        <w:t>pre-eclampsia</w:t>
      </w:r>
      <w:r w:rsidR="00884B8E">
        <w:t xml:space="preserve"> </w:t>
      </w:r>
      <w:r w:rsidR="00884B8E" w:rsidRPr="001F464A">
        <w:t>(</w:t>
      </w:r>
      <w:r w:rsidR="00884B8E">
        <w:rPr>
          <w:sz w:val="16"/>
          <w:szCs w:val="16"/>
        </w:rPr>
        <w:t>aRR 0.20; 95%CI 0.04 to 0.98; p</w:t>
      </w:r>
      <w:r w:rsidR="00884B8E" w:rsidRPr="00422CC9">
        <w:rPr>
          <w:sz w:val="16"/>
          <w:szCs w:val="16"/>
        </w:rPr>
        <w:t xml:space="preserve"> for trend=0.041</w:t>
      </w:r>
      <w:r w:rsidR="00965E4B">
        <w:rPr>
          <w:sz w:val="16"/>
          <w:szCs w:val="16"/>
        </w:rPr>
        <w:t>; n=987</w:t>
      </w:r>
      <w:r w:rsidR="00884B8E" w:rsidRPr="001F464A">
        <w:t>)</w:t>
      </w:r>
      <w:r w:rsidR="00A3698E">
        <w:t xml:space="preserve"> </w:t>
      </w:r>
      <w:r w:rsidR="00A3698E">
        <w:fldChar w:fldCharType="begin">
          <w:fldData xml:space="preserve">PEVuZE5vdGU+PENpdGU+PEF1dGhvcj5NaTwvQXV0aG9yPjxZZWFyPjIwMTk8L1llYXI+PFJlY051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</w:fldData>
        </w:fldChar>
      </w:r>
      <w:r w:rsidR="00A3698E">
        <w:instrText xml:space="preserve"> ADDIN EN.CITE </w:instrText>
      </w:r>
      <w:r w:rsidR="00A3698E">
        <w:fldChar w:fldCharType="begin">
          <w:fldData xml:space="preserve">PEVuZE5vdGU+PENpdGU+PEF1dGhvcj5NaTwvQXV0aG9yPjxZZWFyPjIwMTk8L1llYXI+PFJlY051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</w:fldData>
        </w:fldChar>
      </w:r>
      <w:r w:rsidR="00A3698E">
        <w:instrText xml:space="preserve"> ADDIN EN.CITE.DATA </w:instrText>
      </w:r>
      <w:r w:rsidR="00A3698E">
        <w:fldChar w:fldCharType="end"/>
      </w:r>
      <w:r w:rsidR="00A3698E">
        <w:fldChar w:fldCharType="separate"/>
      </w:r>
      <w:r w:rsidR="00A3698E">
        <w:rPr>
          <w:noProof/>
        </w:rPr>
        <w:t>(</w:t>
      </w:r>
      <w:r w:rsidR="00A3698E" w:rsidRPr="00AA6B1A">
        <w:rPr>
          <w:noProof/>
          <w:sz w:val="16"/>
        </w:rPr>
        <w:t>Torjusen et al 2014; Mi et al 2019</w:t>
      </w:r>
      <w:r w:rsidR="00A3698E">
        <w:rPr>
          <w:noProof/>
        </w:rPr>
        <w:t>)</w:t>
      </w:r>
      <w:r w:rsidR="00A3698E">
        <w:fldChar w:fldCharType="end"/>
      </w:r>
      <w:r>
        <w:t>, preterm birth</w:t>
      </w:r>
      <w:r w:rsidR="00884B8E">
        <w:t xml:space="preserve"> </w:t>
      </w:r>
      <w:r w:rsidR="00884B8E" w:rsidRPr="007E5208">
        <w:t>(</w:t>
      </w:r>
      <w:r w:rsidR="00884B8E" w:rsidRPr="007E5208">
        <w:rPr>
          <w:sz w:val="16"/>
          <w:szCs w:val="16"/>
        </w:rPr>
        <w:t>OR 0.67; 95%</w:t>
      </w:r>
      <w:r w:rsidR="00D277F8">
        <w:rPr>
          <w:sz w:val="16"/>
          <w:szCs w:val="16"/>
        </w:rPr>
        <w:t>CI</w:t>
      </w:r>
      <w:r w:rsidR="00884B8E" w:rsidRPr="007E5208">
        <w:rPr>
          <w:sz w:val="16"/>
          <w:szCs w:val="16"/>
        </w:rPr>
        <w:t xml:space="preserve"> 0.50 to 0.91; n=923</w:t>
      </w:r>
      <w:r w:rsidR="00884B8E" w:rsidRPr="007E5208">
        <w:t>)</w:t>
      </w:r>
      <w:r w:rsidR="00A3698E">
        <w:t xml:space="preserve"> </w:t>
      </w:r>
      <w:r w:rsidR="00A3698E" w:rsidRPr="007E5208">
        <w:fldChar w:fldCharType="begin">
          <w:fldData xml:space="preserve">PEVuZE5vdGU+PENpdGU+PEF1dGhvcj5DaGlhPC9BdXRob3I+PFllYXI+MjAxNjwvWWVhcj48UmVj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</w:fldData>
        </w:fldChar>
      </w:r>
      <w:r w:rsidR="00A3698E">
        <w:instrText xml:space="preserve"> ADDIN EN.CITE </w:instrText>
      </w:r>
      <w:r w:rsidR="00A3698E">
        <w:fldChar w:fldCharType="begin">
          <w:fldData xml:space="preserve">PEVuZE5vdGU+PENpdGU+PEF1dGhvcj5DaGlhPC9BdXRob3I+PFllYXI+MjAxNjwvWWVhcj48UmVj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</w:fldData>
        </w:fldChar>
      </w:r>
      <w:r w:rsidR="00A3698E">
        <w:instrText xml:space="preserve"> ADDIN EN.CITE.DATA </w:instrText>
      </w:r>
      <w:r w:rsidR="00A3698E">
        <w:fldChar w:fldCharType="end"/>
      </w:r>
      <w:r w:rsidR="00A3698E" w:rsidRPr="007E5208">
        <w:fldChar w:fldCharType="separate"/>
      </w:r>
      <w:r w:rsidR="00A3698E">
        <w:rPr>
          <w:noProof/>
        </w:rPr>
        <w:t>(</w:t>
      </w:r>
      <w:r w:rsidR="00A3698E" w:rsidRPr="00AA6B1A">
        <w:rPr>
          <w:noProof/>
          <w:sz w:val="16"/>
        </w:rPr>
        <w:t>Smith et al 2015; Chia et al 2016</w:t>
      </w:r>
      <w:r w:rsidR="00A3698E">
        <w:rPr>
          <w:noProof/>
        </w:rPr>
        <w:t>)</w:t>
      </w:r>
      <w:r w:rsidR="00A3698E" w:rsidRPr="007E5208">
        <w:fldChar w:fldCharType="end"/>
      </w:r>
      <w:r w:rsidR="00311A79">
        <w:t xml:space="preserve"> and</w:t>
      </w:r>
      <w:r>
        <w:t xml:space="preserve"> </w:t>
      </w:r>
      <w:r w:rsidR="00E670D4">
        <w:t xml:space="preserve">wheeze at 12 months </w:t>
      </w:r>
      <w:r w:rsidR="00177DE3" w:rsidRPr="007E5208">
        <w:t>(</w:t>
      </w:r>
      <w:r w:rsidR="00177DE3" w:rsidRPr="007E5208">
        <w:rPr>
          <w:sz w:val="16"/>
          <w:szCs w:val="16"/>
        </w:rPr>
        <w:t>OR: 0.44; 95%CI 0.20 to 0.99</w:t>
      </w:r>
      <w:r w:rsidR="00D277F8">
        <w:rPr>
          <w:sz w:val="16"/>
          <w:szCs w:val="16"/>
        </w:rPr>
        <w:t>; n=1,087</w:t>
      </w:r>
      <w:r w:rsidR="00177DE3" w:rsidRPr="007E5208">
        <w:t>)</w:t>
      </w:r>
      <w:r w:rsidR="00177DE3">
        <w:t xml:space="preserve"> </w:t>
      </w:r>
      <w:r w:rsidR="00177DE3" w:rsidRPr="007E5208">
        <w:fldChar w:fldCharType="begin">
          <w:fldData xml:space="preserve">PEVuZE5vdGU+PENpdGU+PEF1dGhvcj5BbHZhcmV6IFphbGxvPC9BdXRob3I+PFllYXI+MjAxODwv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</w:fldData>
        </w:fldChar>
      </w:r>
      <w:r w:rsidR="006D5F7F">
        <w:instrText xml:space="preserve"> ADDIN EN.CITE </w:instrText>
      </w:r>
      <w:r w:rsidR="006D5F7F">
        <w:fldChar w:fldCharType="begin">
          <w:fldData xml:space="preserve">PEVuZE5vdGU+PENpdGU+PEF1dGhvcj5BbHZhcmV6IFphbGxvPC9BdXRob3I+PFllYXI+MjAxODwv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</w:fldData>
        </w:fldChar>
      </w:r>
      <w:r w:rsidR="006D5F7F">
        <w:instrText xml:space="preserve"> ADDIN EN.CITE.DATA </w:instrText>
      </w:r>
      <w:r w:rsidR="006D5F7F">
        <w:fldChar w:fldCharType="end"/>
      </w:r>
      <w:r w:rsidR="00177DE3" w:rsidRPr="007E5208">
        <w:fldChar w:fldCharType="separate"/>
      </w:r>
      <w:r w:rsidR="006D5F7F">
        <w:rPr>
          <w:noProof/>
        </w:rPr>
        <w:t>(</w:t>
      </w:r>
      <w:r w:rsidR="006D5F7F" w:rsidRPr="00507CAA">
        <w:rPr>
          <w:noProof/>
          <w:sz w:val="16"/>
        </w:rPr>
        <w:t>Alvarez Zallo et al 2018</w:t>
      </w:r>
      <w:r w:rsidR="006D5F7F">
        <w:rPr>
          <w:noProof/>
        </w:rPr>
        <w:t>)</w:t>
      </w:r>
      <w:r w:rsidR="00177DE3" w:rsidRPr="007E5208">
        <w:fldChar w:fldCharType="end"/>
      </w:r>
      <w:r w:rsidR="003C6413">
        <w:t>.</w:t>
      </w:r>
      <w:r w:rsidR="00E670D4">
        <w:t xml:space="preserve"> </w:t>
      </w:r>
    </w:p>
    <w:p w14:paraId="6F100524" w14:textId="137F90BA" w:rsidR="00407BED" w:rsidRDefault="002F193D" w:rsidP="00A45C08">
      <w:r>
        <w:t>L</w:t>
      </w:r>
      <w:r w:rsidR="00E670D4" w:rsidRPr="007E5208">
        <w:t xml:space="preserve">ow fruit intake </w:t>
      </w:r>
      <w:r w:rsidR="006D5F7F">
        <w:t>is</w:t>
      </w:r>
      <w:r w:rsidR="00E670D4" w:rsidRPr="007E5208">
        <w:t xml:space="preserve"> associated with higher prevalence of major depressive disorder (</w:t>
      </w:r>
      <w:r w:rsidR="00E670D4" w:rsidRPr="007E5208">
        <w:rPr>
          <w:sz w:val="16"/>
          <w:szCs w:val="16"/>
        </w:rPr>
        <w:t>PR 1.43, 95%CI 1.04 to 1.95</w:t>
      </w:r>
      <w:r w:rsidR="00965E4B">
        <w:rPr>
          <w:sz w:val="16"/>
          <w:szCs w:val="16"/>
        </w:rPr>
        <w:t>; n=712</w:t>
      </w:r>
      <w:r w:rsidR="006D5F7F">
        <w:t>) and low intake of legumes i</w:t>
      </w:r>
      <w:r w:rsidR="00E670D4" w:rsidRPr="007E5208">
        <w:t>s associated with generalised anxiety disorder (</w:t>
      </w:r>
      <w:r w:rsidR="00E670D4" w:rsidRPr="007E5208">
        <w:rPr>
          <w:sz w:val="16"/>
          <w:szCs w:val="16"/>
        </w:rPr>
        <w:t>PR 1.40, 95%CI 1.01 to 1.93</w:t>
      </w:r>
      <w:r w:rsidR="00965E4B">
        <w:rPr>
          <w:sz w:val="16"/>
          <w:szCs w:val="16"/>
        </w:rPr>
        <w:t>; n=712</w:t>
      </w:r>
      <w:r w:rsidR="00E670D4" w:rsidRPr="007E5208">
        <w:t>)</w:t>
      </w:r>
      <w:r w:rsidR="003C6413">
        <w:t xml:space="preserve"> </w:t>
      </w:r>
      <w:r w:rsidR="00D277F8">
        <w:t xml:space="preserve">(n=712) </w:t>
      </w:r>
      <w:r w:rsidR="00E670D4" w:rsidRPr="007E5208">
        <w:fldChar w:fldCharType="begin">
          <w:fldData xml:space="preserve">PEVuZE5vdGU+PENpdGU+PEF1dGhvcj5QYXNrdWxpbjwvQXV0aG9yPjxZZWFyPjIwMTc8L1llYXI+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</w:fldData>
        </w:fldChar>
      </w:r>
      <w:r w:rsidR="006D5F7F">
        <w:instrText xml:space="preserve"> ADDIN EN.CITE </w:instrText>
      </w:r>
      <w:r w:rsidR="006D5F7F">
        <w:fldChar w:fldCharType="begin">
          <w:fldData xml:space="preserve">PEVuZE5vdGU+PENpdGU+PEF1dGhvcj5QYXNrdWxpbjwvQXV0aG9yPjxZZWFyPjIwMTc8L1llYXI+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</w:fldData>
        </w:fldChar>
      </w:r>
      <w:r w:rsidR="006D5F7F">
        <w:instrText xml:space="preserve"> ADDIN EN.CITE.DATA </w:instrText>
      </w:r>
      <w:r w:rsidR="006D5F7F">
        <w:fldChar w:fldCharType="end"/>
      </w:r>
      <w:r w:rsidR="00E670D4" w:rsidRPr="007E5208">
        <w:fldChar w:fldCharType="separate"/>
      </w:r>
      <w:r w:rsidR="006D5F7F">
        <w:rPr>
          <w:noProof/>
        </w:rPr>
        <w:t>(</w:t>
      </w:r>
      <w:r w:rsidR="006D5F7F" w:rsidRPr="00507CAA">
        <w:rPr>
          <w:noProof/>
          <w:sz w:val="16"/>
        </w:rPr>
        <w:t>Paskulin et al 2017</w:t>
      </w:r>
      <w:r w:rsidR="006D5F7F">
        <w:rPr>
          <w:noProof/>
        </w:rPr>
        <w:t>)</w:t>
      </w:r>
      <w:r w:rsidR="00E670D4" w:rsidRPr="007E5208">
        <w:fldChar w:fldCharType="end"/>
      </w:r>
      <w:r w:rsidR="00E670D4">
        <w:t xml:space="preserve">. </w:t>
      </w:r>
      <w:r w:rsidR="003C6413">
        <w:t>A lower risk of</w:t>
      </w:r>
      <w:r w:rsidR="00407BED">
        <w:t xml:space="preserve"> childhood </w:t>
      </w:r>
      <w:r w:rsidR="003C6413">
        <w:t xml:space="preserve">leukaemia </w:t>
      </w:r>
      <w:r w:rsidR="006D5F7F">
        <w:t>i</w:t>
      </w:r>
      <w:r w:rsidR="00D277F8">
        <w:t>s</w:t>
      </w:r>
      <w:r w:rsidR="003C6413">
        <w:t xml:space="preserve"> associated with maternal consumption of fruit (</w:t>
      </w:r>
      <w:r w:rsidR="003C6413" w:rsidRPr="00D71146">
        <w:rPr>
          <w:sz w:val="16"/>
          <w:szCs w:val="16"/>
        </w:rPr>
        <w:t>OR: 0.81, 95% CI: 0.67 to 0.99</w:t>
      </w:r>
      <w:r w:rsidR="00D841D8">
        <w:t>),</w:t>
      </w:r>
      <w:r w:rsidR="003C6413" w:rsidRPr="001C127C">
        <w:t xml:space="preserve"> vegetables </w:t>
      </w:r>
      <w:r w:rsidR="003C6413">
        <w:t>(</w:t>
      </w:r>
      <w:r w:rsidR="003C6413" w:rsidRPr="00D71146">
        <w:rPr>
          <w:sz w:val="16"/>
          <w:szCs w:val="16"/>
        </w:rPr>
        <w:t>OR: 0.51, 95% CI: 0.28 to 0.94</w:t>
      </w:r>
      <w:r w:rsidR="003C6413">
        <w:t xml:space="preserve">) and </w:t>
      </w:r>
      <w:r w:rsidR="003C6413" w:rsidRPr="001C127C">
        <w:t>legumes</w:t>
      </w:r>
      <w:r w:rsidR="003C6413">
        <w:t xml:space="preserve"> (</w:t>
      </w:r>
      <w:r w:rsidR="006D5F7F">
        <w:rPr>
          <w:sz w:val="16"/>
          <w:szCs w:val="16"/>
        </w:rPr>
        <w:t>OR </w:t>
      </w:r>
      <w:r w:rsidR="003C6413" w:rsidRPr="00D71146">
        <w:rPr>
          <w:sz w:val="16"/>
          <w:szCs w:val="16"/>
        </w:rPr>
        <w:t>0.76, 95% CI: 0.62 to 0.94</w:t>
      </w:r>
      <w:r w:rsidR="003C6413">
        <w:t xml:space="preserve">) </w:t>
      </w:r>
      <w:r w:rsidR="00965E4B">
        <w:t xml:space="preserve">(n=903) </w:t>
      </w:r>
      <w:r w:rsidR="003C6413">
        <w:fldChar w:fldCharType="begin">
          <w:fldData xml:space="preserve">PEVuZE5vdGU+PENpdGU+PEF1dGhvcj5EZXNzeXByaXM8L0F1dGhvcj48WWVhcj4yMDE3PC9ZZWFy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==
</w:fldData>
        </w:fldChar>
      </w:r>
      <w:r w:rsidR="006D5F7F">
        <w:instrText xml:space="preserve"> ADDIN EN.CITE </w:instrText>
      </w:r>
      <w:r w:rsidR="006D5F7F">
        <w:fldChar w:fldCharType="begin">
          <w:fldData xml:space="preserve">PEVuZE5vdGU+PENpdGU+PEF1dGhvcj5EZXNzeXByaXM8L0F1dGhvcj48WWVhcj4yMDE3PC9ZZWFy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==
</w:fldData>
        </w:fldChar>
      </w:r>
      <w:r w:rsidR="006D5F7F">
        <w:instrText xml:space="preserve"> ADDIN EN.CITE.DATA </w:instrText>
      </w:r>
      <w:r w:rsidR="006D5F7F">
        <w:fldChar w:fldCharType="end"/>
      </w:r>
      <w:r w:rsidR="003C6413">
        <w:fldChar w:fldCharType="separate"/>
      </w:r>
      <w:r w:rsidR="006D5F7F">
        <w:rPr>
          <w:noProof/>
        </w:rPr>
        <w:t>(</w:t>
      </w:r>
      <w:r w:rsidR="006D5F7F" w:rsidRPr="00507CAA">
        <w:rPr>
          <w:noProof/>
          <w:sz w:val="16"/>
        </w:rPr>
        <w:t>Dessypris et al 2017</w:t>
      </w:r>
      <w:r w:rsidR="006D5F7F">
        <w:rPr>
          <w:noProof/>
        </w:rPr>
        <w:t>)</w:t>
      </w:r>
      <w:r w:rsidR="003C6413">
        <w:fldChar w:fldCharType="end"/>
      </w:r>
      <w:r w:rsidR="003C6413">
        <w:t>.</w:t>
      </w:r>
      <w:r w:rsidR="00965E4B">
        <w:t xml:space="preserve"> T</w:t>
      </w:r>
      <w:r w:rsidR="00965E4B" w:rsidRPr="007E5208">
        <w:t xml:space="preserve">otal daily fruit and vegetable consumption </w:t>
      </w:r>
      <w:r w:rsidR="00D841D8">
        <w:t xml:space="preserve">during pregnancy </w:t>
      </w:r>
      <w:r w:rsidR="00311A79">
        <w:t>does</w:t>
      </w:r>
      <w:r w:rsidR="00965E4B" w:rsidRPr="007E5208">
        <w:t xml:space="preserve"> not </w:t>
      </w:r>
      <w:r w:rsidR="00311A79">
        <w:t xml:space="preserve">appear to be </w:t>
      </w:r>
      <w:r w:rsidR="00965E4B" w:rsidRPr="007E5208">
        <w:t xml:space="preserve">associated with </w:t>
      </w:r>
      <w:r w:rsidR="003C3E51">
        <w:t xml:space="preserve">maternal </w:t>
      </w:r>
      <w:r w:rsidR="00965E4B" w:rsidRPr="007E5208">
        <w:t>sleep duration (</w:t>
      </w:r>
      <w:r w:rsidR="00965E4B" w:rsidRPr="007E5208">
        <w:rPr>
          <w:sz w:val="16"/>
          <w:szCs w:val="16"/>
        </w:rPr>
        <w:t>ß -0.03</w:t>
      </w:r>
      <w:r w:rsidR="00965E4B">
        <w:rPr>
          <w:sz w:val="16"/>
          <w:szCs w:val="16"/>
        </w:rPr>
        <w:t xml:space="preserve">; </w:t>
      </w:r>
      <w:r w:rsidR="00965E4B" w:rsidRPr="007E5208">
        <w:rPr>
          <w:sz w:val="16"/>
          <w:szCs w:val="16"/>
        </w:rPr>
        <w:t>95%CI -0.07 to 0.00</w:t>
      </w:r>
      <w:r w:rsidR="00965E4B">
        <w:rPr>
          <w:sz w:val="16"/>
          <w:szCs w:val="16"/>
        </w:rPr>
        <w:t>; n=2,951</w:t>
      </w:r>
      <w:r w:rsidR="00965E4B" w:rsidRPr="007E5208">
        <w:t>)</w:t>
      </w:r>
      <w:r w:rsidR="00965E4B">
        <w:t xml:space="preserve"> </w:t>
      </w:r>
      <w:r w:rsidR="00965E4B" w:rsidRPr="007E5208">
        <w:fldChar w:fldCharType="begin">
          <w:fldData xml:space="preserve">PEVuZE5vdGU+PENpdGU+PEF1dGhvcj5EdWtlPC9BdXRob3I+PFllYXI+MjAxNzwvWWVhcj48UmVj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</w:fldData>
        </w:fldChar>
      </w:r>
      <w:r w:rsidR="006D5F7F">
        <w:instrText xml:space="preserve"> ADDIN EN.CITE </w:instrText>
      </w:r>
      <w:r w:rsidR="006D5F7F">
        <w:fldChar w:fldCharType="begin">
          <w:fldData xml:space="preserve">PEVuZE5vdGU+PENpdGU+PEF1dGhvcj5EdWtlPC9BdXRob3I+PFllYXI+MjAxNzwvWWVhcj48UmVj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</w:fldData>
        </w:fldChar>
      </w:r>
      <w:r w:rsidR="006D5F7F">
        <w:instrText xml:space="preserve"> ADDIN EN.CITE.DATA </w:instrText>
      </w:r>
      <w:r w:rsidR="006D5F7F">
        <w:fldChar w:fldCharType="end"/>
      </w:r>
      <w:r w:rsidR="00965E4B" w:rsidRPr="007E5208">
        <w:fldChar w:fldCharType="separate"/>
      </w:r>
      <w:r w:rsidR="006D5F7F">
        <w:rPr>
          <w:noProof/>
        </w:rPr>
        <w:t>(</w:t>
      </w:r>
      <w:r w:rsidR="006D5F7F" w:rsidRPr="00507CAA">
        <w:rPr>
          <w:noProof/>
          <w:sz w:val="16"/>
        </w:rPr>
        <w:t>Duke et al 2017</w:t>
      </w:r>
      <w:r w:rsidR="006D5F7F">
        <w:rPr>
          <w:noProof/>
        </w:rPr>
        <w:t>)</w:t>
      </w:r>
      <w:r w:rsidR="00965E4B" w:rsidRPr="007E5208">
        <w:fldChar w:fldCharType="end"/>
      </w:r>
      <w:r w:rsidR="00965E4B" w:rsidRPr="007E5208">
        <w:t>.</w:t>
      </w:r>
    </w:p>
    <w:p w14:paraId="606DDB59" w14:textId="77777777" w:rsidR="00AD1C0E" w:rsidRDefault="00AD1C0E" w:rsidP="00AD1C0E">
      <w:pPr>
        <w:pStyle w:val="Heading5"/>
      </w:pPr>
      <w:r>
        <w:t>Dairy</w:t>
      </w:r>
    </w:p>
    <w:p w14:paraId="7184DD24" w14:textId="00691EF5" w:rsidR="00AD1C0E" w:rsidRPr="007E5208" w:rsidRDefault="00AD1C0E" w:rsidP="00AD1C0E">
      <w:r>
        <w:t xml:space="preserve">There is evidence from observational studies that higher maternal intake of all dairy products </w:t>
      </w:r>
      <w:r w:rsidR="00D62946">
        <w:t>(</w:t>
      </w:r>
      <w:r w:rsidR="00D62946" w:rsidRPr="00B5742C">
        <w:rPr>
          <w:sz w:val="16"/>
          <w:szCs w:val="16"/>
        </w:rPr>
        <w:t>255 vs 32 g/</w:t>
      </w:r>
      <w:r w:rsidR="00D62946">
        <w:rPr>
          <w:sz w:val="16"/>
          <w:szCs w:val="16"/>
        </w:rPr>
        <w:t xml:space="preserve">day) </w:t>
      </w:r>
      <w:r>
        <w:t>is associated with a reduced risk of eczema</w:t>
      </w:r>
      <w:r w:rsidR="003C3E51">
        <w:t xml:space="preserve"> in babies</w:t>
      </w:r>
      <w:r w:rsidR="001B5C1A">
        <w:t xml:space="preserve"> </w:t>
      </w:r>
      <w:r w:rsidR="001B5C1A" w:rsidRPr="003E5B34">
        <w:t>(</w:t>
      </w:r>
      <w:r w:rsidR="001B5C1A" w:rsidRPr="003E5B34">
        <w:rPr>
          <w:sz w:val="16"/>
          <w:szCs w:val="16"/>
        </w:rPr>
        <w:t>aOR 0.64; 95%CI 0.42 to 0.98</w:t>
      </w:r>
      <w:r w:rsidR="001B5C1A" w:rsidRPr="003E5B34">
        <w:t>)</w:t>
      </w:r>
      <w:r>
        <w:t xml:space="preserve"> </w:t>
      </w:r>
      <w:r>
        <w:fldChar w:fldCharType="begin"/>
      </w:r>
      <w:r>
        <w:instrText xml:space="preserve"> ADDIN EN.CITE &lt;EndNote&gt;&lt;Cite&gt;&lt;Author&gt;Miyake&lt;/Author&gt;&lt;Year&gt;2015&lt;/Year&gt;&lt;RecNum&gt;1465&lt;/RecNum&gt;&lt;DisplayText&gt;(&lt;style font="Century Gothic" size="8"&gt;Miyake et al 2015&lt;/style&gt;)&lt;/DisplayText&gt;&lt;record&gt;&lt;rec-number&gt;1465&lt;/rec-number&gt;&lt;foreign-keys&gt;&lt;key app="EN" db-id="exvasrfx2dtraoesasxp2szsxa2df502592x" timestamp="1574039613"&gt;1465&lt;/key&gt;&lt;key app="ENWeb" db-id=""&gt;0&lt;/key&gt;&lt;/foreign-keys&gt;&lt;ref-type name="Journal Article"&gt;17&lt;/ref-type&gt;&lt;contributors&gt;&lt;authors&gt;&lt;author&gt;Miyake, Y.&lt;/author&gt;&lt;author&gt;Tanaka, K.&lt;/author&gt;&lt;author&gt;Okubo, H.&lt;/author&gt;&lt;author&gt;Sasaki, S.&lt;/author&gt;&lt;author&gt;Arakawa, M.&lt;/author&gt;&lt;/authors&gt;&lt;/contributors&gt;&lt;titles&gt;&lt;title&gt;Intake of dairy products and calcium and prevalence of depressive symptoms during pregnancy in Japan: a cross-sectional study&lt;/title&gt;&lt;secondary-title&gt;BJOG&lt;/secondary-title&gt;&lt;/titles&gt;&lt;periodical&gt;&lt;full-title&gt;BJOG&lt;/full-title&gt;&lt;/periodical&gt;&lt;pages&gt;336-43&lt;/pages&gt;&lt;volume&gt;122&lt;/volume&gt;&lt;number&gt;3&lt;/number&gt;&lt;section&gt;336&lt;/section&gt;&lt;dates&gt;&lt;year&gt;2015&lt;/year&gt;&lt;/dates&gt;&lt;isbn&gt;14700328&lt;/isbn&gt;&lt;urls&gt;&lt;/urls&gt;&lt;electronic-resource-num&gt;10.1111/1471-0528.12972&lt;/electronic-resource-num&gt;&lt;/record&gt;&lt;/Cite&gt;&lt;/EndNote&gt;</w:instrText>
      </w:r>
      <w:r>
        <w:fldChar w:fldCharType="separate"/>
      </w:r>
      <w:r>
        <w:rPr>
          <w:noProof/>
        </w:rPr>
        <w:t>(</w:t>
      </w:r>
      <w:r w:rsidRPr="00AA6B1A">
        <w:rPr>
          <w:noProof/>
          <w:sz w:val="16"/>
        </w:rPr>
        <w:t>Miyake et al 2015</w:t>
      </w:r>
      <w:r>
        <w:rPr>
          <w:noProof/>
        </w:rPr>
        <w:t>)</w:t>
      </w:r>
      <w:r>
        <w:fldChar w:fldCharType="end"/>
      </w:r>
      <w:r w:rsidR="00311A79">
        <w:t xml:space="preserve">. </w:t>
      </w:r>
      <w:r w:rsidR="006E5CDB">
        <w:t>M</w:t>
      </w:r>
      <w:r>
        <w:t>aternal milk intake</w:t>
      </w:r>
      <w:r w:rsidR="00311A79">
        <w:t xml:space="preserve"> </w:t>
      </w:r>
      <w:r>
        <w:t>is associated with reduced risk of neural tube defects</w:t>
      </w:r>
      <w:r w:rsidR="001B5C1A">
        <w:t xml:space="preserve"> </w:t>
      </w:r>
      <w:r w:rsidR="001B5C1A" w:rsidRPr="00B06DDF">
        <w:t>(</w:t>
      </w:r>
      <w:r w:rsidR="00431E24">
        <w:rPr>
          <w:sz w:val="16"/>
          <w:szCs w:val="16"/>
        </w:rPr>
        <w:t>1-2</w:t>
      </w:r>
      <w:r w:rsidR="00D62946" w:rsidRPr="00667DA9">
        <w:rPr>
          <w:sz w:val="16"/>
          <w:szCs w:val="16"/>
        </w:rPr>
        <w:t xml:space="preserve"> </w:t>
      </w:r>
      <w:r w:rsidR="00431E24">
        <w:rPr>
          <w:sz w:val="16"/>
          <w:szCs w:val="16"/>
        </w:rPr>
        <w:t>vs &lt;1 time/week</w:t>
      </w:r>
      <w:r w:rsidR="006E5CDB" w:rsidRPr="00667DA9">
        <w:rPr>
          <w:sz w:val="16"/>
          <w:szCs w:val="16"/>
        </w:rPr>
        <w:t xml:space="preserve">; </w:t>
      </w:r>
      <w:r w:rsidR="001B5C1A" w:rsidRPr="00B06DDF">
        <w:rPr>
          <w:sz w:val="16"/>
          <w:szCs w:val="16"/>
        </w:rPr>
        <w:t>OR 0.5</w:t>
      </w:r>
      <w:r w:rsidR="00431E24">
        <w:rPr>
          <w:sz w:val="16"/>
          <w:szCs w:val="16"/>
        </w:rPr>
        <w:t>0</w:t>
      </w:r>
      <w:r w:rsidR="001B5C1A" w:rsidRPr="00B06DDF">
        <w:rPr>
          <w:sz w:val="16"/>
          <w:szCs w:val="16"/>
        </w:rPr>
        <w:t>; 95%CI 0.</w:t>
      </w:r>
      <w:r w:rsidR="00431E24">
        <w:rPr>
          <w:sz w:val="16"/>
          <w:szCs w:val="16"/>
        </w:rPr>
        <w:t>2</w:t>
      </w:r>
      <w:r w:rsidR="001B5C1A" w:rsidRPr="00B06DDF">
        <w:rPr>
          <w:sz w:val="16"/>
          <w:szCs w:val="16"/>
        </w:rPr>
        <w:t>8 to 0.</w:t>
      </w:r>
      <w:r w:rsidR="00431E24">
        <w:rPr>
          <w:sz w:val="16"/>
          <w:szCs w:val="16"/>
        </w:rPr>
        <w:t>88</w:t>
      </w:r>
      <w:r w:rsidR="00D277F8">
        <w:rPr>
          <w:sz w:val="16"/>
          <w:szCs w:val="16"/>
        </w:rPr>
        <w:t>; n=918</w:t>
      </w:r>
      <w:r w:rsidR="001B5C1A" w:rsidRPr="00B06DDF">
        <w:t>)</w:t>
      </w:r>
      <w:r>
        <w:t xml:space="preserve"> </w:t>
      </w:r>
      <w:r>
        <w:fldChar w:fldCharType="begin">
          <w:fldData xml:space="preserve">PEVuZE5vdGU+PENpdGU+PEF1dGhvcj5XYW5nPC9BdXRob3I+PFllYXI+MjAxNTwvWWVhcj48UmVj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</w:fldData>
        </w:fldChar>
      </w:r>
      <w:r>
        <w:instrText xml:space="preserve"> ADDIN EN.CITE </w:instrText>
      </w:r>
      <w:r>
        <w:fldChar w:fldCharType="begin">
          <w:fldData xml:space="preserve">PEVuZE5vdGU+PENpdGU+PEF1dGhvcj5XYW5nPC9BdXRob3I+PFllYXI+MjAxNTwvWWVhcj48UmVj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</w:fldData>
        </w:fldChar>
      </w:r>
      <w:r>
        <w:instrText xml:space="preserve"> ADDIN EN.CITE.DATA </w:instrText>
      </w:r>
      <w:r>
        <w:fldChar w:fldCharType="end"/>
      </w:r>
      <w:r>
        <w:fldChar w:fldCharType="separate"/>
      </w:r>
      <w:r>
        <w:rPr>
          <w:noProof/>
        </w:rPr>
        <w:t>(</w:t>
      </w:r>
      <w:r w:rsidRPr="00AA6B1A">
        <w:rPr>
          <w:noProof/>
          <w:sz w:val="16"/>
        </w:rPr>
        <w:t>Wang et al 2015a</w:t>
      </w:r>
      <w:r>
        <w:rPr>
          <w:noProof/>
        </w:rPr>
        <w:t>)</w:t>
      </w:r>
      <w:r>
        <w:fldChar w:fldCharType="end"/>
      </w:r>
      <w:r>
        <w:t>, asthma</w:t>
      </w:r>
      <w:r w:rsidR="00177DE3">
        <w:t xml:space="preserve"> (</w:t>
      </w:r>
      <w:r w:rsidR="00177DE3" w:rsidRPr="00D809BB">
        <w:rPr>
          <w:sz w:val="16"/>
          <w:szCs w:val="16"/>
        </w:rPr>
        <w:t>OR 0.83; 95% CI 0.69 to 0.99</w:t>
      </w:r>
      <w:r w:rsidR="00D277F8">
        <w:rPr>
          <w:sz w:val="16"/>
          <w:szCs w:val="16"/>
        </w:rPr>
        <w:t>; n=1,227</w:t>
      </w:r>
      <w:r w:rsidR="00177DE3">
        <w:t>)</w:t>
      </w:r>
      <w:r>
        <w:t>, allergic rhinitis</w:t>
      </w:r>
      <w:r w:rsidR="00177DE3">
        <w:t xml:space="preserve"> (</w:t>
      </w:r>
      <w:r w:rsidR="00177DE3" w:rsidRPr="00D809BB">
        <w:rPr>
          <w:sz w:val="16"/>
          <w:szCs w:val="16"/>
        </w:rPr>
        <w:t>OR 0.85; 95%CI 0.74 to 0.97</w:t>
      </w:r>
      <w:r w:rsidR="00D277F8">
        <w:rPr>
          <w:sz w:val="16"/>
          <w:szCs w:val="16"/>
        </w:rPr>
        <w:t>; n=1,227</w:t>
      </w:r>
      <w:r w:rsidR="00177DE3" w:rsidRPr="00E61514">
        <w:t>)</w:t>
      </w:r>
      <w:r>
        <w:t xml:space="preserve"> </w:t>
      </w:r>
      <w:r>
        <w:fldChar w:fldCharType="begin">
          <w:fldData xml:space="preserve">PEVuZE5vdGU+PENpdGU+PEF1dGhvcj5CdW55YXZhbmljaDwvQXV0aG9yPjxZZWFyPjIwMTQ8L1ll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</w:fldData>
        </w:fldChar>
      </w:r>
      <w:r>
        <w:instrText xml:space="preserve"> ADDIN EN.CITE </w:instrText>
      </w:r>
      <w:r>
        <w:fldChar w:fldCharType="begin">
          <w:fldData xml:space="preserve">PEVuZE5vdGU+PENpdGU+PEF1dGhvcj5CdW55YXZhbmljaDwvQXV0aG9yPjxZZWFyPjIwMTQ8L1ll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</w:fldData>
        </w:fldChar>
      </w:r>
      <w:r>
        <w:instrText xml:space="preserve"> ADDIN EN.CITE.DATA </w:instrText>
      </w:r>
      <w:r>
        <w:fldChar w:fldCharType="end"/>
      </w:r>
      <w:r>
        <w:fldChar w:fldCharType="separate"/>
      </w:r>
      <w:r>
        <w:rPr>
          <w:noProof/>
        </w:rPr>
        <w:t>(</w:t>
      </w:r>
      <w:r w:rsidRPr="00AA6B1A">
        <w:rPr>
          <w:noProof/>
          <w:sz w:val="16"/>
        </w:rPr>
        <w:t>Bunyavanich et al 2014</w:t>
      </w:r>
      <w:r>
        <w:rPr>
          <w:noProof/>
        </w:rPr>
        <w:t>)</w:t>
      </w:r>
      <w:r>
        <w:fldChar w:fldCharType="end"/>
      </w:r>
      <w:r>
        <w:t xml:space="preserve"> and cow’s milk allergy in children</w:t>
      </w:r>
      <w:r w:rsidR="00362868">
        <w:t xml:space="preserve"> </w:t>
      </w:r>
      <w:r w:rsidR="00362868" w:rsidRPr="004D3AA4">
        <w:t>(</w:t>
      </w:r>
      <w:r w:rsidR="006D5F7F">
        <w:rPr>
          <w:sz w:val="16"/>
          <w:szCs w:val="16"/>
        </w:rPr>
        <w:t>OR 0.56, 95%CI 0.37 to 0.86; p</w:t>
      </w:r>
      <w:r w:rsidR="00362868" w:rsidRPr="00F013EC">
        <w:rPr>
          <w:sz w:val="16"/>
          <w:szCs w:val="16"/>
        </w:rPr>
        <w:t>&lt;0.01</w:t>
      </w:r>
      <w:r w:rsidR="00D277F8">
        <w:rPr>
          <w:sz w:val="16"/>
          <w:szCs w:val="16"/>
        </w:rPr>
        <w:t>; n=6,288</w:t>
      </w:r>
      <w:r w:rsidR="00362868">
        <w:t>)</w:t>
      </w:r>
      <w:r>
        <w:t xml:space="preserve"> </w:t>
      </w:r>
      <w:r>
        <w:fldChar w:fldCharType="begin">
          <w:fldData xml:space="preserve">PEVuZE5vdGU+PENpdGU+PEF1dGhvcj5UdW9ra29sYTwvQXV0aG9yPjxZZWFyPjIwMTY8L1llYXI+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</w:fldData>
        </w:fldChar>
      </w:r>
      <w:r>
        <w:instrText xml:space="preserve"> ADDIN EN.CITE </w:instrText>
      </w:r>
      <w:r>
        <w:fldChar w:fldCharType="begin">
          <w:fldData xml:space="preserve">PEVuZE5vdGU+PENpdGU+PEF1dGhvcj5UdW9ra29sYTwvQXV0aG9yPjxZZWFyPjIwMTY8L1llYXI+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</w:fldData>
        </w:fldChar>
      </w:r>
      <w:r>
        <w:instrText xml:space="preserve"> ADDIN EN.CITE.DATA </w:instrText>
      </w:r>
      <w:r>
        <w:fldChar w:fldCharType="end"/>
      </w:r>
      <w:r>
        <w:fldChar w:fldCharType="separate"/>
      </w:r>
      <w:r>
        <w:rPr>
          <w:noProof/>
        </w:rPr>
        <w:t>(</w:t>
      </w:r>
      <w:r w:rsidRPr="00AA6B1A">
        <w:rPr>
          <w:noProof/>
          <w:sz w:val="16"/>
        </w:rPr>
        <w:t>Tuokkola et al 2016</w:t>
      </w:r>
      <w:r>
        <w:rPr>
          <w:noProof/>
        </w:rPr>
        <w:t>)</w:t>
      </w:r>
      <w:r>
        <w:fldChar w:fldCharType="end"/>
      </w:r>
      <w:r w:rsidR="00311A79">
        <w:t>. H</w:t>
      </w:r>
      <w:r>
        <w:t xml:space="preserve">igher yoghurt intake </w:t>
      </w:r>
      <w:r w:rsidR="001B5C1A">
        <w:t>(</w:t>
      </w:r>
      <w:r w:rsidR="001B5C1A" w:rsidRPr="00311A79">
        <w:rPr>
          <w:sz w:val="16"/>
          <w:szCs w:val="16"/>
        </w:rPr>
        <w:t>80 g vs 4 g a day</w:t>
      </w:r>
      <w:r w:rsidR="001B5C1A">
        <w:t xml:space="preserve">) </w:t>
      </w:r>
      <w:r>
        <w:t xml:space="preserve">is associated with lower prevalence of depressive symptoms during pregnancy </w:t>
      </w:r>
      <w:r w:rsidR="001B5C1A">
        <w:t>(</w:t>
      </w:r>
      <w:r w:rsidR="001B5C1A" w:rsidRPr="003E1763">
        <w:rPr>
          <w:sz w:val="16"/>
          <w:szCs w:val="16"/>
        </w:rPr>
        <w:t>aOR 0.69; 95%CI 0.48</w:t>
      </w:r>
      <w:r w:rsidR="001B5C1A" w:rsidRPr="003E1763">
        <w:rPr>
          <w:rFonts w:eastAsiaTheme="majorEastAsia"/>
          <w:sz w:val="16"/>
          <w:szCs w:val="16"/>
        </w:rPr>
        <w:t xml:space="preserve"> to </w:t>
      </w:r>
      <w:r w:rsidR="001B5C1A" w:rsidRPr="003E1763">
        <w:rPr>
          <w:sz w:val="16"/>
          <w:szCs w:val="16"/>
        </w:rPr>
        <w:t xml:space="preserve">0.99, </w:t>
      </w:r>
      <w:r w:rsidR="00311A79">
        <w:rPr>
          <w:rFonts w:eastAsiaTheme="majorEastAsia"/>
          <w:sz w:val="16"/>
          <w:szCs w:val="16"/>
        </w:rPr>
        <w:t>p</w:t>
      </w:r>
      <w:r w:rsidR="001B5C1A" w:rsidRPr="003E1763">
        <w:rPr>
          <w:rFonts w:eastAsiaTheme="majorEastAsia"/>
          <w:sz w:val="16"/>
          <w:szCs w:val="16"/>
        </w:rPr>
        <w:t xml:space="preserve"> </w:t>
      </w:r>
      <w:r w:rsidR="001B5C1A" w:rsidRPr="003E1763">
        <w:rPr>
          <w:sz w:val="16"/>
          <w:szCs w:val="16"/>
        </w:rPr>
        <w:t>for trend</w:t>
      </w:r>
      <w:r w:rsidR="001B5C1A" w:rsidRPr="003E1763">
        <w:rPr>
          <w:rFonts w:eastAsiaTheme="majorEastAsia"/>
          <w:sz w:val="16"/>
          <w:szCs w:val="16"/>
        </w:rPr>
        <w:t xml:space="preserve"> </w:t>
      </w:r>
      <w:r w:rsidR="001B5C1A" w:rsidRPr="003E1763">
        <w:rPr>
          <w:sz w:val="16"/>
          <w:szCs w:val="16"/>
        </w:rPr>
        <w:t>0.03</w:t>
      </w:r>
      <w:r w:rsidR="00D277F8">
        <w:rPr>
          <w:sz w:val="16"/>
          <w:szCs w:val="16"/>
        </w:rPr>
        <w:t>; n=1,745</w:t>
      </w:r>
      <w:r w:rsidR="001B5C1A" w:rsidRPr="00360E5F">
        <w:t>)</w:t>
      </w:r>
      <w:r w:rsidR="001B5C1A">
        <w:t xml:space="preserve"> </w:t>
      </w:r>
      <w:r>
        <w:fldChar w:fldCharType="begin"/>
      </w:r>
      <w:r>
        <w:instrText xml:space="preserve"> ADDIN EN.CITE &lt;EndNote&gt;&lt;Cite&gt;&lt;Author&gt;Miyake&lt;/Author&gt;&lt;Year&gt;2015&lt;/Year&gt;&lt;RecNum&gt;1465&lt;/RecNum&gt;&lt;DisplayText&gt;(&lt;style font="Century Gothic" size="8"&gt;Miyake et al 2015&lt;/style&gt;)&lt;/DisplayText&gt;&lt;record&gt;&lt;rec-number&gt;1465&lt;/rec-number&gt;&lt;foreign-keys&gt;&lt;key app="EN" db-id="exvasrfx2dtraoesasxp2szsxa2df502592x" timestamp="1574039613"&gt;1465&lt;/key&gt;&lt;key app="ENWeb" db-id=""&gt;0&lt;/key&gt;&lt;/foreign-keys&gt;&lt;ref-type name="Journal Article"&gt;17&lt;/ref-type&gt;&lt;contributors&gt;&lt;authors&gt;&lt;author&gt;Miyake, Y.&lt;/author&gt;&lt;author&gt;Tanaka, K.&lt;/author&gt;&lt;author&gt;Okubo, H.&lt;/author&gt;&lt;author&gt;Sasaki, S.&lt;/author&gt;&lt;author&gt;Arakawa, M.&lt;/author&gt;&lt;/authors&gt;&lt;/contributors&gt;&lt;titles&gt;&lt;title&gt;Intake of dairy products and calcium and prevalence of depressive symptoms during pregnancy in Japan: a cross-sectional study&lt;/title&gt;&lt;secondary-title&gt;BJOG&lt;/secondary-title&gt;&lt;/titles&gt;&lt;periodical&gt;&lt;full-title&gt;BJOG&lt;/full-title&gt;&lt;/periodical&gt;&lt;pages&gt;336-43&lt;/pages&gt;&lt;volume&gt;122&lt;/volume&gt;&lt;number&gt;3&lt;/number&gt;&lt;section&gt;336&lt;/section&gt;&lt;dates&gt;&lt;year&gt;2015&lt;/year&gt;&lt;/dates&gt;&lt;isbn&gt;14700328&lt;/isbn&gt;&lt;urls&gt;&lt;/urls&gt;&lt;electronic-resource-num&gt;10.1111/1471-0528.12972&lt;/electronic-resource-num&gt;&lt;/record&gt;&lt;/Cite&gt;&lt;/EndNote&gt;</w:instrText>
      </w:r>
      <w:r>
        <w:fldChar w:fldCharType="separate"/>
      </w:r>
      <w:r>
        <w:rPr>
          <w:noProof/>
        </w:rPr>
        <w:t>(</w:t>
      </w:r>
      <w:r w:rsidRPr="00AA6B1A">
        <w:rPr>
          <w:noProof/>
          <w:sz w:val="16"/>
        </w:rPr>
        <w:t>Miyake et al 2015</w:t>
      </w:r>
      <w:r>
        <w:rPr>
          <w:noProof/>
        </w:rPr>
        <w:t>)</w:t>
      </w:r>
      <w:r>
        <w:fldChar w:fldCharType="end"/>
      </w:r>
      <w:r w:rsidR="00311A79">
        <w:t xml:space="preserve">. </w:t>
      </w:r>
    </w:p>
    <w:p w14:paraId="583C6BE7" w14:textId="77777777" w:rsidR="0052503B" w:rsidRDefault="0052503B" w:rsidP="0052503B">
      <w:pPr>
        <w:pStyle w:val="Heading5"/>
      </w:pPr>
      <w:r>
        <w:t>Potential allergens</w:t>
      </w:r>
    </w:p>
    <w:p w14:paraId="21047315" w14:textId="537BB0EA" w:rsidR="0052503B" w:rsidRPr="000D1C1E" w:rsidRDefault="0052503B" w:rsidP="0052503B">
      <w:r>
        <w:t xml:space="preserve">There is evidence from observational studies that </w:t>
      </w:r>
      <w:r w:rsidR="00D277F8">
        <w:t xml:space="preserve">a lower risk of peanut allergy in the infant is associated with </w:t>
      </w:r>
      <w:r>
        <w:t xml:space="preserve">maternal peanut consumption </w:t>
      </w:r>
      <w:r w:rsidR="00D277F8">
        <w:t xml:space="preserve">during the first trimester </w:t>
      </w:r>
      <w:r w:rsidR="00D277F8" w:rsidRPr="00E61514">
        <w:t>(</w:t>
      </w:r>
      <w:r w:rsidR="00D277F8" w:rsidRPr="00E27608">
        <w:rPr>
          <w:sz w:val="16"/>
          <w:szCs w:val="16"/>
        </w:rPr>
        <w:t>OR 0.53; 95%CI 0.30 to 0.94</w:t>
      </w:r>
      <w:r w:rsidR="00D277F8">
        <w:rPr>
          <w:sz w:val="16"/>
          <w:szCs w:val="16"/>
        </w:rPr>
        <w:t>; n=1,227</w:t>
      </w:r>
      <w:r w:rsidR="00D277F8">
        <w:t xml:space="preserve">) </w:t>
      </w:r>
      <w:r w:rsidR="00D277F8">
        <w:fldChar w:fldCharType="begin">
          <w:fldData xml:space="preserve">PEVuZE5vdGU+PENpdGU+PEF1dGhvcj5CdW55YXZhbmljaDwvQXV0aG9yPjxZZWFyPjIwMTQ8L1ll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</w:fldData>
        </w:fldChar>
      </w:r>
      <w:r w:rsidR="006D5F7F">
        <w:instrText xml:space="preserve"> ADDIN EN.CITE </w:instrText>
      </w:r>
      <w:r w:rsidR="006D5F7F">
        <w:fldChar w:fldCharType="begin">
          <w:fldData xml:space="preserve">PEVuZE5vdGU+PENpdGU+PEF1dGhvcj5CdW55YXZhbmljaDwvQXV0aG9yPjxZZWFyPjIwMTQ8L1ll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</w:fldData>
        </w:fldChar>
      </w:r>
      <w:r w:rsidR="006D5F7F">
        <w:instrText xml:space="preserve"> ADDIN EN.CITE.DATA </w:instrText>
      </w:r>
      <w:r w:rsidR="006D5F7F">
        <w:fldChar w:fldCharType="end"/>
      </w:r>
      <w:r w:rsidR="00D277F8">
        <w:fldChar w:fldCharType="separate"/>
      </w:r>
      <w:r w:rsidR="006D5F7F">
        <w:rPr>
          <w:noProof/>
        </w:rPr>
        <w:t>(</w:t>
      </w:r>
      <w:r w:rsidR="006D5F7F" w:rsidRPr="00507CAA">
        <w:rPr>
          <w:noProof/>
          <w:sz w:val="16"/>
        </w:rPr>
        <w:t>Bunyavanich et al 2014</w:t>
      </w:r>
      <w:r w:rsidR="006D5F7F">
        <w:rPr>
          <w:noProof/>
        </w:rPr>
        <w:t>)</w:t>
      </w:r>
      <w:r w:rsidR="00D277F8">
        <w:fldChar w:fldCharType="end"/>
      </w:r>
      <w:r w:rsidR="00D277F8">
        <w:t xml:space="preserve"> or </w:t>
      </w:r>
      <w:r w:rsidR="00F7192E">
        <w:t>pre-pregnancy and during</w:t>
      </w:r>
      <w:r w:rsidR="006A5967">
        <w:t xml:space="preserve"> pregnancy </w:t>
      </w:r>
      <w:r w:rsidR="00D277F8" w:rsidRPr="00E61514">
        <w:t>(</w:t>
      </w:r>
      <w:r w:rsidR="00D277F8" w:rsidRPr="00106CE5">
        <w:rPr>
          <w:sz w:val="16"/>
          <w:szCs w:val="16"/>
        </w:rPr>
        <w:t>≥5 times vs &lt;1 time per month: OR 0.31; 95% CI 0.13 to 0.75; P(trend)=0.004</w:t>
      </w:r>
      <w:r w:rsidR="00D277F8">
        <w:rPr>
          <w:sz w:val="16"/>
          <w:szCs w:val="16"/>
        </w:rPr>
        <w:t>; n=8,205</w:t>
      </w:r>
      <w:r w:rsidR="00D277F8" w:rsidRPr="00E61514">
        <w:t>)</w:t>
      </w:r>
      <w:r w:rsidR="00D277F8">
        <w:t xml:space="preserve"> </w:t>
      </w:r>
      <w:r w:rsidR="00D277F8">
        <w:fldChar w:fldCharType="begin">
          <w:fldData xml:space="preserve">PEVuZE5vdGU+PENpdGU+PEF1dGhvcj5GcmF6aWVyPC9BdXRob3I+PFllYXI+MjAxNDwvWWVhcj48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</w:fldData>
        </w:fldChar>
      </w:r>
      <w:r w:rsidR="006D5F7F">
        <w:instrText xml:space="preserve"> ADDIN EN.CITE </w:instrText>
      </w:r>
      <w:r w:rsidR="006D5F7F">
        <w:fldChar w:fldCharType="begin">
          <w:fldData xml:space="preserve">PEVuZE5vdGU+PENpdGU+PEF1dGhvcj5GcmF6aWVyPC9BdXRob3I+PFllYXI+MjAxNDwvWWVhcj48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</w:fldData>
        </w:fldChar>
      </w:r>
      <w:r w:rsidR="006D5F7F">
        <w:instrText xml:space="preserve"> ADDIN EN.CITE.DATA </w:instrText>
      </w:r>
      <w:r w:rsidR="006D5F7F">
        <w:fldChar w:fldCharType="end"/>
      </w:r>
      <w:r w:rsidR="00D277F8">
        <w:fldChar w:fldCharType="separate"/>
      </w:r>
      <w:r w:rsidR="006D5F7F">
        <w:rPr>
          <w:noProof/>
        </w:rPr>
        <w:t>(</w:t>
      </w:r>
      <w:r w:rsidR="006D5F7F" w:rsidRPr="00507CAA">
        <w:rPr>
          <w:noProof/>
          <w:sz w:val="16"/>
        </w:rPr>
        <w:t>Frazier et al 2014</w:t>
      </w:r>
      <w:r w:rsidR="006D5F7F">
        <w:rPr>
          <w:noProof/>
        </w:rPr>
        <w:t>)</w:t>
      </w:r>
      <w:r w:rsidR="00D277F8">
        <w:fldChar w:fldCharType="end"/>
      </w:r>
      <w:r w:rsidR="00D277F8">
        <w:t xml:space="preserve">. </w:t>
      </w:r>
      <w:r w:rsidR="006E0BE4">
        <w:t>M</w:t>
      </w:r>
      <w:r w:rsidRPr="00E61514">
        <w:t xml:space="preserve">aternal wheat intake during the second trimester </w:t>
      </w:r>
      <w:r>
        <w:t>may reduce atopic dermatitis in the infant</w:t>
      </w:r>
      <w:r w:rsidR="00D277F8">
        <w:t xml:space="preserve"> (</w:t>
      </w:r>
      <w:r w:rsidR="00D277F8" w:rsidRPr="00E27608">
        <w:rPr>
          <w:sz w:val="16"/>
          <w:szCs w:val="16"/>
        </w:rPr>
        <w:t>OR 0.64; 95%CI 0.46 to 0.90</w:t>
      </w:r>
      <w:r w:rsidR="00D277F8">
        <w:rPr>
          <w:sz w:val="16"/>
          <w:szCs w:val="16"/>
        </w:rPr>
        <w:t>; n=1,227</w:t>
      </w:r>
      <w:r w:rsidR="00D277F8" w:rsidRPr="00E61514">
        <w:t>)</w:t>
      </w:r>
      <w:r>
        <w:t xml:space="preserve"> </w:t>
      </w:r>
      <w:r>
        <w:fldChar w:fldCharType="begin">
          <w:fldData xml:space="preserve">PEVuZE5vdGU+PENpdGU+PEF1dGhvcj5CdW55YXZhbmljaDwvQXV0aG9yPjxZZWFyPjIwMTQ8L1ll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</w:fldData>
        </w:fldChar>
      </w:r>
      <w:r>
        <w:instrText xml:space="preserve"> ADDIN EN.CITE </w:instrText>
      </w:r>
      <w:r>
        <w:fldChar w:fldCharType="begin">
          <w:fldData xml:space="preserve">PEVuZE5vdGU+PENpdGU+PEF1dGhvcj5CdW55YXZhbmljaDwvQXV0aG9yPjxZZWFyPjIwMTQ8L1ll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</w:fldData>
        </w:fldChar>
      </w:r>
      <w:r>
        <w:instrText xml:space="preserve"> ADDIN EN.CITE.DATA </w:instrText>
      </w:r>
      <w:r>
        <w:fldChar w:fldCharType="end"/>
      </w:r>
      <w:r>
        <w:fldChar w:fldCharType="separate"/>
      </w:r>
      <w:r>
        <w:rPr>
          <w:noProof/>
        </w:rPr>
        <w:t>(</w:t>
      </w:r>
      <w:r w:rsidRPr="00AA6B1A">
        <w:rPr>
          <w:noProof/>
          <w:sz w:val="16"/>
        </w:rPr>
        <w:t>Bunyavanich et al 2014</w:t>
      </w:r>
      <w:r>
        <w:rPr>
          <w:noProof/>
        </w:rPr>
        <w:t>)</w:t>
      </w:r>
      <w:r>
        <w:fldChar w:fldCharType="end"/>
      </w:r>
      <w:r>
        <w:t>.</w:t>
      </w:r>
    </w:p>
    <w:p w14:paraId="54A23AC6" w14:textId="0EC3EEDF" w:rsidR="00407BED" w:rsidRDefault="00407BED" w:rsidP="00A45C08">
      <w:pPr>
        <w:pStyle w:val="Heading5"/>
      </w:pPr>
      <w:r>
        <w:t>Meat</w:t>
      </w:r>
    </w:p>
    <w:p w14:paraId="6EB5B224" w14:textId="44526E9C" w:rsidR="00407BED" w:rsidRDefault="00407BED" w:rsidP="00A45C08">
      <w:r>
        <w:t xml:space="preserve">There is evidence from observational studies that </w:t>
      </w:r>
      <w:r w:rsidR="00A3698E">
        <w:t>low</w:t>
      </w:r>
      <w:r w:rsidR="00D43623">
        <w:t>er</w:t>
      </w:r>
      <w:r>
        <w:t xml:space="preserve"> </w:t>
      </w:r>
      <w:r w:rsidR="003C3E51">
        <w:t xml:space="preserve">maternal </w:t>
      </w:r>
      <w:r>
        <w:t>meat consumption may be protective against wheeze in the child</w:t>
      </w:r>
      <w:r w:rsidR="00A972A8">
        <w:t xml:space="preserve"> (</w:t>
      </w:r>
      <w:r w:rsidR="00A972A8" w:rsidRPr="00661A0E">
        <w:rPr>
          <w:sz w:val="16"/>
          <w:szCs w:val="16"/>
        </w:rPr>
        <w:t>p=0.039</w:t>
      </w:r>
      <w:r w:rsidR="00D277F8">
        <w:rPr>
          <w:sz w:val="16"/>
          <w:szCs w:val="16"/>
        </w:rPr>
        <w:t>; n=1,000</w:t>
      </w:r>
      <w:r w:rsidR="00A972A8">
        <w:t>)</w:t>
      </w:r>
      <w:r w:rsidR="00A3698E">
        <w:t xml:space="preserve"> </w:t>
      </w:r>
      <w:r w:rsidR="00A3698E">
        <w:fldChar w:fldCharType="begin">
          <w:fldData xml:space="preserve">PEVuZE5vdGU+PENpdGU+PEF1dGhvcj5DYXN0cm8tUm9kcmlndWV6PC9BdXRob3I+PFllYXI+MjAx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</w:fldData>
        </w:fldChar>
      </w:r>
      <w:r w:rsidR="00A3698E">
        <w:instrText xml:space="preserve"> ADDIN EN.CITE </w:instrText>
      </w:r>
      <w:r w:rsidR="00A3698E">
        <w:fldChar w:fldCharType="begin">
          <w:fldData xml:space="preserve">PEVuZE5vdGU+PENpdGU+PEF1dGhvcj5DYXN0cm8tUm9kcmlndWV6PC9BdXRob3I+PFllYXI+MjAx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</w:fldData>
        </w:fldChar>
      </w:r>
      <w:r w:rsidR="00A3698E">
        <w:instrText xml:space="preserve"> ADDIN EN.CITE.DATA </w:instrText>
      </w:r>
      <w:r w:rsidR="00A3698E">
        <w:fldChar w:fldCharType="end"/>
      </w:r>
      <w:r w:rsidR="00A3698E">
        <w:fldChar w:fldCharType="separate"/>
      </w:r>
      <w:r w:rsidR="00A3698E">
        <w:rPr>
          <w:noProof/>
        </w:rPr>
        <w:t>(</w:t>
      </w:r>
      <w:r w:rsidR="00A3698E" w:rsidRPr="00AA6B1A">
        <w:rPr>
          <w:noProof/>
          <w:sz w:val="16"/>
        </w:rPr>
        <w:t>Castro-Rodriguez et al 2016</w:t>
      </w:r>
      <w:r w:rsidR="00A3698E">
        <w:rPr>
          <w:noProof/>
        </w:rPr>
        <w:t>)</w:t>
      </w:r>
      <w:r w:rsidR="00A3698E">
        <w:fldChar w:fldCharType="end"/>
      </w:r>
      <w:r>
        <w:t xml:space="preserve"> </w:t>
      </w:r>
      <w:r w:rsidR="001B5D22">
        <w:t xml:space="preserve">but </w:t>
      </w:r>
      <w:r>
        <w:t xml:space="preserve">that </w:t>
      </w:r>
      <w:r w:rsidR="00623E3B">
        <w:t xml:space="preserve">maternal </w:t>
      </w:r>
      <w:r>
        <w:t xml:space="preserve">intake of cured meats may </w:t>
      </w:r>
      <w:r w:rsidR="001B5D22">
        <w:t>be associated with a</w:t>
      </w:r>
      <w:r>
        <w:t xml:space="preserve"> risk of childhood </w:t>
      </w:r>
      <w:r w:rsidR="00623E3B">
        <w:t xml:space="preserve">retinoblastoma </w:t>
      </w:r>
      <w:r w:rsidR="00623E3B" w:rsidRPr="001F7D2B">
        <w:t>(</w:t>
      </w:r>
      <w:r w:rsidR="00623E3B" w:rsidRPr="00661A0E">
        <w:rPr>
          <w:sz w:val="16"/>
          <w:szCs w:val="16"/>
        </w:rPr>
        <w:t>OR 5.07, 95 % CI 1.63 to 15.70</w:t>
      </w:r>
      <w:r w:rsidR="00D277F8">
        <w:rPr>
          <w:sz w:val="16"/>
          <w:szCs w:val="16"/>
        </w:rPr>
        <w:t>; n=199</w:t>
      </w:r>
      <w:r w:rsidR="00623E3B" w:rsidRPr="001F7D2B">
        <w:t xml:space="preserve">) </w:t>
      </w:r>
      <w:r w:rsidR="00A3698E">
        <w:fldChar w:fldCharType="begin">
          <w:fldData xml:space="preserve">PEVuZE5vdGU+PENpdGU+PEF1dGhvcj5Mb21iYXJkaTwvQXV0aG9yPjxZZWFyPjIwMTU8L1llYXI+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</w:fldData>
        </w:fldChar>
      </w:r>
      <w:r w:rsidR="00A3698E">
        <w:instrText xml:space="preserve"> ADDIN EN.CITE </w:instrText>
      </w:r>
      <w:r w:rsidR="00A3698E">
        <w:fldChar w:fldCharType="begin">
          <w:fldData xml:space="preserve">PEVuZE5vdGU+PENpdGU+PEF1dGhvcj5Mb21iYXJkaTwvQXV0aG9yPjxZZWFyPjIwMTU8L1llYXI+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</w:fldData>
        </w:fldChar>
      </w:r>
      <w:r w:rsidR="00A3698E">
        <w:instrText xml:space="preserve"> ADDIN EN.CITE.DATA </w:instrText>
      </w:r>
      <w:r w:rsidR="00A3698E">
        <w:fldChar w:fldCharType="end"/>
      </w:r>
      <w:r w:rsidR="00A3698E">
        <w:fldChar w:fldCharType="separate"/>
      </w:r>
      <w:r w:rsidR="00A3698E">
        <w:rPr>
          <w:noProof/>
        </w:rPr>
        <w:t>(</w:t>
      </w:r>
      <w:r w:rsidR="00A3698E" w:rsidRPr="00AA6B1A">
        <w:rPr>
          <w:noProof/>
          <w:sz w:val="16"/>
        </w:rPr>
        <w:t>Lombardi et al 2015</w:t>
      </w:r>
      <w:r w:rsidR="00A3698E">
        <w:rPr>
          <w:noProof/>
        </w:rPr>
        <w:t>)</w:t>
      </w:r>
      <w:r w:rsidR="00A3698E">
        <w:fldChar w:fldCharType="end"/>
      </w:r>
      <w:r>
        <w:t>.</w:t>
      </w:r>
    </w:p>
    <w:p w14:paraId="4B8004B7" w14:textId="77777777" w:rsidR="00407BED" w:rsidRDefault="00407BED" w:rsidP="00A45C08">
      <w:pPr>
        <w:pStyle w:val="Heading5"/>
      </w:pPr>
      <w:r>
        <w:t>Fish</w:t>
      </w:r>
    </w:p>
    <w:p w14:paraId="752557D4" w14:textId="77777777" w:rsidR="00536AAA" w:rsidRDefault="00407BED" w:rsidP="00A45C08">
      <w:r>
        <w:t>There is evidence from systematic reviews of observational studies that maternal fish intake may be associated with positive neurodevelopmental outcomes</w:t>
      </w:r>
      <w:r w:rsidR="005F554B">
        <w:t xml:space="preserve"> </w:t>
      </w:r>
      <w:r w:rsidR="003F693D">
        <w:t>(</w:t>
      </w:r>
      <w:r w:rsidR="003F693D" w:rsidRPr="006D5F7F">
        <w:rPr>
          <w:sz w:val="16"/>
          <w:szCs w:val="16"/>
        </w:rPr>
        <w:t>qualitative review; 8 studies</w:t>
      </w:r>
      <w:r w:rsidR="003F693D">
        <w:t>)</w:t>
      </w:r>
      <w:r w:rsidR="005F554B">
        <w:fldChar w:fldCharType="begin"/>
      </w:r>
      <w:r w:rsidR="0052503B">
        <w:instrText xml:space="preserve"> ADDIN EN.CITE &lt;EndNote&gt;&lt;Cite&gt;&lt;Author&gt;Starling&lt;/Author&gt;&lt;Year&gt;2015&lt;/Year&gt;&lt;RecNum&gt;1738&lt;/RecNum&gt;&lt;DisplayText&gt;(&lt;style font="Century Gothic" size="8"&gt;Starling et al 2015&lt;/style&gt;)&lt;/DisplayText&gt;&lt;record&gt;&lt;rec-number&gt;1738&lt;/rec-number&gt;&lt;foreign-keys&gt;&lt;key app="EN" db-id="exvasrfx2dtraoesasxp2szsxa2df502592x" timestamp="1582506270"&gt;1738&lt;/key&gt;&lt;key app="ENWeb" db-id=""&gt;0&lt;/key&gt;&lt;/foreign-keys&gt;&lt;ref-type name="Journal Article"&gt;17&lt;/ref-type&gt;&lt;contributors&gt;&lt;authors&gt;&lt;author&gt;Starling, P.&lt;/author&gt;&lt;author&gt;Charlton, K.&lt;/author&gt;&lt;author&gt;McMahon, A. T.&lt;/author&gt;&lt;author&gt;Lucas, C.&lt;/author&gt;&lt;/authors&gt;&lt;/contributors&gt;&lt;auth-address&gt;School of Medicine, University of Wollongong, NSW 2522, Australia. pd266@uow.edu.au.&amp;#xD;School of Medicine, University of Wollongong, NSW 2522, Australia. karenc@uow.edu.au.&amp;#xD;School of Medicine, University of Wollongong, NSW 2522, Australia. amcmahon@uow.edu.au.&amp;#xD;School of Medicine, University of Wollongong, NSW 2522, Australia. cjl623@uowmail.edu.au.&lt;/auth-address&gt;&lt;titles&gt;&lt;title&gt;Fish intake during pregnancy and foetal neurodevelopment--a systematic review of the evidence&lt;/title&gt;&lt;secondary-title&gt;Nutrients&lt;/secondary-title&gt;&lt;/titles&gt;&lt;periodical&gt;&lt;full-title&gt;Nutrients&lt;/full-title&gt;&lt;/periodical&gt;&lt;pages&gt;2001-14&lt;/pages&gt;&lt;volume&gt;7&lt;/volume&gt;&lt;number&gt;3&lt;/number&gt;&lt;edition&gt;2015/03/21&lt;/edition&gt;&lt;keywords&gt;&lt;keyword&gt;Animals&lt;/keyword&gt;&lt;keyword&gt;*Cognition&lt;/keyword&gt;&lt;keyword&gt;*Diet&lt;/keyword&gt;&lt;keyword&gt;Female&lt;/keyword&gt;&lt;keyword&gt;*Fetal Development&lt;/keyword&gt;&lt;keyword&gt;*Fishes&lt;/keyword&gt;&lt;keyword&gt;Humans&lt;/keyword&gt;&lt;keyword&gt;Mercury/*adverse effects&lt;/keyword&gt;&lt;keyword&gt;Pregnancy&lt;/keyword&gt;&lt;keyword&gt;Prenatal Exposure Delayed Effects&lt;/keyword&gt;&lt;keyword&gt;*Seafood&lt;/keyword&gt;&lt;/keywords&gt;&lt;dates&gt;&lt;year&gt;2015&lt;/year&gt;&lt;pub-dates&gt;&lt;date&gt;Mar 18&lt;/date&gt;&lt;/pub-dates&gt;&lt;/dates&gt;&lt;isbn&gt;2072-6643 (Electronic)&amp;#xD;2072-6643 (Linking)&lt;/isbn&gt;&lt;accession-num&gt;25793632&lt;/accession-num&gt;&lt;urls&gt;&lt;related-urls&gt;&lt;url&gt;https://www.ncbi.nlm.nih.gov/pubmed/25793632&lt;/url&gt;&lt;/related-urls&gt;&lt;/urls&gt;&lt;custom2&gt;PMC4377896&lt;/custom2&gt;&lt;electronic-resource-num&gt;10.3390/nu7032001&lt;/electronic-resource-num&gt;&lt;/record&gt;&lt;/Cite&gt;&lt;/EndNote&gt;</w:instrText>
      </w:r>
      <w:r w:rsidR="005F554B">
        <w:fldChar w:fldCharType="separate"/>
      </w:r>
      <w:r w:rsidR="0052503B">
        <w:rPr>
          <w:noProof/>
        </w:rPr>
        <w:t>(</w:t>
      </w:r>
      <w:r w:rsidR="0052503B" w:rsidRPr="00AA6B1A">
        <w:rPr>
          <w:noProof/>
          <w:sz w:val="16"/>
        </w:rPr>
        <w:t>Starling et al 2015</w:t>
      </w:r>
      <w:r w:rsidR="0052503B">
        <w:rPr>
          <w:noProof/>
        </w:rPr>
        <w:t>)</w:t>
      </w:r>
      <w:r w:rsidR="005F554B">
        <w:fldChar w:fldCharType="end"/>
      </w:r>
      <w:r>
        <w:t xml:space="preserve"> and a reduced risk of childhood leukaemia</w:t>
      </w:r>
      <w:r w:rsidR="003F693D">
        <w:t xml:space="preserve"> (</w:t>
      </w:r>
      <w:r w:rsidR="003F693D" w:rsidRPr="00EF775D">
        <w:rPr>
          <w:sz w:val="16"/>
          <w:szCs w:val="16"/>
        </w:rPr>
        <w:t>OR 0.27, 95% CI: 0.14 to 0.53</w:t>
      </w:r>
      <w:r w:rsidR="003F693D">
        <w:rPr>
          <w:sz w:val="16"/>
          <w:szCs w:val="16"/>
        </w:rPr>
        <w:t>; 2 studies</w:t>
      </w:r>
      <w:r w:rsidR="003F693D">
        <w:t>)</w:t>
      </w:r>
      <w:r>
        <w:t xml:space="preserve"> </w:t>
      </w:r>
      <w:r w:rsidR="001E52FB">
        <w:fldChar w:fldCharType="begin">
          <w:fldData xml:space="preserve">PEVuZE5vdGU+PENpdGU+PEF1dGhvcj5EZXNzeXByaXM8L0F1dGhvcj48WWVhcj4yMDE3PC9ZZWFy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==
</w:fldData>
        </w:fldChar>
      </w:r>
      <w:r w:rsidR="0052503B">
        <w:instrText xml:space="preserve"> ADDIN EN.CITE </w:instrText>
      </w:r>
      <w:r w:rsidR="0052503B">
        <w:fldChar w:fldCharType="begin">
          <w:fldData xml:space="preserve">PEVuZE5vdGU+PENpdGU+PEF1dGhvcj5EZXNzeXByaXM8L0F1dGhvcj48WWVhcj4yMDE3PC9ZZWFy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==
</w:fldData>
        </w:fldChar>
      </w:r>
      <w:r w:rsidR="0052503B">
        <w:instrText xml:space="preserve"> ADDIN EN.CITE.DATA </w:instrText>
      </w:r>
      <w:r w:rsidR="0052503B">
        <w:fldChar w:fldCharType="end"/>
      </w:r>
      <w:r w:rsidR="001E52FB">
        <w:fldChar w:fldCharType="separate"/>
      </w:r>
      <w:r w:rsidR="0052503B">
        <w:rPr>
          <w:noProof/>
        </w:rPr>
        <w:t>(</w:t>
      </w:r>
      <w:r w:rsidR="0052503B" w:rsidRPr="00AA6B1A">
        <w:rPr>
          <w:noProof/>
          <w:sz w:val="16"/>
        </w:rPr>
        <w:t>Dessypris et al 2017</w:t>
      </w:r>
      <w:r w:rsidR="0052503B">
        <w:rPr>
          <w:noProof/>
        </w:rPr>
        <w:t>)</w:t>
      </w:r>
      <w:r w:rsidR="001E52FB">
        <w:fldChar w:fldCharType="end"/>
      </w:r>
      <w:r w:rsidR="006D5F7F">
        <w:t>.</w:t>
      </w:r>
      <w:r w:rsidR="001E52FB">
        <w:t xml:space="preserve"> </w:t>
      </w:r>
      <w:r w:rsidR="006D5F7F">
        <w:t>It</w:t>
      </w:r>
      <w:r>
        <w:t xml:space="preserve"> does not appear to affect the risk of infant eczema</w:t>
      </w:r>
      <w:r w:rsidR="003F693D">
        <w:t xml:space="preserve"> (</w:t>
      </w:r>
      <w:r w:rsidR="003F693D" w:rsidRPr="00FE3765">
        <w:rPr>
          <w:sz w:val="16"/>
          <w:szCs w:val="16"/>
        </w:rPr>
        <w:t>RR 0.88; 95%CI 0.75 to 1.04; 10 studies</w:t>
      </w:r>
      <w:r w:rsidR="003F693D">
        <w:t>)</w:t>
      </w:r>
      <w:r>
        <w:t>, wheeze</w:t>
      </w:r>
      <w:r w:rsidR="003F693D">
        <w:t xml:space="preserve"> (</w:t>
      </w:r>
      <w:r w:rsidR="003F693D" w:rsidRPr="00FE3765">
        <w:rPr>
          <w:sz w:val="16"/>
          <w:szCs w:val="16"/>
        </w:rPr>
        <w:t>RR 0.94; 95%CI 0.83 to 1.07; 8 studies</w:t>
      </w:r>
      <w:r w:rsidR="003F693D">
        <w:t>)</w:t>
      </w:r>
      <w:r>
        <w:t xml:space="preserve">, allergic rhinitis </w:t>
      </w:r>
      <w:r w:rsidR="003F693D">
        <w:t>(</w:t>
      </w:r>
      <w:r w:rsidR="003F693D" w:rsidRPr="00FE3765">
        <w:rPr>
          <w:sz w:val="16"/>
          <w:szCs w:val="16"/>
        </w:rPr>
        <w:t>RR 0.95; 95%CI 0.62 to 1.45; 3 studies</w:t>
      </w:r>
      <w:r w:rsidR="003F693D">
        <w:t xml:space="preserve">) </w:t>
      </w:r>
      <w:r>
        <w:t>or asthma</w:t>
      </w:r>
      <w:r w:rsidR="001E52FB">
        <w:t xml:space="preserve"> </w:t>
      </w:r>
      <w:r w:rsidR="003F693D">
        <w:t>(</w:t>
      </w:r>
      <w:r w:rsidR="003F693D" w:rsidRPr="00FE3765">
        <w:rPr>
          <w:sz w:val="16"/>
          <w:szCs w:val="16"/>
        </w:rPr>
        <w:t>RR 0.94; 95%CI 0.75 to 1.18; 4</w:t>
      </w:r>
      <w:r w:rsidR="00A64DB8">
        <w:rPr>
          <w:sz w:val="16"/>
          <w:szCs w:val="16"/>
        </w:rPr>
        <w:t> </w:t>
      </w:r>
      <w:r w:rsidR="003F693D" w:rsidRPr="00FE3765">
        <w:rPr>
          <w:sz w:val="16"/>
          <w:szCs w:val="16"/>
        </w:rPr>
        <w:t>studies</w:t>
      </w:r>
      <w:r w:rsidR="003F693D">
        <w:t xml:space="preserve">) </w:t>
      </w:r>
      <w:r w:rsidR="001E52FB">
        <w:fldChar w:fldCharType="begin">
          <w:fldData xml:space="preserve">PEVuZE5vdGU+PENpdGU+PEF1dGhvcj5aaGFuZzwvQXV0aG9yPjxZZWFyPjIwMTc8L1llYXI+PFJl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</w:fldData>
        </w:fldChar>
      </w:r>
      <w:r w:rsidR="0052503B">
        <w:instrText xml:space="preserve"> ADDIN EN.CITE </w:instrText>
      </w:r>
      <w:r w:rsidR="0052503B">
        <w:fldChar w:fldCharType="begin">
          <w:fldData xml:space="preserve">PEVuZE5vdGU+PENpdGU+PEF1dGhvcj5aaGFuZzwvQXV0aG9yPjxZZWFyPjIwMTc8L1llYXI+PFJl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</w:fldData>
        </w:fldChar>
      </w:r>
      <w:r w:rsidR="0052503B">
        <w:instrText xml:space="preserve"> ADDIN EN.CITE.DATA </w:instrText>
      </w:r>
      <w:r w:rsidR="0052503B">
        <w:fldChar w:fldCharType="end"/>
      </w:r>
      <w:r w:rsidR="001E52FB">
        <w:fldChar w:fldCharType="separate"/>
      </w:r>
      <w:r w:rsidR="0052503B">
        <w:rPr>
          <w:noProof/>
        </w:rPr>
        <w:t>(</w:t>
      </w:r>
      <w:r w:rsidR="0052503B" w:rsidRPr="00AA6B1A">
        <w:rPr>
          <w:noProof/>
          <w:sz w:val="16"/>
        </w:rPr>
        <w:t>Zhang et al 2017</w:t>
      </w:r>
      <w:r w:rsidR="0052503B">
        <w:rPr>
          <w:noProof/>
        </w:rPr>
        <w:t>)</w:t>
      </w:r>
      <w:r w:rsidR="001E52FB">
        <w:fldChar w:fldCharType="end"/>
      </w:r>
      <w:r>
        <w:t xml:space="preserve">. </w:t>
      </w:r>
    </w:p>
    <w:p w14:paraId="41653A6F" w14:textId="3C643B51" w:rsidR="00FD2EAB" w:rsidRDefault="00536AAA" w:rsidP="00A45C08">
      <w:r>
        <w:t xml:space="preserve">Observational studies have found </w:t>
      </w:r>
      <w:r w:rsidR="002405D2">
        <w:t xml:space="preserve">positive </w:t>
      </w:r>
      <w:r>
        <w:t>associations between m</w:t>
      </w:r>
      <w:r w:rsidR="00293DD7" w:rsidRPr="00960687">
        <w:t>aternal se</w:t>
      </w:r>
      <w:r w:rsidR="00293DD7">
        <w:t xml:space="preserve">afood intake during pregnancy </w:t>
      </w:r>
      <w:r>
        <w:t xml:space="preserve">and </w:t>
      </w:r>
      <w:r w:rsidR="00293DD7" w:rsidRPr="00960687">
        <w:t>language and communication scales in the infant</w:t>
      </w:r>
      <w:r w:rsidR="00293DD7">
        <w:t xml:space="preserve"> </w:t>
      </w:r>
      <w:r w:rsidR="00293DD7" w:rsidRPr="00960687">
        <w:t>(</w:t>
      </w:r>
      <w:r w:rsidR="00293DD7" w:rsidRPr="00960687">
        <w:rPr>
          <w:sz w:val="16"/>
          <w:szCs w:val="16"/>
        </w:rPr>
        <w:t>n=38,351</w:t>
      </w:r>
      <w:r w:rsidR="00293DD7" w:rsidRPr="00960687">
        <w:t>)</w:t>
      </w:r>
      <w:r w:rsidR="00293DD7">
        <w:t xml:space="preserve"> </w:t>
      </w:r>
      <w:r w:rsidR="00293DD7">
        <w:fldChar w:fldCharType="begin">
          <w:fldData xml:space="preserve">PEVuZE5vdGU+PENpdGU+PEF1dGhvcj5WZWpydXA8L0F1dGhvcj48WWVhcj4yMDE4PC9ZZWFyPjxS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==
</w:fldData>
        </w:fldChar>
      </w:r>
      <w:r w:rsidR="00293DD7">
        <w:instrText xml:space="preserve"> ADDIN EN.CITE </w:instrText>
      </w:r>
      <w:r w:rsidR="00293DD7">
        <w:fldChar w:fldCharType="begin">
          <w:fldData xml:space="preserve">PEVuZE5vdGU+PENpdGU+PEF1dGhvcj5WZWpydXA8L0F1dGhvcj48WWVhcj4yMDE4PC9ZZWFyPjxS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==
</w:fldData>
        </w:fldChar>
      </w:r>
      <w:r w:rsidR="00293DD7">
        <w:instrText xml:space="preserve"> ADDIN EN.CITE.DATA </w:instrText>
      </w:r>
      <w:r w:rsidR="00293DD7">
        <w:fldChar w:fldCharType="end"/>
      </w:r>
      <w:r w:rsidR="00293DD7">
        <w:fldChar w:fldCharType="separate"/>
      </w:r>
      <w:r w:rsidR="00293DD7">
        <w:rPr>
          <w:noProof/>
        </w:rPr>
        <w:t>(</w:t>
      </w:r>
      <w:r w:rsidR="00293DD7" w:rsidRPr="0076549F">
        <w:rPr>
          <w:noProof/>
          <w:sz w:val="16"/>
        </w:rPr>
        <w:t>Vejrup et al 2018</w:t>
      </w:r>
      <w:r w:rsidR="00293DD7">
        <w:rPr>
          <w:noProof/>
        </w:rPr>
        <w:t>)</w:t>
      </w:r>
      <w:r w:rsidR="00293DD7">
        <w:fldChar w:fldCharType="end"/>
      </w:r>
      <w:r>
        <w:t xml:space="preserve"> and</w:t>
      </w:r>
      <w:r w:rsidR="00293DD7" w:rsidRPr="009F2A91">
        <w:rPr>
          <w:shd w:val="clear" w:color="auto" w:fill="FFFFFF"/>
          <w:lang w:val="en-GB" w:eastAsia="en-GB"/>
        </w:rPr>
        <w:t xml:space="preserve"> metabolic health of children</w:t>
      </w:r>
      <w:r w:rsidR="00293DD7">
        <w:rPr>
          <w:shd w:val="clear" w:color="auto" w:fill="FFFFFF"/>
          <w:lang w:val="en-GB" w:eastAsia="en-GB"/>
        </w:rPr>
        <w:t xml:space="preserve"> (</w:t>
      </w:r>
      <w:r w:rsidR="00293DD7" w:rsidRPr="00667DA9">
        <w:rPr>
          <w:sz w:val="16"/>
          <w:szCs w:val="16"/>
          <w:shd w:val="clear" w:color="auto" w:fill="FFFFFF"/>
          <w:lang w:val="en-GB" w:eastAsia="en-GB"/>
        </w:rPr>
        <w:t>β</w:t>
      </w:r>
      <w:r w:rsidR="00293DD7" w:rsidRPr="00667DA9">
        <w:rPr>
          <w:rFonts w:ascii="Calibri" w:eastAsia="Calibri" w:hAnsi="Calibri" w:cs="Calibri"/>
          <w:sz w:val="16"/>
          <w:szCs w:val="16"/>
          <w:shd w:val="clear" w:color="auto" w:fill="FFFFFF"/>
          <w:lang w:val="en-GB" w:eastAsia="en-GB"/>
        </w:rPr>
        <w:t> </w:t>
      </w:r>
      <w:r w:rsidR="00293DD7" w:rsidRPr="00667DA9">
        <w:rPr>
          <w:sz w:val="16"/>
          <w:szCs w:val="16"/>
          <w:shd w:val="clear" w:color="auto" w:fill="FFFFFF"/>
          <w:lang w:val="en-GB" w:eastAsia="en-GB"/>
        </w:rPr>
        <w:t>=</w:t>
      </w:r>
      <w:r w:rsidR="00293DD7" w:rsidRPr="00667DA9">
        <w:rPr>
          <w:rFonts w:ascii="Calibri" w:eastAsia="Calibri" w:hAnsi="Calibri" w:cs="Calibri"/>
          <w:sz w:val="16"/>
          <w:szCs w:val="16"/>
          <w:shd w:val="clear" w:color="auto" w:fill="FFFFFF"/>
          <w:lang w:val="en-GB" w:eastAsia="en-GB"/>
        </w:rPr>
        <w:t> </w:t>
      </w:r>
      <w:r w:rsidR="00293DD7" w:rsidRPr="00667DA9">
        <w:rPr>
          <w:sz w:val="16"/>
          <w:szCs w:val="16"/>
          <w:shd w:val="clear" w:color="auto" w:fill="FFFFFF"/>
          <w:lang w:val="en-GB" w:eastAsia="en-GB"/>
        </w:rPr>
        <w:t>-0.96; 95%CI -1.49 to -0.42</w:t>
      </w:r>
      <w:r>
        <w:rPr>
          <w:sz w:val="16"/>
          <w:szCs w:val="16"/>
          <w:shd w:val="clear" w:color="auto" w:fill="FFFFFF"/>
          <w:lang w:val="en-GB" w:eastAsia="en-GB"/>
        </w:rPr>
        <w:t>; n=805</w:t>
      </w:r>
      <w:r w:rsidR="00293DD7" w:rsidRPr="009F2A91">
        <w:rPr>
          <w:shd w:val="clear" w:color="auto" w:fill="FFFFFF"/>
          <w:lang w:val="en-GB" w:eastAsia="en-GB"/>
        </w:rPr>
        <w:t>)</w:t>
      </w:r>
      <w:r w:rsidR="00293DD7">
        <w:rPr>
          <w:shd w:val="clear" w:color="auto" w:fill="FFFFFF"/>
          <w:lang w:val="en-GB" w:eastAsia="en-GB"/>
        </w:rPr>
        <w:t xml:space="preserve"> </w:t>
      </w:r>
      <w:r w:rsidR="00293DD7">
        <w:rPr>
          <w:shd w:val="clear" w:color="auto" w:fill="FFFFFF"/>
          <w:lang w:val="en-GB" w:eastAsia="en-GB"/>
        </w:rPr>
        <w:fldChar w:fldCharType="begin">
          <w:fldData xml:space="preserve">PEVuZE5vdGU+PENpdGU+PEF1dGhvcj5TdHJhdGFraXM8L0F1dGhvcj48WWVhcj4yMDIwPC9ZZWFy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</w:fldData>
        </w:fldChar>
      </w:r>
      <w:r w:rsidR="00293DD7">
        <w:rPr>
          <w:shd w:val="clear" w:color="auto" w:fill="FFFFFF"/>
          <w:lang w:val="en-GB" w:eastAsia="en-GB"/>
        </w:rPr>
        <w:instrText xml:space="preserve"> ADDIN EN.CITE </w:instrText>
      </w:r>
      <w:r w:rsidR="00293DD7">
        <w:rPr>
          <w:shd w:val="clear" w:color="auto" w:fill="FFFFFF"/>
          <w:lang w:val="en-GB" w:eastAsia="en-GB"/>
        </w:rPr>
        <w:fldChar w:fldCharType="begin">
          <w:fldData xml:space="preserve">PEVuZE5vdGU+PENpdGU+PEF1dGhvcj5TdHJhdGFraXM8L0F1dGhvcj48WWVhcj4yMDIwPC9ZZWFy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</w:fldData>
        </w:fldChar>
      </w:r>
      <w:r w:rsidR="00293DD7">
        <w:rPr>
          <w:shd w:val="clear" w:color="auto" w:fill="FFFFFF"/>
          <w:lang w:val="en-GB" w:eastAsia="en-GB"/>
        </w:rPr>
        <w:instrText xml:space="preserve"> ADDIN EN.CITE.DATA </w:instrText>
      </w:r>
      <w:r w:rsidR="00293DD7">
        <w:rPr>
          <w:shd w:val="clear" w:color="auto" w:fill="FFFFFF"/>
          <w:lang w:val="en-GB" w:eastAsia="en-GB"/>
        </w:rPr>
      </w:r>
      <w:r w:rsidR="00293DD7">
        <w:rPr>
          <w:shd w:val="clear" w:color="auto" w:fill="FFFFFF"/>
          <w:lang w:val="en-GB" w:eastAsia="en-GB"/>
        </w:rPr>
        <w:fldChar w:fldCharType="end"/>
      </w:r>
      <w:r w:rsidR="00293DD7">
        <w:rPr>
          <w:shd w:val="clear" w:color="auto" w:fill="FFFFFF"/>
          <w:lang w:val="en-GB" w:eastAsia="en-GB"/>
        </w:rPr>
      </w:r>
      <w:r w:rsidR="00293DD7">
        <w:rPr>
          <w:shd w:val="clear" w:color="auto" w:fill="FFFFFF"/>
          <w:lang w:val="en-GB" w:eastAsia="en-GB"/>
        </w:rPr>
        <w:fldChar w:fldCharType="separate"/>
      </w:r>
      <w:r w:rsidR="00293DD7">
        <w:rPr>
          <w:noProof/>
          <w:shd w:val="clear" w:color="auto" w:fill="FFFFFF"/>
          <w:lang w:val="en-GB" w:eastAsia="en-GB"/>
        </w:rPr>
        <w:t>(</w:t>
      </w:r>
      <w:r w:rsidR="00293DD7" w:rsidRPr="0076549F">
        <w:rPr>
          <w:noProof/>
          <w:sz w:val="16"/>
          <w:shd w:val="clear" w:color="auto" w:fill="FFFFFF"/>
          <w:lang w:val="en-GB" w:eastAsia="en-GB"/>
        </w:rPr>
        <w:t>Stratakis et al 2020</w:t>
      </w:r>
      <w:r w:rsidR="00293DD7">
        <w:rPr>
          <w:noProof/>
          <w:shd w:val="clear" w:color="auto" w:fill="FFFFFF"/>
          <w:lang w:val="en-GB" w:eastAsia="en-GB"/>
        </w:rPr>
        <w:t>)</w:t>
      </w:r>
      <w:r w:rsidR="00293DD7">
        <w:rPr>
          <w:shd w:val="clear" w:color="auto" w:fill="FFFFFF"/>
          <w:lang w:val="en-GB" w:eastAsia="en-GB"/>
        </w:rPr>
        <w:fldChar w:fldCharType="end"/>
      </w:r>
      <w:r>
        <w:rPr>
          <w:shd w:val="clear" w:color="auto" w:fill="FFFFFF"/>
          <w:lang w:val="en-GB" w:eastAsia="en-GB"/>
        </w:rPr>
        <w:t xml:space="preserve"> but were inconsistent regarding the effect on child growth </w:t>
      </w:r>
      <w:r>
        <w:fldChar w:fldCharType="begin">
          <w:fldData xml:space="preserve">PEVuZE5vdGU+PENpdGU+PEF1dGhvcj5TdHJhdGFraXM8L0F1dGhvcj48WWVhcj4yMDE2PC9ZZWFy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</w:fldData>
        </w:fldChar>
      </w:r>
      <w:r>
        <w:instrText xml:space="preserve"> ADDIN EN.CITE </w:instrText>
      </w:r>
      <w:r>
        <w:fldChar w:fldCharType="begin">
          <w:fldData xml:space="preserve">PEVuZE5vdGU+PENpdGU+PEF1dGhvcj5TdHJhdGFraXM8L0F1dGhvcj48WWVhcj4yMDE2PC9ZZWFy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</w:fldData>
        </w:fldChar>
      </w:r>
      <w:r>
        <w:instrText xml:space="preserve"> ADDIN EN.CITE.DATA </w:instrText>
      </w:r>
      <w:r>
        <w:fldChar w:fldCharType="end"/>
      </w:r>
      <w:r>
        <w:fldChar w:fldCharType="separate"/>
      </w:r>
      <w:r>
        <w:rPr>
          <w:noProof/>
        </w:rPr>
        <w:t>(</w:t>
      </w:r>
      <w:r w:rsidRPr="00AA6B1A">
        <w:rPr>
          <w:noProof/>
          <w:sz w:val="16"/>
        </w:rPr>
        <w:t>Stratakis et al 2016; van den Berg et al 2016</w:t>
      </w:r>
      <w:r>
        <w:rPr>
          <w:noProof/>
        </w:rPr>
        <w:t>)</w:t>
      </w:r>
      <w:r>
        <w:fldChar w:fldCharType="end"/>
      </w:r>
      <w:r w:rsidR="00293DD7">
        <w:rPr>
          <w:shd w:val="clear" w:color="auto" w:fill="FFFFFF"/>
          <w:lang w:val="en-GB" w:eastAsia="en-GB"/>
        </w:rPr>
        <w:t>.</w:t>
      </w:r>
    </w:p>
    <w:p w14:paraId="428E70E1" w14:textId="637F8133" w:rsidR="006D5F7F" w:rsidRDefault="00407BED" w:rsidP="00A45C08">
      <w:r>
        <w:t xml:space="preserve">There is evidence from observational studies that </w:t>
      </w:r>
      <w:r w:rsidR="003F693D">
        <w:t xml:space="preserve">low </w:t>
      </w:r>
      <w:r>
        <w:t xml:space="preserve">intake of seafood may be associated with </w:t>
      </w:r>
      <w:r w:rsidR="003F693D">
        <w:t xml:space="preserve">increased </w:t>
      </w:r>
      <w:r>
        <w:t xml:space="preserve">risk of antenatal depression </w:t>
      </w:r>
      <w:r w:rsidR="003F693D" w:rsidRPr="005B3A40">
        <w:t>(</w:t>
      </w:r>
      <w:r w:rsidR="003F693D" w:rsidRPr="000939A9">
        <w:rPr>
          <w:sz w:val="16"/>
          <w:szCs w:val="16"/>
        </w:rPr>
        <w:t>aOR 1.54; 95%CI 1.25 to 1.89</w:t>
      </w:r>
      <w:r w:rsidR="003F693D">
        <w:rPr>
          <w:sz w:val="16"/>
          <w:szCs w:val="16"/>
        </w:rPr>
        <w:t>; n=12,418</w:t>
      </w:r>
      <w:r w:rsidR="003F693D" w:rsidRPr="005B3A40">
        <w:t>)</w:t>
      </w:r>
      <w:r w:rsidR="003F693D">
        <w:t xml:space="preserve"> </w:t>
      </w:r>
      <w:r w:rsidR="00A3698E">
        <w:fldChar w:fldCharType="begin">
          <w:fldData xml:space="preserve">PEVuZE5vdGU+PENpdGU+PEF1dGhvcj5FbW1ldHQ8L0F1dGhvcj48WWVhcj4yMDE1PC9ZZWFyPjxS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</w:fldData>
        </w:fldChar>
      </w:r>
      <w:r w:rsidR="0052503B">
        <w:instrText xml:space="preserve"> ADDIN EN.CITE </w:instrText>
      </w:r>
      <w:r w:rsidR="0052503B">
        <w:fldChar w:fldCharType="begin">
          <w:fldData xml:space="preserve">PEVuZE5vdGU+PENpdGU+PEF1dGhvcj5FbW1ldHQ8L0F1dGhvcj48WWVhcj4yMDE1PC9ZZWFyPjxS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</w:fldData>
        </w:fldChar>
      </w:r>
      <w:r w:rsidR="0052503B">
        <w:instrText xml:space="preserve"> ADDIN EN.CITE.DATA </w:instrText>
      </w:r>
      <w:r w:rsidR="0052503B">
        <w:fldChar w:fldCharType="end"/>
      </w:r>
      <w:r w:rsidR="00A3698E">
        <w:fldChar w:fldCharType="separate"/>
      </w:r>
      <w:r w:rsidR="0052503B">
        <w:rPr>
          <w:noProof/>
        </w:rPr>
        <w:t>(</w:t>
      </w:r>
      <w:r w:rsidR="0052503B" w:rsidRPr="00AA6B1A">
        <w:rPr>
          <w:noProof/>
          <w:sz w:val="16"/>
        </w:rPr>
        <w:t>Emmett et al 2015</w:t>
      </w:r>
      <w:r w:rsidR="0052503B">
        <w:rPr>
          <w:noProof/>
        </w:rPr>
        <w:t>)</w:t>
      </w:r>
      <w:r w:rsidR="00A3698E">
        <w:fldChar w:fldCharType="end"/>
      </w:r>
      <w:r w:rsidR="00BD6B10">
        <w:t>.</w:t>
      </w:r>
      <w:r w:rsidR="00A3698E">
        <w:t xml:space="preserve"> </w:t>
      </w:r>
    </w:p>
    <w:p w14:paraId="74E1B4AB" w14:textId="77777777" w:rsidR="00FA1F70" w:rsidRPr="006E6FBD" w:rsidRDefault="00FA1F70" w:rsidP="00FA1F70">
      <w:pPr>
        <w:rPr>
          <w:rFonts w:ascii="Times New Roman" w:hAnsi="Times New Roman"/>
          <w:sz w:val="24"/>
          <w:lang w:val="en-GB" w:eastAsia="en-GB"/>
        </w:rPr>
      </w:pPr>
      <w:r>
        <w:t>A cohort study (</w:t>
      </w:r>
      <w:r w:rsidRPr="005022AF">
        <w:rPr>
          <w:sz w:val="16"/>
          <w:szCs w:val="16"/>
        </w:rPr>
        <w:t>n=3,279</w:t>
      </w:r>
      <w:r>
        <w:t xml:space="preserve">) </w:t>
      </w:r>
      <w:r>
        <w:fldChar w:fldCharType="begin">
          <w:fldData xml:space="preserve">PEVuZE5vdGU+PENpdGU+PEF1dGhvcj5Nb2hhbnR5PC9BdXRob3I+PFllYXI+MjAxNjwvWWVhcj48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</w:fldData>
        </w:fldChar>
      </w:r>
      <w:r>
        <w:instrText xml:space="preserve"> ADDIN EN.CITE </w:instrText>
      </w:r>
      <w:r>
        <w:fldChar w:fldCharType="begin">
          <w:fldData xml:space="preserve">PEVuZE5vdGU+PENpdGU+PEF1dGhvcj5Nb2hhbnR5PC9BdXRob3I+PFllYXI+MjAxNjwvWWVhcj48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</w:fldData>
        </w:fldChar>
      </w:r>
      <w:r>
        <w:instrText xml:space="preserve"> ADDIN EN.CITE.DATA </w:instrText>
      </w:r>
      <w:r>
        <w:fldChar w:fldCharType="end"/>
      </w:r>
      <w:r>
        <w:fldChar w:fldCharType="separate"/>
      </w:r>
      <w:r>
        <w:rPr>
          <w:noProof/>
        </w:rPr>
        <w:t>(</w:t>
      </w:r>
      <w:r w:rsidRPr="0076549F">
        <w:rPr>
          <w:noProof/>
          <w:sz w:val="16"/>
        </w:rPr>
        <w:t>Mohanty et al 2016</w:t>
      </w:r>
      <w:r>
        <w:rPr>
          <w:noProof/>
        </w:rPr>
        <w:t>)</w:t>
      </w:r>
      <w:r>
        <w:fldChar w:fldCharType="end"/>
      </w:r>
      <w:r>
        <w:t xml:space="preserve"> found a possible association between l</w:t>
      </w:r>
      <w:r w:rsidRPr="007B7656">
        <w:t>ean fis</w:t>
      </w:r>
      <w:r>
        <w:t>h intake and preterm birth (</w:t>
      </w:r>
      <w:r w:rsidRPr="00EF775D">
        <w:rPr>
          <w:sz w:val="16"/>
          <w:szCs w:val="16"/>
        </w:rPr>
        <w:t>RR</w:t>
      </w:r>
      <w:r>
        <w:rPr>
          <w:sz w:val="16"/>
          <w:szCs w:val="16"/>
        </w:rPr>
        <w:t> 1.55; 95</w:t>
      </w:r>
      <w:r w:rsidRPr="00EF775D">
        <w:rPr>
          <w:sz w:val="16"/>
          <w:szCs w:val="16"/>
        </w:rPr>
        <w:t>% CI 1.04 to 2.30</w:t>
      </w:r>
      <w:r w:rsidRPr="007B7656">
        <w:t>)</w:t>
      </w:r>
      <w:r>
        <w:t>. The study noted that s</w:t>
      </w:r>
      <w:r w:rsidRPr="007B7656">
        <w:t>tudies of mechanisms and potential contributing factors (including s</w:t>
      </w:r>
      <w:r>
        <w:t xml:space="preserve">eafood preparation and nutrient </w:t>
      </w:r>
      <w:r w:rsidRPr="007B7656">
        <w:t>contaminant content) are warranted.</w:t>
      </w:r>
      <w:r>
        <w:t xml:space="preserve"> There was no association between fatty fish intake and preterm birth and no association between</w:t>
      </w:r>
      <w:r w:rsidRPr="007B7656">
        <w:t xml:space="preserve"> other pregnancy complications</w:t>
      </w:r>
      <w:r>
        <w:t xml:space="preserve"> and either lean or fatty fish consumption</w:t>
      </w:r>
      <w:r w:rsidRPr="007B7656">
        <w:t>.</w:t>
      </w:r>
      <w:r>
        <w:rPr>
          <w:rFonts w:ascii="Times New Roman" w:hAnsi="Times New Roman"/>
          <w:sz w:val="24"/>
          <w:lang w:val="en-GB" w:eastAsia="en-GB"/>
        </w:rPr>
        <w:t xml:space="preserve"> </w:t>
      </w:r>
    </w:p>
    <w:p w14:paraId="753E1B57" w14:textId="43852D26" w:rsidR="004332F0" w:rsidRPr="00FA1F70" w:rsidRDefault="00293DD7" w:rsidP="00536AAA">
      <w:pPr>
        <w:rPr>
          <w:shd w:val="clear" w:color="auto" w:fill="FFFFFF"/>
          <w:lang w:val="en-GB" w:eastAsia="en-GB"/>
        </w:rPr>
      </w:pPr>
      <w:r>
        <w:t xml:space="preserve">While fish consumption during pregnancy may have benefits for the women and child, high </w:t>
      </w:r>
      <w:r w:rsidR="00407BED">
        <w:t xml:space="preserve">fetal exposure to mercury </w:t>
      </w:r>
      <w:r w:rsidR="00D64D34">
        <w:t xml:space="preserve">through maternal fish consumption </w:t>
      </w:r>
      <w:r w:rsidR="00407BED">
        <w:t xml:space="preserve">is associated with low </w:t>
      </w:r>
      <w:r w:rsidR="00E60E1A">
        <w:t>birthweight</w:t>
      </w:r>
      <w:r w:rsidR="00BD6B10">
        <w:t xml:space="preserve"> (</w:t>
      </w:r>
      <w:r w:rsidR="00BD6B10" w:rsidRPr="002432BC">
        <w:rPr>
          <w:sz w:val="16"/>
          <w:szCs w:val="16"/>
        </w:rPr>
        <w:t>MD -34 g; 95%CI -46 g to -22 g</w:t>
      </w:r>
      <w:r w:rsidR="00BD6B10">
        <w:rPr>
          <w:sz w:val="16"/>
          <w:szCs w:val="16"/>
        </w:rPr>
        <w:t>; n=56,988</w:t>
      </w:r>
      <w:r w:rsidR="00BD6B10">
        <w:t>)</w:t>
      </w:r>
      <w:r w:rsidR="009B3171">
        <w:t xml:space="preserve"> and</w:t>
      </w:r>
      <w:r w:rsidR="00407BED">
        <w:t xml:space="preserve"> small-for-gestational age</w:t>
      </w:r>
      <w:r w:rsidR="00BD6B10">
        <w:t xml:space="preserve"> (</w:t>
      </w:r>
      <w:r w:rsidR="00BD6B10" w:rsidRPr="002432BC">
        <w:rPr>
          <w:sz w:val="16"/>
          <w:szCs w:val="16"/>
        </w:rPr>
        <w:t>aOR 1.19; 95%CI 1.08 to 1.30</w:t>
      </w:r>
      <w:r w:rsidR="00BD6B10">
        <w:rPr>
          <w:sz w:val="16"/>
          <w:szCs w:val="16"/>
        </w:rPr>
        <w:t>; n=56,988</w:t>
      </w:r>
      <w:r w:rsidR="00BD6B10" w:rsidRPr="00006163">
        <w:t>)</w:t>
      </w:r>
      <w:r w:rsidR="00407BED">
        <w:t xml:space="preserve"> </w:t>
      </w:r>
      <w:r w:rsidR="005F554B">
        <w:fldChar w:fldCharType="begin">
          <w:fldData xml:space="preserve">PEVuZE5vdGU+PENpdGU+PEF1dGhvcj5WZWpydXA8L0F1dGhvcj48WWVhcj4yMDE0PC9ZZWFyPjxS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</w:fldData>
        </w:fldChar>
      </w:r>
      <w:r w:rsidR="0052503B">
        <w:instrText xml:space="preserve"> ADDIN EN.CITE </w:instrText>
      </w:r>
      <w:r w:rsidR="0052503B">
        <w:fldChar w:fldCharType="begin">
          <w:fldData xml:space="preserve">PEVuZE5vdGU+PENpdGU+PEF1dGhvcj5WZWpydXA8L0F1dGhvcj48WWVhcj4yMDE0PC9ZZWFyPjxS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</w:fldData>
        </w:fldChar>
      </w:r>
      <w:r w:rsidR="0052503B">
        <w:instrText xml:space="preserve"> ADDIN EN.CITE.DATA </w:instrText>
      </w:r>
      <w:r w:rsidR="0052503B">
        <w:fldChar w:fldCharType="end"/>
      </w:r>
      <w:r w:rsidR="005F554B">
        <w:fldChar w:fldCharType="separate"/>
      </w:r>
      <w:r w:rsidR="0052503B">
        <w:rPr>
          <w:noProof/>
        </w:rPr>
        <w:t>(</w:t>
      </w:r>
      <w:r w:rsidR="0052503B" w:rsidRPr="00AA6B1A">
        <w:rPr>
          <w:noProof/>
          <w:sz w:val="16"/>
        </w:rPr>
        <w:t>Vejrup et al 2014</w:t>
      </w:r>
      <w:r w:rsidR="0052503B">
        <w:rPr>
          <w:noProof/>
        </w:rPr>
        <w:t>)</w:t>
      </w:r>
      <w:r w:rsidR="005F554B">
        <w:fldChar w:fldCharType="end"/>
      </w:r>
      <w:r w:rsidR="00536AAA">
        <w:t>,</w:t>
      </w:r>
      <w:r w:rsidR="009B3171" w:rsidRPr="00960687">
        <w:t xml:space="preserve"> delayed language and communication skills in a generally low exposed population</w:t>
      </w:r>
      <w:r w:rsidR="009B3171">
        <w:t xml:space="preserve"> </w:t>
      </w:r>
      <w:r w:rsidR="009B3171" w:rsidRPr="00960687">
        <w:t>(</w:t>
      </w:r>
      <w:r w:rsidR="009B3171" w:rsidRPr="00960687">
        <w:rPr>
          <w:sz w:val="16"/>
          <w:szCs w:val="16"/>
        </w:rPr>
        <w:t>n=46,750 mother-child pairs</w:t>
      </w:r>
      <w:r w:rsidR="009B3171" w:rsidRPr="00960687">
        <w:t>)</w:t>
      </w:r>
      <w:r w:rsidR="009B3171">
        <w:t xml:space="preserve"> </w:t>
      </w:r>
      <w:r w:rsidR="009B3171">
        <w:fldChar w:fldCharType="begin">
          <w:fldData xml:space="preserve">PEVuZE5vdGU+PENpdGU+PEF1dGhvcj5WZWpydXA8L0F1dGhvcj48WWVhcj4yMDE2PC9ZZWFyPjxS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</w:fldData>
        </w:fldChar>
      </w:r>
      <w:r w:rsidR="009B3171">
        <w:instrText xml:space="preserve"> ADDIN EN.CITE </w:instrText>
      </w:r>
      <w:r w:rsidR="009B3171">
        <w:fldChar w:fldCharType="begin">
          <w:fldData xml:space="preserve">PEVuZE5vdGU+PENpdGU+PEF1dGhvcj5WZWpydXA8L0F1dGhvcj48WWVhcj4yMDE2PC9ZZWFyPjxS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</w:fldData>
        </w:fldChar>
      </w:r>
      <w:r w:rsidR="009B3171">
        <w:instrText xml:space="preserve"> ADDIN EN.CITE.DATA </w:instrText>
      </w:r>
      <w:r w:rsidR="009B3171">
        <w:fldChar w:fldCharType="end"/>
      </w:r>
      <w:r w:rsidR="009B3171">
        <w:fldChar w:fldCharType="separate"/>
      </w:r>
      <w:r w:rsidR="009B3171">
        <w:rPr>
          <w:noProof/>
        </w:rPr>
        <w:t>(</w:t>
      </w:r>
      <w:r w:rsidR="009B3171" w:rsidRPr="0076549F">
        <w:rPr>
          <w:noProof/>
          <w:sz w:val="16"/>
        </w:rPr>
        <w:t>Vejrup et al 2016</w:t>
      </w:r>
      <w:r w:rsidR="009B3171">
        <w:rPr>
          <w:noProof/>
        </w:rPr>
        <w:t>)</w:t>
      </w:r>
      <w:r w:rsidR="009B3171">
        <w:fldChar w:fldCharType="end"/>
      </w:r>
      <w:r w:rsidR="00536AAA">
        <w:t xml:space="preserve"> and</w:t>
      </w:r>
      <w:r w:rsidR="009F2A91" w:rsidRPr="009F2A91">
        <w:rPr>
          <w:shd w:val="clear" w:color="auto" w:fill="FFFFFF"/>
          <w:lang w:val="en-GB" w:eastAsia="en-GB"/>
        </w:rPr>
        <w:t xml:space="preserve"> an unfavo</w:t>
      </w:r>
      <w:r w:rsidR="009F2A91">
        <w:rPr>
          <w:shd w:val="clear" w:color="auto" w:fill="FFFFFF"/>
          <w:lang w:val="en-GB" w:eastAsia="en-GB"/>
        </w:rPr>
        <w:t>u</w:t>
      </w:r>
      <w:r w:rsidR="009F2A91" w:rsidRPr="009F2A91">
        <w:rPr>
          <w:shd w:val="clear" w:color="auto" w:fill="FFFFFF"/>
          <w:lang w:val="en-GB" w:eastAsia="en-GB"/>
        </w:rPr>
        <w:t>rable metabolic profile in children</w:t>
      </w:r>
      <w:r w:rsidR="009F2A91">
        <w:rPr>
          <w:shd w:val="clear" w:color="auto" w:fill="FFFFFF"/>
          <w:lang w:val="en-GB" w:eastAsia="en-GB"/>
        </w:rPr>
        <w:t xml:space="preserve"> </w:t>
      </w:r>
      <w:r w:rsidR="009F2A91" w:rsidRPr="009F2A91">
        <w:rPr>
          <w:shd w:val="clear" w:color="auto" w:fill="FFFFFF"/>
          <w:lang w:val="en-GB" w:eastAsia="en-GB"/>
        </w:rPr>
        <w:t>(</w:t>
      </w:r>
      <w:r w:rsidR="009F2A91" w:rsidRPr="00667DA9">
        <w:rPr>
          <w:sz w:val="16"/>
          <w:szCs w:val="16"/>
          <w:shd w:val="clear" w:color="auto" w:fill="FFFFFF"/>
          <w:lang w:val="en-GB" w:eastAsia="en-GB"/>
        </w:rPr>
        <w:t>β per 2-fold increase in mercury concentration</w:t>
      </w:r>
      <w:r w:rsidR="009F2A91" w:rsidRPr="00667DA9">
        <w:rPr>
          <w:rFonts w:ascii="Calibri" w:eastAsia="Calibri" w:hAnsi="Calibri" w:cs="Calibri"/>
          <w:sz w:val="16"/>
          <w:szCs w:val="16"/>
          <w:shd w:val="clear" w:color="auto" w:fill="FFFFFF"/>
          <w:lang w:val="en-GB" w:eastAsia="en-GB"/>
        </w:rPr>
        <w:t> </w:t>
      </w:r>
      <w:r w:rsidR="009F2A91" w:rsidRPr="009F2A91">
        <w:rPr>
          <w:sz w:val="16"/>
          <w:szCs w:val="16"/>
          <w:shd w:val="clear" w:color="auto" w:fill="FFFFFF"/>
          <w:lang w:val="en-GB" w:eastAsia="en-GB"/>
        </w:rPr>
        <w:t xml:space="preserve">0.18; 95% CI 0.01 to </w:t>
      </w:r>
      <w:r w:rsidR="009F2A91" w:rsidRPr="00667DA9">
        <w:rPr>
          <w:sz w:val="16"/>
          <w:szCs w:val="16"/>
          <w:shd w:val="clear" w:color="auto" w:fill="FFFFFF"/>
          <w:lang w:val="en-GB" w:eastAsia="en-GB"/>
        </w:rPr>
        <w:t>0.34</w:t>
      </w:r>
      <w:r w:rsidR="009F2A91" w:rsidRPr="009F2A91">
        <w:rPr>
          <w:shd w:val="clear" w:color="auto" w:fill="FFFFFF"/>
          <w:lang w:val="en-GB" w:eastAsia="en-GB"/>
        </w:rPr>
        <w:t>)</w:t>
      </w:r>
      <w:r w:rsidR="009F2A91">
        <w:rPr>
          <w:shd w:val="clear" w:color="auto" w:fill="FFFFFF"/>
          <w:lang w:val="en-GB" w:eastAsia="en-GB"/>
        </w:rPr>
        <w:t xml:space="preserve"> </w:t>
      </w:r>
      <w:r w:rsidR="009F2A91">
        <w:rPr>
          <w:shd w:val="clear" w:color="auto" w:fill="FFFFFF"/>
          <w:lang w:val="en-GB" w:eastAsia="en-GB"/>
        </w:rPr>
        <w:fldChar w:fldCharType="begin">
          <w:fldData xml:space="preserve">PEVuZE5vdGU+PENpdGU+PEF1dGhvcj5TdHJhdGFraXM8L0F1dGhvcj48WWVhcj4yMDIwPC9ZZWFy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</w:fldData>
        </w:fldChar>
      </w:r>
      <w:r w:rsidR="009F2A91">
        <w:rPr>
          <w:shd w:val="clear" w:color="auto" w:fill="FFFFFF"/>
          <w:lang w:val="en-GB" w:eastAsia="en-GB"/>
        </w:rPr>
        <w:instrText xml:space="preserve"> ADDIN EN.CITE </w:instrText>
      </w:r>
      <w:r w:rsidR="009F2A91">
        <w:rPr>
          <w:shd w:val="clear" w:color="auto" w:fill="FFFFFF"/>
          <w:lang w:val="en-GB" w:eastAsia="en-GB"/>
        </w:rPr>
        <w:fldChar w:fldCharType="begin">
          <w:fldData xml:space="preserve">PEVuZE5vdGU+PENpdGU+PEF1dGhvcj5TdHJhdGFraXM8L0F1dGhvcj48WWVhcj4yMDIwPC9ZZWFy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</w:fldData>
        </w:fldChar>
      </w:r>
      <w:r w:rsidR="009F2A91">
        <w:rPr>
          <w:shd w:val="clear" w:color="auto" w:fill="FFFFFF"/>
          <w:lang w:val="en-GB" w:eastAsia="en-GB"/>
        </w:rPr>
        <w:instrText xml:space="preserve"> ADDIN EN.CITE.DATA </w:instrText>
      </w:r>
      <w:r w:rsidR="009F2A91">
        <w:rPr>
          <w:shd w:val="clear" w:color="auto" w:fill="FFFFFF"/>
          <w:lang w:val="en-GB" w:eastAsia="en-GB"/>
        </w:rPr>
      </w:r>
      <w:r w:rsidR="009F2A91">
        <w:rPr>
          <w:shd w:val="clear" w:color="auto" w:fill="FFFFFF"/>
          <w:lang w:val="en-GB" w:eastAsia="en-GB"/>
        </w:rPr>
        <w:fldChar w:fldCharType="end"/>
      </w:r>
      <w:r w:rsidR="009F2A91">
        <w:rPr>
          <w:shd w:val="clear" w:color="auto" w:fill="FFFFFF"/>
          <w:lang w:val="en-GB" w:eastAsia="en-GB"/>
        </w:rPr>
      </w:r>
      <w:r w:rsidR="009F2A91">
        <w:rPr>
          <w:shd w:val="clear" w:color="auto" w:fill="FFFFFF"/>
          <w:lang w:val="en-GB" w:eastAsia="en-GB"/>
        </w:rPr>
        <w:fldChar w:fldCharType="separate"/>
      </w:r>
      <w:r w:rsidR="009F2A91">
        <w:rPr>
          <w:noProof/>
          <w:shd w:val="clear" w:color="auto" w:fill="FFFFFF"/>
          <w:lang w:val="en-GB" w:eastAsia="en-GB"/>
        </w:rPr>
        <w:t>(</w:t>
      </w:r>
      <w:r w:rsidR="009F2A91" w:rsidRPr="0076549F">
        <w:rPr>
          <w:noProof/>
          <w:sz w:val="16"/>
          <w:shd w:val="clear" w:color="auto" w:fill="FFFFFF"/>
          <w:lang w:val="en-GB" w:eastAsia="en-GB"/>
        </w:rPr>
        <w:t>Stratakis et al 2020</w:t>
      </w:r>
      <w:r w:rsidR="009F2A91">
        <w:rPr>
          <w:noProof/>
          <w:shd w:val="clear" w:color="auto" w:fill="FFFFFF"/>
          <w:lang w:val="en-GB" w:eastAsia="en-GB"/>
        </w:rPr>
        <w:t>)</w:t>
      </w:r>
      <w:r w:rsidR="009F2A91">
        <w:rPr>
          <w:shd w:val="clear" w:color="auto" w:fill="FFFFFF"/>
          <w:lang w:val="en-GB" w:eastAsia="en-GB"/>
        </w:rPr>
        <w:fldChar w:fldCharType="end"/>
      </w:r>
      <w:r w:rsidR="009F2A91">
        <w:rPr>
          <w:shd w:val="clear" w:color="auto" w:fill="FFFFFF"/>
          <w:lang w:val="en-GB" w:eastAsia="en-GB"/>
        </w:rPr>
        <w:t>.</w:t>
      </w:r>
      <w:r>
        <w:rPr>
          <w:shd w:val="clear" w:color="auto" w:fill="FFFFFF"/>
          <w:lang w:val="en-GB" w:eastAsia="en-GB"/>
        </w:rPr>
        <w:t xml:space="preserve"> </w:t>
      </w:r>
      <w:r w:rsidR="004332F0">
        <w:t>Types of fish that should be avoided during pregnancy due to potential high mercury content are listed in Table 2.</w:t>
      </w:r>
    </w:p>
    <w:p w14:paraId="2601CF98" w14:textId="77777777" w:rsidR="00407BED" w:rsidRDefault="00407BED" w:rsidP="00A45C08">
      <w:pPr>
        <w:pStyle w:val="Heading5"/>
      </w:pPr>
      <w:r>
        <w:t>Carbohydrates</w:t>
      </w:r>
    </w:p>
    <w:p w14:paraId="2E85B663" w14:textId="71F069CA" w:rsidR="00407BED" w:rsidRDefault="00407BED" w:rsidP="00A45C08">
      <w:r>
        <w:t xml:space="preserve">There is </w:t>
      </w:r>
      <w:r w:rsidR="009216DF">
        <w:t xml:space="preserve">RCT </w:t>
      </w:r>
      <w:r>
        <w:t>evidence that, i</w:t>
      </w:r>
      <w:r w:rsidRPr="008E4648">
        <w:t xml:space="preserve">n obese women with impaired glucose tolerance, a </w:t>
      </w:r>
      <w:r w:rsidR="00250B30">
        <w:t>lower</w:t>
      </w:r>
      <w:r w:rsidR="00250B30" w:rsidRPr="008E4648">
        <w:t xml:space="preserve"> </w:t>
      </w:r>
      <w:r w:rsidRPr="008E4648">
        <w:t>carbohydrate intake</w:t>
      </w:r>
      <w:r w:rsidR="006319FA">
        <w:t xml:space="preserve"> </w:t>
      </w:r>
      <w:r w:rsidR="004B63D0">
        <w:t xml:space="preserve">in late </w:t>
      </w:r>
      <w:r>
        <w:t>pregnancy</w:t>
      </w:r>
      <w:r w:rsidRPr="008E4648">
        <w:t xml:space="preserve"> is associate</w:t>
      </w:r>
      <w:r w:rsidR="00A64DB8">
        <w:t>d with a lower fat mass in the</w:t>
      </w:r>
      <w:r w:rsidRPr="008E4648">
        <w:t xml:space="preserve"> </w:t>
      </w:r>
      <w:r>
        <w:t>baby</w:t>
      </w:r>
      <w:r w:rsidRPr="008E4648">
        <w:t xml:space="preserve"> at birth</w:t>
      </w:r>
      <w:r w:rsidR="001E52FB">
        <w:t xml:space="preserve"> </w:t>
      </w:r>
      <w:r w:rsidR="004B63D0" w:rsidRPr="00A51BB3">
        <w:t>(</w:t>
      </w:r>
      <w:r w:rsidR="00250B30" w:rsidRPr="00667DA9">
        <w:rPr>
          <w:sz w:val="16"/>
          <w:szCs w:val="16"/>
        </w:rPr>
        <w:t>188 vs 238</w:t>
      </w:r>
      <w:r w:rsidR="00250B30">
        <w:rPr>
          <w:sz w:val="16"/>
          <w:szCs w:val="16"/>
        </w:rPr>
        <w:t> </w:t>
      </w:r>
      <w:r w:rsidR="00250B30" w:rsidRPr="00667DA9">
        <w:rPr>
          <w:sz w:val="16"/>
          <w:szCs w:val="16"/>
        </w:rPr>
        <w:t xml:space="preserve">g/day; </w:t>
      </w:r>
      <w:r w:rsidR="006D5F7F">
        <w:rPr>
          <w:sz w:val="16"/>
          <w:szCs w:val="16"/>
        </w:rPr>
        <w:t>p</w:t>
      </w:r>
      <w:r w:rsidR="00A64DB8">
        <w:rPr>
          <w:sz w:val="16"/>
          <w:szCs w:val="16"/>
        </w:rPr>
        <w:noBreakHyphen/>
      </w:r>
      <w:r w:rsidR="004B63D0">
        <w:rPr>
          <w:sz w:val="16"/>
          <w:szCs w:val="16"/>
        </w:rPr>
        <w:t>trend=</w:t>
      </w:r>
      <w:r w:rsidR="004B63D0" w:rsidRPr="00796FB6">
        <w:rPr>
          <w:sz w:val="16"/>
          <w:szCs w:val="16"/>
        </w:rPr>
        <w:t>0.006</w:t>
      </w:r>
      <w:r w:rsidR="004B63D0">
        <w:rPr>
          <w:sz w:val="16"/>
          <w:szCs w:val="16"/>
        </w:rPr>
        <w:t>; n=222</w:t>
      </w:r>
      <w:r w:rsidR="004B63D0" w:rsidRPr="00A51BB3">
        <w:t>)</w:t>
      </w:r>
      <w:r w:rsidR="004B63D0">
        <w:t xml:space="preserve"> </w:t>
      </w:r>
      <w:r w:rsidR="001E52FB">
        <w:fldChar w:fldCharType="begin">
          <w:fldData xml:space="preserve">PEVuZE5vdGU+PENpdGU+PEF1dGhvcj5SZW5hdWx0PC9BdXRob3I+PFllYXI+MjAxNTwvWWVhcj48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</w:fldData>
        </w:fldChar>
      </w:r>
      <w:r w:rsidR="0052503B">
        <w:instrText xml:space="preserve"> ADDIN EN.CITE </w:instrText>
      </w:r>
      <w:r w:rsidR="0052503B">
        <w:fldChar w:fldCharType="begin">
          <w:fldData xml:space="preserve">PEVuZE5vdGU+PENpdGU+PEF1dGhvcj5SZW5hdWx0PC9BdXRob3I+PFllYXI+MjAxNTwvWWVhcj48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</w:fldData>
        </w:fldChar>
      </w:r>
      <w:r w:rsidR="0052503B">
        <w:instrText xml:space="preserve"> ADDIN EN.CITE.DATA </w:instrText>
      </w:r>
      <w:r w:rsidR="0052503B">
        <w:fldChar w:fldCharType="end"/>
      </w:r>
      <w:r w:rsidR="001E52FB">
        <w:fldChar w:fldCharType="separate"/>
      </w:r>
      <w:r w:rsidR="0052503B">
        <w:rPr>
          <w:noProof/>
        </w:rPr>
        <w:t>(</w:t>
      </w:r>
      <w:r w:rsidR="0052503B" w:rsidRPr="00AA6B1A">
        <w:rPr>
          <w:noProof/>
          <w:sz w:val="16"/>
        </w:rPr>
        <w:t>Renault et al 2015a</w:t>
      </w:r>
      <w:r w:rsidR="0052503B">
        <w:rPr>
          <w:noProof/>
        </w:rPr>
        <w:t>)</w:t>
      </w:r>
      <w:r w:rsidR="001E52FB">
        <w:fldChar w:fldCharType="end"/>
      </w:r>
      <w:r w:rsidRPr="008E4648">
        <w:t>.</w:t>
      </w:r>
      <w:r>
        <w:t xml:space="preserve"> There is evidence from cohort studies that high maternal carbohydrate consumption may be associated with increases in </w:t>
      </w:r>
      <w:r w:rsidR="00E60E1A">
        <w:t>birthweight</w:t>
      </w:r>
      <w:r w:rsidR="00415592">
        <w:t xml:space="preserve"> (4</w:t>
      </w:r>
      <w:r w:rsidR="00415592" w:rsidRPr="006D5F7F">
        <w:rPr>
          <w:sz w:val="16"/>
          <w:szCs w:val="16"/>
        </w:rPr>
        <w:t>g for each additional 10 g/day; 95%CI 1.0 to 7.0; p=0.003; n=1,196</w:t>
      </w:r>
      <w:r w:rsidR="00415592">
        <w:t>)</w:t>
      </w:r>
      <w:r>
        <w:t xml:space="preserve"> </w:t>
      </w:r>
      <w:r w:rsidR="001E52FB">
        <w:fldChar w:fldCharType="begin">
          <w:fldData xml:space="preserve">PEVuZE5vdGU+PENpdGU+PEF1dGhvcj5TaGFybWE8L0F1dGhvcj48WWVhcj4yMDE4PC9ZZWFyPjxS
ZWNOdW0+MTczNjwvUmVjTnVtPjxEaXNwbGF5VGV4dD4oPHN0eWxlIGZvbnQ9IkNlbnR1cnkgR290
aGljIiBzaXplPSI4Ij5TaGFybWEgZXQgYWwgMjAxODwvc3R5bGU+KT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rsidR="0052503B">
        <w:instrText xml:space="preserve"> ADDIN EN.CITE </w:instrText>
      </w:r>
      <w:r w:rsidR="0052503B">
        <w:fldChar w:fldCharType="begin">
          <w:fldData xml:space="preserve">PEVuZE5vdGU+PENpdGU+PEF1dGhvcj5TaGFybWE8L0F1dGhvcj48WWVhcj4yMDE4PC9ZZWFyPjxS
ZWNOdW0+MTczNjwvUmVjTnVtPjxEaXNwbGF5VGV4dD4oPHN0eWxlIGZvbnQ9IkNlbnR1cnkgR290
aGljIiBzaXplPSI4Ij5TaGFybWEgZXQgYWwgMjAxODwvc3R5bGU+KT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rsidR="0052503B">
        <w:instrText xml:space="preserve"> ADDIN EN.CITE.DATA </w:instrText>
      </w:r>
      <w:r w:rsidR="0052503B">
        <w:fldChar w:fldCharType="end"/>
      </w:r>
      <w:r w:rsidR="001E52FB">
        <w:fldChar w:fldCharType="separate"/>
      </w:r>
      <w:r w:rsidR="0052503B">
        <w:rPr>
          <w:noProof/>
        </w:rPr>
        <w:t>(</w:t>
      </w:r>
      <w:r w:rsidR="0052503B" w:rsidRPr="00AA6B1A">
        <w:rPr>
          <w:noProof/>
          <w:sz w:val="16"/>
        </w:rPr>
        <w:t>Sharma et al 2018</w:t>
      </w:r>
      <w:r w:rsidR="0052503B">
        <w:rPr>
          <w:noProof/>
        </w:rPr>
        <w:t>)</w:t>
      </w:r>
      <w:r w:rsidR="001E52FB">
        <w:fldChar w:fldCharType="end"/>
      </w:r>
      <w:r w:rsidR="001E52FB">
        <w:t xml:space="preserve"> </w:t>
      </w:r>
      <w:r>
        <w:t>and with infant wheeze</w:t>
      </w:r>
      <w:r w:rsidR="00415592">
        <w:t xml:space="preserve"> (</w:t>
      </w:r>
      <w:r w:rsidR="00415592" w:rsidRPr="00F7192E">
        <w:t>p</w:t>
      </w:r>
      <w:r w:rsidR="00415592" w:rsidRPr="006D5F7F">
        <w:rPr>
          <w:sz w:val="16"/>
          <w:szCs w:val="16"/>
        </w:rPr>
        <w:t xml:space="preserve">otatoes </w:t>
      </w:r>
      <w:r w:rsidR="00A64DB8">
        <w:rPr>
          <w:sz w:val="16"/>
          <w:szCs w:val="16"/>
        </w:rPr>
        <w:t xml:space="preserve">once or twice a week OR 1.75; </w:t>
      </w:r>
      <w:r w:rsidR="00415592" w:rsidRPr="006D5F7F">
        <w:rPr>
          <w:sz w:val="16"/>
          <w:szCs w:val="16"/>
        </w:rPr>
        <w:t xml:space="preserve">95%CI 1.22 </w:t>
      </w:r>
      <w:r w:rsidR="00415592" w:rsidRPr="00396EB4">
        <w:rPr>
          <w:sz w:val="16"/>
          <w:szCs w:val="16"/>
        </w:rPr>
        <w:t>to 2.51</w:t>
      </w:r>
      <w:r w:rsidR="00415592">
        <w:rPr>
          <w:sz w:val="16"/>
          <w:szCs w:val="16"/>
        </w:rPr>
        <w:t>; n=1,087; pasta never or occasionally; p=0.049)</w:t>
      </w:r>
      <w:r w:rsidR="001E52FB">
        <w:t xml:space="preserve"> </w:t>
      </w:r>
      <w:r w:rsidR="001E52FB">
        <w:fldChar w:fldCharType="begin">
          <w:fldData xml:space="preserve">PEVuZE5vdGU+PENpdGU+PEF1dGhvcj5BbHZhcmV6IFphbGxvPC9BdXRob3I+PFllYXI+MjAxODwv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</w:fldData>
        </w:fldChar>
      </w:r>
      <w:r w:rsidR="0052503B">
        <w:instrText xml:space="preserve"> ADDIN EN.CITE </w:instrText>
      </w:r>
      <w:r w:rsidR="0052503B">
        <w:fldChar w:fldCharType="begin">
          <w:fldData xml:space="preserve">PEVuZE5vdGU+PENpdGU+PEF1dGhvcj5BbHZhcmV6IFphbGxvPC9BdXRob3I+PFllYXI+MjAxODwv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</w:fldData>
        </w:fldChar>
      </w:r>
      <w:r w:rsidR="0052503B">
        <w:instrText xml:space="preserve"> ADDIN EN.CITE.DATA </w:instrText>
      </w:r>
      <w:r w:rsidR="0052503B">
        <w:fldChar w:fldCharType="end"/>
      </w:r>
      <w:r w:rsidR="001E52FB">
        <w:fldChar w:fldCharType="separate"/>
      </w:r>
      <w:r w:rsidR="0052503B">
        <w:rPr>
          <w:noProof/>
        </w:rPr>
        <w:t>(</w:t>
      </w:r>
      <w:r w:rsidR="0052503B" w:rsidRPr="00AA6B1A">
        <w:rPr>
          <w:noProof/>
          <w:sz w:val="16"/>
        </w:rPr>
        <w:t>Castro-Rodriguez et al 2016; Alvarez Zallo et al 2018</w:t>
      </w:r>
      <w:r w:rsidR="0052503B">
        <w:rPr>
          <w:noProof/>
        </w:rPr>
        <w:t>)</w:t>
      </w:r>
      <w:r w:rsidR="001E52FB">
        <w:fldChar w:fldCharType="end"/>
      </w:r>
      <w:r>
        <w:t>.</w:t>
      </w:r>
    </w:p>
    <w:p w14:paraId="5AB2C855" w14:textId="77777777" w:rsidR="00407BED" w:rsidRDefault="00407BED" w:rsidP="00A45C08">
      <w:pPr>
        <w:pStyle w:val="Heading5"/>
      </w:pPr>
      <w:r>
        <w:t>Protein</w:t>
      </w:r>
    </w:p>
    <w:p w14:paraId="17BC52F4" w14:textId="42BF2B5C" w:rsidR="00407BED" w:rsidRDefault="00407BED" w:rsidP="00A45C08">
      <w:r>
        <w:t xml:space="preserve">There is evidence from observational studies that maternal protein </w:t>
      </w:r>
      <w:r w:rsidRPr="0010084F">
        <w:t xml:space="preserve">intake </w:t>
      </w:r>
      <w:r>
        <w:t>may be</w:t>
      </w:r>
      <w:r w:rsidRPr="0010084F">
        <w:t xml:space="preserve"> associated with a higher risk of </w:t>
      </w:r>
      <w:r>
        <w:t>gestational diabetes</w:t>
      </w:r>
      <w:r w:rsidR="00415592">
        <w:t xml:space="preserve"> </w:t>
      </w:r>
      <w:r w:rsidR="00415592" w:rsidRPr="00A72DF9">
        <w:t>(</w:t>
      </w:r>
      <w:r w:rsidR="00415592" w:rsidRPr="00A72DF9">
        <w:rPr>
          <w:sz w:val="16"/>
          <w:szCs w:val="16"/>
        </w:rPr>
        <w:t>OR highest vs lowest q</w:t>
      </w:r>
      <w:r w:rsidR="00415592" w:rsidRPr="00541F56">
        <w:rPr>
          <w:sz w:val="16"/>
          <w:szCs w:val="16"/>
        </w:rPr>
        <w:t>uartile of intake 2.15; 95% CI 1.27 to 3.62; p=0.016</w:t>
      </w:r>
      <w:r w:rsidR="00415592">
        <w:rPr>
          <w:sz w:val="16"/>
          <w:szCs w:val="16"/>
        </w:rPr>
        <w:t>; n=980</w:t>
      </w:r>
      <w:r w:rsidR="00415592" w:rsidRPr="0010084F">
        <w:t>)</w:t>
      </w:r>
      <w:r w:rsidR="001E52FB">
        <w:t xml:space="preserve"> </w:t>
      </w:r>
      <w:r w:rsidR="001E52FB">
        <w:fldChar w:fldCharType="begin">
          <w:fldData xml:space="preserve">PEVuZE5vdGU+PENpdGU+PEF1dGhvcj5QYW5nPC9BdXRob3I+PFllYXI+MjAxNzwvWWVhcj48UmVj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=
</w:fldData>
        </w:fldChar>
      </w:r>
      <w:r w:rsidR="0052503B">
        <w:instrText xml:space="preserve"> ADDIN EN.CITE </w:instrText>
      </w:r>
      <w:r w:rsidR="0052503B">
        <w:fldChar w:fldCharType="begin">
          <w:fldData xml:space="preserve">PEVuZE5vdGU+PENpdGU+PEF1dGhvcj5QYW5nPC9BdXRob3I+PFllYXI+MjAxNzwvWWVhcj48UmVj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=
</w:fldData>
        </w:fldChar>
      </w:r>
      <w:r w:rsidR="0052503B">
        <w:instrText xml:space="preserve"> ADDIN EN.CITE.DATA </w:instrText>
      </w:r>
      <w:r w:rsidR="0052503B">
        <w:fldChar w:fldCharType="end"/>
      </w:r>
      <w:r w:rsidR="001E52FB">
        <w:fldChar w:fldCharType="separate"/>
      </w:r>
      <w:r w:rsidR="0052503B">
        <w:rPr>
          <w:noProof/>
        </w:rPr>
        <w:t>(</w:t>
      </w:r>
      <w:r w:rsidR="0052503B" w:rsidRPr="00AA6B1A">
        <w:rPr>
          <w:noProof/>
          <w:sz w:val="16"/>
        </w:rPr>
        <w:t>Pang et al 2017</w:t>
      </w:r>
      <w:r w:rsidR="0052503B">
        <w:rPr>
          <w:noProof/>
        </w:rPr>
        <w:t>)</w:t>
      </w:r>
      <w:r w:rsidR="001E52FB">
        <w:fldChar w:fldCharType="end"/>
      </w:r>
      <w:r>
        <w:t>, may increase fat-free mass in the infant</w:t>
      </w:r>
      <w:r w:rsidR="00415592">
        <w:t xml:space="preserve"> </w:t>
      </w:r>
      <w:r w:rsidR="00415592" w:rsidRPr="00A72DF9">
        <w:t>(</w:t>
      </w:r>
      <w:r w:rsidR="0025773A">
        <w:rPr>
          <w:sz w:val="16"/>
          <w:szCs w:val="16"/>
        </w:rPr>
        <w:t>ß</w:t>
      </w:r>
      <w:r w:rsidR="00415592" w:rsidRPr="00A72DF9">
        <w:rPr>
          <w:sz w:val="16"/>
          <w:szCs w:val="16"/>
        </w:rPr>
        <w:t xml:space="preserve"> 0.14; 95 %</w:t>
      </w:r>
      <w:r w:rsidR="00905302">
        <w:rPr>
          <w:sz w:val="16"/>
          <w:szCs w:val="16"/>
        </w:rPr>
        <w:t xml:space="preserve"> CI 0.03 to 0.25 for highest vs</w:t>
      </w:r>
      <w:r w:rsidR="00415592" w:rsidRPr="00A72DF9">
        <w:rPr>
          <w:sz w:val="16"/>
          <w:szCs w:val="16"/>
        </w:rPr>
        <w:t xml:space="preserve"> lowest quartile of intake</w:t>
      </w:r>
      <w:r w:rsidR="00415592">
        <w:rPr>
          <w:sz w:val="16"/>
          <w:szCs w:val="16"/>
        </w:rPr>
        <w:t>; n=2,694 mother-child pairs</w:t>
      </w:r>
      <w:r w:rsidR="00415592" w:rsidRPr="00A72DF9">
        <w:t>)</w:t>
      </w:r>
      <w:r>
        <w:t xml:space="preserve"> </w:t>
      </w:r>
      <w:r w:rsidR="001E52FB">
        <w:fldChar w:fldCharType="begin">
          <w:fldData xml:space="preserve">PEVuZE5vdGU+PENpdGU+PEF1dGhvcj5UaWVsZW1hbnM8L0F1dGhvcj48WWVhcj4yMDE3PC9ZZWFy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=
</w:fldData>
        </w:fldChar>
      </w:r>
      <w:r w:rsidR="0052503B">
        <w:instrText xml:space="preserve"> ADDIN EN.CITE </w:instrText>
      </w:r>
      <w:r w:rsidR="0052503B">
        <w:fldChar w:fldCharType="begin">
          <w:fldData xml:space="preserve">PEVuZE5vdGU+PENpdGU+PEF1dGhvcj5UaWVsZW1hbnM8L0F1dGhvcj48WWVhcj4yMDE3PC9ZZWFy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=
</w:fldData>
        </w:fldChar>
      </w:r>
      <w:r w:rsidR="0052503B">
        <w:instrText xml:space="preserve"> ADDIN EN.CITE.DATA </w:instrText>
      </w:r>
      <w:r w:rsidR="0052503B">
        <w:fldChar w:fldCharType="end"/>
      </w:r>
      <w:r w:rsidR="001E52FB">
        <w:fldChar w:fldCharType="separate"/>
      </w:r>
      <w:r w:rsidR="0052503B">
        <w:rPr>
          <w:noProof/>
        </w:rPr>
        <w:t>(</w:t>
      </w:r>
      <w:r w:rsidR="0052503B" w:rsidRPr="00AA6B1A">
        <w:rPr>
          <w:noProof/>
          <w:sz w:val="16"/>
        </w:rPr>
        <w:t>Tielemans et al 2017</w:t>
      </w:r>
      <w:r w:rsidR="0052503B">
        <w:rPr>
          <w:noProof/>
        </w:rPr>
        <w:t>)</w:t>
      </w:r>
      <w:r w:rsidR="001E52FB">
        <w:fldChar w:fldCharType="end"/>
      </w:r>
      <w:r w:rsidR="006D5F7F">
        <w:t>,</w:t>
      </w:r>
      <w:r>
        <w:t xml:space="preserve"> </w:t>
      </w:r>
      <w:r w:rsidR="006D5F7F">
        <w:t xml:space="preserve">may </w:t>
      </w:r>
      <w:r>
        <w:t xml:space="preserve">reduce newborn abdominal adipose tissue </w:t>
      </w:r>
      <w:r w:rsidR="00415592" w:rsidRPr="00A72DF9">
        <w:t>(</w:t>
      </w:r>
      <w:r w:rsidR="00415592" w:rsidRPr="00A72DF9">
        <w:rPr>
          <w:sz w:val="16"/>
          <w:szCs w:val="16"/>
        </w:rPr>
        <w:t xml:space="preserve">-0.18 mL; 95%CI -0.35 to -0.001 mL per 1% protein-to-carbohydrate substitution and -0.25 mL; 95%CI </w:t>
      </w:r>
      <w:r w:rsidR="00415592" w:rsidRPr="00A72DF9">
        <w:rPr>
          <w:sz w:val="16"/>
          <w:szCs w:val="16"/>
        </w:rPr>
        <w:noBreakHyphen/>
        <w:t>0.46 to -0.04 mL per 1% protein-to-fat substitution</w:t>
      </w:r>
      <w:r w:rsidR="00415592">
        <w:rPr>
          <w:sz w:val="16"/>
          <w:szCs w:val="16"/>
        </w:rPr>
        <w:t>; n=320 mother-child pairs</w:t>
      </w:r>
      <w:r w:rsidR="00415592" w:rsidRPr="00A72DF9">
        <w:t>)</w:t>
      </w:r>
      <w:r w:rsidR="00415592">
        <w:t xml:space="preserve"> </w:t>
      </w:r>
      <w:r w:rsidR="001E52FB">
        <w:fldChar w:fldCharType="begin">
          <w:fldData xml:space="preserve">PEVuZE5vdGU+PENpdGU+PEF1dGhvcj5DaGVuPC9BdXRob3I+PFllYXI+MjAxNjwvWWVhcj48UmVj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==
</w:fldData>
        </w:fldChar>
      </w:r>
      <w:r w:rsidR="0052503B">
        <w:instrText xml:space="preserve"> ADDIN EN.CITE </w:instrText>
      </w:r>
      <w:r w:rsidR="0052503B">
        <w:fldChar w:fldCharType="begin">
          <w:fldData xml:space="preserve">PEVuZE5vdGU+PENpdGU+PEF1dGhvcj5DaGVuPC9BdXRob3I+PFllYXI+MjAxNjwvWWVhcj48UmVj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==
</w:fldData>
        </w:fldChar>
      </w:r>
      <w:r w:rsidR="0052503B">
        <w:instrText xml:space="preserve"> ADDIN EN.CITE.DATA </w:instrText>
      </w:r>
      <w:r w:rsidR="0052503B">
        <w:fldChar w:fldCharType="end"/>
      </w:r>
      <w:r w:rsidR="001E52FB">
        <w:fldChar w:fldCharType="separate"/>
      </w:r>
      <w:r w:rsidR="0052503B">
        <w:rPr>
          <w:noProof/>
        </w:rPr>
        <w:t>(</w:t>
      </w:r>
      <w:r w:rsidR="0052503B" w:rsidRPr="00AA6B1A">
        <w:rPr>
          <w:noProof/>
          <w:sz w:val="16"/>
        </w:rPr>
        <w:t>Chen et al 2016</w:t>
      </w:r>
      <w:r w:rsidR="0052503B">
        <w:rPr>
          <w:noProof/>
        </w:rPr>
        <w:t>)</w:t>
      </w:r>
      <w:r w:rsidR="001E52FB">
        <w:fldChar w:fldCharType="end"/>
      </w:r>
      <w:r w:rsidR="001E52FB">
        <w:t xml:space="preserve"> </w:t>
      </w:r>
      <w:r>
        <w:t xml:space="preserve">and </w:t>
      </w:r>
      <w:r w:rsidR="005C0747">
        <w:t>may reduce early length</w:t>
      </w:r>
      <w:r>
        <w:t xml:space="preserve"> growth</w:t>
      </w:r>
      <w:r w:rsidR="001E52FB">
        <w:t xml:space="preserve"> </w:t>
      </w:r>
      <w:r w:rsidR="005C0747">
        <w:t>(</w:t>
      </w:r>
      <w:r w:rsidR="00A64DB8">
        <w:rPr>
          <w:sz w:val="16"/>
          <w:szCs w:val="16"/>
        </w:rPr>
        <w:noBreakHyphen/>
      </w:r>
      <w:r w:rsidR="005C0747" w:rsidRPr="006D5F7F">
        <w:rPr>
          <w:sz w:val="16"/>
          <w:szCs w:val="16"/>
        </w:rPr>
        <w:t>0.09</w:t>
      </w:r>
      <w:r w:rsidR="00A64DB8">
        <w:rPr>
          <w:sz w:val="16"/>
          <w:szCs w:val="16"/>
        </w:rPr>
        <w:t> </w:t>
      </w:r>
      <w:r w:rsidR="005C0747" w:rsidRPr="006D5F7F">
        <w:rPr>
          <w:sz w:val="16"/>
          <w:szCs w:val="16"/>
        </w:rPr>
        <w:t>cm/year 6 months to late childhood; 95% CI: -0.14 to -0.05; n=1,961</w:t>
      </w:r>
      <w:r w:rsidR="005C0747" w:rsidRPr="00A72DF9">
        <w:t>)</w:t>
      </w:r>
      <w:r w:rsidR="0025773A">
        <w:t xml:space="preserve"> </w:t>
      </w:r>
      <w:r w:rsidR="001E52FB">
        <w:fldChar w:fldCharType="begin">
          <w:fldData xml:space="preserve">PEVuZE5vdGU+PENpdGU+PEF1dGhvcj5Td2l0a293c2tpPC9BdXRob3I+PFllYXI+MjAxNjwvWWVh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</w:fldData>
        </w:fldChar>
      </w:r>
      <w:r w:rsidR="0052503B">
        <w:instrText xml:space="preserve"> ADDIN EN.CITE </w:instrText>
      </w:r>
      <w:r w:rsidR="0052503B">
        <w:fldChar w:fldCharType="begin">
          <w:fldData xml:space="preserve">PEVuZE5vdGU+PENpdGU+PEF1dGhvcj5Td2l0a293c2tpPC9BdXRob3I+PFllYXI+MjAxNjwvWWVh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</w:fldData>
        </w:fldChar>
      </w:r>
      <w:r w:rsidR="0052503B">
        <w:instrText xml:space="preserve"> ADDIN EN.CITE.DATA </w:instrText>
      </w:r>
      <w:r w:rsidR="0052503B">
        <w:fldChar w:fldCharType="end"/>
      </w:r>
      <w:r w:rsidR="001E52FB">
        <w:fldChar w:fldCharType="separate"/>
      </w:r>
      <w:r w:rsidR="0052503B">
        <w:rPr>
          <w:noProof/>
        </w:rPr>
        <w:t>(</w:t>
      </w:r>
      <w:r w:rsidR="0052503B" w:rsidRPr="00AA6B1A">
        <w:rPr>
          <w:noProof/>
          <w:sz w:val="16"/>
        </w:rPr>
        <w:t>Switkowski et al 2016</w:t>
      </w:r>
      <w:r w:rsidR="0052503B">
        <w:rPr>
          <w:noProof/>
        </w:rPr>
        <w:t>)</w:t>
      </w:r>
      <w:r w:rsidR="001E52FB">
        <w:fldChar w:fldCharType="end"/>
      </w:r>
      <w:r>
        <w:t>.</w:t>
      </w:r>
    </w:p>
    <w:p w14:paraId="2F0568A8" w14:textId="77777777" w:rsidR="00AD1C0E" w:rsidRDefault="00AD1C0E" w:rsidP="00AD1C0E">
      <w:pPr>
        <w:pStyle w:val="Heading5"/>
      </w:pPr>
      <w:r>
        <w:t>Fats</w:t>
      </w:r>
    </w:p>
    <w:p w14:paraId="7D8CD204" w14:textId="39FBADDE" w:rsidR="00AD1C0E" w:rsidRPr="00A72DF9" w:rsidRDefault="00AD1C0E" w:rsidP="00AD1C0E">
      <w:r>
        <w:t xml:space="preserve">There is evidence from observational studies that </w:t>
      </w:r>
      <w:r w:rsidR="005C0747">
        <w:t xml:space="preserve">women with uncomplicated pregnancies had lower daily fat intake (32.1%) than women who developed gestational diabetes (36.2%) </w:t>
      </w:r>
      <w:r w:rsidR="005C0747" w:rsidRPr="00F17A30">
        <w:t>(</w:t>
      </w:r>
      <w:r w:rsidR="005C0747" w:rsidRPr="00F17A30">
        <w:rPr>
          <w:sz w:val="16"/>
          <w:szCs w:val="16"/>
        </w:rPr>
        <w:t>p=</w:t>
      </w:r>
      <w:r w:rsidR="005C0747">
        <w:rPr>
          <w:sz w:val="16"/>
          <w:szCs w:val="16"/>
        </w:rPr>
        <w:t>0</w:t>
      </w:r>
      <w:r w:rsidR="005C0747" w:rsidRPr="00F17A30">
        <w:rPr>
          <w:sz w:val="16"/>
          <w:szCs w:val="16"/>
        </w:rPr>
        <w:t>.0251</w:t>
      </w:r>
      <w:r w:rsidR="005C0747">
        <w:rPr>
          <w:sz w:val="16"/>
          <w:szCs w:val="16"/>
        </w:rPr>
        <w:t>; n=55</w:t>
      </w:r>
      <w:r w:rsidR="005C0747" w:rsidRPr="00F17A30">
        <w:t>)</w:t>
      </w:r>
      <w:r>
        <w:t xml:space="preserve"> </w:t>
      </w:r>
      <w:r>
        <w:fldChar w:fldCharType="begin"/>
      </w:r>
      <w:r>
        <w:instrText xml:space="preserve"> ADDIN EN.CITE &lt;EndNote&gt;&lt;Cite&gt;&lt;Author&gt;Mizgier&lt;/Author&gt;&lt;Year&gt;2019&lt;/Year&gt;&lt;RecNum&gt;1466&lt;/RecNum&gt;&lt;DisplayText&gt;(&lt;style font="Century Gothic" size="8"&gt;Mizgier et al 2019&lt;/style&gt;)&lt;/DisplayText&gt;&lt;record&gt;&lt;rec-number&gt;1466&lt;/rec-number&gt;&lt;foreign-keys&gt;&lt;key app="EN" db-id="exvasrfx2dtraoesasxp2szsxa2df502592x" timestamp="1574039617"&gt;1466&lt;/key&gt;&lt;key app="ENWeb" db-id=""&gt;0&lt;/key&gt;&lt;/foreign-keys&gt;&lt;ref-type name="Journal Article"&gt;17&lt;/ref-type&gt;&lt;contributors&gt;&lt;authors&gt;&lt;author&gt;Mizgier, M.,&lt;/author&gt;&lt;author&gt;Jarzabek-Bielecka, G.,&lt;/author&gt;&lt;author&gt;Mruczyk, K.,&lt;/author&gt;&lt;/authors&gt;&lt;/contributors&gt;&lt;titles&gt;&lt;title&gt;Maternal diet and gestational diabetes mellitus development&lt;/title&gt;&lt;secondary-title&gt;J Maternal-Fetal Neonat Med&lt;/secondary-title&gt;&lt;/titles&gt;&lt;periodical&gt;&lt;full-title&gt;J Maternal-Fetal Neonat Med&lt;/full-title&gt;&lt;/periodical&gt;&lt;pages&gt;1-10&lt;/pages&gt;&lt;section&gt;1&lt;/section&gt;&lt;dates&gt;&lt;year&gt;2019&lt;/year&gt;&lt;/dates&gt;&lt;isbn&gt;1476-7058&amp;#xD;1476-4954&lt;/isbn&gt;&lt;urls&gt;&lt;/urls&gt;&lt;electronic-resource-num&gt;10.1080/14767058.2019.1598364&lt;/electronic-resource-num&gt;&lt;/record&gt;&lt;/Cite&gt;&lt;/EndNote&gt;</w:instrText>
      </w:r>
      <w:r>
        <w:fldChar w:fldCharType="separate"/>
      </w:r>
      <w:r>
        <w:rPr>
          <w:noProof/>
        </w:rPr>
        <w:t>(</w:t>
      </w:r>
      <w:r w:rsidRPr="00AA6B1A">
        <w:rPr>
          <w:noProof/>
          <w:sz w:val="16"/>
        </w:rPr>
        <w:t>Mizgier et al 2019</w:t>
      </w:r>
      <w:r>
        <w:rPr>
          <w:noProof/>
        </w:rPr>
        <w:t>)</w:t>
      </w:r>
      <w:r>
        <w:fldChar w:fldCharType="end"/>
      </w:r>
      <w:r>
        <w:t xml:space="preserve"> and </w:t>
      </w:r>
      <w:r w:rsidR="005C0747" w:rsidRPr="0013058F">
        <w:t>t</w:t>
      </w:r>
      <w:r w:rsidR="005C0747">
        <w:t>hat a</w:t>
      </w:r>
      <w:r w:rsidR="005C0747" w:rsidRPr="00520621">
        <w:t>n additional 10 g/d</w:t>
      </w:r>
      <w:r w:rsidR="005C0747">
        <w:t>ay</w:t>
      </w:r>
      <w:r w:rsidR="005C0747" w:rsidRPr="00520621">
        <w:t xml:space="preserve"> fat intake was associated with a lower </w:t>
      </w:r>
      <w:r w:rsidR="00E60E1A">
        <w:t>birthweight</w:t>
      </w:r>
      <w:r w:rsidR="005C0747">
        <w:t xml:space="preserve"> (</w:t>
      </w:r>
      <w:r w:rsidR="006D5F7F">
        <w:rPr>
          <w:sz w:val="16"/>
          <w:szCs w:val="16"/>
        </w:rPr>
        <w:t>MD -8 g; 95%CI -16 to -0.3; p</w:t>
      </w:r>
      <w:r w:rsidR="005C0747" w:rsidRPr="00AD3F1B">
        <w:rPr>
          <w:sz w:val="16"/>
          <w:szCs w:val="16"/>
        </w:rPr>
        <w:t>=0.04</w:t>
      </w:r>
      <w:r w:rsidR="005C0747">
        <w:rPr>
          <w:sz w:val="16"/>
          <w:szCs w:val="16"/>
        </w:rPr>
        <w:t>; n=1,196</w:t>
      </w:r>
      <w:r w:rsidR="005C0747" w:rsidRPr="00520621">
        <w:t>)</w:t>
      </w:r>
      <w:r w:rsidR="00D64D34">
        <w:t>, with the authors concluding that balancing intake of dietary carbohydrate and fat during pregnancy could support optimal birthweight</w:t>
      </w:r>
      <w:r>
        <w:t xml:space="preserve"> </w:t>
      </w:r>
      <w:r>
        <w:fldChar w:fldCharType="begin">
          <w:fldData xml:space="preserve">PEVuZE5vdGU+PENpdGU+PEF1dGhvcj5TaGFybWE8L0F1dGhvcj48WWVhcj4yMDE4PC9ZZWFyPjxS
ZWNOdW0+MTczNjwvUmVjTnVtPjxEaXNwbGF5VGV4dD4oPHN0eWxlIGZvbnQ9IkNlbnR1cnkgR290
aGljIiBzaXplPSI4Ij5TaGFybWEgZXQgYWwgMjAxODwvc3R5bGU+KT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instrText xml:space="preserve"> ADDIN EN.CITE </w:instrText>
      </w:r>
      <w:r>
        <w:fldChar w:fldCharType="begin">
          <w:fldData xml:space="preserve">PEVuZE5vdGU+PENpdGU+PEF1dGhvcj5TaGFybWE8L0F1dGhvcj48WWVhcj4yMDE4PC9ZZWFyPjxS
ZWNOdW0+MTczNjwvUmVjTnVtPjxEaXNwbGF5VGV4dD4oPHN0eWxlIGZvbnQ9IkNlbnR1cnkgR290
aGljIiBzaXplPSI4Ij5TaGFybWEgZXQgYWwgMjAxODwvc3R5bGU+KT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instrText xml:space="preserve"> ADDIN EN.CITE.DATA </w:instrText>
      </w:r>
      <w:r>
        <w:fldChar w:fldCharType="end"/>
      </w:r>
      <w:r>
        <w:fldChar w:fldCharType="separate"/>
      </w:r>
      <w:r>
        <w:rPr>
          <w:noProof/>
        </w:rPr>
        <w:t>(</w:t>
      </w:r>
      <w:r w:rsidRPr="00AA6B1A">
        <w:rPr>
          <w:noProof/>
          <w:sz w:val="16"/>
        </w:rPr>
        <w:t>Sharma et al 2018</w:t>
      </w:r>
      <w:r>
        <w:rPr>
          <w:noProof/>
        </w:rPr>
        <w:t>)</w:t>
      </w:r>
      <w:r>
        <w:fldChar w:fldCharType="end"/>
      </w:r>
      <w:r>
        <w:t>.</w:t>
      </w:r>
    </w:p>
    <w:p w14:paraId="29FECBF1" w14:textId="7345914D" w:rsidR="00407BED" w:rsidRDefault="00407BED" w:rsidP="00A45C08">
      <w:pPr>
        <w:pStyle w:val="Heading5"/>
      </w:pPr>
      <w:r>
        <w:t>Sweetened foods and beverages</w:t>
      </w:r>
    </w:p>
    <w:p w14:paraId="25C5DE41" w14:textId="68257BA3" w:rsidR="00195188" w:rsidRDefault="00407BED" w:rsidP="00F105D5">
      <w:pPr>
        <w:keepLines/>
      </w:pPr>
      <w:r>
        <w:t xml:space="preserve">There is evidence from an RCT that higher consumption of foods and drinks that contribute to intake of added sugars </w:t>
      </w:r>
      <w:r w:rsidR="006319FA">
        <w:t>(</w:t>
      </w:r>
      <w:r w:rsidR="006319FA">
        <w:rPr>
          <w:sz w:val="16"/>
          <w:szCs w:val="16"/>
        </w:rPr>
        <w:t>2 times</w:t>
      </w:r>
      <w:r w:rsidR="006319FA" w:rsidRPr="00667DA9">
        <w:rPr>
          <w:sz w:val="16"/>
          <w:szCs w:val="16"/>
        </w:rPr>
        <w:t xml:space="preserve"> daily versus &lt;1 time/week</w:t>
      </w:r>
      <w:r w:rsidR="006319FA">
        <w:t xml:space="preserve">) </w:t>
      </w:r>
      <w:r>
        <w:t xml:space="preserve">is associated with </w:t>
      </w:r>
      <w:r w:rsidR="00D64D34">
        <w:t xml:space="preserve">higher </w:t>
      </w:r>
      <w:r>
        <w:t>gestational weight gain</w:t>
      </w:r>
      <w:r w:rsidR="000719F6">
        <w:t xml:space="preserve"> (</w:t>
      </w:r>
      <w:r w:rsidR="000719F6" w:rsidRPr="00743D03">
        <w:rPr>
          <w:sz w:val="16"/>
          <w:szCs w:val="16"/>
        </w:rPr>
        <w:t>MD 5.4 kg; 95% CI 2.1 to 8.7</w:t>
      </w:r>
      <w:r w:rsidR="005C0747">
        <w:rPr>
          <w:sz w:val="16"/>
          <w:szCs w:val="16"/>
        </w:rPr>
        <w:t>; n=342</w:t>
      </w:r>
      <w:r w:rsidR="000719F6" w:rsidRPr="00EC6E65">
        <w:t>)</w:t>
      </w:r>
      <w:r w:rsidR="001E52FB">
        <w:t xml:space="preserve"> </w:t>
      </w:r>
      <w:r w:rsidR="001E52FB">
        <w:fldChar w:fldCharType="begin"/>
      </w:r>
      <w:r w:rsidR="0052503B">
        <w:instrText xml:space="preserve"> ADDIN EN.CITE &lt;EndNote&gt;&lt;Cite&gt;&lt;Author&gt;Renault&lt;/Author&gt;&lt;Year&gt;2015&lt;/Year&gt;&lt;RecNum&gt;1414&lt;/RecNum&gt;&lt;DisplayText&gt;(&lt;style font="Century Gothic" size="8"&gt;Renault et al 2015b&lt;/style&gt;)&lt;/DisplayText&gt;&lt;record&gt;&lt;rec-number&gt;1414&lt;/rec-number&gt;&lt;foreign-keys&gt;&lt;key app="EN" db-id="exvasrfx2dtraoesasxp2szsxa2df502592x" timestamp="1567995300"&gt;1414&lt;/key&gt;&lt;key app="ENWeb" db-id=""&gt;0&lt;/key&gt;&lt;/foreign-keys&gt;&lt;ref-type name="Journal Article"&gt;17&lt;/ref-type&gt;&lt;contributors&gt;&lt;authors&gt;&lt;author&gt;Renault, K.M.,&lt;/author&gt;&lt;author&gt;Carlsen, E.M.,&lt;/author&gt;&lt;author&gt;Nørgaard, K.,&lt;/author&gt;&lt;author&gt;Nilas, L.,&lt;/author&gt;&lt;author&gt;Pryds, O.,&lt;/author&gt;&lt;author&gt;Secher, N.J.,&lt;/author&gt;&lt;author&gt;Olsen, S.F.,&lt;/author&gt;&lt;author&gt;Halldorsson, T.I.,&lt;/author&gt;&lt;/authors&gt;&lt;/contributors&gt;&lt;titles&gt;&lt;title&gt;Intake of sweets, snacks and soft drinks predicts weight gain in obese pregnant women: detailed analysis of the results of a randomised controlled trial&lt;/title&gt;&lt;secondary-title&gt;Plos One&lt;/secondary-title&gt;&lt;/titles&gt;&lt;periodical&gt;&lt;full-title&gt;PLoS One&lt;/full-title&gt;&lt;/periodical&gt;&lt;volume&gt;10&lt;/volume&gt;&lt;number&gt;7&lt;/number&gt;&lt;section&gt;e0133041&lt;/section&gt;&lt;dates&gt;&lt;year&gt;2015&lt;/year&gt;&lt;/dates&gt;&lt;isbn&gt;1932-6203&lt;/isbn&gt;&lt;urls&gt;&lt;/urls&gt;&lt;electronic-resource-num&gt;10.1371/journal.pone.0133041&lt;/electronic-resource-num&gt;&lt;/record&gt;&lt;/Cite&gt;&lt;/EndNote&gt;</w:instrText>
      </w:r>
      <w:r w:rsidR="001E52FB">
        <w:fldChar w:fldCharType="separate"/>
      </w:r>
      <w:r w:rsidR="0052503B">
        <w:rPr>
          <w:noProof/>
        </w:rPr>
        <w:t>(</w:t>
      </w:r>
      <w:r w:rsidR="0052503B" w:rsidRPr="00AA6B1A">
        <w:rPr>
          <w:noProof/>
          <w:sz w:val="16"/>
        </w:rPr>
        <w:t>Renault et al 2015b</w:t>
      </w:r>
      <w:r w:rsidR="0052503B">
        <w:rPr>
          <w:noProof/>
        </w:rPr>
        <w:t>)</w:t>
      </w:r>
      <w:r w:rsidR="001E52FB">
        <w:fldChar w:fldCharType="end"/>
      </w:r>
      <w:r>
        <w:t xml:space="preserve">. </w:t>
      </w:r>
      <w:r w:rsidR="001B5D22">
        <w:t>O</w:t>
      </w:r>
      <w:r>
        <w:t xml:space="preserve">bservational studies </w:t>
      </w:r>
      <w:r w:rsidR="001B5D22">
        <w:t xml:space="preserve">report </w:t>
      </w:r>
      <w:r>
        <w:t>an association between sugar-sweetened foods and drinks and impaired glucose tolerance</w:t>
      </w:r>
      <w:r w:rsidR="000719F6">
        <w:t xml:space="preserve"> </w:t>
      </w:r>
      <w:r w:rsidR="000719F6" w:rsidRPr="000401F6">
        <w:t>(</w:t>
      </w:r>
      <w:r w:rsidR="000719F6">
        <w:rPr>
          <w:sz w:val="16"/>
          <w:szCs w:val="16"/>
        </w:rPr>
        <w:t>p&lt;</w:t>
      </w:r>
      <w:r w:rsidR="000719F6" w:rsidRPr="0098728D">
        <w:rPr>
          <w:sz w:val="16"/>
          <w:szCs w:val="16"/>
        </w:rPr>
        <w:t>0.05</w:t>
      </w:r>
      <w:r w:rsidR="005C0747">
        <w:rPr>
          <w:sz w:val="16"/>
          <w:szCs w:val="16"/>
        </w:rPr>
        <w:t>; n=180</w:t>
      </w:r>
      <w:r w:rsidR="000719F6" w:rsidRPr="000401F6">
        <w:t>)</w:t>
      </w:r>
      <w:r>
        <w:t xml:space="preserve"> </w:t>
      </w:r>
      <w:r w:rsidR="001E52FB">
        <w:fldChar w:fldCharType="begin"/>
      </w:r>
      <w:r w:rsidR="0052503B">
        <w:instrText xml:space="preserve"> ADDIN EN.CITE &lt;EndNote&gt;&lt;Cite&gt;&lt;Author&gt;Soto&lt;/Author&gt;&lt;Year&gt;2015&lt;/Year&gt;&lt;RecNum&gt;1753&lt;/RecNum&gt;&lt;DisplayText&gt;(&lt;style font="Century Gothic" size="8"&gt;Soto et al 2015&lt;/style&gt;)&lt;/DisplayText&gt;&lt;record&gt;&lt;rec-number&gt;1753&lt;/rec-number&gt;&lt;foreign-keys&gt;&lt;key app="EN" db-id="exvasrfx2dtraoesasxp2szsxa2df502592x" timestamp="1582757924"&gt;1753&lt;/key&gt;&lt;/foreign-keys&gt;&lt;ref-type name="Journal Article"&gt;17&lt;/ref-type&gt;&lt;contributors&gt;&lt;authors&gt;&lt;author&gt;Soto, R.&lt;/author&gt;&lt;author&gt;Guilloty, N.&lt;/author&gt;&lt;author&gt;Anzalota, L.&lt;/author&gt;&lt;author&gt;Rosario, Z.&lt;/author&gt;&lt;author&gt;Cordero, J. F.&lt;/author&gt;&lt;author&gt;Palacios, C.&lt;/author&gt;&lt;/authors&gt;&lt;/contributors&gt;&lt;titles&gt;&lt;title&gt;Association between maternal diet factors and hemoglobin levels, glucose tolerance, blood pressure and gestational age in a Hispanic population&lt;/title&gt;&lt;secondary-title&gt;Arch Latinoam Nutr&lt;/secondary-title&gt;&lt;/titles&gt;&lt;periodical&gt;&lt;full-title&gt;Arch Latinoam Nutr&lt;/full-title&gt;&lt;/periodical&gt;&lt;pages&gt;86-96&lt;/pages&gt;&lt;volume&gt;65&lt;/volume&gt;&lt;number&gt;2&lt;/number&gt;&lt;edition&gt;2016/01/29&lt;/edition&gt;&lt;keywords&gt;&lt;keyword&gt;Adolescent&lt;/keyword&gt;&lt;keyword&gt;Adult&lt;/keyword&gt;&lt;keyword&gt;Blood Glucose/*analysis&lt;/keyword&gt;&lt;keyword&gt;Blood Pressure/*physiology&lt;/keyword&gt;&lt;keyword&gt;Diabetes, Gestational/prevention &amp;amp; control&lt;/keyword&gt;&lt;keyword&gt;Dietary Supplements&lt;/keyword&gt;&lt;keyword&gt;Feeding Behavior/*physiology&lt;/keyword&gt;&lt;keyword&gt;Female&lt;/keyword&gt;&lt;keyword&gt;*Gestational Age&lt;/keyword&gt;&lt;keyword&gt;Glucose Tolerance Test&lt;/keyword&gt;&lt;keyword&gt;Hemoglobins/*analysis&lt;/keyword&gt;&lt;keyword&gt;Humans&lt;/keyword&gt;&lt;keyword&gt;Pregnancy&lt;/keyword&gt;&lt;keyword&gt;*Prenatal Nutritional Physiological Phenomena&lt;/keyword&gt;&lt;keyword&gt;Prospective Studies&lt;/keyword&gt;&lt;keyword&gt;Puerto Rico/ethnology&lt;/keyword&gt;&lt;keyword&gt;Surveys and Questionnaires&lt;/keyword&gt;&lt;keyword&gt;Young Adult&lt;/keyword&gt;&lt;/keywords&gt;&lt;dates&gt;&lt;year&gt;2015&lt;/year&gt;&lt;pub-dates&gt;&lt;date&gt;Jun&lt;/date&gt;&lt;/pub-dates&gt;&lt;/dates&gt;&lt;isbn&gt;0004-0622 (Print)&amp;#xD;0004-0622 (Linking)&lt;/isbn&gt;&lt;accession-num&gt;26817380&lt;/accession-num&gt;&lt;urls&gt;&lt;related-urls&gt;&lt;url&gt;https://www.ncbi.nlm.nih.gov/pubmed/26817380&lt;/url&gt;&lt;/related-urls&gt;&lt;/urls&gt;&lt;custom2&gt;PMC5324707&lt;/custom2&gt;&lt;/record&gt;&lt;/Cite&gt;&lt;/EndNote&gt;</w:instrText>
      </w:r>
      <w:r w:rsidR="001E52FB">
        <w:fldChar w:fldCharType="separate"/>
      </w:r>
      <w:r w:rsidR="0052503B">
        <w:rPr>
          <w:noProof/>
        </w:rPr>
        <w:t>(</w:t>
      </w:r>
      <w:r w:rsidR="0052503B" w:rsidRPr="00AA6B1A">
        <w:rPr>
          <w:noProof/>
          <w:sz w:val="16"/>
        </w:rPr>
        <w:t>Soto et al 2015</w:t>
      </w:r>
      <w:r w:rsidR="0052503B">
        <w:rPr>
          <w:noProof/>
        </w:rPr>
        <w:t>)</w:t>
      </w:r>
      <w:r w:rsidR="001E52FB">
        <w:fldChar w:fldCharType="end"/>
      </w:r>
      <w:r w:rsidR="001E52FB">
        <w:t xml:space="preserve"> </w:t>
      </w:r>
      <w:r>
        <w:t>and gestational diabetes</w:t>
      </w:r>
      <w:r w:rsidR="001E52FB">
        <w:t xml:space="preserve"> </w:t>
      </w:r>
      <w:r w:rsidR="000719F6" w:rsidRPr="00B43CAE">
        <w:t>(</w:t>
      </w:r>
      <w:r w:rsidR="000719F6" w:rsidRPr="006B15B5">
        <w:rPr>
          <w:sz w:val="16"/>
          <w:szCs w:val="16"/>
        </w:rPr>
        <w:t xml:space="preserve">aOR </w:t>
      </w:r>
      <w:r w:rsidR="000719F6">
        <w:rPr>
          <w:sz w:val="16"/>
          <w:szCs w:val="16"/>
        </w:rPr>
        <w:t xml:space="preserve">for highest vs lowest category </w:t>
      </w:r>
      <w:r w:rsidR="000719F6" w:rsidRPr="006B15B5">
        <w:rPr>
          <w:sz w:val="16"/>
          <w:szCs w:val="16"/>
        </w:rPr>
        <w:t>2.03; 95%CI 1.25 to 3.31</w:t>
      </w:r>
      <w:r w:rsidR="005C0747">
        <w:rPr>
          <w:sz w:val="16"/>
          <w:szCs w:val="16"/>
        </w:rPr>
        <w:t>; n=3,396</w:t>
      </w:r>
      <w:r w:rsidR="000719F6" w:rsidRPr="00B43CAE">
        <w:t>)</w:t>
      </w:r>
      <w:r w:rsidR="000719F6">
        <w:t xml:space="preserve"> </w:t>
      </w:r>
      <w:r w:rsidR="001E52FB">
        <w:fldChar w:fldCharType="begin">
          <w:fldData xml:space="preserve">PEVuZE5vdGU+PENpdGU+PEF1dGhvcj5Eb25hemFyLUV6Y3VycmE8L0F1dGhvcj48WWVhcj4yMDE4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</w:fldData>
        </w:fldChar>
      </w:r>
      <w:r w:rsidR="0052503B">
        <w:instrText xml:space="preserve"> ADDIN EN.CITE </w:instrText>
      </w:r>
      <w:r w:rsidR="0052503B">
        <w:fldChar w:fldCharType="begin">
          <w:fldData xml:space="preserve">PEVuZE5vdGU+PENpdGU+PEF1dGhvcj5Eb25hemFyLUV6Y3VycmE8L0F1dGhvcj48WWVhcj4yMDE4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</w:fldData>
        </w:fldChar>
      </w:r>
      <w:r w:rsidR="0052503B">
        <w:instrText xml:space="preserve"> ADDIN EN.CITE.DATA </w:instrText>
      </w:r>
      <w:r w:rsidR="0052503B">
        <w:fldChar w:fldCharType="end"/>
      </w:r>
      <w:r w:rsidR="001E52FB">
        <w:fldChar w:fldCharType="separate"/>
      </w:r>
      <w:r w:rsidR="0052503B">
        <w:rPr>
          <w:noProof/>
        </w:rPr>
        <w:t>(</w:t>
      </w:r>
      <w:r w:rsidR="0052503B" w:rsidRPr="00AA6B1A">
        <w:rPr>
          <w:noProof/>
          <w:sz w:val="16"/>
        </w:rPr>
        <w:t>Donazar-Ezcurra et al 2018</w:t>
      </w:r>
      <w:r w:rsidR="0052503B">
        <w:rPr>
          <w:noProof/>
        </w:rPr>
        <w:t>)</w:t>
      </w:r>
      <w:r w:rsidR="001E52FB">
        <w:fldChar w:fldCharType="end"/>
      </w:r>
      <w:r w:rsidR="00195188">
        <w:t xml:space="preserve">. It is also associated with an increased prevalence of </w:t>
      </w:r>
      <w:r>
        <w:t>major depressive disorder</w:t>
      </w:r>
      <w:r w:rsidR="000719F6">
        <w:t xml:space="preserve"> (</w:t>
      </w:r>
      <w:r w:rsidR="005E7EFD" w:rsidRPr="00FA1F70">
        <w:rPr>
          <w:sz w:val="16"/>
          <w:szCs w:val="16"/>
        </w:rPr>
        <w:t>adjusted prevalence ratio [</w:t>
      </w:r>
      <w:r w:rsidR="000719F6" w:rsidRPr="005E7EFD">
        <w:rPr>
          <w:sz w:val="16"/>
          <w:szCs w:val="16"/>
        </w:rPr>
        <w:t>aPR</w:t>
      </w:r>
      <w:r w:rsidR="005E7EFD" w:rsidRPr="005E7EFD">
        <w:rPr>
          <w:sz w:val="16"/>
          <w:szCs w:val="16"/>
        </w:rPr>
        <w:t>]</w:t>
      </w:r>
      <w:r w:rsidR="000719F6" w:rsidRPr="00712A5B">
        <w:rPr>
          <w:sz w:val="16"/>
          <w:szCs w:val="16"/>
        </w:rPr>
        <w:t xml:space="preserve"> </w:t>
      </w:r>
      <w:r w:rsidR="000719F6" w:rsidRPr="00743D03">
        <w:rPr>
          <w:sz w:val="16"/>
          <w:szCs w:val="16"/>
        </w:rPr>
        <w:t>1.91; 95%CI 1.19 to 3.07</w:t>
      </w:r>
      <w:r w:rsidR="005C0747">
        <w:rPr>
          <w:sz w:val="16"/>
          <w:szCs w:val="16"/>
        </w:rPr>
        <w:t>; n=712</w:t>
      </w:r>
      <w:r w:rsidR="000719F6" w:rsidRPr="00A47A03">
        <w:t>)</w:t>
      </w:r>
      <w:r w:rsidR="001E52FB">
        <w:t xml:space="preserve"> </w:t>
      </w:r>
      <w:r w:rsidR="001E52FB">
        <w:fldChar w:fldCharType="begin">
          <w:fldData xml:space="preserve">PEVuZE5vdGU+PENpdGU+PEF1dGhvcj5QYXNrdWxpbjwvQXV0aG9yPjxZZWFyPjIwMTc8L1llYXI+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</w:fldData>
        </w:fldChar>
      </w:r>
      <w:r w:rsidR="0052503B">
        <w:instrText xml:space="preserve"> ADDIN EN.CITE </w:instrText>
      </w:r>
      <w:r w:rsidR="0052503B">
        <w:fldChar w:fldCharType="begin">
          <w:fldData xml:space="preserve">PEVuZE5vdGU+PENpdGU+PEF1dGhvcj5QYXNrdWxpbjwvQXV0aG9yPjxZZWFyPjIwMTc8L1llYXI+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</w:fldData>
        </w:fldChar>
      </w:r>
      <w:r w:rsidR="0052503B">
        <w:instrText xml:space="preserve"> ADDIN EN.CITE.DATA </w:instrText>
      </w:r>
      <w:r w:rsidR="0052503B">
        <w:fldChar w:fldCharType="end"/>
      </w:r>
      <w:r w:rsidR="001E52FB">
        <w:fldChar w:fldCharType="separate"/>
      </w:r>
      <w:r w:rsidR="0052503B">
        <w:rPr>
          <w:noProof/>
        </w:rPr>
        <w:t>(</w:t>
      </w:r>
      <w:r w:rsidR="0052503B" w:rsidRPr="00AA6B1A">
        <w:rPr>
          <w:noProof/>
          <w:sz w:val="16"/>
        </w:rPr>
        <w:t>Paskulin et al 2017</w:t>
      </w:r>
      <w:r w:rsidR="0052503B">
        <w:rPr>
          <w:noProof/>
        </w:rPr>
        <w:t>)</w:t>
      </w:r>
      <w:r w:rsidR="001E52FB">
        <w:fldChar w:fldCharType="end"/>
      </w:r>
      <w:r w:rsidR="00195188">
        <w:t xml:space="preserve">. </w:t>
      </w:r>
    </w:p>
    <w:p w14:paraId="2EE2B08C" w14:textId="0749E67C" w:rsidR="00407BED" w:rsidRDefault="00195188" w:rsidP="00A45C08">
      <w:r>
        <w:t>Fetal and child growth is also affected</w:t>
      </w:r>
      <w:r w:rsidR="00D64D34">
        <w:t xml:space="preserve"> by higher intake of sweetened foods and drinks</w:t>
      </w:r>
      <w:r>
        <w:t>, with increased risks of</w:t>
      </w:r>
      <w:r w:rsidR="00407BED">
        <w:t xml:space="preserve"> large for gestational age</w:t>
      </w:r>
      <w:r w:rsidR="000719F6">
        <w:t xml:space="preserve"> </w:t>
      </w:r>
      <w:r w:rsidR="000719F6" w:rsidRPr="000D1C1E">
        <w:t>(</w:t>
      </w:r>
      <w:r w:rsidR="000719F6" w:rsidRPr="000D1C1E">
        <w:rPr>
          <w:sz w:val="16"/>
          <w:szCs w:val="16"/>
        </w:rPr>
        <w:t>aRR 1.57; 95%CI 1.05 to 2.35</w:t>
      </w:r>
      <w:r w:rsidR="005C0747">
        <w:rPr>
          <w:sz w:val="16"/>
          <w:szCs w:val="16"/>
        </w:rPr>
        <w:t>; n=918 mother-child pairs</w:t>
      </w:r>
      <w:r w:rsidR="000719F6" w:rsidRPr="000D1C1E">
        <w:t>)</w:t>
      </w:r>
      <w:r w:rsidR="00E42625">
        <w:t xml:space="preserve"> </w:t>
      </w:r>
      <w:r w:rsidR="00E42625">
        <w:fldChar w:fldCharType="begin">
          <w:fldData xml:space="preserve">PEVuZE5vdGU+PENpdGU+PEF1dGhvcj5aaHU8L0F1dGhvcj48WWVhcj4yMDE3PC9ZZWFyPjxSZWNO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</w:fldData>
        </w:fldChar>
      </w:r>
      <w:r w:rsidR="0052503B">
        <w:instrText xml:space="preserve"> ADDIN EN.CITE </w:instrText>
      </w:r>
      <w:r w:rsidR="0052503B">
        <w:fldChar w:fldCharType="begin">
          <w:fldData xml:space="preserve">PEVuZE5vdGU+PENpdGU+PEF1dGhvcj5aaHU8L0F1dGhvcj48WWVhcj4yMDE3PC9ZZWFyPjxSZWNO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</w:fldData>
        </w:fldChar>
      </w:r>
      <w:r w:rsidR="0052503B">
        <w:instrText xml:space="preserve"> ADDIN EN.CITE.DATA </w:instrText>
      </w:r>
      <w:r w:rsidR="0052503B">
        <w:fldChar w:fldCharType="end"/>
      </w:r>
      <w:r w:rsidR="00E42625">
        <w:fldChar w:fldCharType="separate"/>
      </w:r>
      <w:r w:rsidR="0052503B">
        <w:rPr>
          <w:noProof/>
        </w:rPr>
        <w:t>(</w:t>
      </w:r>
      <w:r w:rsidR="0052503B" w:rsidRPr="00AA6B1A">
        <w:rPr>
          <w:noProof/>
          <w:sz w:val="16"/>
        </w:rPr>
        <w:t>Zhu et al 2017</w:t>
      </w:r>
      <w:r w:rsidR="0052503B">
        <w:rPr>
          <w:noProof/>
        </w:rPr>
        <w:t>)</w:t>
      </w:r>
      <w:r w:rsidR="00E42625">
        <w:fldChar w:fldCharType="end"/>
      </w:r>
      <w:r w:rsidR="00407BED">
        <w:t>, increase</w:t>
      </w:r>
      <w:r>
        <w:t>d</w:t>
      </w:r>
      <w:r w:rsidR="00407BED">
        <w:t xml:space="preserve"> infant BMI z score </w:t>
      </w:r>
      <w:r w:rsidR="00A44407">
        <w:t>(</w:t>
      </w:r>
      <w:r w:rsidR="00A44407" w:rsidRPr="00A64DB8">
        <w:rPr>
          <w:sz w:val="16"/>
          <w:szCs w:val="16"/>
        </w:rPr>
        <w:t xml:space="preserve">0.20-unit </w:t>
      </w:r>
      <w:r w:rsidR="00AC44E4" w:rsidRPr="00A64DB8">
        <w:rPr>
          <w:sz w:val="16"/>
          <w:szCs w:val="16"/>
        </w:rPr>
        <w:t>increase in infant BMI z score</w:t>
      </w:r>
      <w:r w:rsidR="005C0747" w:rsidRPr="00A64DB8">
        <w:rPr>
          <w:sz w:val="16"/>
          <w:szCs w:val="16"/>
        </w:rPr>
        <w:t>;</w:t>
      </w:r>
      <w:r>
        <w:rPr>
          <w:sz w:val="16"/>
          <w:szCs w:val="16"/>
        </w:rPr>
        <w:t xml:space="preserve"> 95% CI</w:t>
      </w:r>
      <w:r w:rsidR="00A44407" w:rsidRPr="00A64DB8">
        <w:rPr>
          <w:sz w:val="16"/>
          <w:szCs w:val="16"/>
        </w:rPr>
        <w:t xml:space="preserve"> 0.02 to 0.38</w:t>
      </w:r>
      <w:r w:rsidR="005C0747" w:rsidRPr="00A64DB8">
        <w:rPr>
          <w:sz w:val="16"/>
          <w:szCs w:val="16"/>
        </w:rPr>
        <w:t>; n=2,686</w:t>
      </w:r>
      <w:r w:rsidR="00AC44E4">
        <w:rPr>
          <w:sz w:val="16"/>
          <w:szCs w:val="16"/>
        </w:rPr>
        <w:t xml:space="preserve">) </w:t>
      </w:r>
      <w:r w:rsidR="00407BED">
        <w:t xml:space="preserve">and overweight at 1 year </w:t>
      </w:r>
      <w:r w:rsidR="000719F6" w:rsidRPr="00BE7A73">
        <w:t>(</w:t>
      </w:r>
      <w:r w:rsidR="000719F6" w:rsidRPr="00743D03">
        <w:rPr>
          <w:sz w:val="16"/>
          <w:szCs w:val="16"/>
        </w:rPr>
        <w:t>aOR 2.19; 95%CI 1.23 to 3.88</w:t>
      </w:r>
      <w:r w:rsidR="005C0747">
        <w:rPr>
          <w:sz w:val="16"/>
          <w:szCs w:val="16"/>
        </w:rPr>
        <w:t>,686</w:t>
      </w:r>
      <w:r w:rsidR="000719F6">
        <w:t xml:space="preserve">) </w:t>
      </w:r>
      <w:r w:rsidR="00E42625">
        <w:fldChar w:fldCharType="begin">
          <w:fldData xml:space="preserve">PEVuZE5vdGU+PENpdGU+PEF1dGhvcj5BemFkPC9BdXRob3I+PFllYXI+MjAxNjwvWWVhcj48UmVj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</w:fldData>
        </w:fldChar>
      </w:r>
      <w:r w:rsidR="0052503B">
        <w:instrText xml:space="preserve"> ADDIN EN.CITE </w:instrText>
      </w:r>
      <w:r w:rsidR="0052503B">
        <w:fldChar w:fldCharType="begin">
          <w:fldData xml:space="preserve">PEVuZE5vdGU+PENpdGU+PEF1dGhvcj5BemFkPC9BdXRob3I+PFllYXI+MjAxNjwvWWVhcj48UmVj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</w:fldData>
        </w:fldChar>
      </w:r>
      <w:r w:rsidR="0052503B">
        <w:instrText xml:space="preserve"> ADDIN EN.CITE.DATA </w:instrText>
      </w:r>
      <w:r w:rsidR="0052503B">
        <w:fldChar w:fldCharType="end"/>
      </w:r>
      <w:r w:rsidR="00E42625">
        <w:fldChar w:fldCharType="separate"/>
      </w:r>
      <w:r w:rsidR="0052503B">
        <w:rPr>
          <w:noProof/>
        </w:rPr>
        <w:t>(</w:t>
      </w:r>
      <w:r w:rsidR="0052503B" w:rsidRPr="00AA6B1A">
        <w:rPr>
          <w:noProof/>
          <w:sz w:val="16"/>
        </w:rPr>
        <w:t>Azad et al 2016</w:t>
      </w:r>
      <w:r w:rsidR="0052503B">
        <w:rPr>
          <w:noProof/>
        </w:rPr>
        <w:t>)</w:t>
      </w:r>
      <w:r w:rsidR="00E42625">
        <w:fldChar w:fldCharType="end"/>
      </w:r>
      <w:r w:rsidR="00E42625">
        <w:t xml:space="preserve"> </w:t>
      </w:r>
      <w:r w:rsidR="00407BED">
        <w:t>and 7 years of age</w:t>
      </w:r>
      <w:r w:rsidR="000719F6">
        <w:t xml:space="preserve"> </w:t>
      </w:r>
      <w:r w:rsidR="000719F6" w:rsidRPr="000D1C1E">
        <w:t>(</w:t>
      </w:r>
      <w:r w:rsidR="000719F6" w:rsidRPr="000D1C1E">
        <w:rPr>
          <w:sz w:val="16"/>
          <w:szCs w:val="16"/>
        </w:rPr>
        <w:t>aRR 1.93; 95%CI 1.24 to 3.01</w:t>
      </w:r>
      <w:r w:rsidR="005C0747">
        <w:rPr>
          <w:sz w:val="16"/>
          <w:szCs w:val="16"/>
        </w:rPr>
        <w:t>; 918 mother-child pairs</w:t>
      </w:r>
      <w:r w:rsidR="000719F6">
        <w:t>)</w:t>
      </w:r>
      <w:r w:rsidR="00E42625">
        <w:t xml:space="preserve"> </w:t>
      </w:r>
      <w:r w:rsidR="00E42625">
        <w:fldChar w:fldCharType="begin">
          <w:fldData xml:space="preserve">PEVuZE5vdGU+PENpdGU+PEF1dGhvcj5aaHU8L0F1dGhvcj48WWVhcj4yMDE3PC9ZZWFyPjxSZWNO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</w:fldData>
        </w:fldChar>
      </w:r>
      <w:r w:rsidR="0052503B">
        <w:instrText xml:space="preserve"> ADDIN EN.CITE </w:instrText>
      </w:r>
      <w:r w:rsidR="0052503B">
        <w:fldChar w:fldCharType="begin">
          <w:fldData xml:space="preserve">PEVuZE5vdGU+PENpdGU+PEF1dGhvcj5aaHU8L0F1dGhvcj48WWVhcj4yMDE3PC9ZZWFyPjxSZWNO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</w:fldData>
        </w:fldChar>
      </w:r>
      <w:r w:rsidR="0052503B">
        <w:instrText xml:space="preserve"> ADDIN EN.CITE.DATA </w:instrText>
      </w:r>
      <w:r w:rsidR="0052503B">
        <w:fldChar w:fldCharType="end"/>
      </w:r>
      <w:r w:rsidR="00E42625">
        <w:fldChar w:fldCharType="separate"/>
      </w:r>
      <w:r w:rsidR="0052503B">
        <w:rPr>
          <w:noProof/>
        </w:rPr>
        <w:t>(</w:t>
      </w:r>
      <w:r w:rsidR="0052503B" w:rsidRPr="00AA6B1A">
        <w:rPr>
          <w:noProof/>
          <w:sz w:val="16"/>
        </w:rPr>
        <w:t>Zhu et al 2017</w:t>
      </w:r>
      <w:r w:rsidR="0052503B">
        <w:rPr>
          <w:noProof/>
        </w:rPr>
        <w:t>)</w:t>
      </w:r>
      <w:r w:rsidR="00E42625">
        <w:fldChar w:fldCharType="end"/>
      </w:r>
      <w:r>
        <w:t xml:space="preserve">. </w:t>
      </w:r>
      <w:r w:rsidR="00D64D34">
        <w:t>Maternal c</w:t>
      </w:r>
      <w:r>
        <w:t>onsumption of sweetened foods and beverages is also associated with</w:t>
      </w:r>
      <w:r w:rsidR="00407BED">
        <w:t xml:space="preserve"> infant atopy </w:t>
      </w:r>
      <w:r w:rsidR="000719F6" w:rsidRPr="00BE7A73">
        <w:t>(</w:t>
      </w:r>
      <w:r w:rsidR="000719F6" w:rsidRPr="00743D03">
        <w:rPr>
          <w:sz w:val="16"/>
          <w:szCs w:val="16"/>
        </w:rPr>
        <w:t>OR for highest versus lowest qui</w:t>
      </w:r>
      <w:r>
        <w:rPr>
          <w:sz w:val="16"/>
          <w:szCs w:val="16"/>
        </w:rPr>
        <w:t>ntile of sugar intake 1.38, 95%</w:t>
      </w:r>
      <w:r w:rsidR="000719F6" w:rsidRPr="00743D03">
        <w:rPr>
          <w:sz w:val="16"/>
          <w:szCs w:val="16"/>
        </w:rPr>
        <w:t>CI 1.06</w:t>
      </w:r>
      <w:r>
        <w:rPr>
          <w:sz w:val="16"/>
          <w:szCs w:val="16"/>
        </w:rPr>
        <w:t xml:space="preserve"> to </w:t>
      </w:r>
      <w:r w:rsidR="000719F6" w:rsidRPr="00743D03">
        <w:rPr>
          <w:sz w:val="16"/>
          <w:szCs w:val="16"/>
        </w:rPr>
        <w:t>1.78; per quintile p-trend=0.006</w:t>
      </w:r>
      <w:r w:rsidR="005C0747">
        <w:rPr>
          <w:sz w:val="16"/>
          <w:szCs w:val="16"/>
        </w:rPr>
        <w:t>; n=8,956</w:t>
      </w:r>
      <w:r w:rsidR="000719F6" w:rsidRPr="00BE7A73">
        <w:t>)</w:t>
      </w:r>
      <w:r w:rsidR="000719F6">
        <w:t xml:space="preserve"> </w:t>
      </w:r>
      <w:r w:rsidR="00407BED">
        <w:t>and asthma</w:t>
      </w:r>
      <w:r w:rsidR="000719F6">
        <w:t xml:space="preserve"> </w:t>
      </w:r>
      <w:r w:rsidR="000719F6" w:rsidRPr="00BE7A73">
        <w:t>(</w:t>
      </w:r>
      <w:r w:rsidR="000719F6" w:rsidRPr="00743D03">
        <w:rPr>
          <w:sz w:val="16"/>
          <w:szCs w:val="16"/>
        </w:rPr>
        <w:t>OR 2.01, 95% CI 1.23-3.29; per quintile p-trend=0.004</w:t>
      </w:r>
      <w:r w:rsidR="005C0747">
        <w:rPr>
          <w:sz w:val="16"/>
          <w:szCs w:val="16"/>
        </w:rPr>
        <w:t xml:space="preserve"> n=8,956</w:t>
      </w:r>
      <w:r w:rsidR="000719F6" w:rsidRPr="00BE7A73">
        <w:t>)</w:t>
      </w:r>
      <w:r w:rsidR="00E42625">
        <w:t xml:space="preserve"> </w:t>
      </w:r>
      <w:r w:rsidR="00E42625">
        <w:fldChar w:fldCharType="begin">
          <w:fldData xml:space="preserve">PEVuZE5vdGU+PENpdGU+PEF1dGhvcj5CZWRhcmQ8L0F1dGhvcj48WWVhcj4yMDE3PC9ZZWFyPjxS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</w:fldData>
        </w:fldChar>
      </w:r>
      <w:r w:rsidR="0052503B">
        <w:instrText xml:space="preserve"> ADDIN EN.CITE </w:instrText>
      </w:r>
      <w:r w:rsidR="0052503B">
        <w:fldChar w:fldCharType="begin">
          <w:fldData xml:space="preserve">PEVuZE5vdGU+PENpdGU+PEF1dGhvcj5CZWRhcmQ8L0F1dGhvcj48WWVhcj4yMDE3PC9ZZWFyPjxS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</w:fldData>
        </w:fldChar>
      </w:r>
      <w:r w:rsidR="0052503B">
        <w:instrText xml:space="preserve"> ADDIN EN.CITE.DATA </w:instrText>
      </w:r>
      <w:r w:rsidR="0052503B">
        <w:fldChar w:fldCharType="end"/>
      </w:r>
      <w:r w:rsidR="00E42625">
        <w:fldChar w:fldCharType="separate"/>
      </w:r>
      <w:r w:rsidR="0052503B">
        <w:rPr>
          <w:noProof/>
        </w:rPr>
        <w:t>(</w:t>
      </w:r>
      <w:r w:rsidR="0052503B" w:rsidRPr="00AA6B1A">
        <w:rPr>
          <w:noProof/>
          <w:sz w:val="16"/>
        </w:rPr>
        <w:t>Bedard et al 2017</w:t>
      </w:r>
      <w:r w:rsidR="0052503B">
        <w:rPr>
          <w:noProof/>
        </w:rPr>
        <w:t>)</w:t>
      </w:r>
      <w:r w:rsidR="00E42625">
        <w:fldChar w:fldCharType="end"/>
      </w:r>
      <w:r w:rsidR="00407BED">
        <w:t>.</w:t>
      </w:r>
    </w:p>
    <w:p w14:paraId="499BB616" w14:textId="77777777" w:rsidR="00407BED" w:rsidRDefault="00407BED" w:rsidP="00A45C08">
      <w:pPr>
        <w:pStyle w:val="Heading5"/>
      </w:pPr>
      <w:r>
        <w:t>Fast foods</w:t>
      </w:r>
    </w:p>
    <w:p w14:paraId="75A551EA" w14:textId="148C12C4" w:rsidR="00407BED" w:rsidRDefault="00407BED" w:rsidP="00A45C08">
      <w:r>
        <w:t>There is evidence from cohort studie</w:t>
      </w:r>
      <w:r w:rsidRPr="00C849BE">
        <w:t xml:space="preserve">s that </w:t>
      </w:r>
      <w:r w:rsidR="00A23CC8" w:rsidRPr="00C849BE">
        <w:t xml:space="preserve">‘fast </w:t>
      </w:r>
      <w:r w:rsidRPr="00C849BE">
        <w:t>food</w:t>
      </w:r>
      <w:r w:rsidR="00B00BBF" w:rsidRPr="00C849BE">
        <w:t>’</w:t>
      </w:r>
      <w:r w:rsidRPr="00C849BE">
        <w:t xml:space="preserve"> </w:t>
      </w:r>
      <w:r w:rsidR="006A5967" w:rsidRPr="00C849BE">
        <w:t xml:space="preserve">(eg </w:t>
      </w:r>
      <w:r w:rsidR="00BC2807" w:rsidRPr="00C849BE">
        <w:t xml:space="preserve">food that is high in calories and low in nutrition) </w:t>
      </w:r>
      <w:r w:rsidRPr="00C849BE">
        <w:t>consumption is associated with an increased risk of g</w:t>
      </w:r>
      <w:r>
        <w:t>estational diabetes</w:t>
      </w:r>
      <w:r w:rsidR="000719F6">
        <w:t xml:space="preserve"> (</w:t>
      </w:r>
      <w:r w:rsidR="000719F6" w:rsidRPr="004859FC">
        <w:rPr>
          <w:sz w:val="16"/>
          <w:szCs w:val="16"/>
        </w:rPr>
        <w:t xml:space="preserve">aOR </w:t>
      </w:r>
      <w:r w:rsidR="000719F6">
        <w:rPr>
          <w:sz w:val="16"/>
          <w:szCs w:val="16"/>
        </w:rPr>
        <w:t xml:space="preserve">for high vs low consumption </w:t>
      </w:r>
      <w:r w:rsidR="000719F6" w:rsidRPr="004859FC">
        <w:rPr>
          <w:sz w:val="16"/>
          <w:szCs w:val="16"/>
        </w:rPr>
        <w:t>1.86; 95% CI 1.13 to 3.06</w:t>
      </w:r>
      <w:r w:rsidR="005C0747">
        <w:rPr>
          <w:sz w:val="16"/>
          <w:szCs w:val="16"/>
        </w:rPr>
        <w:t>; n=3,048</w:t>
      </w:r>
      <w:r w:rsidR="000719F6" w:rsidRPr="00B1545A">
        <w:t>)</w:t>
      </w:r>
      <w:r w:rsidR="00E42625">
        <w:t xml:space="preserve"> </w:t>
      </w:r>
      <w:r w:rsidR="00E42625">
        <w:fldChar w:fldCharType="begin">
          <w:fldData xml:space="preserve">PEVuZE5vdGU+PENpdGU+PEF1dGhvcj5Eb21pbmd1ZXo8L0F1dGhvcj48WWVhcj4yMDE0PC9ZZWFy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</w:fldData>
        </w:fldChar>
      </w:r>
      <w:r w:rsidR="0052503B">
        <w:instrText xml:space="preserve"> ADDIN EN.CITE </w:instrText>
      </w:r>
      <w:r w:rsidR="0052503B">
        <w:fldChar w:fldCharType="begin">
          <w:fldData xml:space="preserve">PEVuZE5vdGU+PENpdGU+PEF1dGhvcj5Eb21pbmd1ZXo8L0F1dGhvcj48WWVhcj4yMDE0PC9ZZWFy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</w:fldData>
        </w:fldChar>
      </w:r>
      <w:r w:rsidR="0052503B">
        <w:instrText xml:space="preserve"> ADDIN EN.CITE.DATA </w:instrText>
      </w:r>
      <w:r w:rsidR="0052503B">
        <w:fldChar w:fldCharType="end"/>
      </w:r>
      <w:r w:rsidR="00E42625">
        <w:fldChar w:fldCharType="separate"/>
      </w:r>
      <w:r w:rsidR="0052503B">
        <w:rPr>
          <w:noProof/>
        </w:rPr>
        <w:t>(</w:t>
      </w:r>
      <w:r w:rsidR="0052503B" w:rsidRPr="00AA6B1A">
        <w:rPr>
          <w:noProof/>
          <w:sz w:val="16"/>
        </w:rPr>
        <w:t>Dominguez et al 2014</w:t>
      </w:r>
      <w:r w:rsidR="0052503B">
        <w:rPr>
          <w:noProof/>
        </w:rPr>
        <w:t>)</w:t>
      </w:r>
      <w:r w:rsidR="00E42625">
        <w:fldChar w:fldCharType="end"/>
      </w:r>
      <w:r>
        <w:t xml:space="preserve">, infant </w:t>
      </w:r>
      <w:r w:rsidR="00D64D34">
        <w:t xml:space="preserve">eczema </w:t>
      </w:r>
      <w:r w:rsidR="000719F6">
        <w:t>(</w:t>
      </w:r>
      <w:r w:rsidR="000719F6" w:rsidRPr="00AB1273">
        <w:rPr>
          <w:sz w:val="16"/>
          <w:szCs w:val="16"/>
        </w:rPr>
        <w:t>p=0.005</w:t>
      </w:r>
      <w:r w:rsidR="005C0747">
        <w:rPr>
          <w:sz w:val="16"/>
          <w:szCs w:val="16"/>
        </w:rPr>
        <w:t>; n=1,000</w:t>
      </w:r>
      <w:r w:rsidR="000719F6">
        <w:t>)</w:t>
      </w:r>
      <w:r>
        <w:t xml:space="preserve"> </w:t>
      </w:r>
      <w:r w:rsidR="00E42625">
        <w:fldChar w:fldCharType="begin">
          <w:fldData xml:space="preserve">PEVuZE5vdGU+PENpdGU+PEF1dGhvcj5DYXN0cm8tUm9kcmlndWV6PC9BdXRob3I+PFllYXI+MjAx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</w:fldData>
        </w:fldChar>
      </w:r>
      <w:r w:rsidR="0052503B">
        <w:instrText xml:space="preserve"> ADDIN EN.CITE </w:instrText>
      </w:r>
      <w:r w:rsidR="0052503B">
        <w:fldChar w:fldCharType="begin">
          <w:fldData xml:space="preserve">PEVuZE5vdGU+PENpdGU+PEF1dGhvcj5DYXN0cm8tUm9kcmlndWV6PC9BdXRob3I+PFllYXI+MjAx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</w:fldData>
        </w:fldChar>
      </w:r>
      <w:r w:rsidR="0052503B">
        <w:instrText xml:space="preserve"> ADDIN EN.CITE.DATA </w:instrText>
      </w:r>
      <w:r w:rsidR="0052503B">
        <w:fldChar w:fldCharType="end"/>
      </w:r>
      <w:r w:rsidR="00E42625">
        <w:fldChar w:fldCharType="separate"/>
      </w:r>
      <w:r w:rsidR="0052503B">
        <w:rPr>
          <w:noProof/>
        </w:rPr>
        <w:t>(</w:t>
      </w:r>
      <w:r w:rsidR="0052503B" w:rsidRPr="00AA6B1A">
        <w:rPr>
          <w:noProof/>
          <w:sz w:val="16"/>
        </w:rPr>
        <w:t>Castro-Rodriguez et al 2016</w:t>
      </w:r>
      <w:r w:rsidR="0052503B">
        <w:rPr>
          <w:noProof/>
        </w:rPr>
        <w:t>)</w:t>
      </w:r>
      <w:r w:rsidR="00E42625">
        <w:fldChar w:fldCharType="end"/>
      </w:r>
      <w:r w:rsidR="00E42625">
        <w:t xml:space="preserve"> </w:t>
      </w:r>
      <w:r>
        <w:t>and asthma</w:t>
      </w:r>
      <w:r w:rsidR="00E42625">
        <w:t xml:space="preserve"> </w:t>
      </w:r>
      <w:r w:rsidR="000719F6" w:rsidRPr="0066618E">
        <w:t>(</w:t>
      </w:r>
      <w:r w:rsidR="000719F6" w:rsidRPr="0066618E">
        <w:rPr>
          <w:sz w:val="16"/>
          <w:szCs w:val="16"/>
        </w:rPr>
        <w:t>RR 4.46; 95%CI 1.36 to 14.6</w:t>
      </w:r>
      <w:r w:rsidR="005C0747">
        <w:rPr>
          <w:sz w:val="16"/>
          <w:szCs w:val="16"/>
        </w:rPr>
        <w:t>; n=1,201 mother-child pairs</w:t>
      </w:r>
      <w:r w:rsidR="000719F6" w:rsidRPr="0066618E">
        <w:t>)</w:t>
      </w:r>
      <w:r w:rsidR="000719F6">
        <w:t xml:space="preserve"> </w:t>
      </w:r>
      <w:r w:rsidR="00E42625">
        <w:fldChar w:fldCharType="begin">
          <w:fldData xml:space="preserve">PEVuZE5vdGU+PENpdGU+PEF1dGhvcj52b24gRWhyZW5zdGVpbjwvQXV0aG9yPjxZZWFyPjIwMTU8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</w:fldData>
        </w:fldChar>
      </w:r>
      <w:r w:rsidR="0052503B">
        <w:instrText xml:space="preserve"> ADDIN EN.CITE </w:instrText>
      </w:r>
      <w:r w:rsidR="0052503B">
        <w:fldChar w:fldCharType="begin">
          <w:fldData xml:space="preserve">PEVuZE5vdGU+PENpdGU+PEF1dGhvcj52b24gRWhyZW5zdGVpbjwvQXV0aG9yPjxZZWFyPjIwMTU8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</w:fldData>
        </w:fldChar>
      </w:r>
      <w:r w:rsidR="0052503B">
        <w:instrText xml:space="preserve"> ADDIN EN.CITE.DATA </w:instrText>
      </w:r>
      <w:r w:rsidR="0052503B">
        <w:fldChar w:fldCharType="end"/>
      </w:r>
      <w:r w:rsidR="00E42625">
        <w:fldChar w:fldCharType="separate"/>
      </w:r>
      <w:r w:rsidR="0052503B">
        <w:rPr>
          <w:noProof/>
        </w:rPr>
        <w:t>(</w:t>
      </w:r>
      <w:r w:rsidR="0052503B" w:rsidRPr="00AA6B1A">
        <w:rPr>
          <w:noProof/>
          <w:sz w:val="16"/>
        </w:rPr>
        <w:t>von Ehrenstein et al 2015</w:t>
      </w:r>
      <w:r w:rsidR="0052503B">
        <w:rPr>
          <w:noProof/>
        </w:rPr>
        <w:t>)</w:t>
      </w:r>
      <w:r w:rsidR="00E42625">
        <w:fldChar w:fldCharType="end"/>
      </w:r>
      <w:r>
        <w:t>.</w:t>
      </w:r>
      <w:r w:rsidR="005C0747">
        <w:t xml:space="preserve"> A </w:t>
      </w:r>
      <w:r w:rsidR="00195188">
        <w:t xml:space="preserve">small </w:t>
      </w:r>
      <w:r w:rsidR="005C0747">
        <w:t>case-control study found a p</w:t>
      </w:r>
      <w:r w:rsidR="005C0747" w:rsidRPr="001F7D2B">
        <w:t>ositive association</w:t>
      </w:r>
      <w:r w:rsidR="005C0747">
        <w:t xml:space="preserve"> between maternal</w:t>
      </w:r>
      <w:r w:rsidR="005C0747" w:rsidRPr="001F7D2B">
        <w:t xml:space="preserve"> intake of fried foods </w:t>
      </w:r>
      <w:r w:rsidR="005C0747">
        <w:t xml:space="preserve">and retinoblastoma in the child </w:t>
      </w:r>
      <w:r w:rsidR="005C0747" w:rsidRPr="001F7D2B">
        <w:t>(</w:t>
      </w:r>
      <w:r w:rsidR="005C0747" w:rsidRPr="00AB1273">
        <w:rPr>
          <w:sz w:val="16"/>
          <w:szCs w:val="16"/>
        </w:rPr>
        <w:t>OR 4.89, 95 % CI 1.72 to 13.89</w:t>
      </w:r>
      <w:r w:rsidR="005C0747">
        <w:rPr>
          <w:sz w:val="16"/>
          <w:szCs w:val="16"/>
        </w:rPr>
        <w:t>; n=299</w:t>
      </w:r>
      <w:r w:rsidR="005C0747" w:rsidRPr="001F7D2B">
        <w:t>)</w:t>
      </w:r>
      <w:r w:rsidR="005C0747">
        <w:t xml:space="preserve"> </w:t>
      </w:r>
      <w:r w:rsidR="005C0747">
        <w:fldChar w:fldCharType="begin">
          <w:fldData xml:space="preserve">PEVuZE5vdGU+PENpdGU+PEF1dGhvcj5Mb21iYXJkaTwvQXV0aG9yPjxZZWFyPjIwMTU8L1llYXI+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</w:fldData>
        </w:fldChar>
      </w:r>
      <w:r w:rsidR="006D5F7F">
        <w:instrText xml:space="preserve"> ADDIN EN.CITE </w:instrText>
      </w:r>
      <w:r w:rsidR="006D5F7F">
        <w:fldChar w:fldCharType="begin">
          <w:fldData xml:space="preserve">PEVuZE5vdGU+PENpdGU+PEF1dGhvcj5Mb21iYXJkaTwvQXV0aG9yPjxZZWFyPjIwMTU8L1llYXI+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</w:fldData>
        </w:fldChar>
      </w:r>
      <w:r w:rsidR="006D5F7F">
        <w:instrText xml:space="preserve"> ADDIN EN.CITE.DATA </w:instrText>
      </w:r>
      <w:r w:rsidR="006D5F7F">
        <w:fldChar w:fldCharType="end"/>
      </w:r>
      <w:r w:rsidR="005C0747">
        <w:fldChar w:fldCharType="separate"/>
      </w:r>
      <w:r w:rsidR="006D5F7F">
        <w:rPr>
          <w:noProof/>
        </w:rPr>
        <w:t>(</w:t>
      </w:r>
      <w:r w:rsidR="006D5F7F" w:rsidRPr="00507CAA">
        <w:rPr>
          <w:noProof/>
          <w:sz w:val="16"/>
        </w:rPr>
        <w:t>Lombardi et al 2015</w:t>
      </w:r>
      <w:r w:rsidR="006D5F7F">
        <w:rPr>
          <w:noProof/>
        </w:rPr>
        <w:t>)</w:t>
      </w:r>
      <w:r w:rsidR="005C0747">
        <w:fldChar w:fldCharType="end"/>
      </w:r>
      <w:r w:rsidR="005C0747" w:rsidRPr="001F7D2B">
        <w:t>.</w:t>
      </w:r>
    </w:p>
    <w:p w14:paraId="62447BBC" w14:textId="77777777" w:rsidR="00407BED" w:rsidRDefault="00407BED" w:rsidP="00A45C08">
      <w:pPr>
        <w:pStyle w:val="Heading5"/>
      </w:pPr>
      <w:r>
        <w:t>Caffeine</w:t>
      </w:r>
    </w:p>
    <w:p w14:paraId="633D6855" w14:textId="1888C262" w:rsidR="00BB2545" w:rsidRPr="00CC52F7" w:rsidRDefault="00BB2545" w:rsidP="00BB2545">
      <w:r w:rsidRPr="00CC52F7">
        <w:t>There is insufficient evidence to confirm or refute the effectiveness of caffeine avoidance on birth weight or other pregnancy outcomes</w:t>
      </w:r>
      <w:r w:rsidR="00762FBF">
        <w:t xml:space="preserve"> </w:t>
      </w:r>
      <w:r w:rsidR="00762FBF">
        <w:fldChar w:fldCharType="begin"/>
      </w:r>
      <w:r w:rsidR="00762FBF">
        <w:instrText xml:space="preserve"> ADDIN EN.CITE &lt;EndNote&gt;&lt;Cite&gt;&lt;Author&gt;Jahanfar&lt;/Author&gt;&lt;Year&gt;2015&lt;/Year&gt;&lt;RecNum&gt;1845&lt;/RecNum&gt;&lt;DisplayText&gt;(&lt;style font="Century Gothic" size="8"&gt;Jahanfar &amp;amp; Jaafar 2015&lt;/style&gt;)&lt;/DisplayText&gt;&lt;record&gt;&lt;rec-number&gt;1845&lt;/rec-number&gt;&lt;foreign-keys&gt;&lt;key app="EN" db-id="exvasrfx2dtraoesasxp2szsxa2df502592x" timestamp="1586822664"&gt;1845&lt;/key&gt;&lt;/foreign-keys&gt;&lt;ref-type name="Journal Article"&gt;17&lt;/ref-type&gt;&lt;contributors&gt;&lt;authors&gt;&lt;author&gt;Jahanfar, S.&lt;/author&gt;&lt;author&gt;Jaafar, S. H.&lt;/author&gt;&lt;/authors&gt;&lt;/contributors&gt;&lt;auth-address&gt;Department of Public Health, School of Population and Public Health, University of British Columbia, 2206 East Mall, Vancouver, British Colombia, Canada, VT6 1Z3.&lt;/auth-address&gt;&lt;titles&gt;&lt;title&gt;Effects of restricted caffeine intake by mother on fetal, neonatal and pregnancy outcomes&lt;/title&gt;&lt;secondary-title&gt;Cochrane Database Syst Rev&lt;/secondary-title&gt;&lt;/titles&gt;&lt;periodical&gt;&lt;full-title&gt;Cochrane Database Syst Rev&lt;/full-title&gt;&lt;/periodical&gt;&lt;pages&gt;CD006965&lt;/pages&gt;&lt;number&gt;6&lt;/number&gt;&lt;edition&gt;2015/06/11&lt;/edition&gt;&lt;keywords&gt;&lt;keyword&gt;Birth Weight/*drug effects&lt;/keyword&gt;&lt;keyword&gt;Caffeine/administration &amp;amp; dosage/*pharmacology&lt;/keyword&gt;&lt;keyword&gt;Central Nervous System Stimulants/administration &amp;amp; dosage/*pharmacology&lt;/keyword&gt;&lt;keyword&gt;*Coffee&lt;/keyword&gt;&lt;keyword&gt;Female&lt;/keyword&gt;&lt;keyword&gt;Humans&lt;/keyword&gt;&lt;keyword&gt;Infant, Newborn&lt;/keyword&gt;&lt;keyword&gt;Infant, Small for Gestational Age&lt;/keyword&gt;&lt;keyword&gt;Pregnancy/*drug effects&lt;/keyword&gt;&lt;keyword&gt;Pregnancy Outcome&lt;/keyword&gt;&lt;keyword&gt;Premature Birth/etiology&lt;/keyword&gt;&lt;keyword&gt;Randomized Controlled Trials as Topic&lt;/keyword&gt;&lt;/keywords&gt;&lt;dates&gt;&lt;year&gt;2015&lt;/year&gt;&lt;pub-dates&gt;&lt;date&gt;Jun 9&lt;/date&gt;&lt;/pub-dates&gt;&lt;/dates&gt;&lt;isbn&gt;1469-493X (Electronic)&amp;#xD;1361-6137 (Linking)&lt;/isbn&gt;&lt;accession-num&gt;26058966&lt;/accession-num&gt;&lt;urls&gt;&lt;related-urls&gt;&lt;url&gt;https://www.ncbi.nlm.nih.gov/pubmed/26058966&lt;/url&gt;&lt;/related-urls&gt;&lt;/urls&gt;&lt;electronic-resource-num&gt;10.1002/14651858.CD006965.pub4&lt;/electronic-resource-num&gt;&lt;/record&gt;&lt;/Cite&gt;&lt;/EndNote&gt;</w:instrText>
      </w:r>
      <w:r w:rsidR="00762FBF">
        <w:fldChar w:fldCharType="separate"/>
      </w:r>
      <w:r w:rsidR="00762FBF">
        <w:rPr>
          <w:noProof/>
        </w:rPr>
        <w:t>(</w:t>
      </w:r>
      <w:r w:rsidR="00762FBF" w:rsidRPr="0076549F">
        <w:rPr>
          <w:noProof/>
          <w:sz w:val="16"/>
        </w:rPr>
        <w:t>Jahanfar &amp; Jaafar 2015</w:t>
      </w:r>
      <w:r w:rsidR="00762FBF">
        <w:rPr>
          <w:noProof/>
        </w:rPr>
        <w:t>)</w:t>
      </w:r>
      <w:r w:rsidR="00762FBF">
        <w:fldChar w:fldCharType="end"/>
      </w:r>
      <w:r w:rsidRPr="00CC52F7">
        <w:t xml:space="preserve">. </w:t>
      </w:r>
      <w:r w:rsidR="00710448">
        <w:t>Food Standards Australia and New Zealand</w:t>
      </w:r>
      <w:r w:rsidRPr="00CC52F7">
        <w:t xml:space="preserve"> suggests limiting intake during pregnancy to </w:t>
      </w:r>
      <w:r w:rsidR="00710448">
        <w:t>200 mg of caffeine</w:t>
      </w:r>
      <w:r w:rsidR="009216DF">
        <w:t xml:space="preserve"> </w:t>
      </w:r>
      <w:r w:rsidR="008A7AB0">
        <w:fldChar w:fldCharType="begin"/>
      </w:r>
      <w:r w:rsidR="008A7AB0">
        <w:instrText xml:space="preserve"> ADDIN EN.CITE &lt;EndNote&gt;&lt;Cite&gt;&lt;Author&gt;FSANZ&lt;/Author&gt;&lt;Year&gt;2019&lt;/Year&gt;&lt;RecNum&gt;1844&lt;/RecNum&gt;&lt;DisplayText&gt;(&lt;style font="Century Gothic" size="8"&gt;FSANZ 2019&lt;/style&gt;)&lt;/DisplayText&gt;&lt;record&gt;&lt;rec-number&gt;1844&lt;/rec-number&gt;&lt;foreign-keys&gt;&lt;key app="EN" db-id="exvasrfx2dtraoesasxp2szsxa2df502592x" timestamp="1586761094"&gt;1844&lt;/key&gt;&lt;/foreign-keys&gt;&lt;ref-type name="Web Page"&gt;12&lt;/ref-type&gt;&lt;contributors&gt;&lt;authors&gt;&lt;author&gt;FSANZ,&lt;/author&gt;&lt;/authors&gt;&lt;/contributors&gt;&lt;titles&gt;&lt;title&gt;Caffeine&lt;/title&gt;&lt;/titles&gt;&lt;number&gt;13 April 2020&lt;/number&gt;&lt;dates&gt;&lt;year&gt;2019&lt;/year&gt;&lt;/dates&gt;&lt;urls&gt;&lt;related-urls&gt;&lt;url&gt;https://www.foodstandards.gov.au/consumer/generalissues/Pages/Caffeine.aspx&lt;/url&gt;&lt;/related-urls&gt;&lt;/urls&gt;&lt;/record&gt;&lt;/Cite&gt;&lt;/EndNote&gt;</w:instrText>
      </w:r>
      <w:r w:rsidR="008A7AB0">
        <w:fldChar w:fldCharType="separate"/>
      </w:r>
      <w:r w:rsidR="008A7AB0">
        <w:rPr>
          <w:noProof/>
        </w:rPr>
        <w:t>(</w:t>
      </w:r>
      <w:r w:rsidR="008A7AB0" w:rsidRPr="0076549F">
        <w:rPr>
          <w:noProof/>
          <w:sz w:val="16"/>
        </w:rPr>
        <w:t>FSANZ 2019</w:t>
      </w:r>
      <w:r w:rsidR="008A7AB0">
        <w:rPr>
          <w:noProof/>
        </w:rPr>
        <w:t>)</w:t>
      </w:r>
      <w:r w:rsidR="008A7AB0">
        <w:fldChar w:fldCharType="end"/>
      </w:r>
      <w:r w:rsidR="00BC230A">
        <w:t>,</w:t>
      </w:r>
      <w:r w:rsidR="00710448">
        <w:t xml:space="preserve"> noting that caffeine is present in coffee, tea, </w:t>
      </w:r>
      <w:r w:rsidRPr="00CC52F7">
        <w:t>colas, energy drinks</w:t>
      </w:r>
      <w:r w:rsidR="00710448">
        <w:t xml:space="preserve"> and chocolate</w:t>
      </w:r>
      <w:r w:rsidRPr="00CC52F7">
        <w:t>.</w:t>
      </w:r>
    </w:p>
    <w:p w14:paraId="784BD3B4" w14:textId="5195DA01" w:rsidR="00407BED" w:rsidRDefault="00407BED" w:rsidP="00A45C08">
      <w:r>
        <w:t>There is evidence from observational studies that the risk</w:t>
      </w:r>
      <w:r w:rsidR="00BC230A">
        <w:t>s</w:t>
      </w:r>
      <w:r>
        <w:t xml:space="preserve"> of preterm birth</w:t>
      </w:r>
      <w:r w:rsidR="00362868">
        <w:t xml:space="preserve"> </w:t>
      </w:r>
      <w:r w:rsidR="00362868" w:rsidRPr="00CF04AC">
        <w:t>(</w:t>
      </w:r>
      <w:r w:rsidR="00362868" w:rsidRPr="00A17903">
        <w:rPr>
          <w:sz w:val="16"/>
          <w:szCs w:val="16"/>
        </w:rPr>
        <w:t>OR per 100 mg/d caffeine increase 1.28; 95%CI 1.03 to 1.58; P=0.03</w:t>
      </w:r>
      <w:r w:rsidR="005C0747">
        <w:rPr>
          <w:sz w:val="16"/>
          <w:szCs w:val="16"/>
        </w:rPr>
        <w:t>; n=858</w:t>
      </w:r>
      <w:r w:rsidR="00362868" w:rsidRPr="00CF04AC">
        <w:t>)</w:t>
      </w:r>
      <w:r w:rsidR="00E42625">
        <w:t xml:space="preserve"> </w:t>
      </w:r>
      <w:r w:rsidR="00E42625">
        <w:fldChar w:fldCharType="begin">
          <w:fldData xml:space="preserve">PEVuZE5vdGU+PENpdGU+PEF1dGhvcj5Pa3VibzwvQXV0aG9yPjxZZWFyPjIwMTU8L1llYXI+PFJl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</w:fldData>
        </w:fldChar>
      </w:r>
      <w:r w:rsidR="0052503B">
        <w:instrText xml:space="preserve"> ADDIN EN.CITE </w:instrText>
      </w:r>
      <w:r w:rsidR="0052503B">
        <w:fldChar w:fldCharType="begin">
          <w:fldData xml:space="preserve">PEVuZE5vdGU+PENpdGU+PEF1dGhvcj5Pa3VibzwvQXV0aG9yPjxZZWFyPjIwMTU8L1llYXI+PFJl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</w:fldData>
        </w:fldChar>
      </w:r>
      <w:r w:rsidR="0052503B">
        <w:instrText xml:space="preserve"> ADDIN EN.CITE.DATA </w:instrText>
      </w:r>
      <w:r w:rsidR="0052503B">
        <w:fldChar w:fldCharType="end"/>
      </w:r>
      <w:r w:rsidR="00E42625">
        <w:fldChar w:fldCharType="separate"/>
      </w:r>
      <w:r w:rsidR="0052503B">
        <w:rPr>
          <w:noProof/>
        </w:rPr>
        <w:t>(</w:t>
      </w:r>
      <w:r w:rsidR="0052503B" w:rsidRPr="00AA6B1A">
        <w:rPr>
          <w:noProof/>
          <w:sz w:val="16"/>
        </w:rPr>
        <w:t>Okubo et al 2015</w:t>
      </w:r>
      <w:r w:rsidR="0052503B">
        <w:rPr>
          <w:noProof/>
        </w:rPr>
        <w:t>)</w:t>
      </w:r>
      <w:r w:rsidR="00E42625">
        <w:fldChar w:fldCharType="end"/>
      </w:r>
      <w:r>
        <w:t xml:space="preserve"> and childhood brain tumours</w:t>
      </w:r>
      <w:r w:rsidR="000719F6">
        <w:t xml:space="preserve"> (</w:t>
      </w:r>
      <w:r w:rsidR="000719F6" w:rsidRPr="00AD6049">
        <w:rPr>
          <w:sz w:val="16"/>
          <w:szCs w:val="16"/>
        </w:rPr>
        <w:t xml:space="preserve">OR </w:t>
      </w:r>
      <w:r w:rsidR="000719F6">
        <w:rPr>
          <w:sz w:val="16"/>
          <w:szCs w:val="16"/>
        </w:rPr>
        <w:t xml:space="preserve">≥2 cups per day </w:t>
      </w:r>
      <w:r w:rsidR="000719F6" w:rsidRPr="00AD6049">
        <w:rPr>
          <w:sz w:val="16"/>
          <w:szCs w:val="16"/>
        </w:rPr>
        <w:t xml:space="preserve">2.52; </w:t>
      </w:r>
      <w:r w:rsidR="000719F6">
        <w:rPr>
          <w:sz w:val="16"/>
          <w:szCs w:val="16"/>
        </w:rPr>
        <w:t>95% CI 1.26 to</w:t>
      </w:r>
      <w:r w:rsidR="000719F6" w:rsidRPr="00AD6049">
        <w:rPr>
          <w:sz w:val="16"/>
          <w:szCs w:val="16"/>
        </w:rPr>
        <w:t xml:space="preserve"> 5.04</w:t>
      </w:r>
      <w:r w:rsidR="005C0747">
        <w:rPr>
          <w:sz w:val="16"/>
          <w:szCs w:val="16"/>
        </w:rPr>
        <w:t>; n=1,019</w:t>
      </w:r>
      <w:r w:rsidR="000719F6" w:rsidRPr="002E2AEF">
        <w:t>)</w:t>
      </w:r>
      <w:r>
        <w:t xml:space="preserve"> </w:t>
      </w:r>
      <w:r w:rsidR="00E42625">
        <w:fldChar w:fldCharType="begin">
          <w:fldData xml:space="preserve">PEVuZE5vdGU+PENpdGU+PEF1dGhvcj5HcmVlbm9wPC9BdXRob3I+PFllYXI+MjAxNDwvWWVhcj48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==
</w:fldData>
        </w:fldChar>
      </w:r>
      <w:r w:rsidR="0052503B">
        <w:instrText xml:space="preserve"> ADDIN EN.CITE </w:instrText>
      </w:r>
      <w:r w:rsidR="0052503B">
        <w:fldChar w:fldCharType="begin">
          <w:fldData xml:space="preserve">PEVuZE5vdGU+PENpdGU+PEF1dGhvcj5HcmVlbm9wPC9BdXRob3I+PFllYXI+MjAxNDwvWWVhcj48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==
</w:fldData>
        </w:fldChar>
      </w:r>
      <w:r w:rsidR="0052503B">
        <w:instrText xml:space="preserve"> ADDIN EN.CITE.DATA </w:instrText>
      </w:r>
      <w:r w:rsidR="0052503B">
        <w:fldChar w:fldCharType="end"/>
      </w:r>
      <w:r w:rsidR="00E42625">
        <w:fldChar w:fldCharType="separate"/>
      </w:r>
      <w:r w:rsidR="0052503B">
        <w:rPr>
          <w:noProof/>
        </w:rPr>
        <w:t>(</w:t>
      </w:r>
      <w:r w:rsidR="0052503B" w:rsidRPr="00AA6B1A">
        <w:rPr>
          <w:noProof/>
          <w:sz w:val="16"/>
        </w:rPr>
        <w:t>Greenop et al 2014</w:t>
      </w:r>
      <w:r w:rsidR="0052503B">
        <w:rPr>
          <w:noProof/>
        </w:rPr>
        <w:t>)</w:t>
      </w:r>
      <w:r w:rsidR="00E42625">
        <w:fldChar w:fldCharType="end"/>
      </w:r>
      <w:r w:rsidR="00E42625">
        <w:t xml:space="preserve"> </w:t>
      </w:r>
      <w:r>
        <w:t xml:space="preserve">increase with caffeine intake. </w:t>
      </w:r>
    </w:p>
    <w:p w14:paraId="179AC778" w14:textId="77777777" w:rsidR="00F816FE" w:rsidRPr="0012730D" w:rsidRDefault="00F816FE" w:rsidP="00F816FE">
      <w:pPr>
        <w:pStyle w:val="Heading2"/>
      </w:pPr>
      <w:bookmarkStart w:id="46" w:name="_Ref497398531"/>
      <w:bookmarkStart w:id="47" w:name="_Ref5023996"/>
      <w:bookmarkStart w:id="48" w:name="_Ref256517501"/>
      <w:r w:rsidRPr="0012730D">
        <w:t>Nutritional supplements</w:t>
      </w:r>
      <w:bookmarkEnd w:id="46"/>
      <w:bookmarkEnd w:id="47"/>
    </w:p>
    <w:p w14:paraId="27E30862" w14:textId="074D2E72" w:rsidR="00F816FE" w:rsidRPr="00CC52F7" w:rsidRDefault="00F816FE" w:rsidP="00667DA9">
      <w:pPr>
        <w:keepNext/>
        <w:keepLines/>
      </w:pPr>
      <w:r w:rsidRPr="003B2A5F">
        <w:t xml:space="preserve">The </w:t>
      </w:r>
      <w:r w:rsidR="0029575C" w:rsidRPr="003B2A5F">
        <w:t>evidence</w:t>
      </w:r>
      <w:r w:rsidRPr="003B2A5F">
        <w:t xml:space="preserve"> support</w:t>
      </w:r>
      <w:r w:rsidR="006D5F7F">
        <w:t>s</w:t>
      </w:r>
      <w:r w:rsidRPr="003B2A5F">
        <w:t xml:space="preserve"> routine supplementation with folic acid preconception and in the first trimester</w:t>
      </w:r>
      <w:r w:rsidR="00E57293">
        <w:t>. NHMRC</w:t>
      </w:r>
      <w:r w:rsidRPr="003B2A5F">
        <w:t xml:space="preserve"> </w:t>
      </w:r>
      <w:r w:rsidR="00E57293">
        <w:t>advises</w:t>
      </w:r>
      <w:r w:rsidRPr="003B2A5F">
        <w:t xml:space="preserve"> iodine supplementation preconception and during pregnancy and breastfeeding. Iron supplementation may prevent iron deficiency in women with limited dietary iron intake</w:t>
      </w:r>
      <w:r w:rsidR="00195188">
        <w:t xml:space="preserve"> and calcium supplementation may be beneficial in women with low dietary intake</w:t>
      </w:r>
      <w:r w:rsidRPr="003B2A5F">
        <w:t>. Vitamin B</w:t>
      </w:r>
      <w:r w:rsidRPr="003B2A5F">
        <w:rPr>
          <w:vertAlign w:val="subscript"/>
        </w:rPr>
        <w:t>12</w:t>
      </w:r>
      <w:r w:rsidRPr="003B2A5F">
        <w:t xml:space="preserve"> supplementation may be needed if a woman has a vegetarian or vegan diet. Vitamin D supplementation</w:t>
      </w:r>
      <w:r w:rsidR="003F6949">
        <w:t>, which is discussed in Chapter</w:t>
      </w:r>
      <w:r w:rsidR="005E7EFD">
        <w:t> </w:t>
      </w:r>
      <w:r w:rsidR="003F6949">
        <w:t>47,</w:t>
      </w:r>
      <w:r w:rsidRPr="003B2A5F">
        <w:t xml:space="preserve"> may be a consideration for women with vitamin D levels lower than 50 nmol/L. </w:t>
      </w:r>
    </w:p>
    <w:p w14:paraId="4BC55D82" w14:textId="77777777" w:rsidR="00F816FE" w:rsidRDefault="00F816FE" w:rsidP="00F816FE">
      <w:pPr>
        <w:pStyle w:val="Heading3"/>
      </w:pPr>
      <w:bookmarkStart w:id="49" w:name="_Ref484508211"/>
      <w:r>
        <w:t>Vitamins</w:t>
      </w:r>
      <w:bookmarkEnd w:id="49"/>
    </w:p>
    <w:p w14:paraId="6DA1301F" w14:textId="11270606" w:rsidR="00F816FE" w:rsidRPr="00B72C87" w:rsidRDefault="00F816FE" w:rsidP="00F816FE">
      <w:pPr>
        <w:pStyle w:val="Heading4"/>
      </w:pPr>
      <w:r w:rsidRPr="00B72C87">
        <w:t>Folic acid</w:t>
      </w:r>
      <w:r w:rsidR="003B2A5F">
        <w:t xml:space="preserve"> (vitamin B</w:t>
      </w:r>
      <w:r w:rsidR="003B2A5F" w:rsidRPr="003B2A5F">
        <w:rPr>
          <w:vertAlign w:val="subscript"/>
        </w:rPr>
        <w:t>9</w:t>
      </w:r>
      <w:r w:rsidR="003B2A5F">
        <w:t>)</w:t>
      </w:r>
    </w:p>
    <w:p w14:paraId="211ECEED" w14:textId="77777777" w:rsidR="003B2A5F" w:rsidRDefault="003B2A5F" w:rsidP="003B2A5F">
      <w:pPr>
        <w:pStyle w:val="Heading5"/>
      </w:pPr>
      <w:r>
        <w:t>Background</w:t>
      </w:r>
    </w:p>
    <w:p w14:paraId="3E03EBE1" w14:textId="2EC09AD9" w:rsidR="003B2A5F" w:rsidRPr="00096EC2" w:rsidRDefault="003B2A5F" w:rsidP="003B2A5F">
      <w:r>
        <w:t xml:space="preserve">A survey of pregnant women conducted in Sydney found that 30.6% were taking a folic acid supplement </w:t>
      </w:r>
      <w:r>
        <w:fldChar w:fldCharType="begin">
          <w:fldData xml:space="preserve">PEVuZE5vdGU+PENpdGU+PEF1dGhvcj5TaGFuZDwvQXV0aG9yPjxZZWFyPjIwMTY8L1llYXI+PFJl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==
</w:fldData>
        </w:fldChar>
      </w:r>
      <w:r>
        <w:instrText xml:space="preserve"> ADDIN EN.CITE </w:instrText>
      </w:r>
      <w:r>
        <w:fldChar w:fldCharType="begin">
          <w:fldData xml:space="preserve">PEVuZE5vdGU+PENpdGU+PEF1dGhvcj5TaGFuZDwvQXV0aG9yPjxZZWFyPjIwMTY8L1llYXI+PFJl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==
</w:fldData>
        </w:fldChar>
      </w:r>
      <w:r>
        <w:instrText xml:space="preserve"> ADDIN EN.CITE.DATA </w:instrText>
      </w:r>
      <w:r>
        <w:fldChar w:fldCharType="end"/>
      </w:r>
      <w:r>
        <w:fldChar w:fldCharType="separate"/>
      </w:r>
      <w:r>
        <w:rPr>
          <w:noProof/>
        </w:rPr>
        <w:t>(</w:t>
      </w:r>
      <w:r w:rsidRPr="00AA6B1A">
        <w:rPr>
          <w:noProof/>
          <w:sz w:val="16"/>
        </w:rPr>
        <w:t>Shand et al 2016</w:t>
      </w:r>
      <w:r>
        <w:rPr>
          <w:noProof/>
        </w:rPr>
        <w:t>)</w:t>
      </w:r>
      <w:r>
        <w:fldChar w:fldCharType="end"/>
      </w:r>
      <w:r>
        <w:t xml:space="preserve">. A cross-sectional study that included national and South Australian cohorts found that, while awareness of recommendations on folic acid supplementation was high (90%), adherence was low (27%) </w:t>
      </w:r>
      <w:r>
        <w:fldChar w:fldCharType="begin"/>
      </w:r>
      <w:r w:rsidR="00391116">
        <w:instrText xml:space="preserve"> ADDIN EN.CITE &lt;EndNote&gt;&lt;Cite&gt;&lt;Author&gt;Malek&lt;/Author&gt;&lt;Year&gt;2016&lt;/Year&gt;&lt;RecNum&gt;1437&lt;/RecNum&gt;&lt;DisplayText&gt;(&lt;style font="Century Gothic" size="8"&gt;Malek et al 2016b&lt;/style&gt;)&lt;/DisplayText&gt;&lt;record&gt;&lt;rec-number&gt;1437&lt;/rec-number&gt;&lt;foreign-keys&gt;&lt;key app="EN" db-id="exvasrfx2dtraoesasxp2szsxa2df502592x" timestamp="1571626245"&gt;1437&lt;/key&gt;&lt;key app="ENWeb" db-id=""&gt;0&lt;/key&gt;&lt;/foreign-keys&gt;&lt;ref-type name="Journal Article"&gt;17&lt;/ref-type&gt;&lt;contributors&gt;&lt;authors&gt;&lt;author&gt;Malek, Lenka&lt;/author&gt;&lt;author&gt;Umberger, Wendy&lt;/author&gt;&lt;author&gt;Makrides, Maria&lt;/author&gt;&lt;author&gt;Zhou, Shao J.&lt;/author&gt;&lt;/authors&gt;&lt;/contributors&gt;&lt;titles&gt;&lt;title&gt;Poor adherence to folic acid and iodine supplement recommendations in preconception and pregnancy: a cross-sectional analysis&lt;/title&gt;&lt;secondary-title&gt;Australian and New Zealand Journal of Public Health&lt;/secondary-title&gt;&lt;/titles&gt;&lt;periodical&gt;&lt;full-title&gt;Australian and New Zealand Journal of Public Health&lt;/full-title&gt;&lt;/periodical&gt;&lt;pages&gt;424-429&lt;/pages&gt;&lt;volume&gt;40&lt;/volume&gt;&lt;number&gt;5&lt;/number&gt;&lt;section&gt;424&lt;/section&gt;&lt;dates&gt;&lt;year&gt;2016&lt;/year&gt;&lt;/dates&gt;&lt;isbn&gt;13260200&lt;/isbn&gt;&lt;urls&gt;&lt;/urls&gt;&lt;electronic-resource-num&gt;10.1111/1753-6405.12552&lt;/electronic-resource-num&gt;&lt;/record&gt;&lt;/Cite&gt;&lt;/EndNote&gt;</w:instrText>
      </w:r>
      <w:r>
        <w:fldChar w:fldCharType="separate"/>
      </w:r>
      <w:r w:rsidR="00391116">
        <w:rPr>
          <w:noProof/>
        </w:rPr>
        <w:t>(</w:t>
      </w:r>
      <w:r w:rsidR="00391116" w:rsidRPr="00AE04B9">
        <w:rPr>
          <w:noProof/>
          <w:sz w:val="16"/>
        </w:rPr>
        <w:t>Malek et al 2016b</w:t>
      </w:r>
      <w:r w:rsidR="00391116">
        <w:rPr>
          <w:noProof/>
        </w:rPr>
        <w:t>)</w:t>
      </w:r>
      <w:r>
        <w:fldChar w:fldCharType="end"/>
      </w:r>
      <w:r>
        <w:t>.</w:t>
      </w:r>
    </w:p>
    <w:p w14:paraId="377CE736" w14:textId="667434ED" w:rsidR="003B2A5F" w:rsidRDefault="003B2A5F" w:rsidP="003B2A5F">
      <w:r>
        <w:t xml:space="preserve">In an Australian cohort study </w:t>
      </w:r>
      <w:r>
        <w:fldChar w:fldCharType="begin">
          <w:fldData xml:space="preserve">PEVuZE5vdGU+PENpdGU+PEF1dGhvcj5MaXZvY2s8L0F1dGhvcj48WWVhcj4yMDE3PC9ZZWFyPjxS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</w:fldData>
        </w:fldChar>
      </w:r>
      <w:r>
        <w:instrText xml:space="preserve"> ADDIN EN.CITE </w:instrText>
      </w:r>
      <w:r>
        <w:fldChar w:fldCharType="begin">
          <w:fldData xml:space="preserve">PEVuZE5vdGU+PENpdGU+PEF1dGhvcj5MaXZvY2s8L0F1dGhvcj48WWVhcj4yMDE3PC9ZZWFyPjxS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</w:fldData>
        </w:fldChar>
      </w:r>
      <w:r>
        <w:instrText xml:space="preserve"> ADDIN EN.CITE.DATA </w:instrText>
      </w:r>
      <w:r>
        <w:fldChar w:fldCharType="end"/>
      </w:r>
      <w:r>
        <w:fldChar w:fldCharType="separate"/>
      </w:r>
      <w:r>
        <w:rPr>
          <w:noProof/>
        </w:rPr>
        <w:t>(</w:t>
      </w:r>
      <w:r w:rsidRPr="00AA6B1A">
        <w:rPr>
          <w:noProof/>
          <w:sz w:val="16"/>
        </w:rPr>
        <w:t>Livock et al 2017</w:t>
      </w:r>
      <w:r>
        <w:rPr>
          <w:noProof/>
        </w:rPr>
        <w:t>)</w:t>
      </w:r>
      <w:r>
        <w:fldChar w:fldCharType="end"/>
      </w:r>
      <w:r>
        <w:t>, 19-46</w:t>
      </w:r>
      <w:r w:rsidRPr="00737BD8">
        <w:t xml:space="preserve">% of women </w:t>
      </w:r>
      <w:r>
        <w:t xml:space="preserve">did </w:t>
      </w:r>
      <w:r w:rsidRPr="00737BD8">
        <w:t xml:space="preserve">not </w:t>
      </w:r>
      <w:r>
        <w:t>meet</w:t>
      </w:r>
      <w:r w:rsidRPr="00737BD8">
        <w:t xml:space="preserve"> the recommended daily intake for folate. Conversely, 15-19 % of women consumed beyond the recommended upper limit for folate. </w:t>
      </w:r>
    </w:p>
    <w:p w14:paraId="1346A547" w14:textId="2C63628B" w:rsidR="000D528C" w:rsidRDefault="000D528C" w:rsidP="003B2A5F">
      <w:r>
        <w:t>Dietary sources of folate include green vegetables (eg spinach), legumes, rice, avocado, fruit and beef liver and fortified products (many breakfast cereals, bread, fruit juice, vegemite).</w:t>
      </w:r>
    </w:p>
    <w:p w14:paraId="176C772D" w14:textId="77777777" w:rsidR="003B2A5F" w:rsidRDefault="003B2A5F" w:rsidP="003B2A5F">
      <w:pPr>
        <w:pStyle w:val="Heading5"/>
      </w:pPr>
      <w:r>
        <w:t>Summary of the evidence</w:t>
      </w:r>
    </w:p>
    <w:p w14:paraId="2CC93EC4" w14:textId="6498BCD0" w:rsidR="00C47A9D" w:rsidRDefault="00C47A9D" w:rsidP="00C47A9D">
      <w:r>
        <w:t xml:space="preserve">There is high </w:t>
      </w:r>
      <w:r w:rsidR="00E60E1A">
        <w:t>certainty</w:t>
      </w:r>
      <w:r>
        <w:t xml:space="preserve"> evidence that folic acid supplementation in pregnancy is associated with a reduction in risk of neural tube defects</w:t>
      </w:r>
      <w:r w:rsidR="00DA6C9B">
        <w:t xml:space="preserve"> (</w:t>
      </w:r>
      <w:r w:rsidR="00DA6C9B" w:rsidRPr="009C3668">
        <w:rPr>
          <w:sz w:val="16"/>
          <w:szCs w:val="16"/>
        </w:rPr>
        <w:t>RR 0.31; 95%CI 0.17 to 0.58; 5 RCTs; n=6,708</w:t>
      </w:r>
      <w:r w:rsidR="00DA6C9B">
        <w:t>)</w:t>
      </w:r>
      <w:r w:rsidR="006F77A9">
        <w:t xml:space="preserve"> </w:t>
      </w:r>
      <w:r>
        <w:t xml:space="preserve">and low </w:t>
      </w:r>
      <w:r w:rsidR="00E60E1A">
        <w:t>certainty</w:t>
      </w:r>
      <w:r>
        <w:t xml:space="preserve"> evidence that it may also reduce the risk of </w:t>
      </w:r>
      <w:r w:rsidR="007256F8">
        <w:t>cleft palate (</w:t>
      </w:r>
      <w:r w:rsidR="007256F8" w:rsidRPr="009C3668">
        <w:rPr>
          <w:sz w:val="16"/>
          <w:szCs w:val="16"/>
        </w:rPr>
        <w:t>RR 0.73; 95%CI 0.05 to 0.89; 3 RCTs; n=5,612</w:t>
      </w:r>
      <w:r w:rsidR="007256F8">
        <w:t>)</w:t>
      </w:r>
      <w:r>
        <w:t xml:space="preserve"> </w:t>
      </w:r>
      <w:r w:rsidR="00E57293">
        <w:fldChar w:fldCharType="begin"/>
      </w:r>
      <w:r w:rsidR="00E57293">
        <w:instrText xml:space="preserve"> ADDIN EN.CITE &lt;EndNote&gt;&lt;Cite&gt;&lt;Author&gt;De-Regil&lt;/Author&gt;&lt;Year&gt;2015&lt;/Year&gt;&lt;RecNum&gt;1430&lt;/RecNum&gt;&lt;DisplayText&gt;(&lt;style font="Century Gothic" size="8"&gt;De-Regil et al 2015&lt;/style&gt;)&lt;/DisplayText&gt;&lt;record&gt;&lt;rec-number&gt;1430&lt;/rec-number&gt;&lt;foreign-keys&gt;&lt;key app="EN" db-id="exvasrfx2dtraoesasxp2szsxa2df502592x" timestamp="1571626206"&gt;1430&lt;/key&gt;&lt;key app="ENWeb" db-id=""&gt;0&lt;/key&gt;&lt;/foreign-keys&gt;&lt;ref-type name="Journal Article"&gt;17&lt;/ref-type&gt;&lt;contributors&gt;&lt;authors&gt;&lt;author&gt;De-Regil, L. M.&lt;/author&gt;&lt;author&gt;Pena-Rosas, J. P.&lt;/author&gt;&lt;author&gt;Fernandez-Gaxiola, A. C.&lt;/author&gt;&lt;author&gt;Rayco-Solon, P.&lt;/author&gt;&lt;/authors&gt;&lt;/contributors&gt;&lt;auth-address&gt;Research and Evaluation, Micronutrient Initiative, 180 Elgin Street, Suite 1000, Ottawa, ON, Canada, K2P 2K3.&lt;/auth-address&gt;&lt;titles&gt;&lt;title&gt;Effects and safety of periconceptional oral folate supplementation for preventing birth defects&lt;/title&gt;&lt;secondary-title&gt;Cochrane Database Syst Rev&lt;/secondary-title&gt;&lt;/titles&gt;&lt;periodical&gt;&lt;full-title&gt;Cochrane Database Syst Rev&lt;/full-title&gt;&lt;/periodical&gt;&lt;pages&gt;CD007950&lt;/pages&gt;&lt;number&gt;12&lt;/number&gt;&lt;edition&gt;2015/12/15&lt;/edition&gt;&lt;keywords&gt;&lt;keyword&gt;Dietary Supplements&lt;/keyword&gt;&lt;keyword&gt;Female&lt;/keyword&gt;&lt;keyword&gt;Folic Acid/*administration &amp;amp; dosage&lt;/keyword&gt;&lt;keyword&gt;Humans&lt;/keyword&gt;&lt;keyword&gt;Infant&lt;/keyword&gt;&lt;keyword&gt;Neural Tube Defects/*prevention &amp;amp; control&lt;/keyword&gt;&lt;keyword&gt;Preconception Care&lt;/keyword&gt;&lt;keyword&gt;Pregnancy&lt;/keyword&gt;&lt;keyword&gt;Randomized Controlled Trials as Topic&lt;/keyword&gt;&lt;keyword&gt;Vitamin B Complex/*administration &amp;amp; dosage&lt;/keyword&gt;&lt;/keywords&gt;&lt;dates&gt;&lt;year&gt;2015&lt;/year&gt;&lt;pub-dates&gt;&lt;date&gt;Dec 14&lt;/date&gt;&lt;/pub-dates&gt;&lt;/dates&gt;&lt;isbn&gt;1469-493X (Electronic)&amp;#xD;1361-6137 (Linking)&lt;/isbn&gt;&lt;accession-num&gt;26662928&lt;/accession-num&gt;&lt;urls&gt;&lt;related-urls&gt;&lt;url&gt;https://www.ncbi.nlm.nih.gov/pubmed/26662928&lt;/url&gt;&lt;/related-urls&gt;&lt;/urls&gt;&lt;electronic-resource-num&gt;10.1002/14651858.CD007950.pub3&lt;/electronic-resource-num&gt;&lt;/record&gt;&lt;/Cite&gt;&lt;/EndNote&gt;</w:instrText>
      </w:r>
      <w:r w:rsidR="00E57293">
        <w:fldChar w:fldCharType="separate"/>
      </w:r>
      <w:r w:rsidR="00E57293">
        <w:rPr>
          <w:noProof/>
        </w:rPr>
        <w:t>(</w:t>
      </w:r>
      <w:r w:rsidR="00E57293" w:rsidRPr="006B6799">
        <w:rPr>
          <w:noProof/>
          <w:sz w:val="16"/>
        </w:rPr>
        <w:t>De-Regil et al 2015</w:t>
      </w:r>
      <w:r w:rsidR="00E57293">
        <w:rPr>
          <w:noProof/>
        </w:rPr>
        <w:t>)</w:t>
      </w:r>
      <w:r w:rsidR="00E57293">
        <w:fldChar w:fldCharType="end"/>
      </w:r>
      <w:r w:rsidR="00E57293">
        <w:t xml:space="preserve">. Evidence from observational studies suggests it may reduce </w:t>
      </w:r>
      <w:r>
        <w:t>congenital heart defects</w:t>
      </w:r>
      <w:r w:rsidR="006F77A9">
        <w:t xml:space="preserve"> </w:t>
      </w:r>
      <w:r w:rsidR="007256F8">
        <w:t>(</w:t>
      </w:r>
      <w:r w:rsidR="007256F8" w:rsidRPr="009C3668">
        <w:rPr>
          <w:sz w:val="16"/>
          <w:szCs w:val="16"/>
        </w:rPr>
        <w:t>RR 0.72; 95%CI 0.63 to 0.82</w:t>
      </w:r>
      <w:r w:rsidR="007256F8">
        <w:rPr>
          <w:sz w:val="16"/>
          <w:szCs w:val="16"/>
        </w:rPr>
        <w:t xml:space="preserve"> </w:t>
      </w:r>
      <w:r w:rsidR="007256F8">
        <w:fldChar w:fldCharType="begin"/>
      </w:r>
      <w:r w:rsidR="006D5F7F">
        <w:instrText xml:space="preserve"> ADDIN EN.CITE &lt;EndNote&gt;&lt;Cite&gt;&lt;Author&gt;Feng&lt;/Author&gt;&lt;Year&gt;2015&lt;/Year&gt;&lt;RecNum&gt;1432&lt;/RecNum&gt;&lt;DisplayText&gt;(&lt;style font="Century Gothic" size="8"&gt;Feng et al 2015&lt;/style&gt;)&lt;/DisplayText&gt;&lt;record&gt;&lt;rec-number&gt;1432&lt;/rec-number&gt;&lt;foreign-keys&gt;&lt;key app="EN" db-id="exvasrfx2dtraoesasxp2szsxa2df502592x" timestamp="1571626218"&gt;1432&lt;/key&gt;&lt;key app="ENWeb" db-id=""&gt;0&lt;/key&gt;&lt;/foreign-keys&gt;&lt;ref-type name="Journal Article"&gt;17&lt;/ref-type&gt;&lt;contributors&gt;&lt;authors&gt;&lt;author&gt;Feng, Y.&lt;/author&gt;&lt;author&gt;Wang, S.&lt;/author&gt;&lt;author&gt;Chen, R.&lt;/author&gt;&lt;author&gt;Tong, X.&lt;/author&gt;&lt;author&gt;Wu, Z.&lt;/author&gt;&lt;author&gt;Mo, X.&lt;/author&gt;&lt;/authors&gt;&lt;/contributors&gt;&lt;auth-address&gt;Department of Cardiothoracic Surgery, The Affiliated Children&amp;apos;s Hospital of Nanjing Medical University, Nanjing, Jiangsu, China.&amp;#xD;Atherosclerosis Research Center, Key Laboratory of Cardiovascular Disease and Molecular Intervention, Nanjing Medical University, Nanjing, Jiangsu, China.&lt;/auth-address&gt;&lt;titles&gt;&lt;title&gt;Maternal folic acid supplementation and the risk of congenital heart defects in offspring: a meta-analysis of epidemiological observational studies&lt;/title&gt;&lt;secondary-title&gt;Sci Rep&lt;/secondary-title&gt;&lt;/titles&gt;&lt;periodical&gt;&lt;full-title&gt;Sci Rep&lt;/full-title&gt;&lt;/periodical&gt;&lt;pages&gt;8506&lt;/pages&gt;&lt;volume&gt;5&lt;/volume&gt;&lt;edition&gt;2015/02/18&lt;/edition&gt;&lt;keywords&gt;&lt;keyword&gt;*Dietary Supplements&lt;/keyword&gt;&lt;keyword&gt;Female&lt;/keyword&gt;&lt;keyword&gt;Folic Acid/*adverse effects&lt;/keyword&gt;&lt;keyword&gt;Heart Defects, Congenital/*epidemiology/*etiology&lt;/keyword&gt;&lt;keyword&gt;Humans&lt;/keyword&gt;&lt;keyword&gt;*Maternal Exposure&lt;/keyword&gt;&lt;keyword&gt;Odds Ratio&lt;/keyword&gt;&lt;keyword&gt;Pregnancy&lt;/keyword&gt;&lt;keyword&gt;*Prenatal Exposure Delayed Effects&lt;/keyword&gt;&lt;keyword&gt;Risk&lt;/keyword&gt;&lt;/keywords&gt;&lt;dates&gt;&lt;year&gt;2015&lt;/year&gt;&lt;pub-dates&gt;&lt;date&gt;Feb 17&lt;/date&gt;&lt;/pub-dates&gt;&lt;/dates&gt;&lt;isbn&gt;2045-2322 (Electronic)&amp;#xD;2045-2322 (Linking)&lt;/isbn&gt;&lt;accession-num&gt;25687545&lt;/accession-num&gt;&lt;urls&gt;&lt;related-urls&gt;&lt;url&gt;https://www.ncbi.nlm.nih.gov/pubmed/25687545&lt;/url&gt;&lt;/related-urls&gt;&lt;/urls&gt;&lt;custom2&gt;PMC4330542&lt;/custom2&gt;&lt;electronic-resource-num&gt;10.1038/srep08506&lt;/electronic-resource-num&gt;&lt;/record&gt;&lt;/Cite&gt;&lt;/EndNote&gt;</w:instrText>
      </w:r>
      <w:r w:rsidR="007256F8">
        <w:fldChar w:fldCharType="separate"/>
      </w:r>
      <w:r w:rsidR="006D5F7F">
        <w:rPr>
          <w:noProof/>
        </w:rPr>
        <w:t>(</w:t>
      </w:r>
      <w:r w:rsidR="006D5F7F" w:rsidRPr="00507CAA">
        <w:rPr>
          <w:noProof/>
          <w:sz w:val="16"/>
        </w:rPr>
        <w:t>Feng et al 2015</w:t>
      </w:r>
      <w:r w:rsidR="006D5F7F">
        <w:rPr>
          <w:noProof/>
        </w:rPr>
        <w:t>)</w:t>
      </w:r>
      <w:r w:rsidR="007256F8">
        <w:fldChar w:fldCharType="end"/>
      </w:r>
      <w:r w:rsidR="007256F8">
        <w:t xml:space="preserve">; </w:t>
      </w:r>
      <w:r w:rsidR="007256F8" w:rsidRPr="009C3668">
        <w:rPr>
          <w:sz w:val="16"/>
          <w:szCs w:val="16"/>
        </w:rPr>
        <w:t>OR 0.60; 95%CI 0.49 to 0.71</w:t>
      </w:r>
      <w:r w:rsidR="007256F8">
        <w:rPr>
          <w:sz w:val="16"/>
          <w:szCs w:val="16"/>
        </w:rPr>
        <w:t xml:space="preserve"> </w:t>
      </w:r>
      <w:r w:rsidR="007256F8">
        <w:fldChar w:fldCharType="begin"/>
      </w:r>
      <w:r w:rsidR="006D5F7F">
        <w:instrText xml:space="preserve"> ADDIN EN.CITE &lt;EndNote&gt;&lt;Cite&gt;&lt;Author&gt;Xu&lt;/Author&gt;&lt;Year&gt;2016&lt;/Year&gt;&lt;RecNum&gt;1618&lt;/RecNum&gt;&lt;DisplayText&gt;(&lt;style font="Century Gothic" size="8"&gt;Xu et al 2016&lt;/style&gt;)&lt;/DisplayText&gt;&lt;record&gt;&lt;rec-number&gt;1618&lt;/rec-number&gt;&lt;foreign-keys&gt;&lt;key app="EN" db-id="exvasrfx2dtraoesasxp2szsxa2df502592x" timestamp="1576726470"&gt;1618&lt;/key&gt;&lt;/foreign-keys&gt;&lt;ref-type name="Journal Article"&gt;17&lt;/ref-type&gt;&lt;contributors&gt;&lt;authors&gt;&lt;author&gt;Xu, A.&lt;/author&gt;&lt;author&gt;Cao, X.&lt;/author&gt;&lt;author&gt;Lu, Y.&lt;/author&gt;&lt;author&gt;Li, H.&lt;/author&gt;&lt;author&gt;Zhu, Q.&lt;/author&gt;&lt;author&gt;Chen, X.&lt;/author&gt;&lt;author&gt;Jiang, H.&lt;/author&gt;&lt;author&gt;Li, X.&lt;/author&gt;&lt;/authors&gt;&lt;/contributors&gt;&lt;auth-address&gt;Prenatal Screening Diagnosis Center, Nantong Maternal and Child Health Hospital.&lt;/auth-address&gt;&lt;titles&gt;&lt;title&gt;A meta-analysis of the relationship between maternal folic acid supplementation and the risk of congenital heart defects&lt;/title&gt;&lt;secondary-title&gt;Int Heart J&lt;/secondary-title&gt;&lt;/titles&gt;&lt;periodical&gt;&lt;full-title&gt;Int Heart J&lt;/full-title&gt;&lt;/periodical&gt;&lt;pages&gt;725-728&lt;/pages&gt;&lt;volume&gt;57&lt;/volume&gt;&lt;number&gt;6&lt;/number&gt;&lt;edition&gt;2016/11/11&lt;/edition&gt;&lt;keywords&gt;&lt;keyword&gt;*Dietary Supplements&lt;/keyword&gt;&lt;keyword&gt;Female&lt;/keyword&gt;&lt;keyword&gt;Folic Acid/*therapeutic use&lt;/keyword&gt;&lt;keyword&gt;Heart Defects, Congenital/*prevention &amp;amp; control&lt;/keyword&gt;&lt;keyword&gt;Humans&lt;/keyword&gt;&lt;keyword&gt;Infant, Newborn&lt;/keyword&gt;&lt;keyword&gt;Pregnancy&lt;/keyword&gt;&lt;keyword&gt;Prenatal Care&lt;/keyword&gt;&lt;keyword&gt;Vitamin B Complex/*therapeutic use&lt;/keyword&gt;&lt;/keywords&gt;&lt;dates&gt;&lt;year&gt;2016&lt;/year&gt;&lt;pub-dates&gt;&lt;date&gt;Dec 2&lt;/date&gt;&lt;/pub-dates&gt;&lt;/dates&gt;&lt;isbn&gt;1349-3299 (Electronic)&amp;#xD;1349-2365 (Linking)&lt;/isbn&gt;&lt;accession-num&gt;27829639&lt;/accession-num&gt;&lt;urls&gt;&lt;related-urls&gt;&lt;url&gt;https://www.ncbi.nlm.nih.gov/pubmed/27829639&lt;/url&gt;&lt;/related-urls&gt;&lt;/urls&gt;&lt;electronic-resource-num&gt;10.1536/ihj.16-054&lt;/electronic-resource-num&gt;&lt;/record&gt;&lt;/Cite&gt;&lt;/EndNote&gt;</w:instrText>
      </w:r>
      <w:r w:rsidR="007256F8">
        <w:fldChar w:fldCharType="separate"/>
      </w:r>
      <w:r w:rsidR="006D5F7F">
        <w:rPr>
          <w:noProof/>
        </w:rPr>
        <w:t>(</w:t>
      </w:r>
      <w:r w:rsidR="006D5F7F" w:rsidRPr="00507CAA">
        <w:rPr>
          <w:noProof/>
          <w:sz w:val="16"/>
        </w:rPr>
        <w:t>Xu et al 2016</w:t>
      </w:r>
      <w:r w:rsidR="006D5F7F">
        <w:rPr>
          <w:noProof/>
        </w:rPr>
        <w:t>)</w:t>
      </w:r>
      <w:r w:rsidR="007256F8">
        <w:fldChar w:fldCharType="end"/>
      </w:r>
      <w:r w:rsidR="007256F8">
        <w:t>).</w:t>
      </w:r>
      <w:r>
        <w:t xml:space="preserve"> </w:t>
      </w:r>
    </w:p>
    <w:p w14:paraId="3F79B59A" w14:textId="7CAF04F7" w:rsidR="00C47A9D" w:rsidRDefault="00C47A9D" w:rsidP="00C47A9D">
      <w:r>
        <w:t>There is evidence from systematic reviews of observational studies that folic acid supplementation during pregnancy may reduce the risk of acute myeloid leukaemia</w:t>
      </w:r>
      <w:r w:rsidR="00B44ABB">
        <w:t xml:space="preserve"> (</w:t>
      </w:r>
      <w:r w:rsidR="00B44ABB" w:rsidRPr="00F615F8">
        <w:rPr>
          <w:sz w:val="16"/>
          <w:szCs w:val="16"/>
        </w:rPr>
        <w:t>OR 0.52; 95%CI 0.31 to 0.89</w:t>
      </w:r>
      <w:r w:rsidR="00B44ABB">
        <w:t>)</w:t>
      </w:r>
      <w:r w:rsidR="005B0022">
        <w:t xml:space="preserve"> </w:t>
      </w:r>
      <w:r w:rsidR="005B0022">
        <w:fldChar w:fldCharType="begin">
          <w:fldData xml:space="preserve">PEVuZE5vdGU+PENpdGU+PEF1dGhvcj5NZXRheWVyPC9BdXRob3I+PFllYXI+MjAxNDwvWWVhcj48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</w:fldData>
        </w:fldChar>
      </w:r>
      <w:r w:rsidR="0090785D">
        <w:instrText xml:space="preserve"> ADDIN EN.CITE </w:instrText>
      </w:r>
      <w:r w:rsidR="0090785D">
        <w:fldChar w:fldCharType="begin">
          <w:fldData xml:space="preserve">PEVuZE5vdGU+PENpdGU+PEF1dGhvcj5NZXRheWVyPC9BdXRob3I+PFllYXI+MjAxNDwvWWVhcj48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</w:fldData>
        </w:fldChar>
      </w:r>
      <w:r w:rsidR="0090785D">
        <w:instrText xml:space="preserve"> ADDIN EN.CITE.DATA </w:instrText>
      </w:r>
      <w:r w:rsidR="0090785D">
        <w:fldChar w:fldCharType="end"/>
      </w:r>
      <w:r w:rsidR="005B0022">
        <w:fldChar w:fldCharType="separate"/>
      </w:r>
      <w:r w:rsidR="0090785D">
        <w:rPr>
          <w:noProof/>
        </w:rPr>
        <w:t>(</w:t>
      </w:r>
      <w:r w:rsidR="0090785D" w:rsidRPr="006B6799">
        <w:rPr>
          <w:noProof/>
          <w:sz w:val="16"/>
        </w:rPr>
        <w:t>Metayer et al 2014</w:t>
      </w:r>
      <w:r w:rsidR="0090785D">
        <w:rPr>
          <w:noProof/>
        </w:rPr>
        <w:t>)</w:t>
      </w:r>
      <w:r w:rsidR="005B0022">
        <w:fldChar w:fldCharType="end"/>
      </w:r>
      <w:r w:rsidR="006F77A9">
        <w:t>,</w:t>
      </w:r>
      <w:r>
        <w:t xml:space="preserve"> </w:t>
      </w:r>
      <w:r w:rsidRPr="0025225A">
        <w:t>brain and spinal cord tumo</w:t>
      </w:r>
      <w:r>
        <w:t>u</w:t>
      </w:r>
      <w:r w:rsidRPr="0025225A">
        <w:t>rs</w:t>
      </w:r>
      <w:r>
        <w:t xml:space="preserve"> in the child</w:t>
      </w:r>
      <w:r w:rsidR="005B0022">
        <w:t xml:space="preserve"> </w:t>
      </w:r>
      <w:r w:rsidR="007256F8">
        <w:t>(</w:t>
      </w:r>
      <w:r w:rsidR="007256F8" w:rsidRPr="00F615F8">
        <w:rPr>
          <w:sz w:val="16"/>
          <w:szCs w:val="16"/>
        </w:rPr>
        <w:t>OR 0.77; 95%CI 0.66 to 0.90</w:t>
      </w:r>
      <w:r w:rsidR="007256F8">
        <w:t xml:space="preserve">) </w:t>
      </w:r>
      <w:r w:rsidR="005B0022">
        <w:fldChar w:fldCharType="begin">
          <w:fldData xml:space="preserve">PEVuZE5vdGU+PENpdGU+PEF1dGhvcj5DaGlhdmFyaW5pPC9BdXRob3I+PFllYXI+MjAxODwvWWVh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</w:fldData>
        </w:fldChar>
      </w:r>
      <w:r w:rsidR="0090785D">
        <w:instrText xml:space="preserve"> ADDIN EN.CITE </w:instrText>
      </w:r>
      <w:r w:rsidR="0090785D">
        <w:fldChar w:fldCharType="begin">
          <w:fldData xml:space="preserve">PEVuZE5vdGU+PENpdGU+PEF1dGhvcj5DaGlhdmFyaW5pPC9BdXRob3I+PFllYXI+MjAxODwvWWVh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</w:fldData>
        </w:fldChar>
      </w:r>
      <w:r w:rsidR="0090785D">
        <w:instrText xml:space="preserve"> ADDIN EN.CITE.DATA </w:instrText>
      </w:r>
      <w:r w:rsidR="0090785D">
        <w:fldChar w:fldCharType="end"/>
      </w:r>
      <w:r w:rsidR="005B0022">
        <w:fldChar w:fldCharType="separate"/>
      </w:r>
      <w:r w:rsidR="0090785D">
        <w:rPr>
          <w:noProof/>
        </w:rPr>
        <w:t>(</w:t>
      </w:r>
      <w:r w:rsidR="0090785D" w:rsidRPr="006B6799">
        <w:rPr>
          <w:noProof/>
          <w:sz w:val="16"/>
        </w:rPr>
        <w:t>Chiavarini et al 2018</w:t>
      </w:r>
      <w:r w:rsidR="0090785D">
        <w:rPr>
          <w:noProof/>
        </w:rPr>
        <w:t>)</w:t>
      </w:r>
      <w:r w:rsidR="005B0022">
        <w:fldChar w:fldCharType="end"/>
      </w:r>
      <w:r w:rsidR="006F77A9">
        <w:t xml:space="preserve"> and autism spectrum disorders</w:t>
      </w:r>
      <w:r w:rsidR="00B44ABB">
        <w:t xml:space="preserve"> (</w:t>
      </w:r>
      <w:r w:rsidR="00B44ABB" w:rsidRPr="004F7A63">
        <w:rPr>
          <w:sz w:val="16"/>
          <w:szCs w:val="16"/>
        </w:rPr>
        <w:t>RR 0.77; 95%CI 0.64 to 0.93, 16 studies</w:t>
      </w:r>
      <w:r w:rsidR="00B44ABB">
        <w:t>)</w:t>
      </w:r>
      <w:r w:rsidR="005B0022">
        <w:t xml:space="preserve"> </w:t>
      </w:r>
      <w:r w:rsidR="005B0022">
        <w:fldChar w:fldCharType="begin">
          <w:fldData xml:space="preserve">PEVuZE5vdGU+PENpdGU+PEF1dGhvcj5XYW5nPC9BdXRob3I+PFllYXI+MjAxNzwvWWVhcj48UmVj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</w:fldData>
        </w:fldChar>
      </w:r>
      <w:r w:rsidR="0090785D">
        <w:instrText xml:space="preserve"> ADDIN EN.CITE </w:instrText>
      </w:r>
      <w:r w:rsidR="0090785D">
        <w:fldChar w:fldCharType="begin">
          <w:fldData xml:space="preserve">PEVuZE5vdGU+PENpdGU+PEF1dGhvcj5XYW5nPC9BdXRob3I+PFllYXI+MjAxNzwvWWVhcj48UmVj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</w:fldData>
        </w:fldChar>
      </w:r>
      <w:r w:rsidR="0090785D">
        <w:instrText xml:space="preserve"> ADDIN EN.CITE.DATA </w:instrText>
      </w:r>
      <w:r w:rsidR="0090785D">
        <w:fldChar w:fldCharType="end"/>
      </w:r>
      <w:r w:rsidR="005B0022">
        <w:fldChar w:fldCharType="separate"/>
      </w:r>
      <w:r w:rsidR="0090785D">
        <w:rPr>
          <w:noProof/>
        </w:rPr>
        <w:t>(</w:t>
      </w:r>
      <w:r w:rsidR="0090785D" w:rsidRPr="006B6799">
        <w:rPr>
          <w:noProof/>
          <w:sz w:val="16"/>
        </w:rPr>
        <w:t>Wang et al 2017</w:t>
      </w:r>
      <w:r w:rsidR="0090785D">
        <w:rPr>
          <w:noProof/>
        </w:rPr>
        <w:t>)</w:t>
      </w:r>
      <w:r w:rsidR="005B0022">
        <w:fldChar w:fldCharType="end"/>
      </w:r>
      <w:r>
        <w:t>.</w:t>
      </w:r>
    </w:p>
    <w:p w14:paraId="3B38AAF7" w14:textId="0B1FBF1C" w:rsidR="00C47A9D" w:rsidRDefault="00C47A9D" w:rsidP="00C47A9D">
      <w:r>
        <w:t xml:space="preserve">The evidence suggests that folic acid supplementation </w:t>
      </w:r>
      <w:r w:rsidR="00BB63E7">
        <w:t xml:space="preserve">during pregnancy </w:t>
      </w:r>
      <w:r>
        <w:t xml:space="preserve">does not affect the risk of </w:t>
      </w:r>
      <w:r w:rsidR="006A785E">
        <w:t>early or late miscarriage</w:t>
      </w:r>
      <w:r w:rsidR="007256F8">
        <w:t xml:space="preserve"> (</w:t>
      </w:r>
      <w:r w:rsidR="007256F8" w:rsidRPr="006144F9">
        <w:rPr>
          <w:sz w:val="16"/>
          <w:szCs w:val="16"/>
        </w:rPr>
        <w:t>RR</w:t>
      </w:r>
      <w:r w:rsidR="007256F8">
        <w:rPr>
          <w:sz w:val="16"/>
          <w:szCs w:val="16"/>
        </w:rPr>
        <w:t> </w:t>
      </w:r>
      <w:r w:rsidR="007256F8" w:rsidRPr="006144F9">
        <w:rPr>
          <w:sz w:val="16"/>
          <w:szCs w:val="16"/>
        </w:rPr>
        <w:t>0.97; 95%CI 0.65 to 1.44; 1 RCT; n=903</w:t>
      </w:r>
      <w:r w:rsidR="007256F8">
        <w:t>)</w:t>
      </w:r>
      <w:r w:rsidR="006A785E">
        <w:t xml:space="preserve">, </w:t>
      </w:r>
      <w:r w:rsidR="0026737B">
        <w:t>stillbirth</w:t>
      </w:r>
      <w:r w:rsidR="007256F8">
        <w:t xml:space="preserve"> (</w:t>
      </w:r>
      <w:r w:rsidR="007256F8" w:rsidRPr="006144F9">
        <w:rPr>
          <w:sz w:val="16"/>
          <w:szCs w:val="16"/>
        </w:rPr>
        <w:t>RR 0.67; 95%CI 0.11 to 4.02; 1 RCT; n=903</w:t>
      </w:r>
      <w:r w:rsidR="007256F8">
        <w:t>)</w:t>
      </w:r>
      <w:r w:rsidR="0026737B">
        <w:t xml:space="preserve">, </w:t>
      </w:r>
      <w:r w:rsidR="007256F8">
        <w:t xml:space="preserve">total </w:t>
      </w:r>
      <w:r w:rsidR="006F77A9">
        <w:t>fetal loss</w:t>
      </w:r>
      <w:r w:rsidR="007256F8">
        <w:t xml:space="preserve"> (</w:t>
      </w:r>
      <w:r w:rsidR="007256F8" w:rsidRPr="002971FA">
        <w:rPr>
          <w:sz w:val="16"/>
          <w:szCs w:val="16"/>
        </w:rPr>
        <w:t>RR</w:t>
      </w:r>
      <w:r w:rsidR="007256F8">
        <w:rPr>
          <w:sz w:val="16"/>
          <w:szCs w:val="16"/>
        </w:rPr>
        <w:t> </w:t>
      </w:r>
      <w:r w:rsidR="007256F8" w:rsidRPr="002971FA">
        <w:rPr>
          <w:sz w:val="16"/>
          <w:szCs w:val="16"/>
        </w:rPr>
        <w:t>0.95; 95%CI 0.64 to 1.40; 1 RCT; n=903</w:t>
      </w:r>
      <w:r w:rsidR="007256F8">
        <w:t>)</w:t>
      </w:r>
      <w:r w:rsidR="005B0022">
        <w:t xml:space="preserve"> </w:t>
      </w:r>
      <w:r w:rsidR="005B0022">
        <w:fldChar w:fldCharType="begin">
          <w:fldData xml:space="preserve">PEVuZE5vdGU+PENpdGU+PEF1dGhvcj5CYWxvZ3VuPC9BdXRob3I+PFllYXI+MjAxNjwvWWVhcj48
UmVjTnVtPjEyNzY8L1JlY051bT48RGlzcGxheVRleHQ+KDxzdHlsZSBmb250PSJDZW50dXJ5IEdv
dGhpYyIgc2l6ZT0iOCI+QmFsb2d1biBldCBhbCAyMDE2PC9zdHlsZT4p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90785D">
        <w:instrText xml:space="preserve"> ADDIN EN.CITE </w:instrText>
      </w:r>
      <w:r w:rsidR="0090785D">
        <w:fldChar w:fldCharType="begin">
          <w:fldData xml:space="preserve">PEVuZE5vdGU+PENpdGU+PEF1dGhvcj5CYWxvZ3VuPC9BdXRob3I+PFllYXI+MjAxNjwvWWVhcj48
UmVjTnVtPjEyNzY8L1JlY051bT48RGlzcGxheVRleHQ+KDxzdHlsZSBmb250PSJDZW50dXJ5IEdv
dGhpYyIgc2l6ZT0iOCI+QmFsb2d1biBldCBhbCAyMDE2PC9zdHlsZT4p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90785D">
        <w:instrText xml:space="preserve"> ADDIN EN.CITE.DATA </w:instrText>
      </w:r>
      <w:r w:rsidR="0090785D">
        <w:fldChar w:fldCharType="end"/>
      </w:r>
      <w:r w:rsidR="005B0022">
        <w:fldChar w:fldCharType="separate"/>
      </w:r>
      <w:r w:rsidR="0090785D">
        <w:rPr>
          <w:noProof/>
        </w:rPr>
        <w:t>(</w:t>
      </w:r>
      <w:r w:rsidR="0090785D" w:rsidRPr="006B6799">
        <w:rPr>
          <w:noProof/>
          <w:sz w:val="16"/>
        </w:rPr>
        <w:t>Balogun et al 2016</w:t>
      </w:r>
      <w:r w:rsidR="0090785D">
        <w:rPr>
          <w:noProof/>
        </w:rPr>
        <w:t>)</w:t>
      </w:r>
      <w:r w:rsidR="005B0022">
        <w:fldChar w:fldCharType="end"/>
      </w:r>
      <w:r w:rsidR="006F77A9">
        <w:t xml:space="preserve">, </w:t>
      </w:r>
      <w:r>
        <w:t>preterm birth</w:t>
      </w:r>
      <w:r w:rsidR="007256F8">
        <w:t xml:space="preserve"> (</w:t>
      </w:r>
      <w:r w:rsidR="007256F8" w:rsidRPr="00BC52F9">
        <w:rPr>
          <w:sz w:val="16"/>
          <w:szCs w:val="16"/>
        </w:rPr>
        <w:t>RR</w:t>
      </w:r>
      <w:r w:rsidR="007256F8">
        <w:rPr>
          <w:sz w:val="16"/>
          <w:szCs w:val="16"/>
        </w:rPr>
        <w:t> </w:t>
      </w:r>
      <w:r w:rsidR="007256F8" w:rsidRPr="00BC52F9">
        <w:rPr>
          <w:sz w:val="16"/>
          <w:szCs w:val="16"/>
        </w:rPr>
        <w:t>0.99; 95%CI 0.82 to 1.18</w:t>
      </w:r>
      <w:r w:rsidR="009C5473">
        <w:rPr>
          <w:sz w:val="16"/>
          <w:szCs w:val="16"/>
        </w:rPr>
        <w:t>; 1 RCT; n=1,654</w:t>
      </w:r>
      <w:r w:rsidR="007256F8">
        <w:rPr>
          <w:sz w:val="16"/>
          <w:szCs w:val="16"/>
        </w:rPr>
        <w:t xml:space="preserve"> </w:t>
      </w:r>
      <w:r w:rsidR="007256F8">
        <w:fldChar w:fldCharType="begin">
          <w:fldData xml:space="preserve">PEVuZE5vdGU+PENpdGU+PEF1dGhvcj5TYWNjb25lPC9BdXRob3I+PFllYXI+MjAxNjwvWWVhcj48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</w:fldData>
        </w:fldChar>
      </w:r>
      <w:r w:rsidR="006D5F7F">
        <w:instrText xml:space="preserve"> ADDIN EN.CITE </w:instrText>
      </w:r>
      <w:r w:rsidR="006D5F7F">
        <w:fldChar w:fldCharType="begin">
          <w:fldData xml:space="preserve">PEVuZE5vdGU+PENpdGU+PEF1dGhvcj5TYWNjb25lPC9BdXRob3I+PFllYXI+MjAxNjwvWWVhcj48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</w:fldData>
        </w:fldChar>
      </w:r>
      <w:r w:rsidR="006D5F7F">
        <w:instrText xml:space="preserve"> ADDIN EN.CITE.DATA </w:instrText>
      </w:r>
      <w:r w:rsidR="006D5F7F">
        <w:fldChar w:fldCharType="end"/>
      </w:r>
      <w:r w:rsidR="007256F8">
        <w:fldChar w:fldCharType="separate"/>
      </w:r>
      <w:r w:rsidR="006D5F7F">
        <w:rPr>
          <w:noProof/>
        </w:rPr>
        <w:t>(</w:t>
      </w:r>
      <w:r w:rsidR="006D5F7F" w:rsidRPr="00507CAA">
        <w:rPr>
          <w:noProof/>
          <w:sz w:val="16"/>
        </w:rPr>
        <w:t>Saccone &amp; Berghella 2016</w:t>
      </w:r>
      <w:r w:rsidR="006D5F7F">
        <w:rPr>
          <w:noProof/>
        </w:rPr>
        <w:t>)</w:t>
      </w:r>
      <w:r w:rsidR="007256F8">
        <w:fldChar w:fldCharType="end"/>
      </w:r>
      <w:r w:rsidR="007256F8">
        <w:t xml:space="preserve">; </w:t>
      </w:r>
      <w:r w:rsidR="007256F8" w:rsidRPr="00BC52F9">
        <w:rPr>
          <w:sz w:val="16"/>
          <w:szCs w:val="16"/>
        </w:rPr>
        <w:t xml:space="preserve">RR 1.09; 95%CI 0.77 to 1.54; 1 </w:t>
      </w:r>
      <w:r w:rsidR="009C5473">
        <w:rPr>
          <w:sz w:val="16"/>
          <w:szCs w:val="16"/>
        </w:rPr>
        <w:t>RCT</w:t>
      </w:r>
      <w:r w:rsidR="007256F8" w:rsidRPr="00BC52F9">
        <w:rPr>
          <w:sz w:val="16"/>
          <w:szCs w:val="16"/>
        </w:rPr>
        <w:t>; n=2,797</w:t>
      </w:r>
      <w:r w:rsidR="007256F8">
        <w:rPr>
          <w:sz w:val="16"/>
          <w:szCs w:val="16"/>
        </w:rPr>
        <w:t xml:space="preserve"> </w:t>
      </w:r>
      <w:r w:rsidR="007256F8">
        <w:fldChar w:fldCharType="begin"/>
      </w:r>
      <w:r w:rsidR="006D5F7F">
        <w:instrText xml:space="preserve"> ADDIN EN.CITE &lt;EndNote&gt;&lt;Cite&gt;&lt;Author&gt;Lassi&lt;/Author&gt;&lt;Year&gt;2013&lt;/Year&gt;&lt;RecNum&gt;1435&lt;/RecNum&gt;&lt;DisplayText&gt;(&lt;style font="Century Gothic" size="8"&gt;Lassi et al 2013&lt;/style&gt;)&lt;/DisplayText&gt;&lt;record&gt;&lt;rec-number&gt;1435&lt;/rec-number&gt;&lt;foreign-keys&gt;&lt;key app="EN" db-id="exvasrfx2dtraoesasxp2szsxa2df502592x" timestamp="1571626233"&gt;1435&lt;/key&gt;&lt;key app="ENWeb" db-id=""&gt;0&lt;/key&gt;&lt;/foreign-keys&gt;&lt;ref-type name="Journal Article"&gt;17&lt;/ref-type&gt;&lt;contributors&gt;&lt;authors&gt;&lt;author&gt;Lassi, Zohra S.&lt;/author&gt;&lt;author&gt;Salam, Rehana A.&lt;/author&gt;&lt;author&gt;Haider, Batool A.&lt;/author&gt;&lt;author&gt;Bhutta, Zulfiqar A.&lt;/author&gt;&lt;/authors&gt;&lt;/contributors&gt;&lt;titles&gt;&lt;title&gt;Folic acid supplementation during pregnancy for maternal health and pregnancy outcomes&lt;/title&gt;&lt;secondary-title&gt;Cochrane Database of Systematic Reviews&lt;/secondary-title&gt;&lt;/titles&gt;&lt;periodical&gt;&lt;full-title&gt;Cochrane Database of Systematic Reviews&lt;/full-title&gt;&lt;/periodical&gt;&lt;dates&gt;&lt;year&gt;2013&lt;/year&gt;&lt;/dates&gt;&lt;isbn&gt;14651858&lt;/isbn&gt;&lt;urls&gt;&lt;/urls&gt;&lt;electronic-resource-num&gt;10.1002/14651858.CD006896.pub2&lt;/electronic-resource-num&gt;&lt;/record&gt;&lt;/Cite&gt;&lt;/EndNote&gt;</w:instrText>
      </w:r>
      <w:r w:rsidR="007256F8">
        <w:fldChar w:fldCharType="separate"/>
      </w:r>
      <w:r w:rsidR="006D5F7F">
        <w:rPr>
          <w:noProof/>
        </w:rPr>
        <w:t>(</w:t>
      </w:r>
      <w:r w:rsidR="006D5F7F" w:rsidRPr="00507CAA">
        <w:rPr>
          <w:noProof/>
          <w:sz w:val="16"/>
        </w:rPr>
        <w:t>Lassi et al 2013</w:t>
      </w:r>
      <w:r w:rsidR="006D5F7F">
        <w:rPr>
          <w:noProof/>
        </w:rPr>
        <w:t>)</w:t>
      </w:r>
      <w:r w:rsidR="007256F8">
        <w:fldChar w:fldCharType="end"/>
      </w:r>
      <w:r w:rsidR="007256F8">
        <w:t>)</w:t>
      </w:r>
      <w:r>
        <w:t xml:space="preserve">, </w:t>
      </w:r>
      <w:r w:rsidR="006F77A9">
        <w:t xml:space="preserve">low </w:t>
      </w:r>
      <w:r w:rsidR="00E60E1A">
        <w:t>birthweight</w:t>
      </w:r>
      <w:r w:rsidR="005B0022">
        <w:t xml:space="preserve"> </w:t>
      </w:r>
      <w:r w:rsidR="007256F8">
        <w:t>(</w:t>
      </w:r>
      <w:r w:rsidR="007256F8" w:rsidRPr="002729FE">
        <w:rPr>
          <w:sz w:val="16"/>
          <w:szCs w:val="16"/>
        </w:rPr>
        <w:t>RR 0.79; 95%CI 0.49 to 1.28</w:t>
      </w:r>
      <w:r w:rsidR="009C5473">
        <w:rPr>
          <w:sz w:val="16"/>
          <w:szCs w:val="16"/>
        </w:rPr>
        <w:t>; 4 RCT; n=4,453</w:t>
      </w:r>
      <w:r w:rsidR="007256F8">
        <w:rPr>
          <w:sz w:val="16"/>
          <w:szCs w:val="16"/>
        </w:rPr>
        <w:t xml:space="preserve"> </w:t>
      </w:r>
      <w:r w:rsidR="007256F8">
        <w:fldChar w:fldCharType="begin">
          <w:fldData xml:space="preserve">PEVuZE5vdGU+PENpdGU+PEF1dGhvcj5TYWNjb25lPC9BdXRob3I+PFllYXI+MjAxNjwvWWVhcj48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</w:fldData>
        </w:fldChar>
      </w:r>
      <w:r w:rsidR="006D5F7F">
        <w:instrText xml:space="preserve"> ADDIN EN.CITE </w:instrText>
      </w:r>
      <w:r w:rsidR="006D5F7F">
        <w:fldChar w:fldCharType="begin">
          <w:fldData xml:space="preserve">PEVuZE5vdGU+PENpdGU+PEF1dGhvcj5TYWNjb25lPC9BdXRob3I+PFllYXI+MjAxNjwvWWVhcj48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</w:fldData>
        </w:fldChar>
      </w:r>
      <w:r w:rsidR="006D5F7F">
        <w:instrText xml:space="preserve"> ADDIN EN.CITE.DATA </w:instrText>
      </w:r>
      <w:r w:rsidR="006D5F7F">
        <w:fldChar w:fldCharType="end"/>
      </w:r>
      <w:r w:rsidR="007256F8">
        <w:fldChar w:fldCharType="separate"/>
      </w:r>
      <w:r w:rsidR="006D5F7F">
        <w:rPr>
          <w:noProof/>
        </w:rPr>
        <w:t>(</w:t>
      </w:r>
      <w:r w:rsidR="006D5F7F" w:rsidRPr="00507CAA">
        <w:rPr>
          <w:noProof/>
          <w:sz w:val="16"/>
        </w:rPr>
        <w:t>Saccone &amp; Berghella 2016</w:t>
      </w:r>
      <w:r w:rsidR="006D5F7F">
        <w:rPr>
          <w:noProof/>
        </w:rPr>
        <w:t>)</w:t>
      </w:r>
      <w:r w:rsidR="007256F8">
        <w:fldChar w:fldCharType="end"/>
      </w:r>
      <w:r w:rsidR="007256F8">
        <w:t xml:space="preserve">; </w:t>
      </w:r>
      <w:r w:rsidR="007256F8" w:rsidRPr="002729FE">
        <w:rPr>
          <w:sz w:val="16"/>
          <w:szCs w:val="16"/>
        </w:rPr>
        <w:t>RR 0.80; 95%CI 0.63 to 1.02; 3 studies; n=3,089</w:t>
      </w:r>
      <w:r w:rsidR="007256F8">
        <w:rPr>
          <w:sz w:val="16"/>
          <w:szCs w:val="16"/>
        </w:rPr>
        <w:t xml:space="preserve"> </w:t>
      </w:r>
      <w:r w:rsidR="007256F8">
        <w:fldChar w:fldCharType="begin"/>
      </w:r>
      <w:r w:rsidR="006D5F7F">
        <w:instrText xml:space="preserve"> ADDIN EN.CITE &lt;EndNote&gt;&lt;Cite&gt;&lt;Author&gt;Lassi&lt;/Author&gt;&lt;Year&gt;2013&lt;/Year&gt;&lt;RecNum&gt;1435&lt;/RecNum&gt;&lt;DisplayText&gt;(&lt;style font="Century Gothic" size="8"&gt;Lassi et al 2013&lt;/style&gt;)&lt;/DisplayText&gt;&lt;record&gt;&lt;rec-number&gt;1435&lt;/rec-number&gt;&lt;foreign-keys&gt;&lt;key app="EN" db-id="exvasrfx2dtraoesasxp2szsxa2df502592x" timestamp="1571626233"&gt;1435&lt;/key&gt;&lt;key app="ENWeb" db-id=""&gt;0&lt;/key&gt;&lt;/foreign-keys&gt;&lt;ref-type name="Journal Article"&gt;17&lt;/ref-type&gt;&lt;contributors&gt;&lt;authors&gt;&lt;author&gt;Lassi, Zohra S.&lt;/author&gt;&lt;author&gt;Salam, Rehana A.&lt;/author&gt;&lt;author&gt;Haider, Batool A.&lt;/author&gt;&lt;author&gt;Bhutta, Zulfiqar A.&lt;/author&gt;&lt;/authors&gt;&lt;/contributors&gt;&lt;titles&gt;&lt;title&gt;Folic acid supplementation during pregnancy for maternal health and pregnancy outcomes&lt;/title&gt;&lt;secondary-title&gt;Cochrane Database of Systematic Reviews&lt;/secondary-title&gt;&lt;/titles&gt;&lt;periodical&gt;&lt;full-title&gt;Cochrane Database of Systematic Reviews&lt;/full-title&gt;&lt;/periodical&gt;&lt;dates&gt;&lt;year&gt;2013&lt;/year&gt;&lt;/dates&gt;&lt;isbn&gt;14651858&lt;/isbn&gt;&lt;urls&gt;&lt;/urls&gt;&lt;electronic-resource-num&gt;10.1002/14651858.CD006896.pub2&lt;/electronic-resource-num&gt;&lt;/record&gt;&lt;/Cite&gt;&lt;/EndNote&gt;</w:instrText>
      </w:r>
      <w:r w:rsidR="007256F8">
        <w:fldChar w:fldCharType="separate"/>
      </w:r>
      <w:r w:rsidR="006D5F7F">
        <w:rPr>
          <w:noProof/>
        </w:rPr>
        <w:t>(</w:t>
      </w:r>
      <w:r w:rsidR="006D5F7F" w:rsidRPr="00507CAA">
        <w:rPr>
          <w:noProof/>
          <w:sz w:val="16"/>
        </w:rPr>
        <w:t>Lassi et al 2013</w:t>
      </w:r>
      <w:r w:rsidR="006D5F7F">
        <w:rPr>
          <w:noProof/>
        </w:rPr>
        <w:t>)</w:t>
      </w:r>
      <w:r w:rsidR="007256F8">
        <w:fldChar w:fldCharType="end"/>
      </w:r>
      <w:r w:rsidR="007256F8">
        <w:t>)</w:t>
      </w:r>
      <w:r w:rsidR="006F77A9">
        <w:t xml:space="preserve">, </w:t>
      </w:r>
      <w:r w:rsidR="005B76AE">
        <w:t xml:space="preserve">infant </w:t>
      </w:r>
      <w:r>
        <w:t xml:space="preserve">asthma </w:t>
      </w:r>
      <w:r w:rsidR="007256F8">
        <w:t>(</w:t>
      </w:r>
      <w:r w:rsidR="007256F8" w:rsidRPr="002B1393">
        <w:rPr>
          <w:sz w:val="16"/>
          <w:szCs w:val="16"/>
        </w:rPr>
        <w:t>RR</w:t>
      </w:r>
      <w:r w:rsidR="007256F8">
        <w:rPr>
          <w:sz w:val="16"/>
          <w:szCs w:val="16"/>
        </w:rPr>
        <w:t> </w:t>
      </w:r>
      <w:r w:rsidR="007256F8" w:rsidRPr="002B1393">
        <w:rPr>
          <w:sz w:val="16"/>
          <w:szCs w:val="16"/>
        </w:rPr>
        <w:t xml:space="preserve">1.04; 95%CI 0.94 to 1.16; </w:t>
      </w:r>
      <w:r w:rsidR="009C5473">
        <w:rPr>
          <w:sz w:val="16"/>
          <w:szCs w:val="16"/>
        </w:rPr>
        <w:t>3 observational studies</w:t>
      </w:r>
      <w:r w:rsidR="007256F8">
        <w:t xml:space="preserve">) </w:t>
      </w:r>
      <w:r>
        <w:t xml:space="preserve">or </w:t>
      </w:r>
      <w:r w:rsidR="00195188">
        <w:t xml:space="preserve">infant </w:t>
      </w:r>
      <w:r>
        <w:t>wheeze</w:t>
      </w:r>
      <w:r w:rsidR="007256F8">
        <w:t xml:space="preserve"> (</w:t>
      </w:r>
      <w:r w:rsidR="007256F8" w:rsidRPr="002B1393">
        <w:rPr>
          <w:sz w:val="16"/>
          <w:szCs w:val="16"/>
        </w:rPr>
        <w:t>RR</w:t>
      </w:r>
      <w:r w:rsidR="007256F8">
        <w:rPr>
          <w:sz w:val="16"/>
          <w:szCs w:val="16"/>
        </w:rPr>
        <w:t> </w:t>
      </w:r>
      <w:r w:rsidR="007256F8" w:rsidRPr="002B1393">
        <w:rPr>
          <w:sz w:val="16"/>
          <w:szCs w:val="16"/>
        </w:rPr>
        <w:t xml:space="preserve">1.04; 95%CI 0.94 to 1.16; </w:t>
      </w:r>
      <w:r w:rsidR="00BB63E7">
        <w:rPr>
          <w:sz w:val="16"/>
          <w:szCs w:val="16"/>
        </w:rPr>
        <w:t>3 observational studies</w:t>
      </w:r>
      <w:r w:rsidR="005B76AE">
        <w:t>)</w:t>
      </w:r>
      <w:r>
        <w:t xml:space="preserve"> </w:t>
      </w:r>
      <w:r w:rsidR="005B0022">
        <w:fldChar w:fldCharType="begin"/>
      </w:r>
      <w:r w:rsidR="0052503B">
        <w:instrText xml:space="preserve"> ADDIN EN.CITE &lt;EndNote&gt;&lt;Cite&gt;&lt;Author&gt;Wang&lt;/Author&gt;&lt;Year&gt;2015&lt;/Year&gt;&lt;RecNum&gt;1616&lt;/RecNum&gt;&lt;DisplayText&gt;(&lt;style font="Century Gothic" size="8"&gt;Wang et al 2015b&lt;/style&gt;)&lt;/DisplayText&gt;&lt;record&gt;&lt;rec-number&gt;1616&lt;/rec-number&gt;&lt;foreign-keys&gt;&lt;key app="EN" db-id="exvasrfx2dtraoesasxp2szsxa2df502592x" timestamp="1576725325"&gt;1616&lt;/key&gt;&lt;key app="ENWeb" db-id=""&gt;0&lt;/key&gt;&lt;/foreign-keys&gt;&lt;ref-type name="Journal Article"&gt;17&lt;/ref-type&gt;&lt;contributors&gt;&lt;authors&gt;&lt;author&gt;Wang, Ting&lt;/author&gt;&lt;author&gt;Zhang, Hong-Ping&lt;/author&gt;&lt;author&gt;Zhang, Xin&lt;/author&gt;&lt;author&gt;Liang, Zong-An&lt;/author&gt;&lt;author&gt;Ji, Yu-Lin&lt;/author&gt;&lt;author&gt;Wang, Gang&lt;/author&gt;&lt;/authors&gt;&lt;/contributors&gt;&lt;titles&gt;&lt;title&gt;Is folate status a risk factor for asthma or other allergic diseases?&lt;/title&gt;&lt;secondary-title&gt;Allergy, Asthma &amp;amp; Immunology Research&lt;/secondary-title&gt;&lt;/titles&gt;&lt;periodical&gt;&lt;full-title&gt;Allergy, Asthma &amp;amp; Immunology Research&lt;/full-title&gt;&lt;/periodical&gt;&lt;volume&gt;7&lt;/volume&gt;&lt;number&gt;6&lt;/number&gt;&lt;section&gt;538&lt;/section&gt;&lt;dates&gt;&lt;year&gt;2015&lt;/year&gt;&lt;/dates&gt;&lt;isbn&gt;2092-7355&amp;#xD;2092-7363&lt;/isbn&gt;&lt;urls&gt;&lt;/urls&gt;&lt;electronic-resource-num&gt;10.4168/aair.2015.7.6.538&lt;/electronic-resource-num&gt;&lt;/record&gt;&lt;/Cite&gt;&lt;/EndNote&gt;</w:instrText>
      </w:r>
      <w:r w:rsidR="005B0022">
        <w:fldChar w:fldCharType="separate"/>
      </w:r>
      <w:r w:rsidR="0052503B">
        <w:rPr>
          <w:noProof/>
        </w:rPr>
        <w:t>(</w:t>
      </w:r>
      <w:r w:rsidR="0052503B" w:rsidRPr="00AA6B1A">
        <w:rPr>
          <w:noProof/>
          <w:sz w:val="16"/>
        </w:rPr>
        <w:t>Wang et al 2015b</w:t>
      </w:r>
      <w:r w:rsidR="0052503B">
        <w:rPr>
          <w:noProof/>
        </w:rPr>
        <w:t>)</w:t>
      </w:r>
      <w:r w:rsidR="005B0022">
        <w:fldChar w:fldCharType="end"/>
      </w:r>
      <w:r>
        <w:t xml:space="preserve">. </w:t>
      </w:r>
    </w:p>
    <w:p w14:paraId="08038D4A" w14:textId="5BF345F3" w:rsidR="00C47A9D" w:rsidRDefault="00C47A9D" w:rsidP="00C47A9D">
      <w:r>
        <w:t>The</w:t>
      </w:r>
      <w:r w:rsidR="00A01696">
        <w:t>re is unclear</w:t>
      </w:r>
      <w:r>
        <w:t xml:space="preserve"> evidence on the effect of folic acid supplementation on gestational hypertension, pre-eclampsia </w:t>
      </w:r>
      <w:r w:rsidR="0030193B">
        <w:fldChar w:fldCharType="begin">
          <w:fldData xml:space="preserve">PEVuZE5vdGU+PENpdGU+PEF1dGhvcj5IdWE8L0F1dGhvcj48WWVhcj4yMDE2PC9ZZWFyPjxSZWNO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</w:fldData>
        </w:fldChar>
      </w:r>
      <w:r w:rsidR="00F47EC7">
        <w:instrText xml:space="preserve"> ADDIN EN.CITE </w:instrText>
      </w:r>
      <w:r w:rsidR="00F47EC7">
        <w:fldChar w:fldCharType="begin">
          <w:fldData xml:space="preserve">PEVuZE5vdGU+PENpdGU+PEF1dGhvcj5IdWE8L0F1dGhvcj48WWVhcj4yMDE2PC9ZZWFyPjxSZWNO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</w:fldData>
        </w:fldChar>
      </w:r>
      <w:r w:rsidR="00F47EC7">
        <w:instrText xml:space="preserve"> ADDIN EN.CITE.DATA </w:instrText>
      </w:r>
      <w:r w:rsidR="00F47EC7">
        <w:fldChar w:fldCharType="end"/>
      </w:r>
      <w:r w:rsidR="0030193B">
        <w:fldChar w:fldCharType="separate"/>
      </w:r>
      <w:r w:rsidR="00F47EC7">
        <w:rPr>
          <w:noProof/>
        </w:rPr>
        <w:t>(</w:t>
      </w:r>
      <w:r w:rsidR="00F47EC7" w:rsidRPr="00AA6B1A">
        <w:rPr>
          <w:noProof/>
          <w:sz w:val="16"/>
        </w:rPr>
        <w:t>Hua et al 2016; Bulloch et al 2018; Liu et al 2018a; Wen et al 2018</w:t>
      </w:r>
      <w:r w:rsidR="00F47EC7">
        <w:rPr>
          <w:noProof/>
        </w:rPr>
        <w:t>)</w:t>
      </w:r>
      <w:r w:rsidR="0030193B">
        <w:fldChar w:fldCharType="end"/>
      </w:r>
      <w:r w:rsidR="0030193B">
        <w:t xml:space="preserve"> </w:t>
      </w:r>
      <w:r>
        <w:t>and acute lymphoblastic leukaemia in the infant</w:t>
      </w:r>
      <w:r w:rsidR="0030193B">
        <w:t xml:space="preserve"> </w:t>
      </w:r>
      <w:r w:rsidR="0030193B">
        <w:fldChar w:fldCharType="begin">
          <w:fldData xml:space="preserve">PEVuZE5vdGU+PENpdGU+PEF1dGhvcj5EZXNzeXByaXM8L0F1dGhvcj48WWVhcj4yMDE3PC9ZZWFy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</w:fldData>
        </w:fldChar>
      </w:r>
      <w:r w:rsidR="0090785D">
        <w:instrText xml:space="preserve"> ADDIN EN.CITE </w:instrText>
      </w:r>
      <w:r w:rsidR="0090785D">
        <w:fldChar w:fldCharType="begin">
          <w:fldData xml:space="preserve">PEVuZE5vdGU+PENpdGU+PEF1dGhvcj5EZXNzeXByaXM8L0F1dGhvcj48WWVhcj4yMDE3PC9ZZWFy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</w:fldData>
        </w:fldChar>
      </w:r>
      <w:r w:rsidR="0090785D">
        <w:instrText xml:space="preserve"> ADDIN EN.CITE.DATA </w:instrText>
      </w:r>
      <w:r w:rsidR="0090785D">
        <w:fldChar w:fldCharType="end"/>
      </w:r>
      <w:r w:rsidR="0030193B">
        <w:fldChar w:fldCharType="separate"/>
      </w:r>
      <w:r w:rsidR="0090785D">
        <w:rPr>
          <w:noProof/>
        </w:rPr>
        <w:t>(</w:t>
      </w:r>
      <w:r w:rsidR="0090785D" w:rsidRPr="006B6799">
        <w:rPr>
          <w:noProof/>
          <w:sz w:val="16"/>
        </w:rPr>
        <w:t>Metayer et al 2014; Dessypris et al 2017</w:t>
      </w:r>
      <w:r w:rsidR="0090785D">
        <w:rPr>
          <w:noProof/>
        </w:rPr>
        <w:t>)</w:t>
      </w:r>
      <w:r w:rsidR="0030193B">
        <w:fldChar w:fldCharType="end"/>
      </w:r>
      <w:r>
        <w:t>.</w:t>
      </w:r>
    </w:p>
    <w:p w14:paraId="08AD7AAC" w14:textId="7CD93F3D" w:rsidR="00F816FE" w:rsidRPr="0012730D" w:rsidRDefault="006F2698" w:rsidP="00F816FE">
      <w:pPr>
        <w:pStyle w:val="Recsheader"/>
      </w:pPr>
      <w:r>
        <w:t>Evidence-based r</w:t>
      </w:r>
      <w:r w:rsidRPr="0012730D">
        <w:t xml:space="preserve">ecommendation </w:t>
      </w:r>
      <w:r w:rsidR="00F816FE" w:rsidRPr="0012730D">
        <w:tab/>
      </w:r>
    </w:p>
    <w:p w14:paraId="0247DB8D" w14:textId="793B47A5" w:rsidR="00F816FE" w:rsidRPr="0012730D" w:rsidRDefault="005F3285" w:rsidP="00F816FE">
      <w:pPr>
        <w:pStyle w:val="Recs"/>
      </w:pPr>
      <w:r>
        <w:t>Recommend</w:t>
      </w:r>
      <w:r w:rsidR="00F816FE" w:rsidRPr="0012730D">
        <w:t xml:space="preserve"> dietary supplementation </w:t>
      </w:r>
      <w:r w:rsidRPr="0012730D">
        <w:t xml:space="preserve">of 500 micrograms per day </w:t>
      </w:r>
      <w:r w:rsidR="00F816FE" w:rsidRPr="0012730D">
        <w:t>folic acid, from 12 weeks before conception and throughout the first 12 weeks of pregnancy</w:t>
      </w:r>
      <w:r w:rsidR="0029575C">
        <w:t xml:space="preserve"> to reduce the risk of neural tube defects</w:t>
      </w:r>
      <w:r w:rsidR="00F816FE" w:rsidRPr="0012730D">
        <w:t>.</w:t>
      </w:r>
    </w:p>
    <w:p w14:paraId="5C57C8B8" w14:textId="77777777" w:rsidR="00F816FE" w:rsidRDefault="00F816FE" w:rsidP="00F816FE">
      <w:pPr>
        <w:pStyle w:val="Heading4"/>
      </w:pPr>
      <w:r w:rsidRPr="00233647">
        <w:t>Other vitamins</w:t>
      </w:r>
    </w:p>
    <w:p w14:paraId="63C06067" w14:textId="146E4126" w:rsidR="0026737B" w:rsidRPr="00DC2B0B" w:rsidRDefault="0026737B" w:rsidP="003B2A5F">
      <w:pPr>
        <w:pStyle w:val="bullet"/>
        <w:keepNext/>
        <w:ind w:left="357" w:hanging="357"/>
      </w:pPr>
      <w:r w:rsidRPr="00BD722E">
        <w:rPr>
          <w:i/>
        </w:rPr>
        <w:t>Vitamin B</w:t>
      </w:r>
      <w:r w:rsidRPr="00BD722E">
        <w:rPr>
          <w:i/>
          <w:vertAlign w:val="subscript"/>
        </w:rPr>
        <w:t>6</w:t>
      </w:r>
      <w:r>
        <w:t>: There is insufficient evidence to detect clinical benefits in pregnancy</w:t>
      </w:r>
      <w:r w:rsidR="00CB0D97">
        <w:t xml:space="preserve"> </w:t>
      </w:r>
      <w:r w:rsidR="00CB0D97">
        <w:fldChar w:fldCharType="begin"/>
      </w:r>
      <w:r w:rsidR="003E53BA">
        <w:instrText xml:space="preserve"> ADDIN EN.CITE &lt;EndNote&gt;&lt;Cite&gt;&lt;Author&gt;Salam&lt;/Author&gt;&lt;Year&gt;2015&lt;/Year&gt;&lt;RecNum&gt;1602&lt;/RecNum&gt;&lt;DisplayText&gt;(&lt;style font="Century Gothic" size="8"&gt;Salam et al 2015&lt;/style&gt;)&lt;/DisplayText&gt;&lt;record&gt;&lt;rec-number&gt;1602&lt;/rec-number&gt;&lt;foreign-keys&gt;&lt;key app="EN" db-id="exvasrfx2dtraoesasxp2szsxa2df502592x" timestamp="1576555048"&gt;1602&lt;/key&gt;&lt;key app="ENWeb" db-id=""&gt;0&lt;/key&gt;&lt;/foreign-keys&gt;&lt;ref-type name="Journal Article"&gt;17&lt;/ref-type&gt;&lt;contributors&gt;&lt;authors&gt;&lt;author&gt;Salam, R. A.&lt;/author&gt;&lt;author&gt;Zuberi, N. F.&lt;/author&gt;&lt;author&gt;Bhutta, Z. A.&lt;/author&gt;&lt;/authors&gt;&lt;/contributors&gt;&lt;auth-address&gt;Division of Women and Child Health, Aga Khan University Hospital, Stadium Road, PO Box 3500, Karachi, Sind, Pakistan, 74800.&lt;/auth-address&gt;&lt;titles&gt;&lt;title&gt;Pyridoxine (vitamin B6) supplementation during pregnancy or labour for maternal and neonatal outcomes&lt;/title&gt;&lt;secondary-title&gt;Cochrane Database Syst Rev&lt;/secondary-title&gt;&lt;/titles&gt;&lt;periodical&gt;&lt;full-title&gt;Cochrane Database Syst Rev&lt;/full-title&gt;&lt;/periodical&gt;&lt;pages&gt;CD000179&lt;/pages&gt;&lt;number&gt;6&lt;/number&gt;&lt;edition&gt;2015/06/04&lt;/edition&gt;&lt;keywords&gt;&lt;keyword&gt;Birth Weight&lt;/keyword&gt;&lt;keyword&gt;Dental Caries/prevention &amp;amp; control&lt;/keyword&gt;&lt;keyword&gt;*Dietary Supplements&lt;/keyword&gt;&lt;keyword&gt;Eclampsia/prevention &amp;amp; control&lt;/keyword&gt;&lt;keyword&gt;Female&lt;/keyword&gt;&lt;keyword&gt;Humans&lt;/keyword&gt;&lt;keyword&gt;Infant, Newborn&lt;/keyword&gt;&lt;keyword&gt;Labor, Obstetric&lt;/keyword&gt;&lt;keyword&gt;Pre-Eclampsia/prevention &amp;amp; control&lt;/keyword&gt;&lt;keyword&gt;*Pregnancy&lt;/keyword&gt;&lt;keyword&gt;Pregnancy Outcome&lt;/keyword&gt;&lt;keyword&gt;Pyridoxine/*administration &amp;amp; dosage&lt;/keyword&gt;&lt;keyword&gt;Randomized Controlled Trials as Topic&lt;/keyword&gt;&lt;keyword&gt;Vitamin B Complex/*administration &amp;amp; dosage&lt;/keyword&gt;&lt;/keywords&gt;&lt;dates&gt;&lt;year&gt;2015&lt;/year&gt;&lt;pub-dates&gt;&lt;date&gt;Jun 3&lt;/date&gt;&lt;/pub-dates&gt;&lt;/dates&gt;&lt;isbn&gt;1469-493X (Electronic)&amp;#xD;1361-6137 (Linking)&lt;/isbn&gt;&lt;accession-num&gt;26039815&lt;/accession-num&gt;&lt;urls&gt;&lt;related-urls&gt;&lt;url&gt;https://www.ncbi.nlm.nih.gov/pubmed/26039815&lt;/url&gt;&lt;/related-urls&gt;&lt;/urls&gt;&lt;electronic-resource-num&gt;10.1002/14651858.CD000179.pub3&lt;/electronic-resource-num&gt;&lt;/record&gt;&lt;/Cite&gt;&lt;/EndNote&gt;</w:instrText>
      </w:r>
      <w:r w:rsidR="00CB0D97">
        <w:fldChar w:fldCharType="separate"/>
      </w:r>
      <w:r w:rsidR="003E53BA">
        <w:rPr>
          <w:noProof/>
        </w:rPr>
        <w:t>(</w:t>
      </w:r>
      <w:r w:rsidR="003E53BA" w:rsidRPr="006B6799">
        <w:rPr>
          <w:noProof/>
          <w:sz w:val="16"/>
        </w:rPr>
        <w:t>Salam et al 2015</w:t>
      </w:r>
      <w:r w:rsidR="003E53BA">
        <w:rPr>
          <w:noProof/>
        </w:rPr>
        <w:t>)</w:t>
      </w:r>
      <w:r w:rsidR="00CB0D97">
        <w:fldChar w:fldCharType="end"/>
      </w:r>
      <w:r>
        <w:t>, although it appears to be of benefit in reducing nausea</w:t>
      </w:r>
      <w:r w:rsidR="006A33F8">
        <w:t xml:space="preserve"> (</w:t>
      </w:r>
      <w:r w:rsidR="006A33F8" w:rsidRPr="004E7AEC">
        <w:rPr>
          <w:sz w:val="16"/>
          <w:szCs w:val="16"/>
        </w:rPr>
        <w:t>MD</w:t>
      </w:r>
      <w:r w:rsidR="00A872F6">
        <w:rPr>
          <w:sz w:val="16"/>
          <w:szCs w:val="16"/>
        </w:rPr>
        <w:t xml:space="preserve"> in nausea score</w:t>
      </w:r>
      <w:r w:rsidR="006A33F8" w:rsidRPr="004E7AEC">
        <w:rPr>
          <w:sz w:val="16"/>
          <w:szCs w:val="16"/>
        </w:rPr>
        <w:t xml:space="preserve"> -3.7; 95%CI -6.9 to -0.5; very low </w:t>
      </w:r>
      <w:r w:rsidR="00E60E1A">
        <w:rPr>
          <w:sz w:val="16"/>
          <w:szCs w:val="16"/>
        </w:rPr>
        <w:t>certainty</w:t>
      </w:r>
      <w:r w:rsidR="006A33F8">
        <w:t>)</w:t>
      </w:r>
      <w:r w:rsidR="00CB0D97">
        <w:t xml:space="preserve"> </w:t>
      </w:r>
      <w:r w:rsidR="00CB0D97">
        <w:fldChar w:fldCharType="begin"/>
      </w:r>
      <w:r w:rsidR="003E53BA">
        <w:instrText xml:space="preserve"> ADDIN EN.CITE &lt;EndNote&gt;&lt;Cite&gt;&lt;Author&gt;Sridharan&lt;/Author&gt;&lt;Year&gt;2018&lt;/Year&gt;&lt;RecNum&gt;1577&lt;/RecNum&gt;&lt;DisplayText&gt;(&lt;style font="Century Gothic" size="8"&gt;Sridharan &amp;amp; Sivaramakrishnan 2018&lt;/style&gt;)&lt;/DisplayText&gt;&lt;record&gt;&lt;rec-number&gt;1577&lt;/rec-number&gt;&lt;foreign-keys&gt;&lt;key app="EN" db-id="exvasrfx2dtraoesasxp2szsxa2df502592x" timestamp="1576536337"&gt;1577&lt;/key&gt;&lt;key app="ENWeb" db-id=""&gt;0&lt;/key&gt;&lt;/foreign-keys&gt;&lt;ref-type name="Journal Article"&gt;17&lt;/ref-type&gt;&lt;contributors&gt;&lt;authors&gt;&lt;author&gt;Sridharan, Kannan&lt;/author&gt;&lt;author&gt;Sivaramakrishnan, Gowri&lt;/author&gt;&lt;/authors&gt;&lt;/contributors&gt;&lt;titles&gt;&lt;title&gt;Interventions for treating nausea and vomiting in pregnancy: a network meta-analysis and trial sequential analysis of randomized clinical trials&lt;/title&gt;&lt;secondary-title&gt;Expert Review of Clinical Pharmacology&lt;/secondary-title&gt;&lt;/titles&gt;&lt;periodical&gt;&lt;full-title&gt;Expert Review of Clinical Pharmacology&lt;/full-title&gt;&lt;/periodical&gt;&lt;pages&gt;1143-1150&lt;/pages&gt;&lt;volume&gt;11&lt;/volume&gt;&lt;number&gt;11&lt;/number&gt;&lt;section&gt;1143&lt;/section&gt;&lt;dates&gt;&lt;year&gt;2018&lt;/year&gt;&lt;/dates&gt;&lt;isbn&gt;1751-2433&amp;#xD;1751-2441&lt;/isbn&gt;&lt;urls&gt;&lt;/urls&gt;&lt;electronic-resource-num&gt;10.1080/17512433.2018.1530108&lt;/electronic-resource-num&gt;&lt;/record&gt;&lt;/Cite&gt;&lt;/EndNote&gt;</w:instrText>
      </w:r>
      <w:r w:rsidR="00CB0D97">
        <w:fldChar w:fldCharType="separate"/>
      </w:r>
      <w:r w:rsidR="003E53BA">
        <w:rPr>
          <w:noProof/>
        </w:rPr>
        <w:t>(</w:t>
      </w:r>
      <w:r w:rsidR="003E53BA" w:rsidRPr="006B6799">
        <w:rPr>
          <w:noProof/>
          <w:sz w:val="16"/>
        </w:rPr>
        <w:t>Sridharan &amp; Sivaramakrishnan 2018</w:t>
      </w:r>
      <w:r w:rsidR="003E53BA">
        <w:rPr>
          <w:noProof/>
        </w:rPr>
        <w:t>)</w:t>
      </w:r>
      <w:r w:rsidR="00CB0D97">
        <w:fldChar w:fldCharType="end"/>
      </w:r>
      <w:r>
        <w:t>.</w:t>
      </w:r>
      <w:r w:rsidR="0029575C">
        <w:t xml:space="preserve"> See also Chapter 54.</w:t>
      </w:r>
    </w:p>
    <w:p w14:paraId="24A7E667" w14:textId="64C60F8A" w:rsidR="0026737B" w:rsidRPr="005F5D31" w:rsidRDefault="0026737B" w:rsidP="0026737B">
      <w:pPr>
        <w:pStyle w:val="bullet"/>
      </w:pPr>
      <w:r w:rsidRPr="00BD722E">
        <w:rPr>
          <w:i/>
        </w:rPr>
        <w:t>Vitamin B</w:t>
      </w:r>
      <w:r w:rsidRPr="00BD722E">
        <w:rPr>
          <w:i/>
          <w:vertAlign w:val="subscript"/>
        </w:rPr>
        <w:t>12</w:t>
      </w:r>
      <w:r>
        <w:rPr>
          <w:vertAlign w:val="subscript"/>
        </w:rPr>
        <w:t xml:space="preserve">: </w:t>
      </w:r>
      <w:r>
        <w:t>The evidence on vitamin B</w:t>
      </w:r>
      <w:r w:rsidRPr="00B22903">
        <w:rPr>
          <w:vertAlign w:val="subscript"/>
        </w:rPr>
        <w:t>12</w:t>
      </w:r>
      <w:r>
        <w:t xml:space="preserve"> supplementation in pregnancy is of insufficient </w:t>
      </w:r>
      <w:r w:rsidR="00E60E1A">
        <w:t>certainty</w:t>
      </w:r>
      <w:r>
        <w:t xml:space="preserve"> to draw conclusions</w:t>
      </w:r>
      <w:r w:rsidR="00CB0D97">
        <w:t>, although it may be of benefit for women with vegetarian or vegan diets</w:t>
      </w:r>
      <w:r w:rsidR="00B00BBF">
        <w:t>,</w:t>
      </w:r>
      <w:r w:rsidR="00CB0D97">
        <w:t xml:space="preserve"> </w:t>
      </w:r>
      <w:r w:rsidR="00A01696">
        <w:t>who often have low vitamin B</w:t>
      </w:r>
      <w:r w:rsidR="00A01696" w:rsidRPr="00667DA9">
        <w:rPr>
          <w:vertAlign w:val="subscript"/>
        </w:rPr>
        <w:t>12</w:t>
      </w:r>
      <w:r w:rsidR="00A01696">
        <w:t xml:space="preserve"> concentrations </w:t>
      </w:r>
      <w:r w:rsidR="00CB0D97">
        <w:fldChar w:fldCharType="begin"/>
      </w:r>
      <w:r w:rsidR="003E53BA">
        <w:instrText xml:space="preserve"> ADDIN EN.CITE &lt;EndNote&gt;&lt;Cite&gt;&lt;Author&gt;Pawlak&lt;/Author&gt;&lt;Year&gt;2014&lt;/Year&gt;&lt;RecNum&gt;1599&lt;/RecNum&gt;&lt;DisplayText&gt;(&lt;style font="Century Gothic" size="8"&gt;Pawlak et al 2014&lt;/style&gt;)&lt;/DisplayText&gt;&lt;record&gt;&lt;rec-number&gt;1599&lt;/rec-number&gt;&lt;foreign-keys&gt;&lt;key app="EN" db-id="exvasrfx2dtraoesasxp2szsxa2df502592x" timestamp="1576555028"&gt;1599&lt;/key&gt;&lt;key app="ENWeb" db-id=""&gt;0&lt;/key&gt;&lt;/foreign-keys&gt;&lt;ref-type name="Journal Article"&gt;17&lt;/ref-type&gt;&lt;contributors&gt;&lt;authors&gt;&lt;author&gt;Pawlak, R.&lt;/author&gt;&lt;author&gt;Lester, S. E.&lt;/author&gt;&lt;author&gt;Babatunde, T.&lt;/author&gt;&lt;/authors&gt;&lt;/contributors&gt;&lt;auth-address&gt;Department of Nutrition Science, East Carolina University, Greenville, NC, USA.&lt;/auth-address&gt;&lt;titles&gt;&lt;title&gt;The prevalence of cobalamin deficiency among vegetarians assessed by serum vitamin B12: a review of literature&lt;/title&gt;&lt;secondary-title&gt;Eur J Clin Nutr&lt;/secondary-title&gt;&lt;/titles&gt;&lt;periodical&gt;&lt;full-title&gt;Eur J Clin Nutr&lt;/full-title&gt;&lt;/periodical&gt;&lt;pages&gt;541-8&lt;/pages&gt;&lt;volume&gt;68&lt;/volume&gt;&lt;number&gt;5&lt;/number&gt;&lt;edition&gt;2014/03/29&lt;/edition&gt;&lt;keywords&gt;&lt;keyword&gt;Adolescent&lt;/keyword&gt;&lt;keyword&gt;Adult&lt;/keyword&gt;&lt;keyword&gt;Aged&lt;/keyword&gt;&lt;keyword&gt;Aged, 80 and over&lt;/keyword&gt;&lt;keyword&gt;Child&lt;/keyword&gt;&lt;keyword&gt;Child, Preschool&lt;/keyword&gt;&lt;keyword&gt;*Diet, Vegetarian&lt;/keyword&gt;&lt;keyword&gt;Dietary Supplements&lt;/keyword&gt;&lt;keyword&gt;Female&lt;/keyword&gt;&lt;keyword&gt;Humans&lt;/keyword&gt;&lt;keyword&gt;Infant&lt;/keyword&gt;&lt;keyword&gt;Male&lt;/keyword&gt;&lt;keyword&gt;Middle Aged&lt;/keyword&gt;&lt;keyword&gt;*Nutritional Status&lt;/keyword&gt;&lt;keyword&gt;Pregnancy&lt;/keyword&gt;&lt;keyword&gt;Prevalence&lt;/keyword&gt;&lt;keyword&gt;Vitamin B 12/*blood&lt;/keyword&gt;&lt;keyword&gt;Vitamin B 12 Deficiency/*epidemiology&lt;/keyword&gt;&lt;keyword&gt;Young Adult&lt;/keyword&gt;&lt;/keywords&gt;&lt;dates&gt;&lt;year&gt;2014&lt;/year&gt;&lt;pub-dates&gt;&lt;date&gt;May&lt;/date&gt;&lt;/pub-dates&gt;&lt;/dates&gt;&lt;isbn&gt;1476-5640 (Electronic)&amp;#xD;0954-3007 (Linking)&lt;/isbn&gt;&lt;accession-num&gt;24667752&lt;/accession-num&gt;&lt;urls&gt;&lt;related-urls&gt;&lt;url&gt;https://www.ncbi.nlm.nih.gov/pubmed/24667752&lt;/url&gt;&lt;/related-urls&gt;&lt;/urls&gt;&lt;electronic-resource-num&gt;10.1038/ejcn.2014.46&lt;/electronic-resource-num&gt;&lt;/record&gt;&lt;/Cite&gt;&lt;/EndNote&gt;</w:instrText>
      </w:r>
      <w:r w:rsidR="00CB0D97">
        <w:fldChar w:fldCharType="separate"/>
      </w:r>
      <w:r w:rsidR="003E53BA">
        <w:rPr>
          <w:noProof/>
        </w:rPr>
        <w:t>(</w:t>
      </w:r>
      <w:r w:rsidR="003E53BA" w:rsidRPr="006B6799">
        <w:rPr>
          <w:noProof/>
          <w:sz w:val="16"/>
        </w:rPr>
        <w:t>Pawlak et al 2014</w:t>
      </w:r>
      <w:r w:rsidR="003E53BA">
        <w:rPr>
          <w:noProof/>
        </w:rPr>
        <w:t>)</w:t>
      </w:r>
      <w:r w:rsidR="00CB0D97">
        <w:fldChar w:fldCharType="end"/>
      </w:r>
      <w:r w:rsidR="00CB0D97">
        <w:t>.</w:t>
      </w:r>
    </w:p>
    <w:p w14:paraId="7B792BCE" w14:textId="1A4849E0" w:rsidR="0026737B" w:rsidRDefault="0026737B" w:rsidP="0026737B">
      <w:pPr>
        <w:pStyle w:val="bullet"/>
      </w:pPr>
      <w:r w:rsidRPr="00BD722E">
        <w:rPr>
          <w:i/>
        </w:rPr>
        <w:t>Vitamin C</w:t>
      </w:r>
      <w:r>
        <w:t xml:space="preserve">: The evidence does not support routine vitamin C supplementation </w:t>
      </w:r>
      <w:r w:rsidRPr="00E63AA9">
        <w:t xml:space="preserve">for </w:t>
      </w:r>
      <w:r w:rsidR="00233647">
        <w:t>preventing</w:t>
      </w:r>
      <w:r w:rsidRPr="00E63AA9">
        <w:t xml:space="preserve"> fetal </w:t>
      </w:r>
      <w:r w:rsidR="006351CE">
        <w:t>loss (</w:t>
      </w:r>
      <w:r w:rsidR="006351CE" w:rsidRPr="0042544F">
        <w:rPr>
          <w:sz w:val="16"/>
          <w:szCs w:val="16"/>
        </w:rPr>
        <w:t>RR 1.28; 95%CI 0.58 to 2.83; 2 RCTs; n=224</w:t>
      </w:r>
      <w:r w:rsidR="006351CE">
        <w:t xml:space="preserve">) </w:t>
      </w:r>
      <w:r w:rsidR="006351CE">
        <w:fldChar w:fldCharType="begin">
          <w:fldData xml:space="preserve">PEVuZE5vdGU+PENpdGU+PEF1dGhvcj5CYWxvZ3VuPC9BdXRob3I+PFllYXI+MjAxNjwvWWVhcj48
UmVjTnVtPjEyNzY8L1JlY051bT48RGlzcGxheVRleHQ+KDxzdHlsZSBmb250PSJDZW50dXJ5IEdv
dGhpYyIgc2l6ZT0iOCI+QmFsb2d1biBldCBhbCAyMDE2PC9zdHlsZT4p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6D5F7F">
        <w:instrText xml:space="preserve"> ADDIN EN.CITE </w:instrText>
      </w:r>
      <w:r w:rsidR="006D5F7F">
        <w:fldChar w:fldCharType="begin">
          <w:fldData xml:space="preserve">PEVuZE5vdGU+PENpdGU+PEF1dGhvcj5CYWxvZ3VuPC9BdXRob3I+PFllYXI+MjAxNjwvWWVhcj48
UmVjTnVtPjEyNzY8L1JlY051bT48RGlzcGxheVRleHQ+KDxzdHlsZSBmb250PSJDZW50dXJ5IEdv
dGhpYyIgc2l6ZT0iOCI+QmFsb2d1biBldCBhbCAyMDE2PC9zdHlsZT4p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6D5F7F">
        <w:instrText xml:space="preserve"> ADDIN EN.CITE.DATA </w:instrText>
      </w:r>
      <w:r w:rsidR="006D5F7F">
        <w:fldChar w:fldCharType="end"/>
      </w:r>
      <w:r w:rsidR="006351CE">
        <w:fldChar w:fldCharType="separate"/>
      </w:r>
      <w:r w:rsidR="006D5F7F">
        <w:rPr>
          <w:noProof/>
        </w:rPr>
        <w:t>(</w:t>
      </w:r>
      <w:r w:rsidR="006D5F7F" w:rsidRPr="00507CAA">
        <w:rPr>
          <w:noProof/>
          <w:sz w:val="16"/>
        </w:rPr>
        <w:t>Balogun et al 2016</w:t>
      </w:r>
      <w:r w:rsidR="006D5F7F">
        <w:rPr>
          <w:noProof/>
        </w:rPr>
        <w:t>)</w:t>
      </w:r>
      <w:r w:rsidR="006351CE">
        <w:fldChar w:fldCharType="end"/>
      </w:r>
      <w:r w:rsidR="006351CE">
        <w:t xml:space="preserve"> </w:t>
      </w:r>
      <w:r w:rsidRPr="00E63AA9">
        <w:t xml:space="preserve">or </w:t>
      </w:r>
      <w:r w:rsidR="006351CE">
        <w:t>perinatal</w:t>
      </w:r>
      <w:r w:rsidR="006351CE" w:rsidRPr="00E63AA9">
        <w:t xml:space="preserve"> </w:t>
      </w:r>
      <w:r w:rsidRPr="00E63AA9">
        <w:t>death</w:t>
      </w:r>
      <w:r w:rsidR="00CB0D97">
        <w:t xml:space="preserve"> </w:t>
      </w:r>
      <w:r w:rsidR="006351CE">
        <w:t>(</w:t>
      </w:r>
      <w:r w:rsidR="006351CE" w:rsidRPr="0042544F">
        <w:rPr>
          <w:sz w:val="16"/>
          <w:szCs w:val="16"/>
        </w:rPr>
        <w:t xml:space="preserve">RR 0.51; 95%CI 0.05 to 5.54; 1 </w:t>
      </w:r>
      <w:r w:rsidR="006351CE">
        <w:rPr>
          <w:sz w:val="16"/>
          <w:szCs w:val="16"/>
        </w:rPr>
        <w:t>RCT</w:t>
      </w:r>
      <w:r w:rsidR="006351CE" w:rsidRPr="0042544F">
        <w:rPr>
          <w:sz w:val="16"/>
          <w:szCs w:val="16"/>
        </w:rPr>
        <w:t>; n=182</w:t>
      </w:r>
      <w:r w:rsidR="006351CE">
        <w:t xml:space="preserve">) </w:t>
      </w:r>
      <w:r w:rsidR="006351CE">
        <w:fldChar w:fldCharType="begin">
          <w:fldData xml:space="preserve">PEVuZE5vdGU+PENpdGU+PEF1dGhvcj5SdW1ib2xkPC9BdXRob3I+PFllYXI+MjAxNTwvWWVhcj48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</w:fldData>
        </w:fldChar>
      </w:r>
      <w:r w:rsidR="006D5F7F">
        <w:instrText xml:space="preserve"> ADDIN EN.CITE </w:instrText>
      </w:r>
      <w:r w:rsidR="006D5F7F">
        <w:fldChar w:fldCharType="begin">
          <w:fldData xml:space="preserve">PEVuZE5vdGU+PENpdGU+PEF1dGhvcj5SdW1ib2xkPC9BdXRob3I+PFllYXI+MjAxNTwvWWVhcj48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</w:fldData>
        </w:fldChar>
      </w:r>
      <w:r w:rsidR="006D5F7F">
        <w:instrText xml:space="preserve"> ADDIN EN.CITE.DATA </w:instrText>
      </w:r>
      <w:r w:rsidR="006D5F7F">
        <w:fldChar w:fldCharType="end"/>
      </w:r>
      <w:r w:rsidR="006351CE">
        <w:fldChar w:fldCharType="separate"/>
      </w:r>
      <w:r w:rsidR="006D5F7F">
        <w:rPr>
          <w:noProof/>
        </w:rPr>
        <w:t>(</w:t>
      </w:r>
      <w:r w:rsidR="006D5F7F" w:rsidRPr="00507CAA">
        <w:rPr>
          <w:noProof/>
          <w:sz w:val="16"/>
        </w:rPr>
        <w:t>Rumbold et al 2015b</w:t>
      </w:r>
      <w:r w:rsidR="006D5F7F">
        <w:rPr>
          <w:noProof/>
        </w:rPr>
        <w:t>)</w:t>
      </w:r>
      <w:r w:rsidR="006351CE">
        <w:fldChar w:fldCharType="end"/>
      </w:r>
      <w:r w:rsidRPr="00E63AA9">
        <w:t xml:space="preserve">, </w:t>
      </w:r>
      <w:r w:rsidR="006351CE">
        <w:t>intrauterine growth restriction (</w:t>
      </w:r>
      <w:r w:rsidR="006351CE" w:rsidRPr="0042544F">
        <w:rPr>
          <w:sz w:val="16"/>
          <w:szCs w:val="16"/>
        </w:rPr>
        <w:t>RR 1.56; 95%CI 0.63 to 3.89; 1 </w:t>
      </w:r>
      <w:r w:rsidR="006351CE">
        <w:rPr>
          <w:sz w:val="16"/>
          <w:szCs w:val="16"/>
        </w:rPr>
        <w:t>RCT</w:t>
      </w:r>
      <w:r w:rsidR="006351CE" w:rsidRPr="0042544F">
        <w:rPr>
          <w:sz w:val="16"/>
          <w:szCs w:val="16"/>
        </w:rPr>
        <w:t xml:space="preserve">; n=159; high </w:t>
      </w:r>
      <w:r w:rsidR="00E60E1A">
        <w:rPr>
          <w:sz w:val="16"/>
          <w:szCs w:val="16"/>
        </w:rPr>
        <w:t>certainty</w:t>
      </w:r>
      <w:r w:rsidR="006351CE">
        <w:t>)</w:t>
      </w:r>
      <w:r w:rsidRPr="00E63AA9">
        <w:t>, preterm birth</w:t>
      </w:r>
      <w:r w:rsidR="006351CE">
        <w:t xml:space="preserve"> (</w:t>
      </w:r>
      <w:r w:rsidR="006351CE" w:rsidRPr="0042544F">
        <w:rPr>
          <w:sz w:val="16"/>
          <w:szCs w:val="16"/>
        </w:rPr>
        <w:t xml:space="preserve">RR 1.06; 95%CI 0.75 to 1.48; 5 </w:t>
      </w:r>
      <w:r w:rsidR="006351CE">
        <w:rPr>
          <w:sz w:val="16"/>
          <w:szCs w:val="16"/>
        </w:rPr>
        <w:t>RCTs</w:t>
      </w:r>
      <w:r w:rsidR="006351CE" w:rsidRPr="0042544F">
        <w:rPr>
          <w:sz w:val="16"/>
          <w:szCs w:val="16"/>
        </w:rPr>
        <w:t xml:space="preserve">; n=1,685; high </w:t>
      </w:r>
      <w:r w:rsidR="00E60E1A">
        <w:rPr>
          <w:sz w:val="16"/>
          <w:szCs w:val="16"/>
        </w:rPr>
        <w:t>certainty</w:t>
      </w:r>
      <w:r w:rsidR="006351CE">
        <w:t>)</w:t>
      </w:r>
      <w:r w:rsidR="00CB0D97">
        <w:t xml:space="preserve"> </w:t>
      </w:r>
      <w:r w:rsidRPr="00E63AA9">
        <w:t>or pre-eclampsia</w:t>
      </w:r>
      <w:r w:rsidR="00CB0D97">
        <w:t xml:space="preserve"> </w:t>
      </w:r>
      <w:r w:rsidR="006351CE">
        <w:t>(</w:t>
      </w:r>
      <w:r w:rsidR="006351CE" w:rsidRPr="0042544F">
        <w:rPr>
          <w:sz w:val="16"/>
          <w:szCs w:val="16"/>
        </w:rPr>
        <w:t xml:space="preserve">RR 0.88; 95%CI 0.48 to 1.61; 3 </w:t>
      </w:r>
      <w:r w:rsidR="006351CE">
        <w:rPr>
          <w:sz w:val="16"/>
          <w:szCs w:val="16"/>
        </w:rPr>
        <w:t>RCTs</w:t>
      </w:r>
      <w:r w:rsidR="006351CE" w:rsidRPr="0042544F">
        <w:rPr>
          <w:sz w:val="16"/>
          <w:szCs w:val="16"/>
        </w:rPr>
        <w:t>; n=1,191</w:t>
      </w:r>
      <w:r w:rsidR="006351CE">
        <w:t xml:space="preserve">) </w:t>
      </w:r>
      <w:r w:rsidR="006351CE">
        <w:fldChar w:fldCharType="begin">
          <w:fldData xml:space="preserve">PEVuZE5vdGU+PENpdGU+PEF1dGhvcj5SdW1ib2xkPC9BdXRob3I+PFllYXI+MjAxNTwvWWVhcj48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</w:fldData>
        </w:fldChar>
      </w:r>
      <w:r w:rsidR="006351CE">
        <w:instrText xml:space="preserve"> ADDIN EN.CITE </w:instrText>
      </w:r>
      <w:r w:rsidR="006351CE">
        <w:fldChar w:fldCharType="begin">
          <w:fldData xml:space="preserve">PEVuZE5vdGU+PENpdGU+PEF1dGhvcj5SdW1ib2xkPC9BdXRob3I+PFllYXI+MjAxNTwvWWVhcj48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</w:fldData>
        </w:fldChar>
      </w:r>
      <w:r w:rsidR="006351CE">
        <w:instrText xml:space="preserve"> ADDIN EN.CITE.DATA </w:instrText>
      </w:r>
      <w:r w:rsidR="006351CE">
        <w:fldChar w:fldCharType="end"/>
      </w:r>
      <w:r w:rsidR="006351CE">
        <w:fldChar w:fldCharType="separate"/>
      </w:r>
      <w:r w:rsidR="006351CE">
        <w:rPr>
          <w:noProof/>
        </w:rPr>
        <w:t>(</w:t>
      </w:r>
      <w:r w:rsidR="006351CE" w:rsidRPr="006B6799">
        <w:rPr>
          <w:noProof/>
          <w:sz w:val="16"/>
        </w:rPr>
        <w:t>Rumbold et al 2015b</w:t>
      </w:r>
      <w:r w:rsidR="006351CE">
        <w:rPr>
          <w:noProof/>
        </w:rPr>
        <w:t>)</w:t>
      </w:r>
      <w:r w:rsidR="006351CE">
        <w:fldChar w:fldCharType="end"/>
      </w:r>
      <w:r w:rsidRPr="00E63AA9">
        <w:t xml:space="preserve">. Further research is required to </w:t>
      </w:r>
      <w:r>
        <w:t>clarify</w:t>
      </w:r>
      <w:r w:rsidRPr="00E63AA9">
        <w:t xml:space="preserve"> the possible role of vitamin C in the prevention of placental abruption and prelabour rupture of membranes</w:t>
      </w:r>
      <w:r w:rsidR="00CB0D97">
        <w:t xml:space="preserve"> </w:t>
      </w:r>
      <w:r w:rsidR="00CB0D97">
        <w:fldChar w:fldCharType="begin">
          <w:fldData xml:space="preserve">PEVuZE5vdGU+PENpdGU+PEF1dGhvcj5SdW1ib2xkPC9BdXRob3I+PFllYXI+MjAxNTwvWWVhcj48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</w:fldData>
        </w:fldChar>
      </w:r>
      <w:r w:rsidR="003E53BA">
        <w:instrText xml:space="preserve"> ADDIN EN.CITE </w:instrText>
      </w:r>
      <w:r w:rsidR="003E53BA">
        <w:fldChar w:fldCharType="begin">
          <w:fldData xml:space="preserve">PEVuZE5vdGU+PENpdGU+PEF1dGhvcj5SdW1ib2xkPC9BdXRob3I+PFllYXI+MjAxNTwvWWVhcj48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</w:fldData>
        </w:fldChar>
      </w:r>
      <w:r w:rsidR="003E53BA">
        <w:instrText xml:space="preserve"> ADDIN EN.CITE.DATA </w:instrText>
      </w:r>
      <w:r w:rsidR="003E53BA">
        <w:fldChar w:fldCharType="end"/>
      </w:r>
      <w:r w:rsidR="00CB0D97">
        <w:fldChar w:fldCharType="separate"/>
      </w:r>
      <w:r w:rsidR="003E53BA">
        <w:rPr>
          <w:noProof/>
        </w:rPr>
        <w:t>(</w:t>
      </w:r>
      <w:r w:rsidR="003E53BA" w:rsidRPr="006B6799">
        <w:rPr>
          <w:noProof/>
          <w:sz w:val="16"/>
        </w:rPr>
        <w:t>Rumbold et al 2015b</w:t>
      </w:r>
      <w:r w:rsidR="003E53BA">
        <w:rPr>
          <w:noProof/>
        </w:rPr>
        <w:t>)</w:t>
      </w:r>
      <w:r w:rsidR="00CB0D97">
        <w:fldChar w:fldCharType="end"/>
      </w:r>
      <w:r w:rsidRPr="00E63AA9">
        <w:t xml:space="preserve">. </w:t>
      </w:r>
    </w:p>
    <w:p w14:paraId="765F3561" w14:textId="08EEFAE6" w:rsidR="0026737B" w:rsidRPr="00D645E9" w:rsidRDefault="0026737B" w:rsidP="0026737B">
      <w:pPr>
        <w:pStyle w:val="bullet"/>
      </w:pPr>
      <w:r w:rsidRPr="00BD722E">
        <w:rPr>
          <w:i/>
        </w:rPr>
        <w:t>Vitamin E</w:t>
      </w:r>
      <w:r>
        <w:t xml:space="preserve">: The evidence on vitamin E supplementation is of insufficient </w:t>
      </w:r>
      <w:r w:rsidR="00E60E1A">
        <w:t>certainty</w:t>
      </w:r>
      <w:r>
        <w:t xml:space="preserve"> to draw conclusions</w:t>
      </w:r>
      <w:r w:rsidR="00CB0D97">
        <w:t xml:space="preserve"> </w:t>
      </w:r>
      <w:r w:rsidR="00CB0D97">
        <w:fldChar w:fldCharType="begin">
          <w:fldData xml:space="preserve">PEVuZE5vdGU+PENpdGU+PEF1dGhvcj5GdTwvQXV0aG9yPjxZZWFyPjIwMTg8L1llYXI+PFJlY051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=
</w:fldData>
        </w:fldChar>
      </w:r>
      <w:r w:rsidR="003E53BA">
        <w:instrText xml:space="preserve"> ADDIN EN.CITE </w:instrText>
      </w:r>
      <w:r w:rsidR="003E53BA">
        <w:fldChar w:fldCharType="begin">
          <w:fldData xml:space="preserve">PEVuZE5vdGU+PENpdGU+PEF1dGhvcj5GdTwvQXV0aG9yPjxZZWFyPjIwMTg8L1llYXI+PFJlY051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=
</w:fldData>
        </w:fldChar>
      </w:r>
      <w:r w:rsidR="003E53BA">
        <w:instrText xml:space="preserve"> ADDIN EN.CITE.DATA </w:instrText>
      </w:r>
      <w:r w:rsidR="003E53BA">
        <w:fldChar w:fldCharType="end"/>
      </w:r>
      <w:r w:rsidR="00CB0D97">
        <w:fldChar w:fldCharType="separate"/>
      </w:r>
      <w:r w:rsidR="003E53BA">
        <w:rPr>
          <w:noProof/>
        </w:rPr>
        <w:t>(</w:t>
      </w:r>
      <w:r w:rsidR="003E53BA" w:rsidRPr="006B6799">
        <w:rPr>
          <w:noProof/>
          <w:sz w:val="16"/>
        </w:rPr>
        <w:t>Fu et al 2018</w:t>
      </w:r>
      <w:r w:rsidR="003E53BA">
        <w:rPr>
          <w:noProof/>
        </w:rPr>
        <w:t>)</w:t>
      </w:r>
      <w:r w:rsidR="00CB0D97">
        <w:fldChar w:fldCharType="end"/>
      </w:r>
      <w:r>
        <w:t>.</w:t>
      </w:r>
    </w:p>
    <w:p w14:paraId="50E01C97" w14:textId="531C0BDE" w:rsidR="0026737B" w:rsidRPr="00667DA9" w:rsidRDefault="0026737B" w:rsidP="00A01696">
      <w:pPr>
        <w:pStyle w:val="bullet"/>
        <w:rPr>
          <w:rFonts w:ascii="Times" w:eastAsiaTheme="minorHAnsi" w:hAnsi="Times"/>
          <w:sz w:val="13"/>
          <w:szCs w:val="13"/>
          <w:lang w:val="en-GB" w:eastAsia="en-GB"/>
        </w:rPr>
      </w:pPr>
      <w:r w:rsidRPr="00BD722E">
        <w:rPr>
          <w:i/>
        </w:rPr>
        <w:t>Vitamins C and E combined</w:t>
      </w:r>
      <w:r>
        <w:t xml:space="preserve">: Supplementation with vitamins C and E during pregnancy appears to reduce the risk of placental abruption </w:t>
      </w:r>
      <w:r w:rsidR="00D31DC7">
        <w:t>(</w:t>
      </w:r>
      <w:r w:rsidR="00D31DC7" w:rsidRPr="00B03B97">
        <w:rPr>
          <w:sz w:val="16"/>
          <w:szCs w:val="16"/>
        </w:rPr>
        <w:t xml:space="preserve">RR 0.64; 95% CI 0.44 to 0.93, 7 RCTs, n=14,922; high </w:t>
      </w:r>
      <w:r w:rsidR="00E60E1A">
        <w:rPr>
          <w:sz w:val="16"/>
          <w:szCs w:val="16"/>
        </w:rPr>
        <w:t>certainty</w:t>
      </w:r>
      <w:r w:rsidR="00D31DC7">
        <w:t xml:space="preserve">) </w:t>
      </w:r>
      <w:r w:rsidR="00BB58AE">
        <w:t>but</w:t>
      </w:r>
      <w:r>
        <w:t xml:space="preserve"> increase</w:t>
      </w:r>
      <w:r w:rsidR="00383168">
        <w:t>s</w:t>
      </w:r>
      <w:r>
        <w:t xml:space="preserve"> the risk of term </w:t>
      </w:r>
      <w:r w:rsidR="00BD722E">
        <w:t>prelabour rupture of the membranes</w:t>
      </w:r>
      <w:r w:rsidR="00CB0D97">
        <w:t xml:space="preserve"> </w:t>
      </w:r>
      <w:r w:rsidR="00D31DC7">
        <w:t>(</w:t>
      </w:r>
      <w:r w:rsidR="00D31DC7" w:rsidRPr="00B03B97">
        <w:rPr>
          <w:sz w:val="16"/>
          <w:szCs w:val="16"/>
        </w:rPr>
        <w:t>RR 1.77; 95% CI 1.37 to 2.28, 2 RCTs, n=2,504</w:t>
      </w:r>
      <w:r w:rsidR="00D31DC7">
        <w:t xml:space="preserve">) </w:t>
      </w:r>
      <w:r w:rsidR="00CB0D97">
        <w:fldChar w:fldCharType="begin"/>
      </w:r>
      <w:r w:rsidR="003E53BA">
        <w:instrText xml:space="preserve"> ADDIN EN.CITE &lt;EndNote&gt;&lt;Cite&gt;&lt;Author&gt;Rumbold&lt;/Author&gt;&lt;Year&gt;2015&lt;/Year&gt;&lt;RecNum&gt;1294&lt;/RecNum&gt;&lt;DisplayText&gt;(&lt;style font="Century Gothic" size="8"&gt;Rumbold et al 2015a&lt;/style&gt;)&lt;/DisplayText&gt;&lt;record&gt;&lt;rec-number&gt;1294&lt;/rec-number&gt;&lt;foreign-keys&gt;&lt;key app="EN" db-id="exvasrfx2dtraoesasxp2szsxa2df502592x" timestamp="1565223630"&gt;1294&lt;/key&gt;&lt;key app="ENWeb" db-id=""&gt;0&lt;/key&gt;&lt;/foreign-keys&gt;&lt;ref-type name="Journal Article"&gt;17&lt;/ref-type&gt;&lt;contributors&gt;&lt;authors&gt;&lt;author&gt;Rumbold, A.&lt;/author&gt;&lt;author&gt;Ota, E.&lt;/author&gt;&lt;author&gt;Hori, H.&lt;/author&gt;&lt;author&gt;Miyazaki, C.&lt;/author&gt;&lt;author&gt;Crowther, C. A.&lt;/author&gt;&lt;/authors&gt;&lt;/contributors&gt;&lt;auth-address&gt;The Robinson Research Institute, The University of Adelaide, Ground Floor, Norwich Centre, 55 King William Road, Adelaide, NT, Australia, SA 5006.&lt;/auth-address&gt;&lt;titles&gt;&lt;title&gt;Vitamin E supplementation in pregnancy&lt;/title&gt;&lt;secondary-title&gt;Cochrane Database Syst Rev&lt;/secondary-title&gt;&lt;/titles&gt;&lt;periodical&gt;&lt;full-title&gt;Cochrane Database Syst Rev&lt;/full-title&gt;&lt;/periodical&gt;&lt;pages&gt;CD004069&lt;/pages&gt;&lt;number&gt;9&lt;/number&gt;&lt;edition&gt;2015/09/08&lt;/edition&gt;&lt;keywords&gt;&lt;keyword&gt;Antioxidants/*administration &amp;amp; dosage/adverse effects&lt;/keyword&gt;&lt;keyword&gt;*Dietary Supplements/adverse effects&lt;/keyword&gt;&lt;keyword&gt;Female&lt;/keyword&gt;&lt;keyword&gt;Humans&lt;/keyword&gt;&lt;keyword&gt;Infant, Newborn&lt;/keyword&gt;&lt;keyword&gt;Infant, Small for Gestational Age&lt;/keyword&gt;&lt;keyword&gt;Pre-Eclampsia/*prevention &amp;amp; control&lt;/keyword&gt;&lt;keyword&gt;Pregnancy&lt;/keyword&gt;&lt;keyword&gt;Pregnancy Complications/prevention &amp;amp; control&lt;/keyword&gt;&lt;keyword&gt;Pregnancy Outcome&lt;/keyword&gt;&lt;keyword&gt;Randomized Controlled Trials as Topic&lt;/keyword&gt;&lt;keyword&gt;Vitamin E/*administration &amp;amp; dosage/adverse effects&lt;/keyword&gt;&lt;/keywords&gt;&lt;dates&gt;&lt;year&gt;2015&lt;/year&gt;&lt;pub-dates&gt;&lt;date&gt;Sep 7&lt;/date&gt;&lt;/pub-dates&gt;&lt;/dates&gt;&lt;isbn&gt;1469-493X (Electronic)&amp;#xD;1361-6137 (Linking)&lt;/isbn&gt;&lt;accession-num&gt;26343254&lt;/accession-num&gt;&lt;urls&gt;&lt;related-urls&gt;&lt;url&gt;https://www.ncbi.nlm.nih.gov/pubmed/26343254&lt;/url&gt;&lt;/related-urls&gt;&lt;/urls&gt;&lt;electronic-resource-num&gt;10.1002/14651858.CD004069.pub3&lt;/electronic-resource-num&gt;&lt;/record&gt;&lt;/Cite&gt;&lt;/EndNote&gt;</w:instrText>
      </w:r>
      <w:r w:rsidR="00CB0D97">
        <w:fldChar w:fldCharType="separate"/>
      </w:r>
      <w:r w:rsidR="003E53BA">
        <w:rPr>
          <w:noProof/>
        </w:rPr>
        <w:t>(</w:t>
      </w:r>
      <w:r w:rsidR="003E53BA" w:rsidRPr="006B6799">
        <w:rPr>
          <w:noProof/>
          <w:sz w:val="16"/>
        </w:rPr>
        <w:t>Rumbold et al 2015a</w:t>
      </w:r>
      <w:r w:rsidR="003E53BA">
        <w:rPr>
          <w:noProof/>
        </w:rPr>
        <w:t>)</w:t>
      </w:r>
      <w:r w:rsidR="00CB0D97">
        <w:fldChar w:fldCharType="end"/>
      </w:r>
      <w:r>
        <w:t>. It does not appear to affect other perinatal outcomes</w:t>
      </w:r>
      <w:r w:rsidR="00CB0D97">
        <w:t xml:space="preserve"> </w:t>
      </w:r>
      <w:r w:rsidR="00CB0D97">
        <w:fldChar w:fldCharType="begin">
          <w:fldData xml:space="preserve">PEVuZE5vdGU+PENpdGU+PEF1dGhvcj5CYWxvZ3VuPC9BdXRob3I+PFllYXI+MjAxNjwvWWVhcj48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</w:fldData>
        </w:fldChar>
      </w:r>
      <w:r w:rsidR="003E53BA">
        <w:instrText xml:space="preserve"> ADDIN EN.CITE </w:instrText>
      </w:r>
      <w:r w:rsidR="003E53BA">
        <w:fldChar w:fldCharType="begin">
          <w:fldData xml:space="preserve">PEVuZE5vdGU+PENpdGU+PEF1dGhvcj5CYWxvZ3VuPC9BdXRob3I+PFllYXI+MjAxNjwvWWVhcj48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</w:fldData>
        </w:fldChar>
      </w:r>
      <w:r w:rsidR="003E53BA">
        <w:instrText xml:space="preserve"> ADDIN EN.CITE.DATA </w:instrText>
      </w:r>
      <w:r w:rsidR="003E53BA">
        <w:fldChar w:fldCharType="end"/>
      </w:r>
      <w:r w:rsidR="00CB0D97">
        <w:fldChar w:fldCharType="separate"/>
      </w:r>
      <w:r w:rsidR="003E53BA">
        <w:rPr>
          <w:noProof/>
        </w:rPr>
        <w:t>(</w:t>
      </w:r>
      <w:r w:rsidR="003E53BA" w:rsidRPr="006B6799">
        <w:rPr>
          <w:noProof/>
          <w:sz w:val="16"/>
        </w:rPr>
        <w:t>Rumbold et al 2015a; Balogun et al 2016; Vahdaninia M. et al 2017; Fu et al 2018; Tenorio et al 2018</w:t>
      </w:r>
      <w:r w:rsidR="003E53BA">
        <w:rPr>
          <w:noProof/>
        </w:rPr>
        <w:t>)</w:t>
      </w:r>
      <w:r w:rsidR="00CB0D97">
        <w:fldChar w:fldCharType="end"/>
      </w:r>
      <w:r>
        <w:t>.</w:t>
      </w:r>
      <w:r w:rsidR="00E60E1A">
        <w:t xml:space="preserve"> Combined vitamins C and E may reduce the risk of preterm birth</w:t>
      </w:r>
      <w:r w:rsidR="00E60E1A" w:rsidRPr="00A01696">
        <w:t xml:space="preserve"> </w:t>
      </w:r>
      <w:r w:rsidR="00A01696" w:rsidRPr="00667DA9">
        <w:t>(</w:t>
      </w:r>
      <w:r w:rsidR="00A01696" w:rsidRPr="00667DA9">
        <w:rPr>
          <w:sz w:val="16"/>
          <w:szCs w:val="16"/>
        </w:rPr>
        <w:t>RR 0.76; 95% CI 0.58 to 0.99</w:t>
      </w:r>
      <w:r w:rsidR="00A01696" w:rsidRPr="00667DA9">
        <w:t xml:space="preserve">) </w:t>
      </w:r>
      <w:r w:rsidR="00E60E1A" w:rsidRPr="00A01696">
        <w:t>an</w:t>
      </w:r>
      <w:r w:rsidR="00E60E1A">
        <w:t xml:space="preserve">d placental abruption </w:t>
      </w:r>
      <w:r w:rsidR="00A01696" w:rsidRPr="00667DA9">
        <w:t>(</w:t>
      </w:r>
      <w:r w:rsidR="00A01696" w:rsidRPr="00667DA9">
        <w:rPr>
          <w:sz w:val="16"/>
          <w:szCs w:val="16"/>
        </w:rPr>
        <w:t>RR 0.09; 95% CI 0.00 to 0.87</w:t>
      </w:r>
      <w:r w:rsidR="00A01696" w:rsidRPr="00A01696">
        <w:t xml:space="preserve">) </w:t>
      </w:r>
      <w:r w:rsidR="00E60E1A" w:rsidRPr="00A01696">
        <w:t>in pre</w:t>
      </w:r>
      <w:r w:rsidR="00E60E1A">
        <w:t>gnant women who smoke</w:t>
      </w:r>
      <w:r w:rsidR="00A01696">
        <w:t xml:space="preserve"> </w:t>
      </w:r>
      <w:r w:rsidR="00A01696">
        <w:fldChar w:fldCharType="begin">
          <w:fldData xml:space="preserve">PEVuZE5vdGU+PENpdGU+PEF1dGhvcj5BYnJhbW92aWNpPC9BdXRob3I+PFllYXI+MjAxNTwvWWVh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</w:fldData>
        </w:fldChar>
      </w:r>
      <w:r w:rsidR="0020153B">
        <w:instrText xml:space="preserve"> ADDIN EN.CITE </w:instrText>
      </w:r>
      <w:r w:rsidR="0020153B">
        <w:fldChar w:fldCharType="begin">
          <w:fldData xml:space="preserve">PEVuZE5vdGU+PENpdGU+PEF1dGhvcj5BYnJhbW92aWNpPC9BdXRob3I+PFllYXI+MjAxNTwvWWVh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</w:fldData>
        </w:fldChar>
      </w:r>
      <w:r w:rsidR="0020153B">
        <w:instrText xml:space="preserve"> ADDIN EN.CITE.DATA </w:instrText>
      </w:r>
      <w:r w:rsidR="0020153B">
        <w:fldChar w:fldCharType="end"/>
      </w:r>
      <w:r w:rsidR="00A01696">
        <w:fldChar w:fldCharType="separate"/>
      </w:r>
      <w:r w:rsidR="0020153B">
        <w:rPr>
          <w:noProof/>
        </w:rPr>
        <w:t>(</w:t>
      </w:r>
      <w:r w:rsidR="0020153B" w:rsidRPr="0076549F">
        <w:rPr>
          <w:noProof/>
          <w:sz w:val="16"/>
        </w:rPr>
        <w:t>Abramovici et al 2015</w:t>
      </w:r>
      <w:r w:rsidR="0020153B">
        <w:rPr>
          <w:noProof/>
        </w:rPr>
        <w:t>)</w:t>
      </w:r>
      <w:r w:rsidR="00A01696">
        <w:fldChar w:fldCharType="end"/>
      </w:r>
      <w:r w:rsidR="00A01696">
        <w:t>.</w:t>
      </w:r>
    </w:p>
    <w:p w14:paraId="13DCEB6F" w14:textId="6246E247" w:rsidR="0026737B" w:rsidRDefault="0026737B" w:rsidP="0026737B">
      <w:pPr>
        <w:pStyle w:val="bullet"/>
      </w:pPr>
      <w:r w:rsidRPr="00BD722E">
        <w:rPr>
          <w:i/>
        </w:rPr>
        <w:t>Vitamin A</w:t>
      </w:r>
      <w:r>
        <w:t>: The evidence does not support vitamin A supplementation for the prevention of fetal loss</w:t>
      </w:r>
      <w:r w:rsidR="00CB0D97">
        <w:t xml:space="preserve"> </w:t>
      </w:r>
      <w:r w:rsidR="003E356F">
        <w:t>(</w:t>
      </w:r>
      <w:r w:rsidR="003E356F" w:rsidRPr="001454B3">
        <w:rPr>
          <w:sz w:val="16"/>
          <w:szCs w:val="16"/>
        </w:rPr>
        <w:t>RR</w:t>
      </w:r>
      <w:r w:rsidR="003E356F">
        <w:rPr>
          <w:sz w:val="16"/>
          <w:szCs w:val="16"/>
        </w:rPr>
        <w:t> </w:t>
      </w:r>
      <w:r w:rsidR="003E356F" w:rsidRPr="001454B3">
        <w:rPr>
          <w:sz w:val="16"/>
          <w:szCs w:val="16"/>
        </w:rPr>
        <w:t>1.05; 95%CI 0.90 to 1.23; 3 RCTs; n=52,480</w:t>
      </w:r>
      <w:r w:rsidR="003E356F">
        <w:t xml:space="preserve">) </w:t>
      </w:r>
      <w:r w:rsidR="00CB0D97">
        <w:fldChar w:fldCharType="begin">
          <w:fldData xml:space="preserve">PEVuZE5vdGU+PENpdGU+PEF1dGhvcj5CYWxvZ3VuPC9BdXRob3I+PFllYXI+MjAxNjwvWWVhcj48
UmVjTnVtPjEyNzY8L1JlY051bT48RGlzcGxheVRleHQ+KDxzdHlsZSBmb250PSJDZW50dXJ5IEdv
dGhpYyIgc2l6ZT0iOCI+QmFsb2d1biBldCBhbCAyMDE2PC9zdHlsZT4p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3E53BA">
        <w:instrText xml:space="preserve"> ADDIN EN.CITE </w:instrText>
      </w:r>
      <w:r w:rsidR="003E53BA">
        <w:fldChar w:fldCharType="begin">
          <w:fldData xml:space="preserve">PEVuZE5vdGU+PENpdGU+PEF1dGhvcj5CYWxvZ3VuPC9BdXRob3I+PFllYXI+MjAxNjwvWWVhcj48
UmVjTnVtPjEyNzY8L1JlY051bT48RGlzcGxheVRleHQ+KDxzdHlsZSBmb250PSJDZW50dXJ5IEdv
dGhpYyIgc2l6ZT0iOCI+QmFsb2d1biBldCBhbCAyMDE2PC9zdHlsZT4p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3E53BA">
        <w:instrText xml:space="preserve"> ADDIN EN.CITE.DATA </w:instrText>
      </w:r>
      <w:r w:rsidR="003E53BA">
        <w:fldChar w:fldCharType="end"/>
      </w:r>
      <w:r w:rsidR="00CB0D97">
        <w:fldChar w:fldCharType="separate"/>
      </w:r>
      <w:r w:rsidR="003E53BA">
        <w:rPr>
          <w:noProof/>
        </w:rPr>
        <w:t>(</w:t>
      </w:r>
      <w:r w:rsidR="003E53BA" w:rsidRPr="006B6799">
        <w:rPr>
          <w:noProof/>
          <w:sz w:val="16"/>
        </w:rPr>
        <w:t>Balogun et al 2016</w:t>
      </w:r>
      <w:r w:rsidR="003E53BA">
        <w:rPr>
          <w:noProof/>
        </w:rPr>
        <w:t>)</w:t>
      </w:r>
      <w:r w:rsidR="00CB0D97">
        <w:fldChar w:fldCharType="end"/>
      </w:r>
      <w:r>
        <w:t>, maternal mortality</w:t>
      </w:r>
      <w:r w:rsidR="003E356F">
        <w:t xml:space="preserve"> (</w:t>
      </w:r>
      <w:r w:rsidR="003E356F" w:rsidRPr="001454B3">
        <w:rPr>
          <w:sz w:val="16"/>
          <w:szCs w:val="16"/>
        </w:rPr>
        <w:t xml:space="preserve">RR 0.88; 95%CI 0.65 to 1.20; 4 RCTs; n=154,039; high </w:t>
      </w:r>
      <w:r w:rsidR="00E60E1A">
        <w:rPr>
          <w:sz w:val="16"/>
          <w:szCs w:val="16"/>
        </w:rPr>
        <w:t>certainty</w:t>
      </w:r>
      <w:r w:rsidR="003E356F">
        <w:t>)</w:t>
      </w:r>
      <w:r>
        <w:t xml:space="preserve">, perinatal mortality </w:t>
      </w:r>
      <w:r w:rsidR="003E356F">
        <w:t>(</w:t>
      </w:r>
      <w:r w:rsidR="003E356F" w:rsidRPr="001454B3">
        <w:rPr>
          <w:sz w:val="16"/>
          <w:szCs w:val="16"/>
        </w:rPr>
        <w:t xml:space="preserve">RR 1.01; 95%CI 0.95 to 1.07; 1 RCT, n=76,178; high </w:t>
      </w:r>
      <w:r w:rsidR="00E60E1A">
        <w:rPr>
          <w:sz w:val="16"/>
          <w:szCs w:val="16"/>
        </w:rPr>
        <w:t>certainty</w:t>
      </w:r>
      <w:r w:rsidR="003E356F">
        <w:t xml:space="preserve">) </w:t>
      </w:r>
      <w:r>
        <w:t>or preterm birth</w:t>
      </w:r>
      <w:r w:rsidR="00CB0D97">
        <w:t xml:space="preserve"> </w:t>
      </w:r>
      <w:r w:rsidR="003E356F">
        <w:t>(</w:t>
      </w:r>
      <w:r w:rsidR="003E356F" w:rsidRPr="001454B3">
        <w:rPr>
          <w:sz w:val="16"/>
          <w:szCs w:val="16"/>
        </w:rPr>
        <w:t xml:space="preserve">RR 0.98; 95%CI 0.94 to 1.01; 5 RCTs, n=48,007; high </w:t>
      </w:r>
      <w:r w:rsidR="00E60E1A">
        <w:rPr>
          <w:sz w:val="16"/>
          <w:szCs w:val="16"/>
        </w:rPr>
        <w:t>certainty</w:t>
      </w:r>
      <w:r w:rsidR="003E356F">
        <w:t xml:space="preserve">) </w:t>
      </w:r>
      <w:r w:rsidR="00CB0D97">
        <w:fldChar w:fldCharType="begin">
          <w:fldData xml:space="preserve">PEVuZE5vdGU+PENpdGU+PEF1dGhvcj5NY0NhdWxleTwvQXV0aG9yPjxZZWFyPjIwMTU8L1llYXI+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</w:fldData>
        </w:fldChar>
      </w:r>
      <w:r w:rsidR="003E53BA">
        <w:instrText xml:space="preserve"> ADDIN EN.CITE </w:instrText>
      </w:r>
      <w:r w:rsidR="003E53BA">
        <w:fldChar w:fldCharType="begin">
          <w:fldData xml:space="preserve">PEVuZE5vdGU+PENpdGU+PEF1dGhvcj5NY0NhdWxleTwvQXV0aG9yPjxZZWFyPjIwMTU8L1llYXI+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</w:fldData>
        </w:fldChar>
      </w:r>
      <w:r w:rsidR="003E53BA">
        <w:instrText xml:space="preserve"> ADDIN EN.CITE.DATA </w:instrText>
      </w:r>
      <w:r w:rsidR="003E53BA">
        <w:fldChar w:fldCharType="end"/>
      </w:r>
      <w:r w:rsidR="00CB0D97">
        <w:fldChar w:fldCharType="separate"/>
      </w:r>
      <w:r w:rsidR="003E53BA">
        <w:rPr>
          <w:noProof/>
        </w:rPr>
        <w:t>(</w:t>
      </w:r>
      <w:r w:rsidR="003E53BA" w:rsidRPr="006B6799">
        <w:rPr>
          <w:noProof/>
          <w:sz w:val="16"/>
        </w:rPr>
        <w:t>McCauley et al 2015</w:t>
      </w:r>
      <w:r w:rsidR="003E53BA">
        <w:rPr>
          <w:noProof/>
        </w:rPr>
        <w:t>)</w:t>
      </w:r>
      <w:r w:rsidR="00CB0D97">
        <w:fldChar w:fldCharType="end"/>
      </w:r>
      <w:r>
        <w:t>. The evidence on the role of vitamin A supplementation in reducing risk of maternal</w:t>
      </w:r>
      <w:r w:rsidR="00BD722E">
        <w:t xml:space="preserve"> clinical infection </w:t>
      </w:r>
      <w:r w:rsidR="00D31DC7">
        <w:t>(</w:t>
      </w:r>
      <w:r w:rsidR="00BC230A" w:rsidRPr="001454B3">
        <w:rPr>
          <w:sz w:val="16"/>
          <w:szCs w:val="16"/>
        </w:rPr>
        <w:t>RR</w:t>
      </w:r>
      <w:r w:rsidR="00BC230A">
        <w:rPr>
          <w:sz w:val="16"/>
          <w:szCs w:val="16"/>
        </w:rPr>
        <w:t> </w:t>
      </w:r>
      <w:r w:rsidR="00D31DC7" w:rsidRPr="001454B3">
        <w:rPr>
          <w:sz w:val="16"/>
          <w:szCs w:val="16"/>
        </w:rPr>
        <w:t xml:space="preserve">0.45; 95%CI 0.20 to 0.99; 5 RCTs; n=17,313; low </w:t>
      </w:r>
      <w:r w:rsidR="00E60E1A">
        <w:rPr>
          <w:sz w:val="16"/>
          <w:szCs w:val="16"/>
        </w:rPr>
        <w:t>certainty</w:t>
      </w:r>
      <w:r w:rsidR="00D31DC7">
        <w:t xml:space="preserve">) </w:t>
      </w:r>
      <w:r w:rsidR="00BD722E">
        <w:t xml:space="preserve">and </w:t>
      </w:r>
      <w:r w:rsidR="00233647">
        <w:t xml:space="preserve">preventing </w:t>
      </w:r>
      <w:r w:rsidR="00BD722E">
        <w:t>anaemia</w:t>
      </w:r>
      <w:r w:rsidR="00D31DC7">
        <w:t xml:space="preserve"> </w:t>
      </w:r>
      <w:r w:rsidR="00D31DC7" w:rsidRPr="00BE043C">
        <w:t>(</w:t>
      </w:r>
      <w:r w:rsidR="00D31DC7" w:rsidRPr="001454B3">
        <w:rPr>
          <w:sz w:val="16"/>
          <w:szCs w:val="16"/>
        </w:rPr>
        <w:t xml:space="preserve">RR 0.64; 95%CI 0.43 to 0.94; 3 RCTs; n=15,649; moderate </w:t>
      </w:r>
      <w:r w:rsidR="00E60E1A">
        <w:rPr>
          <w:sz w:val="16"/>
          <w:szCs w:val="16"/>
        </w:rPr>
        <w:t>certainty</w:t>
      </w:r>
      <w:r w:rsidR="00D31DC7">
        <w:t>)</w:t>
      </w:r>
      <w:r w:rsidR="00F63516">
        <w:t xml:space="preserve"> </w:t>
      </w:r>
      <w:r w:rsidR="00F63516">
        <w:fldChar w:fldCharType="begin">
          <w:fldData xml:space="preserve">PEVuZE5vdGU+PENpdGU+PEF1dGhvcj5NY0NhdWxleTwvQXV0aG9yPjxZZWFyPjIwMTU8L1llYXI+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</w:fldData>
        </w:fldChar>
      </w:r>
      <w:r w:rsidR="00F63516">
        <w:instrText xml:space="preserve"> ADDIN EN.CITE </w:instrText>
      </w:r>
      <w:r w:rsidR="00F63516">
        <w:fldChar w:fldCharType="begin">
          <w:fldData xml:space="preserve">PEVuZE5vdGU+PENpdGU+PEF1dGhvcj5NY0NhdWxleTwvQXV0aG9yPjxZZWFyPjIwMTU8L1llYXI+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</w:fldData>
        </w:fldChar>
      </w:r>
      <w:r w:rsidR="00F63516">
        <w:instrText xml:space="preserve"> ADDIN EN.CITE.DATA </w:instrText>
      </w:r>
      <w:r w:rsidR="00F63516">
        <w:fldChar w:fldCharType="end"/>
      </w:r>
      <w:r w:rsidR="00F63516">
        <w:fldChar w:fldCharType="separate"/>
      </w:r>
      <w:r w:rsidR="00F63516">
        <w:rPr>
          <w:noProof/>
        </w:rPr>
        <w:t>(</w:t>
      </w:r>
      <w:r w:rsidR="00F63516" w:rsidRPr="006B6799">
        <w:rPr>
          <w:noProof/>
          <w:sz w:val="16"/>
        </w:rPr>
        <w:t>McCauley et al 2015</w:t>
      </w:r>
      <w:r w:rsidR="00F63516">
        <w:rPr>
          <w:noProof/>
        </w:rPr>
        <w:t>)</w:t>
      </w:r>
      <w:r w:rsidR="00F63516">
        <w:fldChar w:fldCharType="end"/>
      </w:r>
      <w:r w:rsidR="00F63516">
        <w:t xml:space="preserve"> </w:t>
      </w:r>
      <w:r>
        <w:t xml:space="preserve">may not be generalisable to the Australian context. </w:t>
      </w:r>
    </w:p>
    <w:p w14:paraId="2F2B4E21" w14:textId="546397B5" w:rsidR="00F816FE" w:rsidRPr="0012730D" w:rsidRDefault="00384215" w:rsidP="00F816FE">
      <w:pPr>
        <w:pStyle w:val="Recsheader"/>
      </w:pPr>
      <w:r>
        <w:t>Evidence-based r</w:t>
      </w:r>
      <w:r w:rsidRPr="0012730D">
        <w:t xml:space="preserve">ecommendation </w:t>
      </w:r>
      <w:r w:rsidR="00F816FE" w:rsidRPr="0012730D">
        <w:tab/>
      </w:r>
    </w:p>
    <w:p w14:paraId="2B61147E" w14:textId="606811F7" w:rsidR="00F816FE" w:rsidRDefault="00F816FE" w:rsidP="00F816FE">
      <w:pPr>
        <w:pStyle w:val="Recs"/>
      </w:pPr>
      <w:r w:rsidRPr="0012730D">
        <w:t>A</w:t>
      </w:r>
      <w:r w:rsidR="00ED15B5">
        <w:t>dvise women that taking vitamin</w:t>
      </w:r>
      <w:r w:rsidRPr="0012730D">
        <w:t xml:space="preserve"> A, C or E supplement</w:t>
      </w:r>
      <w:r w:rsidRPr="00C849BE">
        <w:t xml:space="preserve">s is </w:t>
      </w:r>
      <w:r w:rsidR="006F4C2B" w:rsidRPr="00C849BE">
        <w:t xml:space="preserve">of </w:t>
      </w:r>
      <w:r w:rsidR="00233647" w:rsidRPr="00C849BE">
        <w:t>little</w:t>
      </w:r>
      <w:r w:rsidRPr="00C849BE">
        <w:t xml:space="preserve"> </w:t>
      </w:r>
      <w:r w:rsidR="00043A85" w:rsidRPr="00C849BE">
        <w:t xml:space="preserve">or no </w:t>
      </w:r>
      <w:r w:rsidRPr="00C849BE">
        <w:t>benef</w:t>
      </w:r>
      <w:r w:rsidRPr="0012730D">
        <w:t>it in pregnancy and may cause harm.</w:t>
      </w:r>
    </w:p>
    <w:p w14:paraId="4F47FFCA" w14:textId="77777777" w:rsidR="00F816FE" w:rsidRDefault="00F816FE" w:rsidP="00F816FE">
      <w:pPr>
        <w:pStyle w:val="Heading3"/>
      </w:pPr>
      <w:bookmarkStart w:id="50" w:name="_Ref484508258"/>
      <w:r>
        <w:t>Minerals</w:t>
      </w:r>
      <w:bookmarkEnd w:id="50"/>
    </w:p>
    <w:p w14:paraId="1A696B4E" w14:textId="77777777" w:rsidR="003778AB" w:rsidRDefault="003778AB" w:rsidP="003778AB">
      <w:pPr>
        <w:pStyle w:val="Heading4"/>
      </w:pPr>
      <w:r>
        <w:t>Iron</w:t>
      </w:r>
    </w:p>
    <w:p w14:paraId="4DA10BC4" w14:textId="77777777" w:rsidR="00ED15B5" w:rsidRDefault="00ED15B5" w:rsidP="00ED15B5">
      <w:pPr>
        <w:pStyle w:val="Heading5"/>
      </w:pPr>
      <w:r>
        <w:t>Background</w:t>
      </w:r>
    </w:p>
    <w:p w14:paraId="08E5103B" w14:textId="13861F54" w:rsidR="00ED15B5" w:rsidRPr="00CF46E4" w:rsidRDefault="00ED15B5" w:rsidP="00ED15B5">
      <w:r>
        <w:t>Australian studies have investigated rates of iron supplementation, intake and anaemia among Au</w:t>
      </w:r>
      <w:r w:rsidR="00F10E8B">
        <w:t xml:space="preserve">stralian women during pregnancy. In an Australian cohort study </w:t>
      </w:r>
      <w:r w:rsidR="00F10E8B">
        <w:fldChar w:fldCharType="begin">
          <w:fldData xml:space="preserve">PEVuZE5vdGU+PENpdGU+PEF1dGhvcj5MaXZvY2s8L0F1dGhvcj48WWVhcj4yMDE3PC9ZZWFyPjxS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</w:fldData>
        </w:fldChar>
      </w:r>
      <w:r w:rsidR="00F10E8B">
        <w:instrText xml:space="preserve"> ADDIN EN.CITE </w:instrText>
      </w:r>
      <w:r w:rsidR="00F10E8B">
        <w:fldChar w:fldCharType="begin">
          <w:fldData xml:space="preserve">PEVuZE5vdGU+PENpdGU+PEF1dGhvcj5MaXZvY2s8L0F1dGhvcj48WWVhcj4yMDE3PC9ZZWFyPjxS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</w:fldData>
        </w:fldChar>
      </w:r>
      <w:r w:rsidR="00F10E8B">
        <w:instrText xml:space="preserve"> ADDIN EN.CITE.DATA </w:instrText>
      </w:r>
      <w:r w:rsidR="00F10E8B">
        <w:fldChar w:fldCharType="end"/>
      </w:r>
      <w:r w:rsidR="00F10E8B">
        <w:fldChar w:fldCharType="separate"/>
      </w:r>
      <w:r w:rsidR="00F10E8B">
        <w:rPr>
          <w:noProof/>
        </w:rPr>
        <w:t>(</w:t>
      </w:r>
      <w:r w:rsidR="00F10E8B" w:rsidRPr="00AA6B1A">
        <w:rPr>
          <w:noProof/>
          <w:sz w:val="16"/>
        </w:rPr>
        <w:t>Livock et al 2017</w:t>
      </w:r>
      <w:r w:rsidR="00F10E8B">
        <w:rPr>
          <w:noProof/>
        </w:rPr>
        <w:t>)</w:t>
      </w:r>
      <w:r w:rsidR="00F10E8B">
        <w:fldChar w:fldCharType="end"/>
      </w:r>
      <w:r w:rsidR="00F10E8B">
        <w:t xml:space="preserve"> 68-82% of women did not meet the</w:t>
      </w:r>
      <w:r w:rsidR="00F10E8B" w:rsidRPr="00737BD8">
        <w:t xml:space="preserve"> recommended daily intake level</w:t>
      </w:r>
      <w:r w:rsidR="00F10E8B">
        <w:t xml:space="preserve"> for iron; c</w:t>
      </w:r>
      <w:r w:rsidR="00F10E8B" w:rsidRPr="00737BD8">
        <w:t xml:space="preserve">onversely, </w:t>
      </w:r>
      <w:r w:rsidR="00F10E8B">
        <w:t>11-24</w:t>
      </w:r>
      <w:r w:rsidR="00F10E8B" w:rsidRPr="00737BD8">
        <w:t xml:space="preserve">% of women consumed beyond the recommended upper limit for </w:t>
      </w:r>
      <w:r w:rsidR="00F10E8B">
        <w:t xml:space="preserve">iron. Australian cross-sectional studies have found </w:t>
      </w:r>
      <w:r w:rsidR="00AA6B1A">
        <w:t>that levels of iron-only supplementation are relatively low in general (7</w:t>
      </w:r>
      <w:r w:rsidR="00233647">
        <w:t>-</w:t>
      </w:r>
      <w:r w:rsidR="00AA6B1A">
        <w:t xml:space="preserve">30%) </w:t>
      </w:r>
      <w:r w:rsidR="00AA6B1A">
        <w:fldChar w:fldCharType="begin">
          <w:fldData xml:space="preserve">PEVuZE5vdGU+PENpdGU+PEF1dGhvcj5TaGFuZDwvQXV0aG9yPjxZZWFyPjIwMTY8L1llYXI+PFJl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</w:fldData>
        </w:fldChar>
      </w:r>
      <w:r w:rsidR="00AA6B1A">
        <w:instrText xml:space="preserve"> ADDIN EN.CITE </w:instrText>
      </w:r>
      <w:r w:rsidR="00AA6B1A">
        <w:fldChar w:fldCharType="begin">
          <w:fldData xml:space="preserve">PEVuZE5vdGU+PENpdGU+PEF1dGhvcj5TaGFuZDwvQXV0aG9yPjxZZWFyPjIwMTY8L1llYXI+PFJl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</w:fldData>
        </w:fldChar>
      </w:r>
      <w:r w:rsidR="00AA6B1A">
        <w:instrText xml:space="preserve"> ADDIN EN.CITE.DATA </w:instrText>
      </w:r>
      <w:r w:rsidR="00AA6B1A">
        <w:fldChar w:fldCharType="end"/>
      </w:r>
      <w:r w:rsidR="00AA6B1A">
        <w:fldChar w:fldCharType="separate"/>
      </w:r>
      <w:r w:rsidR="00AA6B1A">
        <w:rPr>
          <w:noProof/>
        </w:rPr>
        <w:t>(</w:t>
      </w:r>
      <w:r w:rsidR="00AA6B1A" w:rsidRPr="00AA6B1A">
        <w:rPr>
          <w:noProof/>
          <w:sz w:val="16"/>
        </w:rPr>
        <w:t>Chatterjee et al 2016; Shand et al 2016</w:t>
      </w:r>
      <w:r w:rsidR="00AA6B1A">
        <w:rPr>
          <w:noProof/>
        </w:rPr>
        <w:t>)</w:t>
      </w:r>
      <w:r w:rsidR="00AA6B1A">
        <w:fldChar w:fldCharType="end"/>
      </w:r>
      <w:r w:rsidR="00AA6B1A">
        <w:t xml:space="preserve"> and among women with diagnosed iron deficiency (65%) or with diagnosed anaemia (62%)</w:t>
      </w:r>
      <w:r w:rsidR="0091634E">
        <w:t xml:space="preserve"> </w:t>
      </w:r>
      <w:r w:rsidR="00AA6B1A">
        <w:fldChar w:fldCharType="begin">
          <w:fldData xml:space="preserve">PEVuZE5vdGU+PENpdGU+PEF1dGhvcj5DaGF0dGVyamVlPC9BdXRob3I+PFllYXI+MjAxNjwvWWVh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==
</w:fldData>
        </w:fldChar>
      </w:r>
      <w:r w:rsidR="00AA6B1A">
        <w:instrText xml:space="preserve"> ADDIN EN.CITE </w:instrText>
      </w:r>
      <w:r w:rsidR="00AA6B1A">
        <w:fldChar w:fldCharType="begin">
          <w:fldData xml:space="preserve">PEVuZE5vdGU+PENpdGU+PEF1dGhvcj5DaGF0dGVyamVlPC9BdXRob3I+PFllYXI+MjAxNjwvWWVh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==
</w:fldData>
        </w:fldChar>
      </w:r>
      <w:r w:rsidR="00AA6B1A">
        <w:instrText xml:space="preserve"> ADDIN EN.CITE.DATA </w:instrText>
      </w:r>
      <w:r w:rsidR="00AA6B1A">
        <w:fldChar w:fldCharType="end"/>
      </w:r>
      <w:r w:rsidR="00AA6B1A">
        <w:fldChar w:fldCharType="separate"/>
      </w:r>
      <w:r w:rsidR="00AA6B1A">
        <w:rPr>
          <w:noProof/>
        </w:rPr>
        <w:t>(</w:t>
      </w:r>
      <w:r w:rsidR="00AA6B1A" w:rsidRPr="00AA6B1A">
        <w:rPr>
          <w:noProof/>
          <w:sz w:val="16"/>
        </w:rPr>
        <w:t>Chatterjee et al 2016</w:t>
      </w:r>
      <w:r w:rsidR="00AA6B1A">
        <w:rPr>
          <w:noProof/>
        </w:rPr>
        <w:t>)</w:t>
      </w:r>
      <w:r w:rsidR="00AA6B1A">
        <w:fldChar w:fldCharType="end"/>
      </w:r>
      <w:r w:rsidR="00AA6B1A">
        <w:t>.</w:t>
      </w:r>
    </w:p>
    <w:p w14:paraId="295DFF8F" w14:textId="50252B7A" w:rsidR="00F10E8B" w:rsidRDefault="00D71F90" w:rsidP="00AA6B1A">
      <w:r>
        <w:t xml:space="preserve">Studies among Aboriginal and Torres Strait Islander women have found very low levels of women meeting the </w:t>
      </w:r>
      <w:r w:rsidR="00F10E8B">
        <w:t xml:space="preserve">estimated average requirement for iron in some areas </w:t>
      </w:r>
      <w:r w:rsidR="00F10E8B">
        <w:fldChar w:fldCharType="begin">
          <w:fldData xml:space="preserve">PEVuZE5vdGU+PENpdGU+PEF1dGhvcj5MZWU8L0F1dGhvcj48WWVhcj4yMDE4PC9ZZWFyPjxSZWNO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</w:fldData>
        </w:fldChar>
      </w:r>
      <w:r w:rsidR="00F10E8B">
        <w:instrText xml:space="preserve"> ADDIN EN.CITE </w:instrText>
      </w:r>
      <w:r w:rsidR="00F10E8B">
        <w:fldChar w:fldCharType="begin">
          <w:fldData xml:space="preserve">PEVuZE5vdGU+PENpdGU+PEF1dGhvcj5MZWU8L0F1dGhvcj48WWVhcj4yMDE4PC9ZZWFyPjxSZWNO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</w:fldData>
        </w:fldChar>
      </w:r>
      <w:r w:rsidR="00F10E8B">
        <w:instrText xml:space="preserve"> ADDIN EN.CITE.DATA </w:instrText>
      </w:r>
      <w:r w:rsidR="00F10E8B">
        <w:fldChar w:fldCharType="end"/>
      </w:r>
      <w:r w:rsidR="00F10E8B">
        <w:fldChar w:fldCharType="separate"/>
      </w:r>
      <w:r w:rsidR="00F10E8B">
        <w:rPr>
          <w:noProof/>
        </w:rPr>
        <w:t>(</w:t>
      </w:r>
      <w:r w:rsidR="00F10E8B" w:rsidRPr="00AA6B1A">
        <w:rPr>
          <w:noProof/>
          <w:sz w:val="16"/>
        </w:rPr>
        <w:t>Lee et al 2018c</w:t>
      </w:r>
      <w:r w:rsidR="00F10E8B">
        <w:rPr>
          <w:noProof/>
        </w:rPr>
        <w:t>)</w:t>
      </w:r>
      <w:r w:rsidR="00F10E8B">
        <w:fldChar w:fldCharType="end"/>
      </w:r>
      <w:r w:rsidR="00F10E8B">
        <w:t xml:space="preserve"> and high levels of iron deficiency and anaemia </w:t>
      </w:r>
      <w:r w:rsidR="00F10E8B">
        <w:fldChar w:fldCharType="begin">
          <w:fldData xml:space="preserve">PEVuZE5vdGU+PENpdGU+PEF1dGhvcj5MZW9uYXJkPC9BdXRob3I+PFllYXI+MjAxODwvWWVhcj48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==
</w:fldData>
        </w:fldChar>
      </w:r>
      <w:r w:rsidR="00F10E8B">
        <w:instrText xml:space="preserve"> ADDIN EN.CITE </w:instrText>
      </w:r>
      <w:r w:rsidR="00F10E8B">
        <w:fldChar w:fldCharType="begin">
          <w:fldData xml:space="preserve">PEVuZE5vdGU+PENpdGU+PEF1dGhvcj5MZW9uYXJkPC9BdXRob3I+PFllYXI+MjAxODwvWWVhcj48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==
</w:fldData>
        </w:fldChar>
      </w:r>
      <w:r w:rsidR="00F10E8B">
        <w:instrText xml:space="preserve"> ADDIN EN.CITE.DATA </w:instrText>
      </w:r>
      <w:r w:rsidR="00F10E8B">
        <w:fldChar w:fldCharType="end"/>
      </w:r>
      <w:r w:rsidR="00F10E8B">
        <w:fldChar w:fldCharType="separate"/>
      </w:r>
      <w:r w:rsidR="00F10E8B">
        <w:rPr>
          <w:noProof/>
        </w:rPr>
        <w:t>(</w:t>
      </w:r>
      <w:r w:rsidR="00F10E8B" w:rsidRPr="00AA6B1A">
        <w:rPr>
          <w:noProof/>
          <w:sz w:val="16"/>
        </w:rPr>
        <w:t>Leonard et al 2018</w:t>
      </w:r>
      <w:r w:rsidR="00F10E8B">
        <w:rPr>
          <w:noProof/>
        </w:rPr>
        <w:t>)</w:t>
      </w:r>
      <w:r w:rsidR="00F10E8B">
        <w:fldChar w:fldCharType="end"/>
      </w:r>
      <w:r w:rsidR="00F10E8B">
        <w:t>.</w:t>
      </w:r>
    </w:p>
    <w:p w14:paraId="73A72DDC" w14:textId="287DAE58" w:rsidR="000D528C" w:rsidRDefault="000D528C" w:rsidP="00AA6B1A">
      <w:r w:rsidRPr="00CC52F7">
        <w:t xml:space="preserve">Iron-rich staple foods </w:t>
      </w:r>
      <w:r>
        <w:t xml:space="preserve">(such as meat, seafood, poultry, legumes, wholegrains) </w:t>
      </w:r>
      <w:r w:rsidRPr="00CC52F7">
        <w:t xml:space="preserve">can help women reach dietary targets for iron </w:t>
      </w:r>
      <w:r w:rsidRPr="00CC52F7">
        <w:fldChar w:fldCharType="begin">
          <w:fldData xml:space="preserve">PEVuZE5vdGU+PENpdGU+PEF1dGhvcj5Cb2toYXJpPC9BdXRob3I+PFllYXI+MjAxMjwvWWVhcj48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</w:fldData>
        </w:fldChar>
      </w:r>
      <w:r>
        <w:instrText xml:space="preserve"> ADDIN EN.CITE </w:instrText>
      </w:r>
      <w:r>
        <w:fldChar w:fldCharType="begin">
          <w:fldData xml:space="preserve">PEVuZE5vdGU+PENpdGU+PEF1dGhvcj5Cb2toYXJpPC9BdXRob3I+PFllYXI+MjAxMjwvWWVhcj48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</w:fldData>
        </w:fldChar>
      </w:r>
      <w:r>
        <w:instrText xml:space="preserve"> ADDIN EN.CITE.DATA </w:instrText>
      </w:r>
      <w:r>
        <w:fldChar w:fldCharType="end"/>
      </w:r>
      <w:r w:rsidRPr="00CC52F7">
        <w:fldChar w:fldCharType="separate"/>
      </w:r>
      <w:r>
        <w:rPr>
          <w:noProof/>
        </w:rPr>
        <w:t>(</w:t>
      </w:r>
      <w:r w:rsidRPr="006B6799">
        <w:rPr>
          <w:noProof/>
          <w:sz w:val="16"/>
        </w:rPr>
        <w:t>Bokhari et al 2012</w:t>
      </w:r>
      <w:r>
        <w:rPr>
          <w:noProof/>
        </w:rPr>
        <w:t>)</w:t>
      </w:r>
      <w:r w:rsidRPr="00CC52F7">
        <w:fldChar w:fldCharType="end"/>
      </w:r>
      <w:r w:rsidRPr="00CC52F7">
        <w:t xml:space="preserve">. Absorption is aided by vitamin C and limited by tea and coffee </w:t>
      </w:r>
      <w:r w:rsidRPr="00CC52F7">
        <w:fldChar w:fldCharType="begin"/>
      </w:r>
      <w:r>
        <w:instrText xml:space="preserve"> ADDIN EN.CITE &lt;EndNote&gt;&lt;Cite&gt;&lt;Author&gt;Marsh&lt;/Author&gt;&lt;Year&gt;2009&lt;/Year&gt;&lt;RecNum&gt;8356&lt;/RecNum&gt;&lt;DisplayText&gt;(&lt;style font="Century Gothic" size="8"&gt;Marsh et al 2009&lt;/style&gt;)&lt;/DisplayText&gt;&lt;record&gt;&lt;rec-number&gt;8356&lt;/rec-number&gt;&lt;foreign-keys&gt;&lt;key app="EN" db-id="vzsv50d9v5f5a2ep2afp0df9fzwzd5pz0wts"&gt;8356&lt;/key&gt;&lt;/foreign-keys&gt;&lt;ref-type name="Journal Article"&gt;17&lt;/ref-type&gt;&lt;contributors&gt;&lt;authors&gt;&lt;author&gt;Marsh, K.&lt;/author&gt;&lt;author&gt;Zeuschner, C.&lt;/author&gt;&lt;author&gt;Saunders, A.&lt;/author&gt;&lt;author&gt;Reid, M.&lt;/author&gt;&lt;/authors&gt;&lt;/contributors&gt;&lt;auth-address&gt;Northside Nutrition &amp;amp; Dietetics, Sydney, New South Wales.&lt;/auth-address&gt;&lt;titles&gt;&lt;title&gt;Meeting nutritional needs on a vegetarian diet&lt;/title&gt;&lt;secondary-title&gt;Aust Fam Physician&lt;/secondary-title&gt;&lt;alt-title&gt;Australian family physician&lt;/alt-title&gt;&lt;/titles&gt;&lt;periodical&gt;&lt;full-title&gt;Aust Fam Physician&lt;/full-title&gt;&lt;abbr-1&gt;Australian family physician&lt;/abbr-1&gt;&lt;/periodical&gt;&lt;alt-periodical&gt;&lt;full-title&gt;Aust Fam Physician&lt;/full-title&gt;&lt;abbr-1&gt;Australian family physician&lt;/abbr-1&gt;&lt;/alt-periodical&gt;&lt;pages&gt;600-2&lt;/pages&gt;&lt;volume&gt;38&lt;/volume&gt;&lt;number&gt;8&lt;/number&gt;&lt;edition&gt;2009/11/07&lt;/edition&gt;&lt;keywords&gt;&lt;keyword&gt;*Diet, Vegetarian&lt;/keyword&gt;&lt;keyword&gt;Humans&lt;/keyword&gt;&lt;keyword&gt;*Nutritional Requirements&lt;/keyword&gt;&lt;/keywords&gt;&lt;dates&gt;&lt;year&gt;2009&lt;/year&gt;&lt;pub-dates&gt;&lt;date&gt;Aug&lt;/date&gt;&lt;/pub-dates&gt;&lt;/dates&gt;&lt;isbn&gt;0300-8495 (Print)&amp;#xD;0300-8495 (Linking)&lt;/isbn&gt;&lt;accession-num&gt;19893782&lt;/accession-num&gt;&lt;urls&gt;&lt;related-urls&gt;&lt;url&gt;http://www.ncbi.nlm.nih.gov/pubmed/19893782&lt;/url&gt;&lt;/related-urls&gt;&lt;/urls&gt;&lt;language&gt;eng&lt;/language&gt;&lt;/record&gt;&lt;/Cite&gt;&lt;/EndNote&gt;</w:instrText>
      </w:r>
      <w:r w:rsidRPr="00CC52F7">
        <w:fldChar w:fldCharType="separate"/>
      </w:r>
      <w:r>
        <w:rPr>
          <w:noProof/>
        </w:rPr>
        <w:t>(</w:t>
      </w:r>
      <w:r w:rsidRPr="006B6799">
        <w:rPr>
          <w:noProof/>
          <w:sz w:val="16"/>
        </w:rPr>
        <w:t>Marsh et al 2009</w:t>
      </w:r>
      <w:r>
        <w:rPr>
          <w:noProof/>
        </w:rPr>
        <w:t>)</w:t>
      </w:r>
      <w:r w:rsidRPr="00CC52F7">
        <w:fldChar w:fldCharType="end"/>
      </w:r>
      <w:r w:rsidRPr="00CC52F7">
        <w:t xml:space="preserve">. Where iron-rich foods are not available (eg due to geographical location or socioeconomic factors), women may be at high risk of iron deficiency. </w:t>
      </w:r>
    </w:p>
    <w:p w14:paraId="4CE17EDB" w14:textId="77777777" w:rsidR="00ED15B5" w:rsidRDefault="00ED15B5" w:rsidP="00ED15B5">
      <w:pPr>
        <w:pStyle w:val="Heading5"/>
      </w:pPr>
      <w:r>
        <w:t>Summary of the recent evidence</w:t>
      </w:r>
    </w:p>
    <w:p w14:paraId="4BE380AB" w14:textId="0FF6489F" w:rsidR="00195188" w:rsidRDefault="003778AB" w:rsidP="003778AB">
      <w:r>
        <w:t xml:space="preserve">There is moderate </w:t>
      </w:r>
      <w:r w:rsidR="00E60E1A">
        <w:t>certainty</w:t>
      </w:r>
      <w:r>
        <w:t xml:space="preserve"> evidence that iron supplementation in pregnancy </w:t>
      </w:r>
      <w:r w:rsidR="00233647">
        <w:t xml:space="preserve">may </w:t>
      </w:r>
      <w:r w:rsidR="00195188">
        <w:t>reduc</w:t>
      </w:r>
      <w:r w:rsidR="00233647">
        <w:t>e</w:t>
      </w:r>
      <w:r>
        <w:t xml:space="preserve"> the risk of preterm birth</w:t>
      </w:r>
      <w:r w:rsidR="002B5F23">
        <w:t xml:space="preserve"> (</w:t>
      </w:r>
      <w:r w:rsidR="002B5F23" w:rsidRPr="00C73427">
        <w:rPr>
          <w:sz w:val="16"/>
          <w:szCs w:val="16"/>
        </w:rPr>
        <w:t>RR 0.93; 95%CI 0.84 to 1.03, 13 RCTs, n=19,286</w:t>
      </w:r>
      <w:r w:rsidR="002B5F23">
        <w:rPr>
          <w:sz w:val="16"/>
          <w:szCs w:val="16"/>
        </w:rPr>
        <w:t>)</w:t>
      </w:r>
      <w:r>
        <w:t xml:space="preserve"> </w:t>
      </w:r>
      <w:r w:rsidR="005C5176">
        <w:fldChar w:fldCharType="begin">
          <w:fldData xml:space="preserve">PEVuZE5vdGU+PENpdGU+PEF1dGhvcj5BYnJhaGE8L0F1dGhvcj48WWVhcj4yMDE5PC9ZZWFyPjxS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</w:fldData>
        </w:fldChar>
      </w:r>
      <w:r w:rsidR="005C5176">
        <w:instrText xml:space="preserve"> ADDIN EN.CITE </w:instrText>
      </w:r>
      <w:r w:rsidR="005C5176">
        <w:fldChar w:fldCharType="begin">
          <w:fldData xml:space="preserve">PEVuZE5vdGU+PENpdGU+PEF1dGhvcj5BYnJhaGE8L0F1dGhvcj48WWVhcj4yMDE5PC9ZZWFyPjxS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</w:fldData>
        </w:fldChar>
      </w:r>
      <w:r w:rsidR="005C5176">
        <w:instrText xml:space="preserve"> ADDIN EN.CITE.DATA </w:instrText>
      </w:r>
      <w:r w:rsidR="005C5176">
        <w:fldChar w:fldCharType="end"/>
      </w:r>
      <w:r w:rsidR="005C5176">
        <w:fldChar w:fldCharType="separate"/>
      </w:r>
      <w:r w:rsidR="005C5176">
        <w:rPr>
          <w:noProof/>
        </w:rPr>
        <w:t>(</w:t>
      </w:r>
      <w:r w:rsidR="005C5176" w:rsidRPr="00AA6B1A">
        <w:rPr>
          <w:noProof/>
          <w:sz w:val="16"/>
        </w:rPr>
        <w:t>Peña-Rosas et al 2015; Abraha et al 2019</w:t>
      </w:r>
      <w:r w:rsidR="005C5176">
        <w:rPr>
          <w:noProof/>
        </w:rPr>
        <w:t>)</w:t>
      </w:r>
      <w:r w:rsidR="005C5176">
        <w:fldChar w:fldCharType="end"/>
      </w:r>
      <w:r>
        <w:t xml:space="preserve">. </w:t>
      </w:r>
    </w:p>
    <w:p w14:paraId="49EE65CB" w14:textId="1762C7BB" w:rsidR="00195188" w:rsidRDefault="003778AB" w:rsidP="003778AB">
      <w:r>
        <w:t xml:space="preserve">There is low </w:t>
      </w:r>
      <w:r w:rsidR="00E60E1A">
        <w:t>certainty</w:t>
      </w:r>
      <w:r>
        <w:t xml:space="preserve"> evidence that iron supplementation in pregnancy reduces the risk of maternal anaemia</w:t>
      </w:r>
      <w:r w:rsidR="00140567">
        <w:t xml:space="preserve"> at term (</w:t>
      </w:r>
      <w:r w:rsidR="00140567" w:rsidRPr="00C84AD7">
        <w:rPr>
          <w:sz w:val="16"/>
          <w:szCs w:val="16"/>
        </w:rPr>
        <w:t>RR 0.3</w:t>
      </w:r>
      <w:r w:rsidR="00140567">
        <w:rPr>
          <w:sz w:val="16"/>
          <w:szCs w:val="16"/>
        </w:rPr>
        <w:t>0</w:t>
      </w:r>
      <w:r w:rsidR="00140567" w:rsidRPr="00C84AD7">
        <w:rPr>
          <w:sz w:val="16"/>
          <w:szCs w:val="16"/>
        </w:rPr>
        <w:t>; 95%CI 0.</w:t>
      </w:r>
      <w:r w:rsidR="00140567">
        <w:rPr>
          <w:sz w:val="16"/>
          <w:szCs w:val="16"/>
        </w:rPr>
        <w:t>19</w:t>
      </w:r>
      <w:r w:rsidR="00140567" w:rsidRPr="00C84AD7">
        <w:rPr>
          <w:sz w:val="16"/>
          <w:szCs w:val="16"/>
        </w:rPr>
        <w:t xml:space="preserve"> to</w:t>
      </w:r>
      <w:r w:rsidR="00140567">
        <w:t xml:space="preserve"> </w:t>
      </w:r>
      <w:r w:rsidR="00140567" w:rsidRPr="00E760BE">
        <w:rPr>
          <w:sz w:val="16"/>
          <w:szCs w:val="16"/>
        </w:rPr>
        <w:t>0.46, 14 RCTs, n=2,199</w:t>
      </w:r>
      <w:r w:rsidR="00140567">
        <w:rPr>
          <w:sz w:val="16"/>
          <w:szCs w:val="16"/>
        </w:rPr>
        <w:t xml:space="preserve"> </w:t>
      </w:r>
      <w:r w:rsidR="00140567">
        <w:fldChar w:fldCharType="begin"/>
      </w:r>
      <w:r w:rsidR="006D5F7F">
        <w:instrText xml:space="preserve"> ADDIN EN.CITE &lt;EndNote&gt;&lt;Cite&gt;&lt;Author&gt;Peña-Rosas&lt;/Author&gt;&lt;Year&gt;2015&lt;/Year&gt;&lt;RecNum&gt;1636&lt;/RecNum&gt;&lt;DisplayText&gt;(&lt;style font="Century Gothic" size="8"&gt;Peña-Rosas et al 2015&lt;/style&gt;)&lt;/DisplayText&gt;&lt;record&gt;&lt;rec-number&gt;1636&lt;/rec-number&gt;&lt;foreign-keys&gt;&lt;key app="EN" db-id="exvasrfx2dtraoesasxp2szsxa2df502592x" timestamp="1576734362"&gt;1636&lt;/key&gt;&lt;key app="ENWeb" db-id=""&gt;0&lt;/key&gt;&lt;/foreign-keys&gt;&lt;ref-type name="Journal Article"&gt;17&lt;/ref-type&gt;&lt;contributors&gt;&lt;authors&gt;&lt;author&gt;Peña-Rosas, Juan Pablo&lt;/author&gt;&lt;author&gt;De-Regil, Luz Maria&lt;/author&gt;&lt;author&gt;Garcia-Casal, Maria N.&lt;/author&gt;&lt;author&gt;Dowswell, Therese&lt;/author&gt;&lt;/authors&gt;&lt;/contributors&gt;&lt;titles&gt;&lt;title&gt;Daily oral iron supplementation during pregnancy&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4736.pub5&lt;/electronic-resource-num&gt;&lt;/record&gt;&lt;/Cite&gt;&lt;/EndNote&gt;</w:instrText>
      </w:r>
      <w:r w:rsidR="00140567">
        <w:fldChar w:fldCharType="separate"/>
      </w:r>
      <w:r w:rsidR="006D5F7F">
        <w:rPr>
          <w:noProof/>
        </w:rPr>
        <w:t>(</w:t>
      </w:r>
      <w:r w:rsidR="006D5F7F" w:rsidRPr="00507CAA">
        <w:rPr>
          <w:noProof/>
          <w:sz w:val="16"/>
        </w:rPr>
        <w:t>Peña-Rosas et al 2015</w:t>
      </w:r>
      <w:r w:rsidR="006D5F7F">
        <w:rPr>
          <w:noProof/>
        </w:rPr>
        <w:t>)</w:t>
      </w:r>
      <w:r w:rsidR="00140567">
        <w:fldChar w:fldCharType="end"/>
      </w:r>
      <w:r w:rsidR="00140567">
        <w:t>;</w:t>
      </w:r>
      <w:r w:rsidR="00140567" w:rsidRPr="00E760BE">
        <w:t xml:space="preserve"> </w:t>
      </w:r>
      <w:r w:rsidR="00140567" w:rsidRPr="00E760BE">
        <w:rPr>
          <w:sz w:val="16"/>
          <w:szCs w:val="16"/>
        </w:rPr>
        <w:t>RR 0.38; 95% CI 0.27 to 0.33; 13 RCTs</w:t>
      </w:r>
      <w:r w:rsidR="00140567">
        <w:rPr>
          <w:sz w:val="16"/>
          <w:szCs w:val="16"/>
        </w:rPr>
        <w:t xml:space="preserve"> </w:t>
      </w:r>
      <w:r w:rsidR="00140567">
        <w:fldChar w:fldCharType="begin">
          <w:fldData xml:space="preserve">PEVuZE5vdGU+PENpdGU+PEF1dGhvcj5BYnJhaGE8L0F1dGhvcj48WWVhcj4yMDE5PC9ZZWFyPjxS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</w:fldData>
        </w:fldChar>
      </w:r>
      <w:r w:rsidR="006D5F7F">
        <w:instrText xml:space="preserve"> ADDIN EN.CITE </w:instrText>
      </w:r>
      <w:r w:rsidR="006D5F7F">
        <w:fldChar w:fldCharType="begin">
          <w:fldData xml:space="preserve">PEVuZE5vdGU+PENpdGU+PEF1dGhvcj5BYnJhaGE8L0F1dGhvcj48WWVhcj4yMDE5PC9ZZWFyPjxS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</w:fldData>
        </w:fldChar>
      </w:r>
      <w:r w:rsidR="006D5F7F">
        <w:instrText xml:space="preserve"> ADDIN EN.CITE.DATA </w:instrText>
      </w:r>
      <w:r w:rsidR="006D5F7F">
        <w:fldChar w:fldCharType="end"/>
      </w:r>
      <w:r w:rsidR="00140567">
        <w:fldChar w:fldCharType="separate"/>
      </w:r>
      <w:r w:rsidR="006D5F7F">
        <w:rPr>
          <w:noProof/>
        </w:rPr>
        <w:t>(</w:t>
      </w:r>
      <w:r w:rsidR="006D5F7F" w:rsidRPr="00507CAA">
        <w:rPr>
          <w:noProof/>
          <w:sz w:val="16"/>
        </w:rPr>
        <w:t>Abraha et al 2019</w:t>
      </w:r>
      <w:r w:rsidR="006D5F7F">
        <w:rPr>
          <w:noProof/>
        </w:rPr>
        <w:t>)</w:t>
      </w:r>
      <w:r w:rsidR="00140567">
        <w:fldChar w:fldCharType="end"/>
      </w:r>
      <w:r w:rsidR="00140567">
        <w:t>)</w:t>
      </w:r>
      <w:r>
        <w:t xml:space="preserve"> and iron deficiency at term</w:t>
      </w:r>
      <w:r w:rsidR="00ED15B5">
        <w:t xml:space="preserve"> </w:t>
      </w:r>
      <w:r w:rsidR="00140567">
        <w:t>(</w:t>
      </w:r>
      <w:r w:rsidR="00140567" w:rsidRPr="00C73427">
        <w:rPr>
          <w:sz w:val="16"/>
          <w:szCs w:val="16"/>
        </w:rPr>
        <w:t>RR 0.43; 95%CI 0.27 to 0.66, 7 RCTs, n=1,256</w:t>
      </w:r>
      <w:r w:rsidR="00140567">
        <w:t xml:space="preserve">) </w:t>
      </w:r>
      <w:r w:rsidR="00ED15B5">
        <w:fldChar w:fldCharType="begin"/>
      </w:r>
      <w:r w:rsidR="005C5176">
        <w:instrText xml:space="preserve"> ADDIN EN.CITE &lt;EndNote&gt;&lt;Cite&gt;&lt;Author&gt;Peña-Rosas&lt;/Author&gt;&lt;Year&gt;2015&lt;/Year&gt;&lt;RecNum&gt;1636&lt;/RecNum&gt;&lt;DisplayText&gt;(&lt;style font="Century Gothic" size="8"&gt;Peña-Rosas et al 2015&lt;/style&gt;)&lt;/DisplayText&gt;&lt;record&gt;&lt;rec-number&gt;1636&lt;/rec-number&gt;&lt;foreign-keys&gt;&lt;key app="EN" db-id="exvasrfx2dtraoesasxp2szsxa2df502592x" timestamp="1576734362"&gt;1636&lt;/key&gt;&lt;key app="ENWeb" db-id=""&gt;0&lt;/key&gt;&lt;/foreign-keys&gt;&lt;ref-type name="Journal Article"&gt;17&lt;/ref-type&gt;&lt;contributors&gt;&lt;authors&gt;&lt;author&gt;Peña-Rosas, Juan Pablo&lt;/author&gt;&lt;author&gt;De-Regil, Luz Maria&lt;/author&gt;&lt;author&gt;Garcia-Casal, Maria N.&lt;/author&gt;&lt;author&gt;Dowswell, Therese&lt;/author&gt;&lt;/authors&gt;&lt;/contributors&gt;&lt;titles&gt;&lt;title&gt;Daily oral iron supplementation during pregnancy&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4736.pub5&lt;/electronic-resource-num&gt;&lt;/record&gt;&lt;/Cite&gt;&lt;/EndNote&gt;</w:instrText>
      </w:r>
      <w:r w:rsidR="00ED15B5">
        <w:fldChar w:fldCharType="separate"/>
      </w:r>
      <w:r w:rsidR="005C5176">
        <w:rPr>
          <w:noProof/>
        </w:rPr>
        <w:t>(</w:t>
      </w:r>
      <w:r w:rsidR="005C5176" w:rsidRPr="00AA6B1A">
        <w:rPr>
          <w:noProof/>
          <w:sz w:val="16"/>
        </w:rPr>
        <w:t>Peña-Rosas et al 2015</w:t>
      </w:r>
      <w:r w:rsidR="005C5176">
        <w:rPr>
          <w:noProof/>
        </w:rPr>
        <w:t>)</w:t>
      </w:r>
      <w:r w:rsidR="00ED15B5">
        <w:fldChar w:fldCharType="end"/>
      </w:r>
      <w:r w:rsidR="00140567">
        <w:t>. There is a</w:t>
      </w:r>
      <w:r w:rsidR="00195188">
        <w:t xml:space="preserve">lso low </w:t>
      </w:r>
      <w:r w:rsidR="00E60E1A">
        <w:t>certainty</w:t>
      </w:r>
      <w:r w:rsidR="00195188">
        <w:t xml:space="preserve"> evidence that iron supplementation</w:t>
      </w:r>
      <w:r w:rsidR="00140567">
        <w:t xml:space="preserve"> </w:t>
      </w:r>
      <w:r>
        <w:t>has no clear effect on neonatal death</w:t>
      </w:r>
      <w:r w:rsidR="00140567">
        <w:t xml:space="preserve"> (</w:t>
      </w:r>
      <w:r w:rsidR="00140567" w:rsidRPr="00C112C4">
        <w:rPr>
          <w:sz w:val="16"/>
          <w:szCs w:val="16"/>
        </w:rPr>
        <w:t>RR</w:t>
      </w:r>
      <w:r w:rsidR="00140567">
        <w:rPr>
          <w:sz w:val="16"/>
          <w:szCs w:val="16"/>
        </w:rPr>
        <w:t> </w:t>
      </w:r>
      <w:r w:rsidR="00140567" w:rsidRPr="00C112C4">
        <w:rPr>
          <w:sz w:val="16"/>
          <w:szCs w:val="16"/>
        </w:rPr>
        <w:t>0.91; 95%CI 0.71 to 1.18, 4 RCTs, n=16,603</w:t>
      </w:r>
      <w:r w:rsidR="003E356F">
        <w:rPr>
          <w:sz w:val="16"/>
          <w:szCs w:val="16"/>
        </w:rPr>
        <w:t xml:space="preserve"> </w:t>
      </w:r>
      <w:r w:rsidR="00140567">
        <w:fldChar w:fldCharType="begin"/>
      </w:r>
      <w:r w:rsidR="006D5F7F">
        <w:instrText xml:space="preserve"> ADDIN EN.CITE &lt;EndNote&gt;&lt;Cite&gt;&lt;Author&gt;Peña-Rosas&lt;/Author&gt;&lt;Year&gt;2015&lt;/Year&gt;&lt;RecNum&gt;1636&lt;/RecNum&gt;&lt;DisplayText&gt;(&lt;style font="Century Gothic" size="8"&gt;Peña-Rosas et al 2015&lt;/style&gt;)&lt;/DisplayText&gt;&lt;record&gt;&lt;rec-number&gt;1636&lt;/rec-number&gt;&lt;foreign-keys&gt;&lt;key app="EN" db-id="exvasrfx2dtraoesasxp2szsxa2df502592x" timestamp="1576734362"&gt;1636&lt;/key&gt;&lt;key app="ENWeb" db-id=""&gt;0&lt;/key&gt;&lt;/foreign-keys&gt;&lt;ref-type name="Journal Article"&gt;17&lt;/ref-type&gt;&lt;contributors&gt;&lt;authors&gt;&lt;author&gt;Peña-Rosas, Juan Pablo&lt;/author&gt;&lt;author&gt;De-Regil, Luz Maria&lt;/author&gt;&lt;author&gt;Garcia-Casal, Maria N.&lt;/author&gt;&lt;author&gt;Dowswell, Therese&lt;/author&gt;&lt;/authors&gt;&lt;/contributors&gt;&lt;titles&gt;&lt;title&gt;Daily oral iron supplementation during pregnancy&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4736.pub5&lt;/electronic-resource-num&gt;&lt;/record&gt;&lt;/Cite&gt;&lt;/EndNote&gt;</w:instrText>
      </w:r>
      <w:r w:rsidR="00140567">
        <w:fldChar w:fldCharType="separate"/>
      </w:r>
      <w:r w:rsidR="006D5F7F">
        <w:rPr>
          <w:noProof/>
        </w:rPr>
        <w:t>(</w:t>
      </w:r>
      <w:r w:rsidR="006D5F7F" w:rsidRPr="00507CAA">
        <w:rPr>
          <w:noProof/>
          <w:sz w:val="16"/>
        </w:rPr>
        <w:t>Peña-Rosas et al 2015</w:t>
      </w:r>
      <w:r w:rsidR="006D5F7F">
        <w:rPr>
          <w:noProof/>
        </w:rPr>
        <w:t>)</w:t>
      </w:r>
      <w:r w:rsidR="00140567">
        <w:fldChar w:fldCharType="end"/>
      </w:r>
      <w:r w:rsidR="00140567">
        <w:t xml:space="preserve">; </w:t>
      </w:r>
      <w:r w:rsidR="00140567" w:rsidRPr="00C112C4">
        <w:rPr>
          <w:sz w:val="16"/>
          <w:szCs w:val="16"/>
        </w:rPr>
        <w:t>RR 0.93; 0.72 to 1.20; 7 RCTs</w:t>
      </w:r>
      <w:r w:rsidR="003E356F">
        <w:rPr>
          <w:sz w:val="16"/>
          <w:szCs w:val="16"/>
        </w:rPr>
        <w:t xml:space="preserve"> </w:t>
      </w:r>
      <w:r w:rsidR="00140567">
        <w:fldChar w:fldCharType="begin">
          <w:fldData xml:space="preserve">PEVuZE5vdGU+PENpdGU+PEF1dGhvcj5BYnJhaGE8L0F1dGhvcj48WWVhcj4yMDE5PC9ZZWFyPjxS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</w:fldData>
        </w:fldChar>
      </w:r>
      <w:r w:rsidR="006D5F7F">
        <w:instrText xml:space="preserve"> ADDIN EN.CITE </w:instrText>
      </w:r>
      <w:r w:rsidR="006D5F7F">
        <w:fldChar w:fldCharType="begin">
          <w:fldData xml:space="preserve">PEVuZE5vdGU+PENpdGU+PEF1dGhvcj5BYnJhaGE8L0F1dGhvcj48WWVhcj4yMDE5PC9ZZWFyPjxS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</w:fldData>
        </w:fldChar>
      </w:r>
      <w:r w:rsidR="006D5F7F">
        <w:instrText xml:space="preserve"> ADDIN EN.CITE.DATA </w:instrText>
      </w:r>
      <w:r w:rsidR="006D5F7F">
        <w:fldChar w:fldCharType="end"/>
      </w:r>
      <w:r w:rsidR="00140567">
        <w:fldChar w:fldCharType="separate"/>
      </w:r>
      <w:r w:rsidR="006D5F7F">
        <w:rPr>
          <w:noProof/>
        </w:rPr>
        <w:t>(</w:t>
      </w:r>
      <w:r w:rsidR="006D5F7F" w:rsidRPr="00507CAA">
        <w:rPr>
          <w:noProof/>
          <w:sz w:val="16"/>
        </w:rPr>
        <w:t>Abraha et al 2019</w:t>
      </w:r>
      <w:r w:rsidR="006D5F7F">
        <w:rPr>
          <w:noProof/>
        </w:rPr>
        <w:t>)</w:t>
      </w:r>
      <w:r w:rsidR="00140567">
        <w:fldChar w:fldCharType="end"/>
      </w:r>
      <w:r w:rsidR="00140567">
        <w:t>)</w:t>
      </w:r>
      <w:r w:rsidR="005C5176">
        <w:t xml:space="preserve">, low birthweight </w:t>
      </w:r>
      <w:r w:rsidR="003E356F">
        <w:t>(</w:t>
      </w:r>
      <w:r w:rsidR="003E356F" w:rsidRPr="00C112C4">
        <w:rPr>
          <w:sz w:val="16"/>
          <w:szCs w:val="16"/>
        </w:rPr>
        <w:t>RR 0.84; 95%CI 0.69 to 1.03; n=17,613; 11 RCTs</w:t>
      </w:r>
      <w:r w:rsidR="003E356F">
        <w:rPr>
          <w:sz w:val="16"/>
          <w:szCs w:val="16"/>
        </w:rPr>
        <w:t xml:space="preserve"> </w:t>
      </w:r>
      <w:r w:rsidR="003E356F">
        <w:fldChar w:fldCharType="begin"/>
      </w:r>
      <w:r w:rsidR="006D5F7F">
        <w:instrText xml:space="preserve"> ADDIN EN.CITE &lt;EndNote&gt;&lt;Cite&gt;&lt;Author&gt;Peña-Rosas&lt;/Author&gt;&lt;Year&gt;2015&lt;/Year&gt;&lt;RecNum&gt;1636&lt;/RecNum&gt;&lt;DisplayText&gt;(&lt;style font="Century Gothic" size="8"&gt;Peña-Rosas et al 2015&lt;/style&gt;)&lt;/DisplayText&gt;&lt;record&gt;&lt;rec-number&gt;1636&lt;/rec-number&gt;&lt;foreign-keys&gt;&lt;key app="EN" db-id="exvasrfx2dtraoesasxp2szsxa2df502592x" timestamp="1576734362"&gt;1636&lt;/key&gt;&lt;key app="ENWeb" db-id=""&gt;0&lt;/key&gt;&lt;/foreign-keys&gt;&lt;ref-type name="Journal Article"&gt;17&lt;/ref-type&gt;&lt;contributors&gt;&lt;authors&gt;&lt;author&gt;Peña-Rosas, Juan Pablo&lt;/author&gt;&lt;author&gt;De-Regil, Luz Maria&lt;/author&gt;&lt;author&gt;Garcia-Casal, Maria N.&lt;/author&gt;&lt;author&gt;Dowswell, Therese&lt;/author&gt;&lt;/authors&gt;&lt;/contributors&gt;&lt;titles&gt;&lt;title&gt;Daily oral iron supplementation during pregnancy&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4736.pub5&lt;/electronic-resource-num&gt;&lt;/record&gt;&lt;/Cite&gt;&lt;/EndNote&gt;</w:instrText>
      </w:r>
      <w:r w:rsidR="003E356F">
        <w:fldChar w:fldCharType="separate"/>
      </w:r>
      <w:r w:rsidR="006D5F7F">
        <w:rPr>
          <w:noProof/>
        </w:rPr>
        <w:t>(</w:t>
      </w:r>
      <w:r w:rsidR="006D5F7F" w:rsidRPr="00507CAA">
        <w:rPr>
          <w:noProof/>
          <w:sz w:val="16"/>
        </w:rPr>
        <w:t>Peña-Rosas et al 2015</w:t>
      </w:r>
      <w:r w:rsidR="006D5F7F">
        <w:rPr>
          <w:noProof/>
        </w:rPr>
        <w:t>)</w:t>
      </w:r>
      <w:r w:rsidR="003E356F">
        <w:fldChar w:fldCharType="end"/>
      </w:r>
      <w:r w:rsidR="003E356F">
        <w:t xml:space="preserve">; </w:t>
      </w:r>
      <w:r w:rsidR="003E356F" w:rsidRPr="00C112C4">
        <w:rPr>
          <w:sz w:val="16"/>
          <w:szCs w:val="16"/>
        </w:rPr>
        <w:t>RR 0.94, 95% CI 0.79 to 1.13; 7 RCTs</w:t>
      </w:r>
      <w:r w:rsidR="009439C0">
        <w:rPr>
          <w:sz w:val="16"/>
          <w:szCs w:val="16"/>
        </w:rPr>
        <w:t xml:space="preserve"> </w:t>
      </w:r>
      <w:r w:rsidR="003E356F">
        <w:fldChar w:fldCharType="begin">
          <w:fldData xml:space="preserve">PEVuZE5vdGU+PENpdGU+PEF1dGhvcj5BYnJhaGE8L0F1dGhvcj48WWVhcj4yMDE5PC9ZZWFyPjxS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</w:fldData>
        </w:fldChar>
      </w:r>
      <w:r w:rsidR="006D5F7F">
        <w:instrText xml:space="preserve"> ADDIN EN.CITE </w:instrText>
      </w:r>
      <w:r w:rsidR="006D5F7F">
        <w:fldChar w:fldCharType="begin">
          <w:fldData xml:space="preserve">PEVuZE5vdGU+PENpdGU+PEF1dGhvcj5BYnJhaGE8L0F1dGhvcj48WWVhcj4yMDE5PC9ZZWFyPjxS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</w:fldData>
        </w:fldChar>
      </w:r>
      <w:r w:rsidR="006D5F7F">
        <w:instrText xml:space="preserve"> ADDIN EN.CITE.DATA </w:instrText>
      </w:r>
      <w:r w:rsidR="006D5F7F">
        <w:fldChar w:fldCharType="end"/>
      </w:r>
      <w:r w:rsidR="003E356F">
        <w:fldChar w:fldCharType="separate"/>
      </w:r>
      <w:r w:rsidR="006D5F7F">
        <w:rPr>
          <w:noProof/>
        </w:rPr>
        <w:t>(</w:t>
      </w:r>
      <w:r w:rsidR="006D5F7F" w:rsidRPr="00507CAA">
        <w:rPr>
          <w:noProof/>
          <w:sz w:val="16"/>
        </w:rPr>
        <w:t>Abraha et al 2019</w:t>
      </w:r>
      <w:r w:rsidR="006D5F7F">
        <w:rPr>
          <w:noProof/>
        </w:rPr>
        <w:t>)</w:t>
      </w:r>
      <w:r w:rsidR="003E356F">
        <w:fldChar w:fldCharType="end"/>
      </w:r>
      <w:r w:rsidR="003E356F">
        <w:t>)</w:t>
      </w:r>
      <w:r w:rsidR="005C5176">
        <w:t xml:space="preserve"> or</w:t>
      </w:r>
      <w:r>
        <w:t xml:space="preserve"> congenital anomalies </w:t>
      </w:r>
      <w:r w:rsidR="003E356F">
        <w:t>(</w:t>
      </w:r>
      <w:r w:rsidR="003E356F" w:rsidRPr="00C73427">
        <w:rPr>
          <w:sz w:val="16"/>
          <w:szCs w:val="16"/>
        </w:rPr>
        <w:t>RR 0.88, 95%CI 0.58 to 1.33, 4 RCTs, n=14,636</w:t>
      </w:r>
      <w:r w:rsidR="003E356F">
        <w:t xml:space="preserve">) </w:t>
      </w:r>
      <w:r w:rsidR="005C5176">
        <w:fldChar w:fldCharType="begin"/>
      </w:r>
      <w:r w:rsidR="005C5176">
        <w:instrText xml:space="preserve"> ADDIN EN.CITE &lt;EndNote&gt;&lt;Cite&gt;&lt;Author&gt;Peña-Rosas&lt;/Author&gt;&lt;Year&gt;2015&lt;/Year&gt;&lt;RecNum&gt;1636&lt;/RecNum&gt;&lt;DisplayText&gt;(&lt;style font="Century Gothic" size="8"&gt;Peña-Rosas et al 2015&lt;/style&gt;)&lt;/DisplayText&gt;&lt;record&gt;&lt;rec-number&gt;1636&lt;/rec-number&gt;&lt;foreign-keys&gt;&lt;key app="EN" db-id="exvasrfx2dtraoesasxp2szsxa2df502592x" timestamp="1576734362"&gt;1636&lt;/key&gt;&lt;key app="ENWeb" db-id=""&gt;0&lt;/key&gt;&lt;/foreign-keys&gt;&lt;ref-type name="Journal Article"&gt;17&lt;/ref-type&gt;&lt;contributors&gt;&lt;authors&gt;&lt;author&gt;Peña-Rosas, Juan Pablo&lt;/author&gt;&lt;author&gt;De-Regil, Luz Maria&lt;/author&gt;&lt;author&gt;Garcia-Casal, Maria N.&lt;/author&gt;&lt;author&gt;Dowswell, Therese&lt;/author&gt;&lt;/authors&gt;&lt;/contributors&gt;&lt;titles&gt;&lt;title&gt;Daily oral iron supplementation during pregnancy&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4736.pub5&lt;/electronic-resource-num&gt;&lt;/record&gt;&lt;/Cite&gt;&lt;/EndNote&gt;</w:instrText>
      </w:r>
      <w:r w:rsidR="005C5176">
        <w:fldChar w:fldCharType="separate"/>
      </w:r>
      <w:r w:rsidR="005C5176">
        <w:rPr>
          <w:noProof/>
        </w:rPr>
        <w:t>(</w:t>
      </w:r>
      <w:r w:rsidR="005C5176" w:rsidRPr="00AA6B1A">
        <w:rPr>
          <w:noProof/>
          <w:sz w:val="16"/>
        </w:rPr>
        <w:t>Peña-Rosas et al 2015</w:t>
      </w:r>
      <w:r w:rsidR="005C5176">
        <w:rPr>
          <w:noProof/>
        </w:rPr>
        <w:t>)</w:t>
      </w:r>
      <w:r w:rsidR="005C5176">
        <w:fldChar w:fldCharType="end"/>
      </w:r>
      <w:r>
        <w:t xml:space="preserve">. </w:t>
      </w:r>
    </w:p>
    <w:p w14:paraId="59465F95" w14:textId="764CB71A" w:rsidR="003778AB" w:rsidRDefault="003778AB" w:rsidP="003778AB">
      <w:r>
        <w:t xml:space="preserve">There is very low </w:t>
      </w:r>
      <w:r w:rsidR="00E60E1A">
        <w:t>certainty</w:t>
      </w:r>
      <w:r>
        <w:t xml:space="preserve"> evidence that iron supplementation in pregnancy has no clear effect on the risk of maternal death</w:t>
      </w:r>
      <w:r w:rsidR="003E356F">
        <w:t xml:space="preserve"> (</w:t>
      </w:r>
      <w:r w:rsidR="003E356F" w:rsidRPr="00C73427">
        <w:rPr>
          <w:sz w:val="16"/>
          <w:szCs w:val="16"/>
        </w:rPr>
        <w:t>RR 0.33; 95%CI 0.01 to 8.19, 2 RCTs, n=12,560</w:t>
      </w:r>
      <w:r w:rsidR="003E356F">
        <w:t>)</w:t>
      </w:r>
      <w:r w:rsidR="005C5176">
        <w:t xml:space="preserve"> </w:t>
      </w:r>
      <w:r w:rsidR="005C5176">
        <w:fldChar w:fldCharType="begin"/>
      </w:r>
      <w:r w:rsidR="005C5176">
        <w:instrText xml:space="preserve"> ADDIN EN.CITE &lt;EndNote&gt;&lt;Cite&gt;&lt;Author&gt;Peña-Rosas&lt;/Author&gt;&lt;Year&gt;2015&lt;/Year&gt;&lt;RecNum&gt;1636&lt;/RecNum&gt;&lt;DisplayText&gt;(&lt;style font="Century Gothic" size="8"&gt;Peña-Rosas et al 2015&lt;/style&gt;)&lt;/DisplayText&gt;&lt;record&gt;&lt;rec-number&gt;1636&lt;/rec-number&gt;&lt;foreign-keys&gt;&lt;key app="EN" db-id="exvasrfx2dtraoesasxp2szsxa2df502592x" timestamp="1576734362"&gt;1636&lt;/key&gt;&lt;key app="ENWeb" db-id=""&gt;0&lt;/key&gt;&lt;/foreign-keys&gt;&lt;ref-type name="Journal Article"&gt;17&lt;/ref-type&gt;&lt;contributors&gt;&lt;authors&gt;&lt;author&gt;Peña-Rosas, Juan Pablo&lt;/author&gt;&lt;author&gt;De-Regil, Luz Maria&lt;/author&gt;&lt;author&gt;Garcia-Casal, Maria N.&lt;/author&gt;&lt;author&gt;Dowswell, Therese&lt;/author&gt;&lt;/authors&gt;&lt;/contributors&gt;&lt;titles&gt;&lt;title&gt;Daily oral iron supplementation during pregnancy&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4736.pub5&lt;/electronic-resource-num&gt;&lt;/record&gt;&lt;/Cite&gt;&lt;/EndNote&gt;</w:instrText>
      </w:r>
      <w:r w:rsidR="005C5176">
        <w:fldChar w:fldCharType="separate"/>
      </w:r>
      <w:r w:rsidR="005C5176">
        <w:rPr>
          <w:noProof/>
        </w:rPr>
        <w:t>(</w:t>
      </w:r>
      <w:r w:rsidR="005C5176" w:rsidRPr="00AA6B1A">
        <w:rPr>
          <w:noProof/>
          <w:sz w:val="16"/>
        </w:rPr>
        <w:t>Peña-Rosas et al 2015</w:t>
      </w:r>
      <w:r w:rsidR="005C5176">
        <w:rPr>
          <w:noProof/>
        </w:rPr>
        <w:t>)</w:t>
      </w:r>
      <w:r w:rsidR="005C5176">
        <w:fldChar w:fldCharType="end"/>
      </w:r>
      <w:r>
        <w:t xml:space="preserve"> or maternal </w:t>
      </w:r>
      <w:r w:rsidR="00A36D7A">
        <w:t xml:space="preserve">adverse </w:t>
      </w:r>
      <w:r>
        <w:t>effects</w:t>
      </w:r>
      <w:r w:rsidR="005C5176">
        <w:t xml:space="preserve"> </w:t>
      </w:r>
      <w:r w:rsidR="00140567">
        <w:t>(</w:t>
      </w:r>
      <w:r w:rsidR="00140567" w:rsidRPr="00C112C4">
        <w:rPr>
          <w:sz w:val="16"/>
          <w:szCs w:val="16"/>
        </w:rPr>
        <w:t>RR</w:t>
      </w:r>
      <w:r w:rsidR="004D00DB">
        <w:rPr>
          <w:sz w:val="16"/>
          <w:szCs w:val="16"/>
        </w:rPr>
        <w:t> </w:t>
      </w:r>
      <w:r w:rsidR="00140567" w:rsidRPr="00C112C4">
        <w:rPr>
          <w:sz w:val="16"/>
          <w:szCs w:val="16"/>
        </w:rPr>
        <w:t>1.29; 95%CI 0.83 to 2.02, 11 RCTs, n=2,423</w:t>
      </w:r>
      <w:r w:rsidR="00140567">
        <w:rPr>
          <w:sz w:val="16"/>
          <w:szCs w:val="16"/>
        </w:rPr>
        <w:t xml:space="preserve"> </w:t>
      </w:r>
      <w:r w:rsidR="00140567">
        <w:fldChar w:fldCharType="begin"/>
      </w:r>
      <w:r w:rsidR="006D5F7F">
        <w:instrText xml:space="preserve"> ADDIN EN.CITE &lt;EndNote&gt;&lt;Cite&gt;&lt;Author&gt;Peña-Rosas&lt;/Author&gt;&lt;Year&gt;2015&lt;/Year&gt;&lt;RecNum&gt;1636&lt;/RecNum&gt;&lt;DisplayText&gt;(&lt;style font="Century Gothic" size="8"&gt;Peña-Rosas et al 2015&lt;/style&gt;)&lt;/DisplayText&gt;&lt;record&gt;&lt;rec-number&gt;1636&lt;/rec-number&gt;&lt;foreign-keys&gt;&lt;key app="EN" db-id="exvasrfx2dtraoesasxp2szsxa2df502592x" timestamp="1576734362"&gt;1636&lt;/key&gt;&lt;key app="ENWeb" db-id=""&gt;0&lt;/key&gt;&lt;/foreign-keys&gt;&lt;ref-type name="Journal Article"&gt;17&lt;/ref-type&gt;&lt;contributors&gt;&lt;authors&gt;&lt;author&gt;Peña-Rosas, Juan Pablo&lt;/author&gt;&lt;author&gt;De-Regil, Luz Maria&lt;/author&gt;&lt;author&gt;Garcia-Casal, Maria N.&lt;/author&gt;&lt;author&gt;Dowswell, Therese&lt;/author&gt;&lt;/authors&gt;&lt;/contributors&gt;&lt;titles&gt;&lt;title&gt;Daily oral iron supplementation during pregnancy&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4736.pub5&lt;/electronic-resource-num&gt;&lt;/record&gt;&lt;/Cite&gt;&lt;/EndNote&gt;</w:instrText>
      </w:r>
      <w:r w:rsidR="00140567">
        <w:fldChar w:fldCharType="separate"/>
      </w:r>
      <w:r w:rsidR="006D5F7F">
        <w:rPr>
          <w:noProof/>
        </w:rPr>
        <w:t>(</w:t>
      </w:r>
      <w:r w:rsidR="006D5F7F" w:rsidRPr="00507CAA">
        <w:rPr>
          <w:noProof/>
          <w:sz w:val="16"/>
        </w:rPr>
        <w:t>Peña-Rosas et al 2015</w:t>
      </w:r>
      <w:r w:rsidR="006D5F7F">
        <w:rPr>
          <w:noProof/>
        </w:rPr>
        <w:t>)</w:t>
      </w:r>
      <w:r w:rsidR="00140567">
        <w:fldChar w:fldCharType="end"/>
      </w:r>
      <w:r w:rsidR="00140567">
        <w:rPr>
          <w:sz w:val="16"/>
          <w:szCs w:val="16"/>
        </w:rPr>
        <w:t xml:space="preserve">; </w:t>
      </w:r>
      <w:r w:rsidR="00140567" w:rsidRPr="00C112C4">
        <w:rPr>
          <w:sz w:val="16"/>
          <w:szCs w:val="16"/>
        </w:rPr>
        <w:t>RR 1.42; 95%CI 0.91 to 2.21; 12</w:t>
      </w:r>
      <w:r w:rsidR="004D00DB">
        <w:rPr>
          <w:sz w:val="16"/>
          <w:szCs w:val="16"/>
        </w:rPr>
        <w:t> </w:t>
      </w:r>
      <w:r w:rsidR="00140567" w:rsidRPr="00C112C4">
        <w:rPr>
          <w:sz w:val="16"/>
          <w:szCs w:val="16"/>
        </w:rPr>
        <w:t>RCTs</w:t>
      </w:r>
      <w:r w:rsidR="00140567">
        <w:rPr>
          <w:sz w:val="16"/>
          <w:szCs w:val="16"/>
        </w:rPr>
        <w:t xml:space="preserve"> </w:t>
      </w:r>
      <w:r w:rsidR="00140567">
        <w:fldChar w:fldCharType="begin">
          <w:fldData xml:space="preserve">PEVuZE5vdGU+PENpdGU+PEF1dGhvcj5BYnJhaGE8L0F1dGhvcj48WWVhcj4yMDE5PC9ZZWFyPjxS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</w:fldData>
        </w:fldChar>
      </w:r>
      <w:r w:rsidR="006D5F7F">
        <w:instrText xml:space="preserve"> ADDIN EN.CITE </w:instrText>
      </w:r>
      <w:r w:rsidR="006D5F7F">
        <w:fldChar w:fldCharType="begin">
          <w:fldData xml:space="preserve">PEVuZE5vdGU+PENpdGU+PEF1dGhvcj5BYnJhaGE8L0F1dGhvcj48WWVhcj4yMDE5PC9ZZWFyPjxS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</w:fldData>
        </w:fldChar>
      </w:r>
      <w:r w:rsidR="006D5F7F">
        <w:instrText xml:space="preserve"> ADDIN EN.CITE.DATA </w:instrText>
      </w:r>
      <w:r w:rsidR="006D5F7F">
        <w:fldChar w:fldCharType="end"/>
      </w:r>
      <w:r w:rsidR="00140567">
        <w:fldChar w:fldCharType="separate"/>
      </w:r>
      <w:r w:rsidR="006D5F7F">
        <w:rPr>
          <w:noProof/>
        </w:rPr>
        <w:t>(</w:t>
      </w:r>
      <w:r w:rsidR="006D5F7F" w:rsidRPr="00507CAA">
        <w:rPr>
          <w:noProof/>
          <w:sz w:val="16"/>
        </w:rPr>
        <w:t>Abraha et al 2019</w:t>
      </w:r>
      <w:r w:rsidR="006D5F7F">
        <w:rPr>
          <w:noProof/>
        </w:rPr>
        <w:t>)</w:t>
      </w:r>
      <w:r w:rsidR="00140567">
        <w:fldChar w:fldCharType="end"/>
      </w:r>
      <w:r w:rsidR="00140567">
        <w:t>)</w:t>
      </w:r>
      <w:r>
        <w:t>.</w:t>
      </w:r>
      <w:r w:rsidR="00D36A47">
        <w:t xml:space="preserve"> A</w:t>
      </w:r>
      <w:r w:rsidR="005C5176">
        <w:t xml:space="preserve"> systematic review </w:t>
      </w:r>
      <w:r w:rsidR="00D36A47">
        <w:t xml:space="preserve">indicates </w:t>
      </w:r>
      <w:r w:rsidR="005C5176">
        <w:t xml:space="preserve">that iron supplementation has no clear effect on infant neurodevelopment </w:t>
      </w:r>
      <w:r w:rsidR="00140567">
        <w:t>(</w:t>
      </w:r>
      <w:r w:rsidR="00140567" w:rsidRPr="00330CDB">
        <w:rPr>
          <w:sz w:val="16"/>
          <w:szCs w:val="16"/>
        </w:rPr>
        <w:t>MD 0.54</w:t>
      </w:r>
      <w:r w:rsidR="00A36D7A">
        <w:rPr>
          <w:sz w:val="16"/>
          <w:szCs w:val="16"/>
        </w:rPr>
        <w:t xml:space="preserve"> units across different measures</w:t>
      </w:r>
      <w:r w:rsidR="00140567" w:rsidRPr="00330CDB">
        <w:rPr>
          <w:sz w:val="16"/>
          <w:szCs w:val="16"/>
        </w:rPr>
        <w:t>; 95% CI -0.67 to 1.75</w:t>
      </w:r>
      <w:r w:rsidR="00140567">
        <w:rPr>
          <w:sz w:val="16"/>
          <w:szCs w:val="16"/>
        </w:rPr>
        <w:t>; 3 RCTs</w:t>
      </w:r>
      <w:r w:rsidR="00140567" w:rsidRPr="0045378A">
        <w:t>)</w:t>
      </w:r>
      <w:r w:rsidR="00140567">
        <w:t xml:space="preserve"> </w:t>
      </w:r>
      <w:r w:rsidR="005C5176">
        <w:fldChar w:fldCharType="begin">
          <w:fldData xml:space="preserve">PEVuZE5vdGU+PENpdGU+PEF1dGhvcj5KYXlhc2luZ2hlPC9BdXRob3I+PFllYXI+MjAxODwvWWVh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=
</w:fldData>
        </w:fldChar>
      </w:r>
      <w:r w:rsidR="005C5176">
        <w:instrText xml:space="preserve"> ADDIN EN.CITE </w:instrText>
      </w:r>
      <w:r w:rsidR="005C5176">
        <w:fldChar w:fldCharType="begin">
          <w:fldData xml:space="preserve">PEVuZE5vdGU+PENpdGU+PEF1dGhvcj5KYXlhc2luZ2hlPC9BdXRob3I+PFllYXI+MjAxODwvWWVh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=
</w:fldData>
        </w:fldChar>
      </w:r>
      <w:r w:rsidR="005C5176">
        <w:instrText xml:space="preserve"> ADDIN EN.CITE.DATA </w:instrText>
      </w:r>
      <w:r w:rsidR="005C5176">
        <w:fldChar w:fldCharType="end"/>
      </w:r>
      <w:r w:rsidR="005C5176">
        <w:fldChar w:fldCharType="separate"/>
      </w:r>
      <w:r w:rsidR="005C5176">
        <w:rPr>
          <w:noProof/>
        </w:rPr>
        <w:t>(</w:t>
      </w:r>
      <w:r w:rsidR="005C5176" w:rsidRPr="00AA6B1A">
        <w:rPr>
          <w:noProof/>
          <w:sz w:val="16"/>
        </w:rPr>
        <w:t>Jayasinghe et al 2018</w:t>
      </w:r>
      <w:r w:rsidR="005C5176">
        <w:rPr>
          <w:noProof/>
        </w:rPr>
        <w:t>)</w:t>
      </w:r>
      <w:r w:rsidR="005C5176">
        <w:fldChar w:fldCharType="end"/>
      </w:r>
      <w:r w:rsidR="005C5176">
        <w:t>.</w:t>
      </w:r>
    </w:p>
    <w:p w14:paraId="0EEAE259" w14:textId="78195B40" w:rsidR="003778AB" w:rsidRPr="0012730D" w:rsidRDefault="00C76EED" w:rsidP="003778AB">
      <w:pPr>
        <w:pStyle w:val="Recsheader"/>
      </w:pPr>
      <w:r>
        <w:t>Evidence-based r</w:t>
      </w:r>
      <w:r w:rsidRPr="0012730D">
        <w:t xml:space="preserve">ecommendation </w:t>
      </w:r>
      <w:r w:rsidR="003778AB" w:rsidRPr="0012730D">
        <w:tab/>
      </w:r>
    </w:p>
    <w:p w14:paraId="63FA2993" w14:textId="758A3C78" w:rsidR="003778AB" w:rsidRPr="00B00BBF" w:rsidRDefault="004D00DB" w:rsidP="003778AB">
      <w:pPr>
        <w:pStyle w:val="Recs"/>
      </w:pPr>
      <w:r w:rsidRPr="00B00BBF">
        <w:t>Only</w:t>
      </w:r>
      <w:r w:rsidR="003778AB" w:rsidRPr="00B00BBF">
        <w:t xml:space="preserve"> </w:t>
      </w:r>
      <w:r w:rsidR="00462855" w:rsidRPr="00B00BBF">
        <w:t>advise</w:t>
      </w:r>
      <w:r w:rsidR="003778AB" w:rsidRPr="00B00BBF">
        <w:t xml:space="preserve"> iron supplementation </w:t>
      </w:r>
      <w:r w:rsidR="0029575C" w:rsidRPr="00B00BBF">
        <w:t xml:space="preserve">to </w:t>
      </w:r>
      <w:r w:rsidRPr="00B00BBF">
        <w:t xml:space="preserve">pregnant </w:t>
      </w:r>
      <w:r w:rsidR="0029575C" w:rsidRPr="00B00BBF">
        <w:t xml:space="preserve">women </w:t>
      </w:r>
      <w:r w:rsidR="00462855" w:rsidRPr="00B00BBF">
        <w:t>if their</w:t>
      </w:r>
      <w:r w:rsidR="00E71800" w:rsidRPr="00B00BBF">
        <w:t xml:space="preserve"> dietary</w:t>
      </w:r>
      <w:r w:rsidRPr="00B00BBF">
        <w:t xml:space="preserve"> iron</w:t>
      </w:r>
      <w:r w:rsidR="00E71800" w:rsidRPr="00B00BBF">
        <w:t xml:space="preserve"> intake</w:t>
      </w:r>
      <w:r w:rsidR="00462855" w:rsidRPr="00B00BBF">
        <w:t xml:space="preserve"> is low</w:t>
      </w:r>
      <w:r w:rsidR="00031B9B">
        <w:t xml:space="preserve"> or they have iron-deficiency anaemia</w:t>
      </w:r>
      <w:r w:rsidR="003778AB" w:rsidRPr="00B00BBF">
        <w:t>.</w:t>
      </w:r>
    </w:p>
    <w:p w14:paraId="5B55ABE4" w14:textId="3C9DA2C8" w:rsidR="00195188" w:rsidRDefault="003778AB" w:rsidP="003778AB">
      <w:r>
        <w:t xml:space="preserve">There is low </w:t>
      </w:r>
      <w:r w:rsidR="00E60E1A">
        <w:t>certainty</w:t>
      </w:r>
      <w:r>
        <w:t xml:space="preserve"> evidence that intermittent versus daily iron supplementation in pregnancy has no clear effect on preterm birth</w:t>
      </w:r>
      <w:r w:rsidR="003E356F">
        <w:t xml:space="preserve"> (</w:t>
      </w:r>
      <w:r w:rsidR="003E356F" w:rsidRPr="00330CDB">
        <w:rPr>
          <w:sz w:val="16"/>
          <w:szCs w:val="16"/>
        </w:rPr>
        <w:t>RR 1.03; 95%CI 0.7</w:t>
      </w:r>
      <w:r w:rsidR="003E356F">
        <w:rPr>
          <w:sz w:val="16"/>
          <w:szCs w:val="16"/>
        </w:rPr>
        <w:t>6 to 1.39; n=1,177; 5 RCTs)</w:t>
      </w:r>
      <w:r>
        <w:t xml:space="preserve">, </w:t>
      </w:r>
      <w:r w:rsidR="00E60E1A">
        <w:t>birthweight</w:t>
      </w:r>
      <w:r>
        <w:t xml:space="preserve"> </w:t>
      </w:r>
      <w:r w:rsidR="003E356F">
        <w:t>(</w:t>
      </w:r>
      <w:r w:rsidR="003E356F" w:rsidRPr="00330CDB">
        <w:rPr>
          <w:sz w:val="16"/>
          <w:szCs w:val="16"/>
        </w:rPr>
        <w:t>MD 5.13 g; 95%CI -29.46 to 39.72; n=1,939; 9 RCTs</w:t>
      </w:r>
      <w:r w:rsidR="003E356F">
        <w:t xml:space="preserve">) </w:t>
      </w:r>
      <w:r>
        <w:t>or low birthweight</w:t>
      </w:r>
      <w:r w:rsidR="005C5176">
        <w:t xml:space="preserve"> </w:t>
      </w:r>
      <w:r w:rsidR="003E356F">
        <w:t>(</w:t>
      </w:r>
      <w:r w:rsidR="003E356F" w:rsidRPr="00330CDB">
        <w:rPr>
          <w:sz w:val="16"/>
          <w:szCs w:val="16"/>
        </w:rPr>
        <w:t>RR 0.82; 95%CI 0.55 to 1.22; n=1,898; 8 RCT</w:t>
      </w:r>
      <w:r w:rsidR="003E356F">
        <w:t xml:space="preserve">s) </w:t>
      </w:r>
      <w:r w:rsidR="005C5176">
        <w:fldChar w:fldCharType="begin">
          <w:fldData xml:space="preserve">PEVuZE5vdGU+PENpdGU+PEF1dGhvcj5QZW5hLVJvc2FzPC9BdXRob3I+PFllYXI+MjAxNTwvWWVh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</w:fldData>
        </w:fldChar>
      </w:r>
      <w:r w:rsidR="005C5176">
        <w:instrText xml:space="preserve"> ADDIN EN.CITE </w:instrText>
      </w:r>
      <w:r w:rsidR="005C5176">
        <w:fldChar w:fldCharType="begin">
          <w:fldData xml:space="preserve">PEVuZE5vdGU+PENpdGU+PEF1dGhvcj5QZW5hLVJvc2FzPC9BdXRob3I+PFllYXI+MjAxNTwvWWVh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</w:fldData>
        </w:fldChar>
      </w:r>
      <w:r w:rsidR="005C5176">
        <w:instrText xml:space="preserve"> ADDIN EN.CITE.DATA </w:instrText>
      </w:r>
      <w:r w:rsidR="005C5176">
        <w:fldChar w:fldCharType="end"/>
      </w:r>
      <w:r w:rsidR="005C5176">
        <w:fldChar w:fldCharType="separate"/>
      </w:r>
      <w:r w:rsidR="005C5176">
        <w:rPr>
          <w:noProof/>
        </w:rPr>
        <w:t>(</w:t>
      </w:r>
      <w:r w:rsidR="005C5176" w:rsidRPr="00AA6B1A">
        <w:rPr>
          <w:noProof/>
          <w:sz w:val="16"/>
        </w:rPr>
        <w:t>Pena-Rosas et al 2015</w:t>
      </w:r>
      <w:r w:rsidR="005C5176">
        <w:rPr>
          <w:noProof/>
        </w:rPr>
        <w:t>)</w:t>
      </w:r>
      <w:r w:rsidR="005C5176">
        <w:fldChar w:fldCharType="end"/>
      </w:r>
      <w:r>
        <w:t xml:space="preserve">. </w:t>
      </w:r>
    </w:p>
    <w:p w14:paraId="7BCDC592" w14:textId="17BF6286" w:rsidR="003778AB" w:rsidRPr="003429F4" w:rsidRDefault="003778AB" w:rsidP="003778AB">
      <w:r>
        <w:t xml:space="preserve">There is very low </w:t>
      </w:r>
      <w:r w:rsidR="004558D6">
        <w:t xml:space="preserve">certainty </w:t>
      </w:r>
      <w:r>
        <w:t xml:space="preserve">evidence that maternal </w:t>
      </w:r>
      <w:r w:rsidR="004558D6">
        <w:t xml:space="preserve">adverse </w:t>
      </w:r>
      <w:r>
        <w:t xml:space="preserve">effects </w:t>
      </w:r>
      <w:r w:rsidR="004558D6">
        <w:t>such as</w:t>
      </w:r>
      <w:r w:rsidR="0072458B">
        <w:t xml:space="preserve"> constipation and nausea</w:t>
      </w:r>
      <w:r w:rsidR="004558D6">
        <w:t xml:space="preserve"> </w:t>
      </w:r>
      <w:r w:rsidR="003E356F">
        <w:t>(</w:t>
      </w:r>
      <w:r w:rsidR="003E356F" w:rsidRPr="00330CDB">
        <w:rPr>
          <w:sz w:val="16"/>
          <w:szCs w:val="16"/>
        </w:rPr>
        <w:t>RR 0.56; 95%CI 0.37 to 0.84; n=1,777; 1 RCT</w:t>
      </w:r>
      <w:r w:rsidR="003E356F">
        <w:t xml:space="preserve">) </w:t>
      </w:r>
      <w:r>
        <w:t xml:space="preserve">are reduced with intermittent versus daily iron supplementation </w:t>
      </w:r>
      <w:r w:rsidR="00195188">
        <w:t>with</w:t>
      </w:r>
      <w:r>
        <w:t xml:space="preserve"> no clear </w:t>
      </w:r>
      <w:r w:rsidR="006A5967">
        <w:t>e</w:t>
      </w:r>
      <w:r w:rsidR="00195188">
        <w:t>ffect on</w:t>
      </w:r>
      <w:r w:rsidR="00193428">
        <w:t xml:space="preserve"> the risk of</w:t>
      </w:r>
      <w:r>
        <w:t xml:space="preserve"> maternal anaemia at term</w:t>
      </w:r>
      <w:r w:rsidR="003E356F">
        <w:t xml:space="preserve"> (</w:t>
      </w:r>
      <w:r w:rsidR="003E356F" w:rsidRPr="00330CDB">
        <w:rPr>
          <w:sz w:val="16"/>
          <w:szCs w:val="16"/>
        </w:rPr>
        <w:t>RR 1.22; 95%CI 0.84 to 1.80; n=676; 4 RCTs</w:t>
      </w:r>
      <w:r w:rsidR="003E356F">
        <w:rPr>
          <w:sz w:val="16"/>
          <w:szCs w:val="16"/>
        </w:rPr>
        <w:t>)</w:t>
      </w:r>
      <w:r>
        <w:t xml:space="preserve">, maternal iron-deficiency at term </w:t>
      </w:r>
      <w:r w:rsidR="003E356F">
        <w:t>(</w:t>
      </w:r>
      <w:r w:rsidR="003E356F" w:rsidRPr="00330CDB">
        <w:rPr>
          <w:sz w:val="16"/>
          <w:szCs w:val="16"/>
        </w:rPr>
        <w:t>RR 0.71; 95%CI 0.08 to 6.63; 1 RCT</w:t>
      </w:r>
      <w:r w:rsidR="003E356F">
        <w:t xml:space="preserve">) </w:t>
      </w:r>
      <w:r>
        <w:t>or neonatal death</w:t>
      </w:r>
      <w:r w:rsidR="003E356F">
        <w:t xml:space="preserve"> (</w:t>
      </w:r>
      <w:r w:rsidR="003E356F" w:rsidRPr="00330CDB">
        <w:rPr>
          <w:sz w:val="16"/>
          <w:szCs w:val="16"/>
        </w:rPr>
        <w:t>RR 0.49; 95%CI 0.04 to 5.42; n=795; 1 RCT</w:t>
      </w:r>
      <w:r w:rsidR="003E356F">
        <w:t>)</w:t>
      </w:r>
      <w:r w:rsidR="005C5176">
        <w:t xml:space="preserve"> </w:t>
      </w:r>
      <w:r w:rsidR="005C5176">
        <w:fldChar w:fldCharType="begin">
          <w:fldData xml:space="preserve">PEVuZE5vdGU+PENpdGU+PEF1dGhvcj5QZW5hLVJvc2FzPC9BdXRob3I+PFllYXI+MjAxNTwvWWVh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</w:fldData>
        </w:fldChar>
      </w:r>
      <w:r w:rsidR="005C5176">
        <w:instrText xml:space="preserve"> ADDIN EN.CITE </w:instrText>
      </w:r>
      <w:r w:rsidR="005C5176">
        <w:fldChar w:fldCharType="begin">
          <w:fldData xml:space="preserve">PEVuZE5vdGU+PENpdGU+PEF1dGhvcj5QZW5hLVJvc2FzPC9BdXRob3I+PFllYXI+MjAxNTwvWWVh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</w:fldData>
        </w:fldChar>
      </w:r>
      <w:r w:rsidR="005C5176">
        <w:instrText xml:space="preserve"> ADDIN EN.CITE.DATA </w:instrText>
      </w:r>
      <w:r w:rsidR="005C5176">
        <w:fldChar w:fldCharType="end"/>
      </w:r>
      <w:r w:rsidR="005C5176">
        <w:fldChar w:fldCharType="separate"/>
      </w:r>
      <w:r w:rsidR="005C5176">
        <w:rPr>
          <w:noProof/>
        </w:rPr>
        <w:t>(</w:t>
      </w:r>
      <w:r w:rsidR="005C5176" w:rsidRPr="00AA6B1A">
        <w:rPr>
          <w:noProof/>
          <w:sz w:val="16"/>
        </w:rPr>
        <w:t>Pena-Rosas et al 2015</w:t>
      </w:r>
      <w:r w:rsidR="005C5176">
        <w:rPr>
          <w:noProof/>
        </w:rPr>
        <w:t>)</w:t>
      </w:r>
      <w:r w:rsidR="005C5176">
        <w:fldChar w:fldCharType="end"/>
      </w:r>
      <w:r>
        <w:t xml:space="preserve">. </w:t>
      </w:r>
    </w:p>
    <w:p w14:paraId="6B9AC641" w14:textId="7FCE9B5C" w:rsidR="003778AB" w:rsidRPr="00CC52F7" w:rsidRDefault="00C76EED" w:rsidP="003778AB">
      <w:pPr>
        <w:pStyle w:val="Recsheader"/>
        <w:rPr>
          <w:rFonts w:eastAsia="MS Mincho"/>
        </w:rPr>
      </w:pPr>
      <w:r>
        <w:rPr>
          <w:rFonts w:eastAsia="MS Mincho"/>
        </w:rPr>
        <w:t>Evidence-based recommendation</w:t>
      </w:r>
      <w:r w:rsidR="003778AB" w:rsidRPr="00CC52F7">
        <w:rPr>
          <w:rFonts w:eastAsia="MS Mincho"/>
        </w:rPr>
        <w:tab/>
      </w:r>
    </w:p>
    <w:p w14:paraId="2BB49B2F" w14:textId="603D44C1" w:rsidR="003778AB" w:rsidRPr="00891799" w:rsidRDefault="003778AB" w:rsidP="003778AB">
      <w:pPr>
        <w:pStyle w:val="Recs"/>
        <w:rPr>
          <w:rFonts w:eastAsia="MS Mincho"/>
        </w:rPr>
      </w:pPr>
      <w:r w:rsidRPr="00CC52F7">
        <w:t xml:space="preserve">Advise </w:t>
      </w:r>
      <w:r w:rsidR="00802DE0">
        <w:t xml:space="preserve">pregnant </w:t>
      </w:r>
      <w:r w:rsidRPr="00CC52F7">
        <w:t xml:space="preserve">women with low dietary iron intake that intermittent supplementation is as effective as daily supplementation in preventing iron-deficiency anaemia, with fewer </w:t>
      </w:r>
      <w:r w:rsidR="004558D6">
        <w:t>adverse</w:t>
      </w:r>
      <w:r w:rsidR="004558D6" w:rsidRPr="00CC52F7">
        <w:t xml:space="preserve"> </w:t>
      </w:r>
      <w:r w:rsidRPr="00CC52F7">
        <w:t>effects.</w:t>
      </w:r>
    </w:p>
    <w:p w14:paraId="180E4047" w14:textId="331C06E8" w:rsidR="003778AB" w:rsidRPr="00CC52F7" w:rsidRDefault="004558D6" w:rsidP="003778AB">
      <w:pPr>
        <w:rPr>
          <w:rFonts w:eastAsia="MS Mincho"/>
        </w:rPr>
      </w:pPr>
      <w:r>
        <w:t>Testing for and treating anaemia is discussed in Chapter 30.</w:t>
      </w:r>
    </w:p>
    <w:p w14:paraId="20216834" w14:textId="77777777" w:rsidR="003778AB" w:rsidRDefault="003778AB" w:rsidP="003778AB">
      <w:pPr>
        <w:pStyle w:val="Heading4"/>
      </w:pPr>
      <w:r>
        <w:t>Calcium</w:t>
      </w:r>
    </w:p>
    <w:p w14:paraId="413E6014" w14:textId="77777777" w:rsidR="003939A2" w:rsidRDefault="003939A2" w:rsidP="003939A2">
      <w:pPr>
        <w:pStyle w:val="Heading5"/>
      </w:pPr>
      <w:r>
        <w:t>Background</w:t>
      </w:r>
    </w:p>
    <w:p w14:paraId="0F65AC52" w14:textId="565DA8A9" w:rsidR="003939A2" w:rsidRDefault="003939A2" w:rsidP="003939A2">
      <w:r>
        <w:t>A survey of pregnant women conducted in Sydney found that 1</w:t>
      </w:r>
      <w:r w:rsidR="00530BC4">
        <w:t>3</w:t>
      </w:r>
      <w:r>
        <w:t xml:space="preserve">% were taking a calcium supplement </w:t>
      </w:r>
      <w:r>
        <w:fldChar w:fldCharType="begin">
          <w:fldData xml:space="preserve">PEVuZE5vdGU+PENpdGU+PEF1dGhvcj5TaGFuZDwvQXV0aG9yPjxZZWFyPjIwMTY8L1llYXI+PFJl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==
</w:fldData>
        </w:fldChar>
      </w:r>
      <w:r>
        <w:instrText xml:space="preserve"> ADDIN EN.CITE </w:instrText>
      </w:r>
      <w:r>
        <w:fldChar w:fldCharType="begin">
          <w:fldData xml:space="preserve">PEVuZE5vdGU+PENpdGU+PEF1dGhvcj5TaGFuZDwvQXV0aG9yPjxZZWFyPjIwMTY8L1llYXI+PFJl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==
</w:fldData>
        </w:fldChar>
      </w:r>
      <w:r>
        <w:instrText xml:space="preserve"> ADDIN EN.CITE.DATA </w:instrText>
      </w:r>
      <w:r>
        <w:fldChar w:fldCharType="end"/>
      </w:r>
      <w:r>
        <w:fldChar w:fldCharType="separate"/>
      </w:r>
      <w:r>
        <w:rPr>
          <w:noProof/>
        </w:rPr>
        <w:t>(</w:t>
      </w:r>
      <w:r w:rsidRPr="00AA6B1A">
        <w:rPr>
          <w:noProof/>
          <w:sz w:val="16"/>
        </w:rPr>
        <w:t>Shand et al 2016</w:t>
      </w:r>
      <w:r>
        <w:rPr>
          <w:noProof/>
        </w:rPr>
        <w:t>)</w:t>
      </w:r>
      <w:r>
        <w:fldChar w:fldCharType="end"/>
      </w:r>
      <w:r>
        <w:t>.</w:t>
      </w:r>
    </w:p>
    <w:p w14:paraId="533EC3E6" w14:textId="0268A1EF" w:rsidR="00031B9B" w:rsidRDefault="00031B9B" w:rsidP="003939A2">
      <w:r>
        <w:t>Dietary sources of calcium include dairy products, canned fish and tofu.</w:t>
      </w:r>
    </w:p>
    <w:p w14:paraId="0B3C6483" w14:textId="77777777" w:rsidR="003939A2" w:rsidRDefault="003939A2" w:rsidP="003939A2">
      <w:pPr>
        <w:pStyle w:val="Heading5"/>
      </w:pPr>
      <w:r>
        <w:t>Summary of recent evidence</w:t>
      </w:r>
    </w:p>
    <w:p w14:paraId="7F65D5C8" w14:textId="2D66709C" w:rsidR="00B0767E" w:rsidRDefault="0029575C" w:rsidP="0029575C">
      <w:r>
        <w:t xml:space="preserve">There is consistent evidence from systematic reviews that calcium supplementation reduces the risk of </w:t>
      </w:r>
      <w:r w:rsidR="008F477F">
        <w:t xml:space="preserve">gestational hypertension </w:t>
      </w:r>
      <w:r w:rsidR="008F477F">
        <w:fldChar w:fldCharType="begin">
          <w:fldData xml:space="preserve">PEVuZE5vdGU+PENpdGU+PEF1dGhvcj5Ib2ZtZXlyPC9BdXRob3I+PFllYXI+MjAxODwvWWVhcj48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</w:fldData>
        </w:fldChar>
      </w:r>
      <w:r w:rsidR="00462855">
        <w:instrText xml:space="preserve"> ADDIN EN.CITE </w:instrText>
      </w:r>
      <w:r w:rsidR="00462855">
        <w:fldChar w:fldCharType="begin">
          <w:fldData xml:space="preserve">PEVuZE5vdGU+PENpdGU+PEF1dGhvcj5Ib2ZtZXlyPC9BdXRob3I+PFllYXI+MjAxODwvWWVhcj48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</w:fldData>
        </w:fldChar>
      </w:r>
      <w:r w:rsidR="00462855">
        <w:instrText xml:space="preserve"> ADDIN EN.CITE.DATA </w:instrText>
      </w:r>
      <w:r w:rsidR="00462855">
        <w:fldChar w:fldCharType="end"/>
      </w:r>
      <w:r w:rsidR="008F477F">
        <w:fldChar w:fldCharType="separate"/>
      </w:r>
      <w:r w:rsidR="00462855">
        <w:rPr>
          <w:noProof/>
        </w:rPr>
        <w:t>(</w:t>
      </w:r>
      <w:r w:rsidR="00462855" w:rsidRPr="00462855">
        <w:rPr>
          <w:noProof/>
          <w:sz w:val="16"/>
        </w:rPr>
        <w:t>Hofmeyr et al 2018; Sun et al 2019</w:t>
      </w:r>
      <w:r w:rsidR="00462855">
        <w:rPr>
          <w:noProof/>
        </w:rPr>
        <w:t>)</w:t>
      </w:r>
      <w:r w:rsidR="008F477F">
        <w:fldChar w:fldCharType="end"/>
      </w:r>
      <w:r w:rsidR="008F477F">
        <w:t xml:space="preserve"> and </w:t>
      </w:r>
      <w:r>
        <w:t>pre-eclampsia</w:t>
      </w:r>
      <w:r w:rsidR="00675A6F">
        <w:t xml:space="preserve"> </w:t>
      </w:r>
      <w:r>
        <w:fldChar w:fldCharType="begin">
          <w:fldData xml:space="preserve">PEVuZE5vdGU+PENpdGU+PEF1dGhvcj5Ib2ZtZXlyPC9BdXRob3I+PFllYXI+MjAxODwvWWVhcj48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</w:fldData>
        </w:fldChar>
      </w:r>
      <w:r>
        <w:instrText xml:space="preserve"> ADDIN EN.CITE </w:instrText>
      </w:r>
      <w:r>
        <w:fldChar w:fldCharType="begin">
          <w:fldData xml:space="preserve">PEVuZE5vdGU+PENpdGU+PEF1dGhvcj5Ib2ZtZXlyPC9BdXRob3I+PFllYXI+MjAxODwvWWVhcj48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</w:fldData>
        </w:fldChar>
      </w:r>
      <w:r>
        <w:instrText xml:space="preserve"> ADDIN EN.CITE.DATA </w:instrText>
      </w:r>
      <w:r>
        <w:fldChar w:fldCharType="end"/>
      </w:r>
      <w:r>
        <w:fldChar w:fldCharType="separate"/>
      </w:r>
      <w:r>
        <w:rPr>
          <w:noProof/>
        </w:rPr>
        <w:t>(</w:t>
      </w:r>
      <w:r w:rsidRPr="00AA6B1A">
        <w:rPr>
          <w:noProof/>
          <w:sz w:val="16"/>
        </w:rPr>
        <w:t>Hofmeyr et al 2014; Khaing et al 2017; Hofmeyr et al 2018; Sun et al 2019</w:t>
      </w:r>
      <w:r>
        <w:rPr>
          <w:noProof/>
        </w:rPr>
        <w:t>)</w:t>
      </w:r>
      <w:r>
        <w:fldChar w:fldCharType="end"/>
      </w:r>
      <w:r>
        <w:t xml:space="preserve">. </w:t>
      </w:r>
    </w:p>
    <w:p w14:paraId="7252271A" w14:textId="73D28A14" w:rsidR="001F1260" w:rsidRDefault="00A06E2A" w:rsidP="00462855">
      <w:r>
        <w:t>H</w:t>
      </w:r>
      <w:r w:rsidR="00D63999" w:rsidRPr="006C2358">
        <w:t>igh-</w:t>
      </w:r>
      <w:r w:rsidR="00D63999">
        <w:t>dose calcium supplementation (≥</w:t>
      </w:r>
      <w:r w:rsidR="00D63999" w:rsidRPr="006C2358">
        <w:t>1</w:t>
      </w:r>
      <w:r w:rsidR="00D63999">
        <w:t> </w:t>
      </w:r>
      <w:r w:rsidR="00D63999" w:rsidRPr="006C2358">
        <w:t>g/day) reduce</w:t>
      </w:r>
      <w:r w:rsidR="00B0767E">
        <w:t>s</w:t>
      </w:r>
      <w:r w:rsidR="00D63999" w:rsidRPr="006C2358">
        <w:t xml:space="preserve"> the risk of </w:t>
      </w:r>
      <w:r w:rsidR="0053134E">
        <w:t xml:space="preserve">gestational </w:t>
      </w:r>
      <w:r w:rsidR="00D63999">
        <w:t>hypertension (</w:t>
      </w:r>
      <w:r w:rsidR="00D63999" w:rsidRPr="006C2358">
        <w:rPr>
          <w:sz w:val="16"/>
          <w:szCs w:val="16"/>
        </w:rPr>
        <w:t>RR 0.65; 95%CI 0.53 to 0.81; 12 RCTs; n=15,470</w:t>
      </w:r>
      <w:r w:rsidR="00D63999">
        <w:t>)</w:t>
      </w:r>
      <w:r w:rsidR="00B52E36">
        <w:t xml:space="preserve">, with a </w:t>
      </w:r>
      <w:r w:rsidR="00055E0F">
        <w:t>clearer</w:t>
      </w:r>
      <w:r w:rsidR="00B52E36">
        <w:t xml:space="preserve"> effect </w:t>
      </w:r>
      <w:r w:rsidR="00B0767E">
        <w:t>among women with low dietary calcium (</w:t>
      </w:r>
      <w:r w:rsidR="00B0767E" w:rsidRPr="00B0767E">
        <w:rPr>
          <w:sz w:val="16"/>
          <w:szCs w:val="16"/>
        </w:rPr>
        <w:t xml:space="preserve">RR 0.44; 95%CI 0.28 to 0.70; 7 </w:t>
      </w:r>
      <w:r w:rsidR="00055E0F">
        <w:rPr>
          <w:sz w:val="16"/>
          <w:szCs w:val="16"/>
        </w:rPr>
        <w:t>RCTs</w:t>
      </w:r>
      <w:r w:rsidR="00B0767E" w:rsidRPr="00B0767E">
        <w:rPr>
          <w:sz w:val="16"/>
          <w:szCs w:val="16"/>
        </w:rPr>
        <w:t>; n=10,418</w:t>
      </w:r>
      <w:r w:rsidR="00B0767E">
        <w:t>) than among women with adequate dietary calcium (</w:t>
      </w:r>
      <w:r w:rsidR="00B0767E" w:rsidRPr="00B0767E">
        <w:rPr>
          <w:sz w:val="16"/>
          <w:szCs w:val="16"/>
        </w:rPr>
        <w:t xml:space="preserve">RR 0.90; 95%CI 0.81 to 0.99; 4 </w:t>
      </w:r>
      <w:r w:rsidR="00055E0F">
        <w:rPr>
          <w:sz w:val="16"/>
          <w:szCs w:val="16"/>
        </w:rPr>
        <w:t>RCTs</w:t>
      </w:r>
      <w:r w:rsidR="00B0767E" w:rsidRPr="00B0767E">
        <w:rPr>
          <w:sz w:val="16"/>
          <w:szCs w:val="16"/>
        </w:rPr>
        <w:t>; n=5,022</w:t>
      </w:r>
      <w:r w:rsidR="00B0767E">
        <w:t>)</w:t>
      </w:r>
      <w:r w:rsidR="00D63999">
        <w:t xml:space="preserve"> </w:t>
      </w:r>
      <w:r w:rsidR="00D63999">
        <w:fldChar w:fldCharType="begin"/>
      </w:r>
      <w:r w:rsidR="00D63999">
        <w:instrText xml:space="preserve"> ADDIN EN.CITE &lt;EndNote&gt;&lt;Cite&gt;&lt;Author&gt;Hofmeyr&lt;/Author&gt;&lt;Year&gt;2018&lt;/Year&gt;&lt;RecNum&gt;1316&lt;/RecNum&gt;&lt;DisplayText&gt;(&lt;style font="Century Gothic" size="8"&gt;Hofmeyr et al 2018&lt;/style&gt;)&lt;/DisplayText&gt;&lt;record&gt;&lt;rec-number&gt;1316&lt;/rec-number&gt;&lt;foreign-keys&gt;&lt;key app="EN" db-id="exvasrfx2dtraoesasxp2szsxa2df502592x" timestamp="1566798243"&gt;1316&lt;/key&gt;&lt;key app="ENWeb" db-id=""&gt;0&lt;/key&gt;&lt;/foreign-keys&gt;&lt;ref-type name="Journal Article"&gt;17&lt;/ref-type&gt;&lt;contributors&gt;&lt;authors&gt;&lt;author&gt;Hofmeyr, G. Justus&lt;/author&gt;&lt;author&gt;Lawrie, Theresa A.&lt;/author&gt;&lt;author&gt;Atallah, Álvaro N.&lt;/author&gt;&lt;author&gt;Torloni, Maria Regina&lt;/author&gt;&lt;/authors&gt;&lt;/contributors&gt;&lt;titles&gt;&lt;title&gt;Calcium supplementation during pregnancy for preventing hypertensive disorders and related problems&lt;/title&gt;&lt;secondary-title&gt;Cochrane Database of Systematic Reviews&lt;/secondary-title&gt;&lt;/titles&gt;&lt;periodical&gt;&lt;full-title&gt;Cochrane Database of Systematic Reviews&lt;/full-title&gt;&lt;/periodical&gt;&lt;dates&gt;&lt;year&gt;2018&lt;/year&gt;&lt;/dates&gt;&lt;isbn&gt;14651858&lt;/isbn&gt;&lt;urls&gt;&lt;/urls&gt;&lt;electronic-resource-num&gt;10.1002/14651858.CD001059.pub5&lt;/electronic-resource-num&gt;&lt;/record&gt;&lt;/Cite&gt;&lt;/EndNote&gt;</w:instrText>
      </w:r>
      <w:r w:rsidR="00D63999">
        <w:fldChar w:fldCharType="separate"/>
      </w:r>
      <w:r w:rsidR="00D63999">
        <w:rPr>
          <w:noProof/>
        </w:rPr>
        <w:t>(</w:t>
      </w:r>
      <w:r w:rsidR="00D63999" w:rsidRPr="00507CAA">
        <w:rPr>
          <w:noProof/>
          <w:sz w:val="16"/>
        </w:rPr>
        <w:t>Hofmeyr et al 2018</w:t>
      </w:r>
      <w:r w:rsidR="00D63999">
        <w:rPr>
          <w:noProof/>
        </w:rPr>
        <w:t>)</w:t>
      </w:r>
      <w:r w:rsidR="00D63999">
        <w:fldChar w:fldCharType="end"/>
      </w:r>
      <w:r w:rsidR="00D63999">
        <w:t xml:space="preserve">. </w:t>
      </w:r>
      <w:r w:rsidR="00B0767E">
        <w:t>High</w:t>
      </w:r>
      <w:r w:rsidR="00C76EED">
        <w:t>-</w:t>
      </w:r>
      <w:r w:rsidR="00B0767E">
        <w:t>dose calcium also reduces the risk of pre-eclampsia (</w:t>
      </w:r>
      <w:r w:rsidR="00B0767E" w:rsidRPr="00B0767E">
        <w:rPr>
          <w:sz w:val="16"/>
          <w:szCs w:val="16"/>
        </w:rPr>
        <w:t xml:space="preserve">RR 0.45; 95CI 0.31 to 0.65; 13 trials; n=15,730; low </w:t>
      </w:r>
      <w:r w:rsidR="00E60E1A">
        <w:rPr>
          <w:sz w:val="16"/>
          <w:szCs w:val="16"/>
        </w:rPr>
        <w:t>certainty</w:t>
      </w:r>
      <w:r w:rsidR="00B0767E">
        <w:t xml:space="preserve">). </w:t>
      </w:r>
    </w:p>
    <w:p w14:paraId="7CAF2925" w14:textId="6F08079D" w:rsidR="00B0767E" w:rsidRDefault="00B0767E" w:rsidP="00462855">
      <w:r>
        <w:t>Low</w:t>
      </w:r>
      <w:r w:rsidR="00C76EED">
        <w:t>-</w:t>
      </w:r>
      <w:r>
        <w:t>dose calcium (&lt;1 g/day) also reduces the risk of gestational hypertension (</w:t>
      </w:r>
      <w:r w:rsidRPr="00B0767E">
        <w:rPr>
          <w:sz w:val="16"/>
          <w:szCs w:val="16"/>
        </w:rPr>
        <w:t>RR 0.57; 95%CI 0.39 to 0.82; 3</w:t>
      </w:r>
      <w:r w:rsidR="00055E0F">
        <w:rPr>
          <w:sz w:val="16"/>
          <w:szCs w:val="16"/>
        </w:rPr>
        <w:t> </w:t>
      </w:r>
      <w:r w:rsidRPr="00B0767E">
        <w:rPr>
          <w:sz w:val="16"/>
          <w:szCs w:val="16"/>
        </w:rPr>
        <w:t>RCTs; n=558</w:t>
      </w:r>
      <w:r>
        <w:t xml:space="preserve">) </w:t>
      </w:r>
      <w:r>
        <w:fldChar w:fldCharType="begin"/>
      </w:r>
      <w:r>
        <w:instrText xml:space="preserve"> ADDIN EN.CITE &lt;EndNote&gt;&lt;Cite&gt;&lt;Author&gt;Hofmeyr&lt;/Author&gt;&lt;Year&gt;2018&lt;/Year&gt;&lt;RecNum&gt;1316&lt;/RecNum&gt;&lt;DisplayText&gt;(&lt;style font="Century Gothic" size="8"&gt;Hofmeyr et al 2018&lt;/style&gt;)&lt;/DisplayText&gt;&lt;record&gt;&lt;rec-number&gt;1316&lt;/rec-number&gt;&lt;foreign-keys&gt;&lt;key app="EN" db-id="exvasrfx2dtraoesasxp2szsxa2df502592x" timestamp="1566798243"&gt;1316&lt;/key&gt;&lt;key app="ENWeb" db-id=""&gt;0&lt;/key&gt;&lt;/foreign-keys&gt;&lt;ref-type name="Journal Article"&gt;17&lt;/ref-type&gt;&lt;contributors&gt;&lt;authors&gt;&lt;author&gt;Hofmeyr, G. Justus&lt;/author&gt;&lt;author&gt;Lawrie, Theresa A.&lt;/author&gt;&lt;author&gt;Atallah, Álvaro N.&lt;/author&gt;&lt;author&gt;Torloni, Maria Regina&lt;/author&gt;&lt;/authors&gt;&lt;/contributors&gt;&lt;titles&gt;&lt;title&gt;Calcium supplementation during pregnancy for preventing hypertensive disorders and related problems&lt;/title&gt;&lt;secondary-title&gt;Cochrane Database of Systematic Reviews&lt;/secondary-title&gt;&lt;/titles&gt;&lt;periodical&gt;&lt;full-title&gt;Cochrane Database of Systematic Reviews&lt;/full-title&gt;&lt;/periodical&gt;&lt;dates&gt;&lt;year&gt;2018&lt;/year&gt;&lt;/dates&gt;&lt;isbn&gt;14651858&lt;/isbn&gt;&lt;urls&gt;&lt;/urls&gt;&lt;electronic-resource-num&gt;10.1002/14651858.CD001059.pub5&lt;/electronic-resource-num&gt;&lt;/record&gt;&lt;/Cite&gt;&lt;/EndNote&gt;</w:instrText>
      </w:r>
      <w:r>
        <w:fldChar w:fldCharType="separate"/>
      </w:r>
      <w:r>
        <w:rPr>
          <w:noProof/>
        </w:rPr>
        <w:t>(</w:t>
      </w:r>
      <w:r w:rsidRPr="00507CAA">
        <w:rPr>
          <w:noProof/>
          <w:sz w:val="16"/>
        </w:rPr>
        <w:t>Hofmeyr et al 2018</w:t>
      </w:r>
      <w:r>
        <w:rPr>
          <w:noProof/>
        </w:rPr>
        <w:t>)</w:t>
      </w:r>
      <w:r>
        <w:fldChar w:fldCharType="end"/>
      </w:r>
      <w:r>
        <w:t xml:space="preserve"> and pre-eclampsia (</w:t>
      </w:r>
      <w:r w:rsidRPr="00B0767E">
        <w:rPr>
          <w:sz w:val="16"/>
          <w:szCs w:val="16"/>
        </w:rPr>
        <w:t>RR 0.36; 95%CI 0.23 to 0.57; 4 RCTs; n=980</w:t>
      </w:r>
      <w:r>
        <w:t xml:space="preserve">) </w:t>
      </w:r>
      <w:r>
        <w:fldChar w:fldCharType="begin">
          <w:fldData xml:space="preserve">PEVuZE5vdGU+PENpdGU+PEF1dGhvcj5Ib2ZtZXlyPC9BdXRob3I+PFllYXI+MjAxNDwvWWVhcj48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</w:fldData>
        </w:fldChar>
      </w:r>
      <w:r w:rsidR="00462855">
        <w:instrText xml:space="preserve"> ADDIN EN.CITE </w:instrText>
      </w:r>
      <w:r w:rsidR="00462855">
        <w:fldChar w:fldCharType="begin">
          <w:fldData xml:space="preserve">PEVuZE5vdGU+PENpdGU+PEF1dGhvcj5Ib2ZtZXlyPC9BdXRob3I+PFllYXI+MjAxNDwvWWVhcj48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</w:fldData>
        </w:fldChar>
      </w:r>
      <w:r w:rsidR="00462855">
        <w:instrText xml:space="preserve"> ADDIN EN.CITE.DATA </w:instrText>
      </w:r>
      <w:r w:rsidR="00462855">
        <w:fldChar w:fldCharType="end"/>
      </w:r>
      <w:r>
        <w:fldChar w:fldCharType="separate"/>
      </w:r>
      <w:r w:rsidR="00462855">
        <w:rPr>
          <w:noProof/>
        </w:rPr>
        <w:t>(</w:t>
      </w:r>
      <w:r w:rsidR="00462855" w:rsidRPr="00462855">
        <w:rPr>
          <w:noProof/>
          <w:sz w:val="16"/>
        </w:rPr>
        <w:t>Hofmeyr et al 2014</w:t>
      </w:r>
      <w:r w:rsidR="00462855">
        <w:rPr>
          <w:noProof/>
        </w:rPr>
        <w:t>)</w:t>
      </w:r>
      <w:r>
        <w:fldChar w:fldCharType="end"/>
      </w:r>
      <w:r>
        <w:t>.</w:t>
      </w:r>
    </w:p>
    <w:p w14:paraId="37C9D0D6" w14:textId="428179AA" w:rsidR="00906137" w:rsidRDefault="008643E3" w:rsidP="0029575C">
      <w:r>
        <w:t>A Cochrane review</w:t>
      </w:r>
      <w:r w:rsidR="00A671EF">
        <w:t xml:space="preserve"> </w:t>
      </w:r>
      <w:r>
        <w:fldChar w:fldCharType="begin"/>
      </w:r>
      <w:r>
        <w:instrText xml:space="preserve"> ADDIN EN.CITE &lt;EndNote&gt;&lt;Cite&gt;&lt;Author&gt;Hofmeyr&lt;/Author&gt;&lt;Year&gt;2018&lt;/Year&gt;&lt;RecNum&gt;1316&lt;/RecNum&gt;&lt;DisplayText&gt;(&lt;style font="Century Gothic" size="8"&gt;Hofmeyr et al 2018&lt;/style&gt;)&lt;/DisplayText&gt;&lt;record&gt;&lt;rec-number&gt;1316&lt;/rec-number&gt;&lt;foreign-keys&gt;&lt;key app="EN" db-id="exvasrfx2dtraoesasxp2szsxa2df502592x" timestamp="1566798243"&gt;1316&lt;/key&gt;&lt;key app="ENWeb" db-id=""&gt;0&lt;/key&gt;&lt;/foreign-keys&gt;&lt;ref-type name="Journal Article"&gt;17&lt;/ref-type&gt;&lt;contributors&gt;&lt;authors&gt;&lt;author&gt;Hofmeyr, G. Justus&lt;/author&gt;&lt;author&gt;Lawrie, Theresa A.&lt;/author&gt;&lt;author&gt;Atallah, Álvaro N.&lt;/author&gt;&lt;author&gt;Torloni, Maria Regina&lt;/author&gt;&lt;/authors&gt;&lt;/contributors&gt;&lt;titles&gt;&lt;title&gt;Calcium supplementation during pregnancy for preventing hypertensive disorders and related problems&lt;/title&gt;&lt;secondary-title&gt;Cochrane Database of Systematic Reviews&lt;/secondary-title&gt;&lt;/titles&gt;&lt;periodical&gt;&lt;full-title&gt;Cochrane Database of Systematic Reviews&lt;/full-title&gt;&lt;/periodical&gt;&lt;dates&gt;&lt;year&gt;2018&lt;/year&gt;&lt;/dates&gt;&lt;isbn&gt;14651858&lt;/isbn&gt;&lt;urls&gt;&lt;/urls&gt;&lt;electronic-resource-num&gt;10.1002/14651858.CD001059.pub5&lt;/electronic-resource-num&gt;&lt;/record&gt;&lt;/Cite&gt;&lt;/EndNote&gt;</w:instrText>
      </w:r>
      <w:r>
        <w:fldChar w:fldCharType="separate"/>
      </w:r>
      <w:r>
        <w:rPr>
          <w:noProof/>
        </w:rPr>
        <w:t>(</w:t>
      </w:r>
      <w:r w:rsidRPr="00507CAA">
        <w:rPr>
          <w:noProof/>
          <w:sz w:val="16"/>
        </w:rPr>
        <w:t>Hofmeyr et al 2018</w:t>
      </w:r>
      <w:r>
        <w:rPr>
          <w:noProof/>
        </w:rPr>
        <w:t>)</w:t>
      </w:r>
      <w:r>
        <w:fldChar w:fldCharType="end"/>
      </w:r>
      <w:r w:rsidR="00AC240D">
        <w:t xml:space="preserve"> found </w:t>
      </w:r>
      <w:r w:rsidR="00C169AF">
        <w:t xml:space="preserve">a reduction </w:t>
      </w:r>
      <w:r>
        <w:t xml:space="preserve">in </w:t>
      </w:r>
      <w:r w:rsidR="00C169AF">
        <w:t xml:space="preserve">risk of preterm birth &lt;37 weeks </w:t>
      </w:r>
      <w:r>
        <w:t xml:space="preserve">with high-dose </w:t>
      </w:r>
      <w:r w:rsidR="00A671EF">
        <w:t>calcium</w:t>
      </w:r>
      <w:r>
        <w:t xml:space="preserve"> among all women (</w:t>
      </w:r>
      <w:r w:rsidRPr="001C245D">
        <w:rPr>
          <w:sz w:val="16"/>
          <w:szCs w:val="16"/>
        </w:rPr>
        <w:t xml:space="preserve">RR 0.76; 95%CI 0.60 to 0.97; 11 trials, n=15,275; low </w:t>
      </w:r>
      <w:r w:rsidR="00E60E1A">
        <w:rPr>
          <w:sz w:val="16"/>
          <w:szCs w:val="16"/>
        </w:rPr>
        <w:t>certainty</w:t>
      </w:r>
      <w:r w:rsidR="00667DA9">
        <w:t xml:space="preserve">. </w:t>
      </w:r>
      <w:r>
        <w:t>A</w:t>
      </w:r>
      <w:r w:rsidR="001C245D">
        <w:t>n</w:t>
      </w:r>
      <w:r w:rsidR="00432AEF">
        <w:t>other</w:t>
      </w:r>
      <w:r>
        <w:t xml:space="preserve"> Cochrane review </w:t>
      </w:r>
      <w:r w:rsidR="00432AEF">
        <w:t xml:space="preserve">of calcium supplementation trials not specifically targeted at preventing pre-eclampsia </w:t>
      </w:r>
      <w:r>
        <w:fldChar w:fldCharType="begin">
          <w:fldData xml:space="preserve">PEVuZE5vdGU+PENpdGU+PEF1dGhvcj5CdXBwYXNpcmk8L0F1dGhvcj48WWVhcj4yMDE1PC9ZZWFy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==
</w:fldData>
        </w:fldChar>
      </w:r>
      <w:r w:rsidR="00462855">
        <w:instrText xml:space="preserve"> ADDIN EN.CITE </w:instrText>
      </w:r>
      <w:r w:rsidR="00462855">
        <w:fldChar w:fldCharType="begin">
          <w:fldData xml:space="preserve">PEVuZE5vdGU+PENpdGU+PEF1dGhvcj5CdXBwYXNpcmk8L0F1dGhvcj48WWVhcj4yMDE1PC9ZZWFy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==
</w:fldData>
        </w:fldChar>
      </w:r>
      <w:r w:rsidR="00462855">
        <w:instrText xml:space="preserve"> ADDIN EN.CITE.DATA </w:instrText>
      </w:r>
      <w:r w:rsidR="00462855">
        <w:fldChar w:fldCharType="end"/>
      </w:r>
      <w:r>
        <w:fldChar w:fldCharType="separate"/>
      </w:r>
      <w:r w:rsidR="00462855">
        <w:rPr>
          <w:noProof/>
        </w:rPr>
        <w:t>(</w:t>
      </w:r>
      <w:r w:rsidR="00462855" w:rsidRPr="00462855">
        <w:rPr>
          <w:noProof/>
          <w:sz w:val="16"/>
        </w:rPr>
        <w:t>Buppasiri et al 2015</w:t>
      </w:r>
      <w:r w:rsidR="00462855">
        <w:rPr>
          <w:noProof/>
        </w:rPr>
        <w:t>)</w:t>
      </w:r>
      <w:r>
        <w:fldChar w:fldCharType="end"/>
      </w:r>
      <w:r w:rsidR="00A671EF">
        <w:t xml:space="preserve"> found </w:t>
      </w:r>
      <w:r w:rsidR="001C245D">
        <w:t>no clear difference in risk of preterm birth &lt;34 weeks (</w:t>
      </w:r>
      <w:r w:rsidR="00A671EF">
        <w:rPr>
          <w:sz w:val="16"/>
          <w:szCs w:val="16"/>
        </w:rPr>
        <w:t>RR 1.04; 95%CI 0.80 to 1.36</w:t>
      </w:r>
      <w:r w:rsidR="001C245D" w:rsidRPr="001C245D">
        <w:rPr>
          <w:sz w:val="16"/>
          <w:szCs w:val="16"/>
        </w:rPr>
        <w:t>; 4</w:t>
      </w:r>
      <w:r w:rsidR="00A671EF">
        <w:rPr>
          <w:sz w:val="16"/>
          <w:szCs w:val="16"/>
        </w:rPr>
        <w:t> RCTs</w:t>
      </w:r>
      <w:r w:rsidR="001C245D" w:rsidRPr="001C245D">
        <w:rPr>
          <w:sz w:val="16"/>
          <w:szCs w:val="16"/>
        </w:rPr>
        <w:t xml:space="preserve">, n=5,669; moderate </w:t>
      </w:r>
      <w:r w:rsidR="00E60E1A">
        <w:rPr>
          <w:sz w:val="16"/>
          <w:szCs w:val="16"/>
        </w:rPr>
        <w:t>certainty</w:t>
      </w:r>
      <w:r w:rsidR="001C245D">
        <w:t>).</w:t>
      </w:r>
    </w:p>
    <w:p w14:paraId="6C8B6166" w14:textId="3BDDB896" w:rsidR="008033FC" w:rsidRDefault="0029575C" w:rsidP="0029575C">
      <w:r>
        <w:t>Calcium supplement</w:t>
      </w:r>
      <w:r w:rsidR="00A671EF">
        <w:t xml:space="preserve">ation does </w:t>
      </w:r>
      <w:r>
        <w:t xml:space="preserve">not appear to be of benefit in preventing low </w:t>
      </w:r>
      <w:r w:rsidR="00E60E1A">
        <w:t>birthweight</w:t>
      </w:r>
      <w:r>
        <w:t xml:space="preserve"> </w:t>
      </w:r>
      <w:r w:rsidR="00675A6F">
        <w:t>(</w:t>
      </w:r>
      <w:r w:rsidR="00675A6F" w:rsidRPr="006C2358">
        <w:rPr>
          <w:sz w:val="16"/>
          <w:szCs w:val="16"/>
        </w:rPr>
        <w:t>RR 0.93; 95%CI 0.81 to 1.07; 6</w:t>
      </w:r>
      <w:r w:rsidR="0024047C">
        <w:rPr>
          <w:sz w:val="16"/>
          <w:szCs w:val="16"/>
        </w:rPr>
        <w:t> </w:t>
      </w:r>
      <w:r w:rsidR="00675A6F" w:rsidRPr="006C2358">
        <w:rPr>
          <w:sz w:val="16"/>
          <w:szCs w:val="16"/>
        </w:rPr>
        <w:t xml:space="preserve">RCTs; n=14,162; moderate </w:t>
      </w:r>
      <w:r w:rsidR="00E60E1A">
        <w:rPr>
          <w:sz w:val="16"/>
          <w:szCs w:val="16"/>
        </w:rPr>
        <w:t>certainty</w:t>
      </w:r>
      <w:r w:rsidR="00675A6F">
        <w:t xml:space="preserve">) </w:t>
      </w:r>
      <w:r>
        <w:fldChar w:fldCharType="begin">
          <w:fldData xml:space="preserve">PEVuZE5vdGU+PENpdGU+PEF1dGhvcj5CdXBwYXNpcmk8L0F1dGhvcj48WWVhcj4yMDE1PC9ZZWFy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==
</w:fldData>
        </w:fldChar>
      </w:r>
      <w:r>
        <w:instrText xml:space="preserve"> ADDIN EN.CITE </w:instrText>
      </w:r>
      <w:r>
        <w:fldChar w:fldCharType="begin">
          <w:fldData xml:space="preserve">PEVuZE5vdGU+PENpdGU+PEF1dGhvcj5CdXBwYXNpcmk8L0F1dGhvcj48WWVhcj4yMDE1PC9ZZWFy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==
</w:fldData>
        </w:fldChar>
      </w:r>
      <w:r>
        <w:instrText xml:space="preserve"> ADDIN EN.CITE.DATA </w:instrText>
      </w:r>
      <w:r>
        <w:fldChar w:fldCharType="end"/>
      </w:r>
      <w:r>
        <w:fldChar w:fldCharType="separate"/>
      </w:r>
      <w:r>
        <w:rPr>
          <w:noProof/>
        </w:rPr>
        <w:t>(</w:t>
      </w:r>
      <w:r w:rsidRPr="00AA6B1A">
        <w:rPr>
          <w:noProof/>
          <w:sz w:val="16"/>
        </w:rPr>
        <w:t>Buppasiri et al 2015</w:t>
      </w:r>
      <w:r>
        <w:rPr>
          <w:noProof/>
        </w:rPr>
        <w:t>)</w:t>
      </w:r>
      <w:r>
        <w:fldChar w:fldCharType="end"/>
      </w:r>
      <w:r>
        <w:t xml:space="preserve">. </w:t>
      </w:r>
    </w:p>
    <w:p w14:paraId="1993B4D6" w14:textId="4D6FC062" w:rsidR="0029575C" w:rsidRPr="00BA37D8" w:rsidRDefault="0029575C" w:rsidP="0029575C">
      <w:r>
        <w:t xml:space="preserve">There is </w:t>
      </w:r>
      <w:r w:rsidR="00432AEF">
        <w:t xml:space="preserve">some </w:t>
      </w:r>
      <w:r>
        <w:t xml:space="preserve">evidence that routine calcium supplementation </w:t>
      </w:r>
      <w:r w:rsidR="00432AEF">
        <w:t xml:space="preserve">in pregnancy </w:t>
      </w:r>
      <w:r>
        <w:t xml:space="preserve">is more cost-effective than selective supplementation </w:t>
      </w:r>
      <w:r>
        <w:fldChar w:fldCharType="begin">
          <w:fldData xml:space="preserve">PEVuZE5vdGU+PENpdGU+PEF1dGhvcj5NZWVydGVuczwvQXV0aG9yPjxZZWFyPjIwMTg8L1llYXI+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</w:fldData>
        </w:fldChar>
      </w:r>
      <w:r>
        <w:instrText xml:space="preserve"> ADDIN EN.CITE </w:instrText>
      </w:r>
      <w:r>
        <w:fldChar w:fldCharType="begin">
          <w:fldData xml:space="preserve">PEVuZE5vdGU+PENpdGU+PEF1dGhvcj5NZWVydGVuczwvQXV0aG9yPjxZZWFyPjIwMTg8L1llYXI+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</w:fldData>
        </w:fldChar>
      </w:r>
      <w:r>
        <w:instrText xml:space="preserve"> ADDIN EN.CITE.DATA </w:instrText>
      </w:r>
      <w:r>
        <w:fldChar w:fldCharType="end"/>
      </w:r>
      <w:r>
        <w:fldChar w:fldCharType="separate"/>
      </w:r>
      <w:r>
        <w:rPr>
          <w:noProof/>
        </w:rPr>
        <w:t>(</w:t>
      </w:r>
      <w:r w:rsidRPr="00AA6B1A">
        <w:rPr>
          <w:noProof/>
          <w:sz w:val="16"/>
        </w:rPr>
        <w:t>Meertens et al 2018</w:t>
      </w:r>
      <w:r>
        <w:rPr>
          <w:noProof/>
        </w:rPr>
        <w:t>)</w:t>
      </w:r>
      <w:r>
        <w:fldChar w:fldCharType="end"/>
      </w:r>
      <w:r>
        <w:t>.</w:t>
      </w:r>
    </w:p>
    <w:p w14:paraId="3D06752C" w14:textId="22191709" w:rsidR="004D00DB" w:rsidRPr="0012730D" w:rsidRDefault="00C76EED" w:rsidP="004D00DB">
      <w:pPr>
        <w:pStyle w:val="Recsheader"/>
      </w:pPr>
      <w:r>
        <w:t>Evidence-based r</w:t>
      </w:r>
      <w:r w:rsidRPr="0012730D">
        <w:t xml:space="preserve">ecommendation </w:t>
      </w:r>
      <w:r w:rsidR="004D00DB" w:rsidRPr="0012730D">
        <w:tab/>
      </w:r>
    </w:p>
    <w:p w14:paraId="3BC9F629" w14:textId="2BC8336B" w:rsidR="004D00DB" w:rsidRDefault="004D00DB" w:rsidP="004D00DB">
      <w:pPr>
        <w:pStyle w:val="Recs"/>
      </w:pPr>
      <w:r>
        <w:t xml:space="preserve">Advise </w:t>
      </w:r>
      <w:r w:rsidR="00462855">
        <w:t>pregnant</w:t>
      </w:r>
      <w:r>
        <w:t xml:space="preserve"> women </w:t>
      </w:r>
      <w:r w:rsidR="00462855">
        <w:t xml:space="preserve">to take a </w:t>
      </w:r>
      <w:r w:rsidR="00432AEF">
        <w:t xml:space="preserve">low-dose </w:t>
      </w:r>
      <w:r w:rsidR="00462855">
        <w:t>calcium supplement</w:t>
      </w:r>
      <w:r w:rsidRPr="0012730D">
        <w:t>.</w:t>
      </w:r>
    </w:p>
    <w:p w14:paraId="7AD87812" w14:textId="77777777" w:rsidR="003778AB" w:rsidRDefault="003778AB" w:rsidP="003778AB">
      <w:pPr>
        <w:pStyle w:val="Heading4"/>
      </w:pPr>
      <w:r>
        <w:t>Iodine</w:t>
      </w:r>
    </w:p>
    <w:p w14:paraId="5D443FBD" w14:textId="77777777" w:rsidR="000126F4" w:rsidRDefault="000126F4" w:rsidP="000126F4">
      <w:pPr>
        <w:pStyle w:val="Heading5"/>
      </w:pPr>
      <w:r>
        <w:t>Background</w:t>
      </w:r>
    </w:p>
    <w:p w14:paraId="548601CB" w14:textId="3B09EA33" w:rsidR="00F75C96" w:rsidRPr="00C849BE" w:rsidRDefault="00F75C96" w:rsidP="00F75C96">
      <w:r w:rsidRPr="00667DA9">
        <w:t>Iodine deficiency re‐emerged in Australia in the 1990s, motivating mandatory fortification of bread with iodised salt in 200</w:t>
      </w:r>
      <w:r w:rsidRPr="00C849BE">
        <w:t>9.</w:t>
      </w:r>
      <w:r w:rsidR="0041625E" w:rsidRPr="00C849BE">
        <w:t xml:space="preserve"> The AIHW reports that, while mandatory fortification delivered sufficient amounts of iodine to the general population, intakes for many pregnant and breastfeeding women were insufficient due to their increased requirements </w:t>
      </w:r>
      <w:r w:rsidR="0041625E" w:rsidRPr="00C849BE">
        <w:fldChar w:fldCharType="begin"/>
      </w:r>
      <w:r w:rsidR="0041625E" w:rsidRPr="00C849BE">
        <w:instrText xml:space="preserve"> ADDIN EN.CITE &lt;EndNote&gt;&lt;Cite&gt;&lt;Author&gt;AIHW&lt;/Author&gt;&lt;Year&gt;2016&lt;/Year&gt;&lt;RecNum&gt;1201&lt;/RecNum&gt;&lt;DisplayText&gt;(&lt;style font="Century Gothic" size="8"&gt;AIHW 2016&lt;/style&gt;)&lt;/DisplayText&gt;&lt;record&gt;&lt;rec-number&gt;1201&lt;/rec-number&gt;&lt;foreign-keys&gt;&lt;key app="EN" db-id="exvasrfx2dtraoesasxp2szsxa2df502592x" timestamp="1559691299"&gt;1201&lt;/key&gt;&lt;/foreign-keys&gt;&lt;ref-type name="Report"&gt;27&lt;/ref-type&gt;&lt;contributors&gt;&lt;authors&gt;&lt;author&gt;AIHW,&lt;/author&gt;&lt;/authors&gt;&lt;/contributors&gt;&lt;titles&gt;&lt;title&gt;Monitoring the health impacts of mandatory folic acid and iodine fortification&lt;/title&gt;&lt;/titles&gt;&lt;dates&gt;&lt;year&gt;2016&lt;/year&gt;&lt;/dates&gt;&lt;pub-location&gt;Canberra&lt;/pub-location&gt;&lt;publisher&gt;Australian Institute of Health and Welfare&lt;/publisher&gt;&lt;work-type&gt;Cat. no. PHE 208&lt;/work-type&gt;&lt;urls&gt;&lt;related-urls&gt;&lt;url&gt;https://www.aihw.gov.au/getmedia/6bfafa4a-2255-4f04-8955-7496c9e5b2c1/19192.pdf.aspx?inline=true&lt;/url&gt;&lt;/related-urls&gt;&lt;/urls&gt;&lt;/record&gt;&lt;/Cite&gt;&lt;/EndNote&gt;</w:instrText>
      </w:r>
      <w:r w:rsidR="0041625E" w:rsidRPr="00C849BE">
        <w:fldChar w:fldCharType="separate"/>
      </w:r>
      <w:r w:rsidR="0041625E" w:rsidRPr="00C849BE">
        <w:rPr>
          <w:noProof/>
        </w:rPr>
        <w:t>(</w:t>
      </w:r>
      <w:r w:rsidR="0041625E" w:rsidRPr="00C849BE">
        <w:rPr>
          <w:noProof/>
          <w:sz w:val="16"/>
        </w:rPr>
        <w:t>AIHW 2016</w:t>
      </w:r>
      <w:r w:rsidR="0041625E" w:rsidRPr="00C849BE">
        <w:rPr>
          <w:noProof/>
        </w:rPr>
        <w:t>)</w:t>
      </w:r>
      <w:r w:rsidR="0041625E" w:rsidRPr="00C849BE">
        <w:fldChar w:fldCharType="end"/>
      </w:r>
      <w:r w:rsidR="0041625E" w:rsidRPr="00C849BE">
        <w:t>.</w:t>
      </w:r>
    </w:p>
    <w:p w14:paraId="38BF6C07" w14:textId="64122E03" w:rsidR="0041625E" w:rsidRPr="00A96FD5" w:rsidRDefault="0041625E" w:rsidP="0041625E">
      <w:r w:rsidRPr="00C849BE">
        <w:t>In a review of Australian cohort studies post-fortification (</w:t>
      </w:r>
      <w:r w:rsidRPr="00C849BE">
        <w:rPr>
          <w:sz w:val="16"/>
          <w:szCs w:val="16"/>
        </w:rPr>
        <w:t>7 studies</w:t>
      </w:r>
      <w:r w:rsidRPr="00C849BE">
        <w:t xml:space="preserve">) </w:t>
      </w:r>
      <w:r w:rsidRPr="00C849BE">
        <w:fldChar w:fldCharType="begin">
          <w:fldData xml:space="preserve">PEVuZE5vdGU+PENpdGU+PEF1dGhvcj5IdXJsZXk8L0F1dGhvcj48WWVhcj4yMDE5PC9ZZWFyPjxS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</w:fldData>
        </w:fldChar>
      </w:r>
      <w:r w:rsidRPr="00C849BE">
        <w:instrText xml:space="preserve"> ADDIN EN.CITE </w:instrText>
      </w:r>
      <w:r w:rsidRPr="00C849BE">
        <w:fldChar w:fldCharType="begin">
          <w:fldData xml:space="preserve">PEVuZE5vdGU+PENpdGU+PEF1dGhvcj5IdXJsZXk8L0F1dGhvcj48WWVhcj4yMDE5PC9ZZWFyPjxS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Hurley et al 2019</w:t>
      </w:r>
      <w:r w:rsidRPr="00C849BE">
        <w:rPr>
          <w:noProof/>
        </w:rPr>
        <w:t>)</w:t>
      </w:r>
      <w:r w:rsidRPr="00C849BE">
        <w:fldChar w:fldCharType="end"/>
      </w:r>
      <w:r w:rsidRPr="00C849BE">
        <w:t>, three studies found that the pregnant women in their studies were iodine replete and four found that pregnant women were in the mild-to-moderate iodine deficiency category. Only two studies, documented iodine sufficiency among pregnant women in the absence of iodine supplementation.</w:t>
      </w:r>
      <w:r>
        <w:t xml:space="preserve"> </w:t>
      </w:r>
    </w:p>
    <w:p w14:paraId="0DCB3DCB" w14:textId="3EF9987D" w:rsidR="000126F4" w:rsidRDefault="000126F4" w:rsidP="000126F4">
      <w:r>
        <w:t>The</w:t>
      </w:r>
      <w:r w:rsidRPr="00BB1CEE">
        <w:t xml:space="preserve"> NHMRC (2010) </w:t>
      </w:r>
      <w:r w:rsidRPr="00BB1CEE">
        <w:rPr>
          <w:i/>
        </w:rPr>
        <w:t>NHMRC Public Statement: Iodine Supplementation for Pregnant and Breastfeeding Women</w:t>
      </w:r>
      <w:r w:rsidR="00432AEF">
        <w:t xml:space="preserve"> advises</w:t>
      </w:r>
      <w:r w:rsidRPr="0012730D">
        <w:rPr>
          <w:lang w:val="en-US"/>
        </w:rPr>
        <w:t xml:space="preserve"> </w:t>
      </w:r>
      <w:r w:rsidR="006152FD">
        <w:rPr>
          <w:lang w:val="en-US"/>
        </w:rPr>
        <w:t xml:space="preserve">pregnant </w:t>
      </w:r>
      <w:r w:rsidRPr="0012730D">
        <w:rPr>
          <w:lang w:val="en-US"/>
        </w:rPr>
        <w:t>women to take an iodine supplement of 150 micrograms each day</w:t>
      </w:r>
      <w:r w:rsidR="00432AEF">
        <w:rPr>
          <w:lang w:val="en-US"/>
        </w:rPr>
        <w:t xml:space="preserve"> to avoid poor infant neurodevelopment</w:t>
      </w:r>
      <w:r w:rsidRPr="0012730D">
        <w:rPr>
          <w:lang w:val="en-US"/>
        </w:rPr>
        <w:t>.</w:t>
      </w:r>
      <w:r w:rsidRPr="0012730D">
        <w:t xml:space="preserve"> </w:t>
      </w:r>
    </w:p>
    <w:p w14:paraId="36D1AF59" w14:textId="379577A2" w:rsidR="000126F4" w:rsidRPr="00C849BE" w:rsidRDefault="000126F4" w:rsidP="000126F4">
      <w:r>
        <w:t xml:space="preserve">A survey of pregnant women conducted in Sydney found that 6.3% were taking an iodine supplement </w:t>
      </w:r>
      <w:r>
        <w:fldChar w:fldCharType="begin">
          <w:fldData xml:space="preserve">PEVuZE5vdGU+PENpdGU+PEF1dGhvcj5TaGFuZDwvQXV0aG9yPjxZZWFyPjIwMTY8L1llYXI+PFJl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==
</w:fldData>
        </w:fldChar>
      </w:r>
      <w:r>
        <w:instrText xml:space="preserve"> ADDIN EN.CITE </w:instrText>
      </w:r>
      <w:r>
        <w:fldChar w:fldCharType="begin">
          <w:fldData xml:space="preserve">PEVuZE5vdGU+PENpdGU+PEF1dGhvcj5TaGFuZDwvQXV0aG9yPjxZZWFyPjIwMTY8L1llYXI+PFJl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==
</w:fldData>
        </w:fldChar>
      </w:r>
      <w:r>
        <w:instrText xml:space="preserve"> ADDIN EN.CITE.DATA </w:instrText>
      </w:r>
      <w:r>
        <w:fldChar w:fldCharType="end"/>
      </w:r>
      <w:r>
        <w:fldChar w:fldCharType="separate"/>
      </w:r>
      <w:r>
        <w:rPr>
          <w:noProof/>
        </w:rPr>
        <w:t>(</w:t>
      </w:r>
      <w:r w:rsidRPr="00AA6B1A">
        <w:rPr>
          <w:noProof/>
          <w:sz w:val="16"/>
        </w:rPr>
        <w:t>Shand et al 2016</w:t>
      </w:r>
      <w:r>
        <w:rPr>
          <w:noProof/>
        </w:rPr>
        <w:t>)</w:t>
      </w:r>
      <w:r>
        <w:fldChar w:fldCharType="end"/>
      </w:r>
      <w:r>
        <w:t>. A study conducted in Gippsland Victoria, a mildly iodine deficient area, found that o</w:t>
      </w:r>
      <w:r w:rsidRPr="00592330">
        <w:t xml:space="preserve">nly 18.9% of participants followed the </w:t>
      </w:r>
      <w:r>
        <w:t>NHMRC</w:t>
      </w:r>
      <w:r w:rsidRPr="00592330">
        <w:t xml:space="preserve"> recommendation, with 42.3% of participants not taking any supple</w:t>
      </w:r>
      <w:r>
        <w:t>ments</w:t>
      </w:r>
      <w:r w:rsidRPr="00592330">
        <w:t xml:space="preserve"> </w:t>
      </w:r>
      <w:r w:rsidR="00F75C96">
        <w:t>(</w:t>
      </w:r>
      <w:r w:rsidRPr="00592330">
        <w:t>or supplements with no iodine or insufficient iodine</w:t>
      </w:r>
      <w:r w:rsidR="00F75C96">
        <w:t>)</w:t>
      </w:r>
      <w:r>
        <w:t xml:space="preserve"> </w:t>
      </w:r>
      <w:r>
        <w:fldChar w:fldCharType="begin"/>
      </w:r>
      <w:r>
        <w:instrText xml:space="preserve"> ADDIN EN.CITE &lt;EndNote&gt;&lt;Cite&gt;&lt;Author&gt;Mitchell&lt;/Author&gt;&lt;Year&gt;2018&lt;/Year&gt;&lt;RecNum&gt;1328&lt;/RecNum&gt;&lt;DisplayText&gt;(&lt;style font="Century Gothic" size="8"&gt;Mitchell et al 2018&lt;/style&gt;)&lt;/DisplayText&gt;&lt;record&gt;&lt;rec-number&gt;1328&lt;/rec-number&gt;&lt;foreign-keys&gt;&lt;key app="EN" db-id="exvasrfx2dtraoesasxp2szsxa2df502592x" timestamp="1566948734"&gt;1328&lt;/key&gt;&lt;key app="ENWeb" db-id=""&gt;0&lt;/key&gt;&lt;/foreign-keys&gt;&lt;ref-type name="Journal Article"&gt;17&lt;/ref-type&gt;&lt;contributors&gt;&lt;authors&gt;&lt;author&gt;Mitchell, E. K. L.&lt;/author&gt;&lt;author&gt;Martin, J. C.&lt;/author&gt;&lt;author&gt;D&amp;apos;Amore, A.&lt;/author&gt;&lt;author&gt;Francis, I.&lt;/author&gt;&lt;author&gt;Savige, G. S.&lt;/author&gt;&lt;/authors&gt;&lt;/contributors&gt;&lt;auth-address&gt;Rural Health, Monash University, Victoria, Australia. eleanor.mitchell@monash.edu.&amp;#xD;Rural Health, Monash University, Victoria, Australia.&amp;#xD;Public Health and Preventive Medicine, Monash University, Victoria, Australia.&amp;#xD;Victorian Clinical Genetics Services, Royal Children&amp;apos;s Hospital, Victoria, Australia.&lt;/auth-address&gt;&lt;titles&gt;&lt;title&gt;Maternal iodine dietary supplements and neonatal thyroid stimulating hormone in Gippsland, Australia&lt;/title&gt;&lt;secondary-title&gt;Asia Pac J Clin Nutr&lt;/secondary-title&gt;&lt;/titles&gt;&lt;periodical&gt;&lt;full-title&gt;Asia Pac J Clin Nutr&lt;/full-title&gt;&lt;/periodical&gt;&lt;pages&gt;848-852&lt;/pages&gt;&lt;volume&gt;27&lt;/volume&gt;&lt;number&gt;4&lt;/number&gt;&lt;edition&gt;2018/07/27&lt;/edition&gt;&lt;dates&gt;&lt;year&gt;2018&lt;/year&gt;&lt;/dates&gt;&lt;isbn&gt;0964-7058 (Print)&amp;#xD;0964-7058 (Linking)&lt;/isbn&gt;&lt;accession-num&gt;30045430&lt;/accession-num&gt;&lt;urls&gt;&lt;related-urls&gt;&lt;url&gt;https://www.ncbi.nlm.nih.gov/pubmed/30045430&lt;/url&gt;&lt;/related-urls&gt;&lt;/urls&gt;&lt;electronic-resource-num&gt;10.6133/apjcn.022018.02&lt;/electronic-resource-num&gt;&lt;/record&gt;&lt;/Cite&gt;&lt;/EndNote&gt;</w:instrText>
      </w:r>
      <w:r>
        <w:fldChar w:fldCharType="separate"/>
      </w:r>
      <w:r>
        <w:rPr>
          <w:noProof/>
        </w:rPr>
        <w:t>(</w:t>
      </w:r>
      <w:r w:rsidRPr="00AA6B1A">
        <w:rPr>
          <w:noProof/>
          <w:sz w:val="16"/>
        </w:rPr>
        <w:t>Mitchell et al 2018</w:t>
      </w:r>
      <w:r>
        <w:rPr>
          <w:noProof/>
        </w:rPr>
        <w:t>)</w:t>
      </w:r>
      <w:r>
        <w:fldChar w:fldCharType="end"/>
      </w:r>
      <w:r>
        <w:t>.</w:t>
      </w:r>
      <w:r w:rsidRPr="00592330">
        <w:t xml:space="preserve"> The remaining women (38.7%) were taking supplements with doses of iodine much higher (200-300 μg) than the NHMRC recommended dose or were taking multiple supplements containing iodine.</w:t>
      </w:r>
      <w:r>
        <w:t xml:space="preserve"> In a South Australian s</w:t>
      </w:r>
      <w:r w:rsidRPr="00273C2E">
        <w:t xml:space="preserve">tudy, </w:t>
      </w:r>
      <w:r>
        <w:t>85.9%</w:t>
      </w:r>
      <w:r w:rsidRPr="00273C2E">
        <w:t xml:space="preserve"> women met the </w:t>
      </w:r>
      <w:r>
        <w:t>estimated average requirement</w:t>
      </w:r>
      <w:r w:rsidRPr="00273C2E">
        <w:t xml:space="preserve"> (≥160 μg/day) for iodine intake from food and supplements</w:t>
      </w:r>
      <w:r>
        <w:t xml:space="preserve"> </w:t>
      </w:r>
      <w:r>
        <w:fldChar w:fldCharType="begin">
          <w:fldData xml:space="preserve">PEVuZE5vdGU+PENpdGU+PEF1dGhvcj5Db25kbzwvQXV0aG9yPjxZZWFyPjIwMTc8L1llYXI+PFJl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</w:fldData>
        </w:fldChar>
      </w:r>
      <w:r>
        <w:instrText xml:space="preserve"> ADDIN EN.CITE </w:instrText>
      </w:r>
      <w:r>
        <w:fldChar w:fldCharType="begin">
          <w:fldData xml:space="preserve">PEVuZE5vdGU+PENpdGU+PEF1dGhvcj5Db25kbzwvQXV0aG9yPjxZZWFyPjIwMTc8L1llYXI+PFJl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</w:fldData>
        </w:fldChar>
      </w:r>
      <w:r>
        <w:instrText xml:space="preserve"> ADDIN EN.CITE.DATA </w:instrText>
      </w:r>
      <w:r>
        <w:fldChar w:fldCharType="end"/>
      </w:r>
      <w:r>
        <w:fldChar w:fldCharType="separate"/>
      </w:r>
      <w:r>
        <w:rPr>
          <w:noProof/>
        </w:rPr>
        <w:t>(</w:t>
      </w:r>
      <w:r w:rsidRPr="00AA6B1A">
        <w:rPr>
          <w:noProof/>
          <w:sz w:val="16"/>
        </w:rPr>
        <w:t>Condo et al 2017</w:t>
      </w:r>
      <w:r>
        <w:rPr>
          <w:noProof/>
        </w:rPr>
        <w:t>)</w:t>
      </w:r>
      <w:r>
        <w:fldChar w:fldCharType="end"/>
      </w:r>
      <w:r>
        <w:t xml:space="preserve">. </w:t>
      </w:r>
      <w:r w:rsidRPr="00273C2E">
        <w:t xml:space="preserve">When iodine from supplements was excluded, </w:t>
      </w:r>
      <w:r>
        <w:t>44.5%</w:t>
      </w:r>
      <w:r w:rsidRPr="00273C2E">
        <w:t xml:space="preserve"> of women met the </w:t>
      </w:r>
      <w:r>
        <w:t>estimated average requirement</w:t>
      </w:r>
      <w:r w:rsidRPr="00273C2E">
        <w:t xml:space="preserve"> for iodine </w:t>
      </w:r>
      <w:r w:rsidR="00432AEF">
        <w:t xml:space="preserve">intake </w:t>
      </w:r>
      <w:r w:rsidRPr="00273C2E">
        <w:t>during pregnancy.</w:t>
      </w:r>
      <w:r>
        <w:t xml:space="preserve"> In a Western Australian study, 66% of pregnant women were taking iodine supplements </w:t>
      </w:r>
      <w:r w:rsidRPr="00C849BE">
        <w:fldChar w:fldCharType="begin"/>
      </w:r>
      <w:r w:rsidRPr="00C849BE">
        <w:instrText xml:space="preserve"> ADDIN EN.CITE &lt;EndNote&gt;&lt;Cite&gt;&lt;Author&gt;Hine&lt;/Author&gt;&lt;Year&gt;2018&lt;/Year&gt;&lt;RecNum&gt;1331&lt;/RecNum&gt;&lt;DisplayText&gt;(&lt;style font="Century Gothic" size="8"&gt;Hine et al 2018&lt;/style&gt;)&lt;/DisplayText&gt;&lt;record&gt;&lt;rec-number&gt;1331&lt;/rec-number&gt;&lt;foreign-keys&gt;&lt;key app="EN" db-id="exvasrfx2dtraoesasxp2szsxa2df502592x" timestamp="1566950067"&gt;1331&lt;/key&gt;&lt;key app="ENWeb" db-id=""&gt;0&lt;/key&gt;&lt;/foreign-keys&gt;&lt;ref-type name="Journal Article"&gt;17&lt;/ref-type&gt;&lt;contributors&gt;&lt;authors&gt;&lt;author&gt;Hine, T.&lt;/author&gt;&lt;author&gt;Zhao, Y.&lt;/author&gt;&lt;author&gt;Begley, A.&lt;/author&gt;&lt;author&gt;Skeaff, S.&lt;/author&gt;&lt;author&gt;Sherriff, J.&lt;/author&gt;&lt;/authors&gt;&lt;/contributors&gt;&lt;auth-address&gt;School of Public Health, Curtin University, Perth, Western Australia.&amp;#xD;Department of Human Nutrition, University of Otago, Dunedin, New Zealand.&lt;/auth-address&gt;&lt;titles&gt;&lt;title&gt;Iodine-containing supplement use by pregnant women attending antenatal clinics in Western Australia&lt;/title&gt;&lt;secondary-title&gt;Aust N Z J Obstet Gynaecol&lt;/secondary-title&gt;&lt;/titles&gt;&lt;periodical&gt;&lt;full-title&gt;Aust N Z J Obstet Gynaecol&lt;/full-title&gt;&lt;/periodical&gt;&lt;pages&gt;636-642&lt;/pages&gt;&lt;volume&gt;58&lt;/volume&gt;&lt;number&gt;6&lt;/number&gt;&lt;edition&gt;2018/02/08&lt;/edition&gt;&lt;keywords&gt;&lt;keyword&gt;*foetal development&lt;/keyword&gt;&lt;keyword&gt;*iodine&lt;/keyword&gt;&lt;keyword&gt;*pregnancy&lt;/keyword&gt;&lt;keyword&gt;*public health&lt;/keyword&gt;&lt;keyword&gt;*supplementation&lt;/keyword&gt;&lt;/keywords&gt;&lt;dates&gt;&lt;year&gt;2018&lt;/year&gt;&lt;pub-dates&gt;&lt;date&gt;Dec&lt;/date&gt;&lt;/pub-dates&gt;&lt;/dates&gt;&lt;isbn&gt;1479-828X (Electronic)&amp;#xD;0004-8666 (Linking)&lt;/isbn&gt;&lt;accession-num&gt;29411357&lt;/accession-num&gt;&lt;urls&gt;&lt;related-urls&gt;&lt;url&gt;https://www.ncbi.nlm.nih.gov/pubmed/29411357&lt;/url&gt;&lt;/related-urls&gt;&lt;/urls&gt;&lt;electronic-resource-num&gt;10.1111/ajo.12785&lt;/electronic-resource-num&gt;&lt;/record&gt;&lt;/Cite&gt;&lt;/EndNote&gt;</w:instrText>
      </w:r>
      <w:r w:rsidRPr="00C849BE">
        <w:fldChar w:fldCharType="separate"/>
      </w:r>
      <w:r w:rsidRPr="00C849BE">
        <w:rPr>
          <w:noProof/>
        </w:rPr>
        <w:t>(</w:t>
      </w:r>
      <w:r w:rsidRPr="00C849BE">
        <w:rPr>
          <w:noProof/>
          <w:sz w:val="16"/>
        </w:rPr>
        <w:t>Hine et al 2018</w:t>
      </w:r>
      <w:r w:rsidRPr="00C849BE">
        <w:rPr>
          <w:noProof/>
        </w:rPr>
        <w:t>)</w:t>
      </w:r>
      <w:r w:rsidRPr="00C849BE">
        <w:fldChar w:fldCharType="end"/>
      </w:r>
      <w:r w:rsidRPr="00C849BE">
        <w:t>.</w:t>
      </w:r>
      <w:r w:rsidR="0041625E" w:rsidRPr="00C849BE">
        <w:t xml:space="preserve"> A Tasmanian study (</w:t>
      </w:r>
      <w:r w:rsidR="0041625E" w:rsidRPr="00C849BE">
        <w:rPr>
          <w:sz w:val="16"/>
          <w:szCs w:val="16"/>
        </w:rPr>
        <w:t>n=255</w:t>
      </w:r>
      <w:r w:rsidR="0041625E" w:rsidRPr="00C849BE">
        <w:t xml:space="preserve">) found that, despite recommendations for iodine supplementation, pregnant Tasmanian women remain at risk of iodine deficiency </w:t>
      </w:r>
      <w:r w:rsidR="0041625E" w:rsidRPr="00C849BE">
        <w:fldChar w:fldCharType="begin">
          <w:fldData xml:space="preserve">PEVuZE5vdGU+PENpdGU+PEF1dGhvcj5IeW5lczwvQXV0aG9yPjxZZWFyPjIwMTk8L1llYXI+PFJl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</w:fldData>
        </w:fldChar>
      </w:r>
      <w:r w:rsidR="0041625E" w:rsidRPr="00C849BE">
        <w:instrText xml:space="preserve"> ADDIN EN.CITE </w:instrText>
      </w:r>
      <w:r w:rsidR="0041625E" w:rsidRPr="00C849BE">
        <w:fldChar w:fldCharType="begin">
          <w:fldData xml:space="preserve">PEVuZE5vdGU+PENpdGU+PEF1dGhvcj5IeW5lczwvQXV0aG9yPjxZZWFyPjIwMTk8L1llYXI+PFJl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</w:fldData>
        </w:fldChar>
      </w:r>
      <w:r w:rsidR="0041625E" w:rsidRPr="00C849BE">
        <w:instrText xml:space="preserve"> ADDIN EN.CITE.DATA </w:instrText>
      </w:r>
      <w:r w:rsidR="0041625E" w:rsidRPr="00C849BE">
        <w:fldChar w:fldCharType="end"/>
      </w:r>
      <w:r w:rsidR="0041625E" w:rsidRPr="00C849BE">
        <w:fldChar w:fldCharType="separate"/>
      </w:r>
      <w:r w:rsidR="0041625E" w:rsidRPr="00C849BE">
        <w:rPr>
          <w:noProof/>
        </w:rPr>
        <w:t>(</w:t>
      </w:r>
      <w:r w:rsidR="0041625E" w:rsidRPr="00C849BE">
        <w:rPr>
          <w:noProof/>
          <w:sz w:val="16"/>
        </w:rPr>
        <w:t>Hynes et al 2019</w:t>
      </w:r>
      <w:r w:rsidR="0041625E" w:rsidRPr="00C849BE">
        <w:rPr>
          <w:noProof/>
        </w:rPr>
        <w:t>)</w:t>
      </w:r>
      <w:r w:rsidR="0041625E" w:rsidRPr="00C849BE">
        <w:fldChar w:fldCharType="end"/>
      </w:r>
      <w:r w:rsidR="0041625E" w:rsidRPr="00C849BE">
        <w:t>.</w:t>
      </w:r>
    </w:p>
    <w:p w14:paraId="02BC6D14" w14:textId="71F9141F" w:rsidR="0091634E" w:rsidRPr="00C849BE" w:rsidRDefault="0091634E" w:rsidP="000126F4">
      <w:r w:rsidRPr="00C849BE">
        <w:t>An analysis of cross-sectional data from two Australian longitudinal studies pre- and post-fortification of iodine (</w:t>
      </w:r>
      <w:r w:rsidRPr="00C849BE">
        <w:rPr>
          <w:sz w:val="16"/>
          <w:szCs w:val="16"/>
        </w:rPr>
        <w:t>n=368</w:t>
      </w:r>
      <w:r w:rsidRPr="00C849BE">
        <w:t xml:space="preserve">) </w:t>
      </w:r>
      <w:r w:rsidRPr="00C849BE">
        <w:fldChar w:fldCharType="begin"/>
      </w:r>
      <w:r w:rsidRPr="00C849BE">
        <w:instrText xml:space="preserve"> ADDIN EN.CITE &lt;EndNote&gt;&lt;Cite&gt;&lt;Author&gt;Singh&lt;/Author&gt;&lt;Year&gt;2019&lt;/Year&gt;&lt;RecNum&gt;1200&lt;/RecNum&gt;&lt;DisplayText&gt;(&lt;style font="Century Gothic" size="8"&gt;Singh et al 2019&lt;/style&gt;)&lt;/DisplayText&gt;&lt;record&gt;&lt;rec-number&gt;1200&lt;/rec-number&gt;&lt;foreign-keys&gt;&lt;key app="EN" db-id="exvasrfx2dtraoesasxp2szsxa2df502592x" timestamp="1559690614"&gt;1200&lt;/key&gt;&lt;/foreign-keys&gt;&lt;ref-type name="Journal Article"&gt;17&lt;/ref-type&gt;&lt;contributors&gt;&lt;authors&gt;&lt;author&gt;Singh, G. R.&lt;/author&gt;&lt;author&gt;Davison, B.&lt;/author&gt;&lt;author&gt;Ma, G. Y.&lt;/author&gt;&lt;author&gt;Eastman, C. J.&lt;/author&gt;&lt;author&gt;Mackerras, D. E.&lt;/author&gt;&lt;/authors&gt;&lt;/contributors&gt;&lt;auth-address&gt;Menzies School of Health Research, Darwin, NT.&amp;#xD;Western Sydney University School of Medicine, Penrith, NSW.&amp;#xD;Sydney Thyroid Clinic, Sydney, NSW.&amp;#xD;Sydney Medical School, Sydney, NSW.&amp;#xD;Food Standards Australia New Zealand, Canberra, ACT.&lt;/auth-address&gt;&lt;titles&gt;&lt;title&gt;Iodine status of Indigenous and non-Indigenous young adults in the Top End, before and after mandatory fortification&lt;/title&gt;&lt;secondary-title&gt;Med J Aust&lt;/secondary-title&gt;&lt;/titles&gt;&lt;periodical&gt;&lt;full-title&gt;Med J Aust&lt;/full-title&gt;&lt;/periodical&gt;&lt;pages&gt;121-125&lt;/pages&gt;&lt;volume&gt;210&lt;/volume&gt;&lt;number&gt;3&lt;/number&gt;&lt;edition&gt;2019/02/18&lt;/edition&gt;&lt;keywords&gt;&lt;keyword&gt;Food fortification&lt;/keyword&gt;&lt;keyword&gt;Iodine&lt;/keyword&gt;&lt;keyword&gt;Longitudinal studies&lt;/keyword&gt;&lt;/keywords&gt;&lt;dates&gt;&lt;year&gt;2019&lt;/year&gt;&lt;pub-dates&gt;&lt;date&gt;Feb&lt;/date&gt;&lt;/pub-dates&gt;&lt;/dates&gt;&lt;isbn&gt;1326-5377 (Electronic)&amp;#xD;0025-729X (Linking)&lt;/isbn&gt;&lt;accession-num&gt;30772938&lt;/accession-num&gt;&lt;urls&gt;&lt;related-urls&gt;&lt;url&gt;https://www.ncbi.nlm.nih.gov/pubmed/30772938&lt;/url&gt;&lt;/related-urls&gt;&lt;/urls&gt;&lt;electronic-resource-num&gt;10.5694/mja2.12031&lt;/electronic-resource-num&gt;&lt;/record&gt;&lt;/Cite&gt;&lt;/EndNote&gt;</w:instrText>
      </w:r>
      <w:r w:rsidRPr="00C849BE">
        <w:fldChar w:fldCharType="separate"/>
      </w:r>
      <w:r w:rsidRPr="00C849BE">
        <w:rPr>
          <w:noProof/>
        </w:rPr>
        <w:t>(</w:t>
      </w:r>
      <w:r w:rsidRPr="00C849BE">
        <w:rPr>
          <w:noProof/>
          <w:sz w:val="16"/>
        </w:rPr>
        <w:t>Singh et al 2019</w:t>
      </w:r>
      <w:r w:rsidRPr="00C849BE">
        <w:rPr>
          <w:noProof/>
        </w:rPr>
        <w:t>)</w:t>
      </w:r>
      <w:r w:rsidRPr="00C849BE">
        <w:fldChar w:fldCharType="end"/>
      </w:r>
      <w:r w:rsidRPr="00C849BE">
        <w:t xml:space="preserve"> found that the median urinary iodine concentration of pregnant Indigenous women in remote locations remains low and targeted interventions are needed to ensure healthy fetal development. In a cross-sectional study in Western Australia (</w:t>
      </w:r>
      <w:r w:rsidRPr="00C849BE">
        <w:rPr>
          <w:sz w:val="16"/>
          <w:szCs w:val="16"/>
        </w:rPr>
        <w:t>n=425</w:t>
      </w:r>
      <w:r w:rsidRPr="00C849BE">
        <w:t xml:space="preserve">) </w:t>
      </w:r>
      <w:r w:rsidRPr="00C849BE">
        <w:fldChar w:fldCharType="begin"/>
      </w:r>
      <w:r w:rsidRPr="00C849BE">
        <w:instrText xml:space="preserve"> ADDIN EN.CITE &lt;EndNote&gt;&lt;Cite&gt;&lt;Author&gt;Sherriff&lt;/Author&gt;&lt;Year&gt;2019&lt;/Year&gt;&lt;RecNum&gt;1853&lt;/RecNum&gt;&lt;DisplayText&gt;(&lt;style font="Century Gothic" size="8"&gt;Sherriff et al 2019&lt;/style&gt;)&lt;/DisplayText&gt;&lt;record&gt;&lt;rec-number&gt;1853&lt;/rec-number&gt;&lt;foreign-keys&gt;&lt;key app="EN" db-id="exvasrfx2dtraoesasxp2szsxa2df502592x" timestamp="1587613792"&gt;1853&lt;/key&gt;&lt;key app="ENWeb" db-id=""&gt;0&lt;/key&gt;&lt;/foreign-keys&gt;&lt;ref-type name="Journal Article"&gt;17&lt;/ref-type&gt;&lt;contributors&gt;&lt;authors&gt;&lt;author&gt;Sherriff, J.&lt;/author&gt;&lt;author&gt;Hine, T.&lt;/author&gt;&lt;author&gt;Begley, A.&lt;/author&gt;&lt;author&gt;Zhao, Y.&lt;/author&gt;&lt;author&gt;Black, L.&lt;/author&gt;&lt;author&gt;Dunlop, E.&lt;/author&gt;&lt;author&gt;Skeaff, S.&lt;/author&gt;&lt;/authors&gt;&lt;/contributors&gt;&lt;auth-address&gt;School of Public Health, Curtin University, Perth, Western Australia, Australia.&amp;#xD;Department of Nutrition and Dietetics, St John of God Hospital, Midland, Western Australia, Australia.&amp;#xD;Department of Human Nutrition, University of Otago, Dunedin, New Zealand.&lt;/auth-address&gt;&lt;titles&gt;&lt;title&gt;Iodine-containing food practices of Western Australian pregnant women and ethnicity: An observational study&lt;/title&gt;&lt;secondary-title&gt;Nutr Diet&lt;/secondary-title&gt;&lt;/titles&gt;&lt;periodical&gt;&lt;full-title&gt;Nutr Diet&lt;/full-title&gt;&lt;/periodical&gt;&lt;edition&gt;2019/10/11&lt;/edition&gt;&lt;keywords&gt;&lt;keyword&gt;Western Australia&lt;/keyword&gt;&lt;keyword&gt;ethnicity&lt;/keyword&gt;&lt;keyword&gt;iodine&lt;/keyword&gt;&lt;keyword&gt;iodine fortification&lt;/keyword&gt;&lt;keyword&gt;pregnancy&lt;/keyword&gt;&lt;/keywords&gt;&lt;dates&gt;&lt;year&gt;2019&lt;/year&gt;&lt;pub-dates&gt;&lt;date&gt;Oct 10&lt;/date&gt;&lt;/pub-dates&gt;&lt;/dates&gt;&lt;isbn&gt;1747-0080 (Electronic)&amp;#xD;1446-6368 (Linking)&lt;/isbn&gt;&lt;accession-num&gt;31600028&lt;/accession-num&gt;&lt;urls&gt;&lt;related-urls&gt;&lt;url&gt;https://www.ncbi.nlm.nih.gov/pubmed/31600028&lt;/url&gt;&lt;/related-urls&gt;&lt;/urls&gt;&lt;electronic-resource-num&gt;10.1111/1747-0080.12585&lt;/electronic-resource-num&gt;&lt;/record&gt;&lt;/Cite&gt;&lt;/EndNote&gt;</w:instrText>
      </w:r>
      <w:r w:rsidRPr="00C849BE">
        <w:fldChar w:fldCharType="separate"/>
      </w:r>
      <w:r w:rsidRPr="00C849BE">
        <w:rPr>
          <w:noProof/>
        </w:rPr>
        <w:t>(</w:t>
      </w:r>
      <w:r w:rsidRPr="00C849BE">
        <w:rPr>
          <w:noProof/>
          <w:sz w:val="16"/>
        </w:rPr>
        <w:t>Sherriff et al 2019</w:t>
      </w:r>
      <w:r w:rsidRPr="00C849BE">
        <w:rPr>
          <w:noProof/>
        </w:rPr>
        <w:t>)</w:t>
      </w:r>
      <w:r w:rsidRPr="00C849BE">
        <w:fldChar w:fldCharType="end"/>
      </w:r>
      <w:r w:rsidRPr="00C849BE">
        <w:t xml:space="preserve"> ethnicity was associated with iodised salt use, with 76% of Asian women used iodised salt compared with 33% of Caucasian women. </w:t>
      </w:r>
    </w:p>
    <w:p w14:paraId="2540CC17" w14:textId="5EDCEABC" w:rsidR="000126F4" w:rsidRPr="00592330" w:rsidRDefault="000126F4" w:rsidP="000126F4">
      <w:r w:rsidRPr="00C849BE">
        <w:t xml:space="preserve">In a national survey of maternity care providers, while 71% were aware of the NHMRC </w:t>
      </w:r>
      <w:r w:rsidR="00432AEF" w:rsidRPr="00C849BE">
        <w:t>advice o</w:t>
      </w:r>
      <w:r w:rsidR="00432AEF">
        <w:t>n</w:t>
      </w:r>
      <w:r w:rsidRPr="007A7B08">
        <w:t xml:space="preserve"> iodine supplementation, fewer were aware of the recommended dose (38%) or duration (44%)</w:t>
      </w:r>
      <w:r w:rsidR="00432AEF">
        <w:t>, with</w:t>
      </w:r>
      <w:r>
        <w:t xml:space="preserve"> 73% </w:t>
      </w:r>
      <w:r w:rsidR="00432AEF">
        <w:t>advising</w:t>
      </w:r>
      <w:r w:rsidR="00432AEF" w:rsidRPr="007A7B08">
        <w:t xml:space="preserve"> </w:t>
      </w:r>
      <w:r w:rsidRPr="007A7B08">
        <w:t>iodine supplements in pregnancy</w:t>
      </w:r>
      <w:r>
        <w:t xml:space="preserve"> </w:t>
      </w:r>
      <w:r>
        <w:fldChar w:fldCharType="begin">
          <w:fldData xml:space="preserve">PEVuZE5vdGU+PENpdGU+PEF1dGhvcj5HdWVzczwvQXV0aG9yPjxZZWFyPjIwMTc8L1llYXI+PFJl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</w:fldData>
        </w:fldChar>
      </w:r>
      <w:r>
        <w:instrText xml:space="preserve"> ADDIN EN.CITE </w:instrText>
      </w:r>
      <w:r>
        <w:fldChar w:fldCharType="begin">
          <w:fldData xml:space="preserve">PEVuZE5vdGU+PENpdGU+PEF1dGhvcj5HdWVzczwvQXV0aG9yPjxZZWFyPjIwMTc8L1llYXI+PFJl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</w:fldData>
        </w:fldChar>
      </w:r>
      <w:r>
        <w:instrText xml:space="preserve"> ADDIN EN.CITE.DATA </w:instrText>
      </w:r>
      <w:r>
        <w:fldChar w:fldCharType="end"/>
      </w:r>
      <w:r>
        <w:fldChar w:fldCharType="separate"/>
      </w:r>
      <w:r>
        <w:rPr>
          <w:noProof/>
        </w:rPr>
        <w:t>(</w:t>
      </w:r>
      <w:r w:rsidRPr="00AA6B1A">
        <w:rPr>
          <w:noProof/>
          <w:sz w:val="16"/>
        </w:rPr>
        <w:t>Guess et al 2017</w:t>
      </w:r>
      <w:r>
        <w:rPr>
          <w:noProof/>
        </w:rPr>
        <w:t>)</w:t>
      </w:r>
      <w:r>
        <w:fldChar w:fldCharType="end"/>
      </w:r>
      <w:r>
        <w:t>.</w:t>
      </w:r>
    </w:p>
    <w:p w14:paraId="22547F69" w14:textId="77777777" w:rsidR="000126F4" w:rsidRDefault="000126F4" w:rsidP="000126F4">
      <w:pPr>
        <w:pStyle w:val="Heading5"/>
      </w:pPr>
      <w:r>
        <w:t>Summary of recent evidence</w:t>
      </w:r>
    </w:p>
    <w:p w14:paraId="5D835588" w14:textId="3C8BB5A9" w:rsidR="003778AB" w:rsidRDefault="003778AB" w:rsidP="003778AB">
      <w:r>
        <w:t xml:space="preserve">There is low </w:t>
      </w:r>
      <w:r w:rsidR="00432AEF">
        <w:t xml:space="preserve">certainty </w:t>
      </w:r>
      <w:r>
        <w:t>evidence that</w:t>
      </w:r>
      <w:r w:rsidR="00E51B51">
        <w:t>, in settings with mild to moderate iodine deficiency,</w:t>
      </w:r>
      <w:r>
        <w:t xml:space="preserve"> iodine supplementation may reduce the risk of postpartum hyperthyroidism </w:t>
      </w:r>
      <w:r w:rsidR="00F154D5">
        <w:t>(</w:t>
      </w:r>
      <w:r w:rsidR="00F154D5" w:rsidRPr="003B1C36">
        <w:rPr>
          <w:sz w:val="16"/>
          <w:szCs w:val="16"/>
        </w:rPr>
        <w:t>average RR 0.32; 95%CI 0.11 to 0.91; three RCTs; n=543 women</w:t>
      </w:r>
      <w:r w:rsidR="00F154D5">
        <w:t xml:space="preserve">) </w:t>
      </w:r>
      <w:r w:rsidR="00F75C96">
        <w:t>with</w:t>
      </w:r>
      <w:r>
        <w:t xml:space="preserve"> very low </w:t>
      </w:r>
      <w:r w:rsidR="00E60E1A">
        <w:t>certainty</w:t>
      </w:r>
      <w:r>
        <w:t xml:space="preserve"> evidence of an increased likelihood of gastrointestinal intolerance during pregnancy</w:t>
      </w:r>
      <w:r w:rsidR="00E51B51">
        <w:t xml:space="preserve"> </w:t>
      </w:r>
      <w:r w:rsidR="00F154D5">
        <w:t>(</w:t>
      </w:r>
      <w:r w:rsidR="00F154D5" w:rsidRPr="003B1C36">
        <w:rPr>
          <w:sz w:val="16"/>
          <w:szCs w:val="16"/>
        </w:rPr>
        <w:t>average RR 15.33; 95%CI 2.07 to 113.70; one RCT; n=76</w:t>
      </w:r>
      <w:r w:rsidR="00F154D5">
        <w:t xml:space="preserve">) </w:t>
      </w:r>
      <w:r w:rsidR="00E51B51">
        <w:fldChar w:fldCharType="begin">
          <w:fldData xml:space="preserve">PEVuZE5vdGU+PENpdGU+PEF1dGhvcj5IYXJkaW5nPC9BdXRob3I+PFllYXI+MjAxNzwvWWVhcj48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</w:fldData>
        </w:fldChar>
      </w:r>
      <w:r w:rsidR="00E51B51">
        <w:instrText xml:space="preserve"> ADDIN EN.CITE </w:instrText>
      </w:r>
      <w:r w:rsidR="00E51B51">
        <w:fldChar w:fldCharType="begin">
          <w:fldData xml:space="preserve">PEVuZE5vdGU+PENpdGU+PEF1dGhvcj5IYXJkaW5nPC9BdXRob3I+PFllYXI+MjAxNzwvWWVhcj48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</w:fldData>
        </w:fldChar>
      </w:r>
      <w:r w:rsidR="00E51B51">
        <w:instrText xml:space="preserve"> ADDIN EN.CITE.DATA </w:instrText>
      </w:r>
      <w:r w:rsidR="00E51B51">
        <w:fldChar w:fldCharType="end"/>
      </w:r>
      <w:r w:rsidR="00E51B51">
        <w:fldChar w:fldCharType="separate"/>
      </w:r>
      <w:r w:rsidR="00E51B51">
        <w:rPr>
          <w:noProof/>
        </w:rPr>
        <w:t>(</w:t>
      </w:r>
      <w:r w:rsidR="00E51B51" w:rsidRPr="00AA6B1A">
        <w:rPr>
          <w:noProof/>
          <w:sz w:val="16"/>
        </w:rPr>
        <w:t>Harding et al 2017</w:t>
      </w:r>
      <w:r w:rsidR="00E51B51">
        <w:rPr>
          <w:noProof/>
        </w:rPr>
        <w:t>)</w:t>
      </w:r>
      <w:r w:rsidR="00E51B51">
        <w:fldChar w:fldCharType="end"/>
      </w:r>
      <w:r>
        <w:t xml:space="preserve">. There is low </w:t>
      </w:r>
      <w:r w:rsidR="00E60E1A">
        <w:t>certainty</w:t>
      </w:r>
      <w:r>
        <w:t xml:space="preserve"> evidence that iodine supplementation </w:t>
      </w:r>
      <w:r w:rsidR="00FF5132">
        <w:t>has effect</w:t>
      </w:r>
      <w:r w:rsidR="00F75C96">
        <w:t>s</w:t>
      </w:r>
      <w:r w:rsidR="00432AEF">
        <w:t xml:space="preserve"> on </w:t>
      </w:r>
      <w:r>
        <w:t xml:space="preserve">other outcomes or side </w:t>
      </w:r>
      <w:r w:rsidR="00E51B51">
        <w:t xml:space="preserve">effects for mothers or infants </w:t>
      </w:r>
      <w:r w:rsidR="00E51B51">
        <w:fldChar w:fldCharType="begin">
          <w:fldData xml:space="preserve">PEVuZE5vdGU+PENpdGU+PEF1dGhvcj5IYXJkaW5nPC9BdXRob3I+PFllYXI+MjAxNzwvWWVhcj48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==
</w:fldData>
        </w:fldChar>
      </w:r>
      <w:r w:rsidR="00E51B51">
        <w:instrText xml:space="preserve"> ADDIN EN.CITE </w:instrText>
      </w:r>
      <w:r w:rsidR="00E51B51">
        <w:fldChar w:fldCharType="begin">
          <w:fldData xml:space="preserve">PEVuZE5vdGU+PENpdGU+PEF1dGhvcj5IYXJkaW5nPC9BdXRob3I+PFllYXI+MjAxNzwvWWVhcj48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==
</w:fldData>
        </w:fldChar>
      </w:r>
      <w:r w:rsidR="00E51B51">
        <w:instrText xml:space="preserve"> ADDIN EN.CITE.DATA </w:instrText>
      </w:r>
      <w:r w:rsidR="00E51B51">
        <w:fldChar w:fldCharType="end"/>
      </w:r>
      <w:r w:rsidR="00E51B51">
        <w:fldChar w:fldCharType="separate"/>
      </w:r>
      <w:r w:rsidR="00E51B51">
        <w:rPr>
          <w:noProof/>
        </w:rPr>
        <w:t>(</w:t>
      </w:r>
      <w:r w:rsidR="00E51B51" w:rsidRPr="00AA6B1A">
        <w:rPr>
          <w:noProof/>
          <w:sz w:val="16"/>
        </w:rPr>
        <w:t>Harding et al 2017; Farebrother et al 2018</w:t>
      </w:r>
      <w:r w:rsidR="00E51B51">
        <w:rPr>
          <w:noProof/>
        </w:rPr>
        <w:t>)</w:t>
      </w:r>
      <w:r w:rsidR="00E51B51">
        <w:fldChar w:fldCharType="end"/>
      </w:r>
      <w:r w:rsidR="00E51B51">
        <w:t>.</w:t>
      </w:r>
      <w:r>
        <w:t xml:space="preserve"> </w:t>
      </w:r>
    </w:p>
    <w:p w14:paraId="131618F1" w14:textId="3F77C746" w:rsidR="0091634E" w:rsidRPr="00C849BE" w:rsidRDefault="0091634E" w:rsidP="0091634E">
      <w:r w:rsidRPr="00C849BE">
        <w:t>RCTs have reported that iodine supplementation:</w:t>
      </w:r>
    </w:p>
    <w:p w14:paraId="51C78E92" w14:textId="6BDCCB9F" w:rsidR="0091634E" w:rsidRPr="00C849BE" w:rsidRDefault="0091634E" w:rsidP="0091634E">
      <w:pPr>
        <w:pStyle w:val="bullet"/>
      </w:pPr>
      <w:r w:rsidRPr="00C849BE">
        <w:t>increased maternal urinary iodine levels in areas with iodine deficiency (</w:t>
      </w:r>
      <w:r w:rsidRPr="00C849BE">
        <w:rPr>
          <w:sz w:val="16"/>
          <w:szCs w:val="16"/>
        </w:rPr>
        <w:t>p&lt;0.05</w:t>
      </w:r>
      <w:r w:rsidRPr="00C849BE">
        <w:t xml:space="preserve">) </w:t>
      </w:r>
      <w:r w:rsidR="00783B6D" w:rsidRPr="00C849BE">
        <w:fldChar w:fldCharType="begin"/>
      </w:r>
      <w:r w:rsidR="00783B6D" w:rsidRPr="00C849BE">
        <w:instrText xml:space="preserve"> ADDIN EN.CITE &lt;EndNote&gt;&lt;Cite&gt;&lt;Author&gt;Chawanpaiboon&lt;/Author&gt;&lt;Year&gt;2019&lt;/Year&gt;&lt;RecNum&gt;1849&lt;/RecNum&gt;&lt;DisplayText&gt;(&lt;style font="Century Gothic" size="8"&gt;Chawanpaiboon 2019&lt;/style&gt;)&lt;/DisplayText&gt;&lt;record&gt;&lt;rec-number&gt;1849&lt;/rec-number&gt;&lt;foreign-keys&gt;&lt;key app="EN" db-id="exvasrfx2dtraoesasxp2szsxa2df502592x" timestamp="1587613770"&gt;1849&lt;/key&gt;&lt;key app="ENWeb" db-id=""&gt;0&lt;/key&gt;&lt;/foreign-keys&gt;&lt;ref-type name="Journal Article"&gt;17&lt;/ref-type&gt;&lt;contributors&gt;&lt;authors&gt;&lt;author&gt;Chawanpaiboon, S.,&lt;/author&gt;&lt;/authors&gt;&lt;/contributors&gt;&lt;titles&gt;&lt;title&gt;A randomized controlled trial of the correlation between iodine supplementation in pregnancy and maternal urine iodine and neonatal thyroid stimulating hormone levels&lt;/title&gt;&lt;secondary-title&gt;Siriraj Medical Journal&lt;/secondary-title&gt;&lt;/titles&gt;&lt;periodical&gt;&lt;full-title&gt;Siriraj Medical Journal&lt;/full-title&gt;&lt;/periodical&gt;&lt;volume&gt;71&lt;/volume&gt;&lt;number&gt;1&lt;/number&gt;&lt;dates&gt;&lt;year&gt;2019&lt;/year&gt;&lt;/dates&gt;&lt;isbn&gt;2629995X&amp;#xD;22288082&lt;/isbn&gt;&lt;urls&gt;&lt;/urls&gt;&lt;electronic-resource-num&gt;10.33192/Smj.2019.10&lt;/electronic-resource-num&gt;&lt;/record&gt;&lt;/Cite&gt;&lt;/EndNote&gt;</w:instrText>
      </w:r>
      <w:r w:rsidR="00783B6D" w:rsidRPr="00C849BE">
        <w:fldChar w:fldCharType="separate"/>
      </w:r>
      <w:r w:rsidR="00783B6D" w:rsidRPr="00C849BE">
        <w:rPr>
          <w:noProof/>
        </w:rPr>
        <w:t>(</w:t>
      </w:r>
      <w:r w:rsidR="00783B6D" w:rsidRPr="00C849BE">
        <w:rPr>
          <w:noProof/>
          <w:sz w:val="16"/>
        </w:rPr>
        <w:t>Chawanpaiboon 2019</w:t>
      </w:r>
      <w:r w:rsidR="00783B6D" w:rsidRPr="00C849BE">
        <w:rPr>
          <w:noProof/>
        </w:rPr>
        <w:t>)</w:t>
      </w:r>
      <w:r w:rsidR="00783B6D" w:rsidRPr="00C849BE">
        <w:fldChar w:fldCharType="end"/>
      </w:r>
      <w:r w:rsidRPr="00C849BE">
        <w:t xml:space="preserve"> and mild-moderate deficiency (</w:t>
      </w:r>
      <w:r w:rsidRPr="00C849BE">
        <w:rPr>
          <w:sz w:val="16"/>
          <w:szCs w:val="16"/>
        </w:rPr>
        <w:t>p&lt;0.0001</w:t>
      </w:r>
      <w:r w:rsidRPr="00C849BE">
        <w:t xml:space="preserve">) </w:t>
      </w:r>
      <w:r w:rsidR="00783B6D" w:rsidRPr="00C849BE">
        <w:fldChar w:fldCharType="begin">
          <w:fldData xml:space="preserve">PEVuZE5vdGU+PENpdGU+PEF1dGhvcj5DZW5zaTwvQXV0aG9yPjxZZWFyPjIwMTk8L1llYXI+PFJl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</w:fldData>
        </w:fldChar>
      </w:r>
      <w:r w:rsidR="00783B6D" w:rsidRPr="00C849BE">
        <w:instrText xml:space="preserve"> ADDIN EN.CITE </w:instrText>
      </w:r>
      <w:r w:rsidR="00783B6D" w:rsidRPr="00C849BE">
        <w:fldChar w:fldCharType="begin">
          <w:fldData xml:space="preserve">PEVuZE5vdGU+PENpdGU+PEF1dGhvcj5DZW5zaTwvQXV0aG9yPjxZZWFyPjIwMTk8L1llYXI+PFJl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</w:fldData>
        </w:fldChar>
      </w:r>
      <w:r w:rsidR="00783B6D" w:rsidRPr="00C849BE">
        <w:instrText xml:space="preserve"> ADDIN EN.CITE.DATA </w:instrText>
      </w:r>
      <w:r w:rsidR="00783B6D" w:rsidRPr="00C849BE">
        <w:fldChar w:fldCharType="end"/>
      </w:r>
      <w:r w:rsidR="00783B6D" w:rsidRPr="00C849BE">
        <w:fldChar w:fldCharType="separate"/>
      </w:r>
      <w:r w:rsidR="00783B6D" w:rsidRPr="00C849BE">
        <w:rPr>
          <w:noProof/>
        </w:rPr>
        <w:t>(</w:t>
      </w:r>
      <w:r w:rsidR="00783B6D" w:rsidRPr="00C849BE">
        <w:rPr>
          <w:noProof/>
          <w:sz w:val="16"/>
        </w:rPr>
        <w:t>Censi et al 2019</w:t>
      </w:r>
      <w:r w:rsidR="00783B6D" w:rsidRPr="00C849BE">
        <w:rPr>
          <w:noProof/>
        </w:rPr>
        <w:t>)</w:t>
      </w:r>
      <w:r w:rsidR="00783B6D" w:rsidRPr="00C849BE">
        <w:fldChar w:fldCharType="end"/>
      </w:r>
    </w:p>
    <w:p w14:paraId="6FB559A4" w14:textId="5213DDD5" w:rsidR="0091634E" w:rsidRPr="00C849BE" w:rsidRDefault="0091634E" w:rsidP="0091634E">
      <w:pPr>
        <w:pStyle w:val="bullet"/>
      </w:pPr>
      <w:r w:rsidRPr="00C849BE">
        <w:t>decreased maternal thyroglobulin levels (</w:t>
      </w:r>
      <w:r w:rsidRPr="00C849BE">
        <w:rPr>
          <w:sz w:val="16"/>
          <w:szCs w:val="16"/>
        </w:rPr>
        <w:t>p=0.02</w:t>
      </w:r>
      <w:r w:rsidRPr="00C849BE">
        <w:t xml:space="preserve">) </w:t>
      </w:r>
      <w:r w:rsidR="00783B6D" w:rsidRPr="00C849BE">
        <w:fldChar w:fldCharType="begin">
          <w:fldData xml:space="preserve">PEVuZE5vdGU+PENpdGU+PEF1dGhvcj5DZW5zaTwvQXV0aG9yPjxZZWFyPjIwMTk8L1llYXI+PFJl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</w:fldData>
        </w:fldChar>
      </w:r>
      <w:r w:rsidR="00783B6D" w:rsidRPr="00C849BE">
        <w:instrText xml:space="preserve"> ADDIN EN.CITE </w:instrText>
      </w:r>
      <w:r w:rsidR="00783B6D" w:rsidRPr="00C849BE">
        <w:fldChar w:fldCharType="begin">
          <w:fldData xml:space="preserve">PEVuZE5vdGU+PENpdGU+PEF1dGhvcj5DZW5zaTwvQXV0aG9yPjxZZWFyPjIwMTk8L1llYXI+PFJl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</w:fldData>
        </w:fldChar>
      </w:r>
      <w:r w:rsidR="00783B6D" w:rsidRPr="00C849BE">
        <w:instrText xml:space="preserve"> ADDIN EN.CITE.DATA </w:instrText>
      </w:r>
      <w:r w:rsidR="00783B6D" w:rsidRPr="00C849BE">
        <w:fldChar w:fldCharType="end"/>
      </w:r>
      <w:r w:rsidR="00783B6D" w:rsidRPr="00C849BE">
        <w:fldChar w:fldCharType="separate"/>
      </w:r>
      <w:r w:rsidR="00783B6D" w:rsidRPr="00C849BE">
        <w:rPr>
          <w:noProof/>
        </w:rPr>
        <w:t>(</w:t>
      </w:r>
      <w:r w:rsidR="00783B6D" w:rsidRPr="00C849BE">
        <w:rPr>
          <w:noProof/>
          <w:sz w:val="16"/>
        </w:rPr>
        <w:t>Censi et al 2019</w:t>
      </w:r>
      <w:r w:rsidR="00783B6D" w:rsidRPr="00C849BE">
        <w:rPr>
          <w:noProof/>
        </w:rPr>
        <w:t>)</w:t>
      </w:r>
      <w:r w:rsidR="00783B6D" w:rsidRPr="00C849BE">
        <w:fldChar w:fldCharType="end"/>
      </w:r>
    </w:p>
    <w:p w14:paraId="1B3CEA48" w14:textId="7AC64E42" w:rsidR="0091634E" w:rsidRPr="00C849BE" w:rsidRDefault="0091634E" w:rsidP="0091634E">
      <w:pPr>
        <w:pStyle w:val="bullet"/>
      </w:pPr>
      <w:r w:rsidRPr="00C849BE">
        <w:t>decreased median neonatal thyroid stimulating hormone levels (</w:t>
      </w:r>
      <w:r w:rsidRPr="00C849BE">
        <w:rPr>
          <w:sz w:val="16"/>
          <w:szCs w:val="16"/>
        </w:rPr>
        <w:t>p&lt;0.05</w:t>
      </w:r>
      <w:r w:rsidRPr="00C849BE">
        <w:t xml:space="preserve">) </w:t>
      </w:r>
      <w:r w:rsidR="00783B6D" w:rsidRPr="00C849BE">
        <w:fldChar w:fldCharType="begin"/>
      </w:r>
      <w:r w:rsidR="00783B6D" w:rsidRPr="00C849BE">
        <w:instrText xml:space="preserve"> ADDIN EN.CITE &lt;EndNote&gt;&lt;Cite&gt;&lt;Author&gt;Chawanpaiboon&lt;/Author&gt;&lt;Year&gt;2019&lt;/Year&gt;&lt;RecNum&gt;1849&lt;/RecNum&gt;&lt;DisplayText&gt;(&lt;style font="Century Gothic" size="8"&gt;Chawanpaiboon 2019&lt;/style&gt;)&lt;/DisplayText&gt;&lt;record&gt;&lt;rec-number&gt;1849&lt;/rec-number&gt;&lt;foreign-keys&gt;&lt;key app="EN" db-id="exvasrfx2dtraoesasxp2szsxa2df502592x" timestamp="1587613770"&gt;1849&lt;/key&gt;&lt;key app="ENWeb" db-id=""&gt;0&lt;/key&gt;&lt;/foreign-keys&gt;&lt;ref-type name="Journal Article"&gt;17&lt;/ref-type&gt;&lt;contributors&gt;&lt;authors&gt;&lt;author&gt;Chawanpaiboon, S.,&lt;/author&gt;&lt;/authors&gt;&lt;/contributors&gt;&lt;titles&gt;&lt;title&gt;A randomized controlled trial of the correlation between iodine supplementation in pregnancy and maternal urine iodine and neonatal thyroid stimulating hormone levels&lt;/title&gt;&lt;secondary-title&gt;Siriraj Medical Journal&lt;/secondary-title&gt;&lt;/titles&gt;&lt;periodical&gt;&lt;full-title&gt;Siriraj Medical Journal&lt;/full-title&gt;&lt;/periodical&gt;&lt;volume&gt;71&lt;/volume&gt;&lt;number&gt;1&lt;/number&gt;&lt;dates&gt;&lt;year&gt;2019&lt;/year&gt;&lt;/dates&gt;&lt;isbn&gt;2629995X&amp;#xD;22288082&lt;/isbn&gt;&lt;urls&gt;&lt;/urls&gt;&lt;electronic-resource-num&gt;10.33192/Smj.2019.10&lt;/electronic-resource-num&gt;&lt;/record&gt;&lt;/Cite&gt;&lt;/EndNote&gt;</w:instrText>
      </w:r>
      <w:r w:rsidR="00783B6D" w:rsidRPr="00C849BE">
        <w:fldChar w:fldCharType="separate"/>
      </w:r>
      <w:r w:rsidR="00783B6D" w:rsidRPr="00C849BE">
        <w:rPr>
          <w:noProof/>
        </w:rPr>
        <w:t>(</w:t>
      </w:r>
      <w:r w:rsidR="00783B6D" w:rsidRPr="00C849BE">
        <w:rPr>
          <w:noProof/>
          <w:sz w:val="16"/>
        </w:rPr>
        <w:t>Chawanpaiboon 2019</w:t>
      </w:r>
      <w:r w:rsidR="00783B6D" w:rsidRPr="00C849BE">
        <w:rPr>
          <w:noProof/>
        </w:rPr>
        <w:t>)</w:t>
      </w:r>
      <w:r w:rsidR="00783B6D" w:rsidRPr="00C849BE">
        <w:fldChar w:fldCharType="end"/>
      </w:r>
    </w:p>
    <w:p w14:paraId="0AF48FD2" w14:textId="29E49930" w:rsidR="0091634E" w:rsidRPr="00C849BE" w:rsidRDefault="0091634E" w:rsidP="0091634E">
      <w:pPr>
        <w:pStyle w:val="bullet"/>
      </w:pPr>
      <w:r w:rsidRPr="00C849BE">
        <w:t xml:space="preserve">had no effect on child neurodevelopment at age 5–6 years in mildly iodine-deficient pregnant women </w:t>
      </w:r>
      <w:r w:rsidRPr="00C849BE">
        <w:fldChar w:fldCharType="begin"/>
      </w:r>
      <w:r w:rsidRPr="00C849BE">
        <w:instrText xml:space="preserve"> ADDIN EN.CITE &lt;EndNote&gt;&lt;Cite&gt;&lt;Author&gt;Gowachirapant&lt;/Author&gt;&lt;Year&gt;2017&lt;/Year&gt;&lt;RecNum&gt;1199&lt;/RecNum&gt;&lt;DisplayText&gt;(&lt;style font="Century Gothic" size="8"&gt;Gowachirapant et al 2017&lt;/style&gt;)&lt;/DisplayText&gt;&lt;record&gt;&lt;rec-number&gt;1199&lt;/rec-number&gt;&lt;foreign-keys&gt;&lt;key app="EN" db-id="exvasrfx2dtraoesasxp2szsxa2df502592x" timestamp="1559622618"&gt;1199&lt;/key&gt;&lt;key app="ENWeb" db-id=""&gt;0&lt;/key&gt;&lt;/foreign-keys&gt;&lt;ref-type name="Journal Article"&gt;17&lt;/ref-type&gt;&lt;contributors&gt;&lt;authors&gt;&lt;author&gt;Gowachirapant, S.,&lt;/author&gt;&lt;author&gt;Jaiswal, N.,&lt;/author&gt;&lt;author&gt;Melse-Boonstra, A.,&lt;/author&gt;&lt;author&gt;Galetti, V.,&lt;/author&gt;&lt;author&gt;Stinca, S.,&lt;/author&gt;&lt;author&gt;Mackenzie, I.,&lt;/author&gt;&lt;author&gt;Thomas, S.,&lt;/author&gt;&lt;author&gt;Thomas, T.,&lt;/author&gt;&lt;author&gt;Winichagoon, P.,&lt;/author&gt;&lt;author&gt;Srinivasan, K.,&lt;/author&gt;&lt;author&gt;Zimmermann, M.B.,&lt;/author&gt;&lt;/authors&gt;&lt;/contributors&gt;&lt;titles&gt;&lt;title&gt;Effect of iodine supplementation in pregnant women on child neurodevelopment: a randomised, double-blind, placebo-controlled trial&lt;/title&gt;&lt;secondary-title&gt;The Lancet Diabetes &amp;amp; Endocrinology&lt;/secondary-title&gt;&lt;/titles&gt;&lt;periodical&gt;&lt;full-title&gt;The Lancet Diabetes &amp;amp; Endocrinology&lt;/full-title&gt;&lt;/periodical&gt;&lt;pages&gt;853-63&lt;/pages&gt;&lt;volume&gt;5&lt;/volume&gt;&lt;number&gt;11&lt;/number&gt;&lt;section&gt;853&lt;/section&gt;&lt;dates&gt;&lt;year&gt;2017&lt;/year&gt;&lt;/dates&gt;&lt;isbn&gt;22138587&lt;/isbn&gt;&lt;urls&gt;&lt;/urls&gt;&lt;electronic-resource-num&gt;10.1016/s2213-8587(17)30332-7&lt;/electronic-resource-num&gt;&lt;/record&gt;&lt;/Cite&gt;&lt;/EndNote&gt;</w:instrText>
      </w:r>
      <w:r w:rsidRPr="00C849BE">
        <w:fldChar w:fldCharType="separate"/>
      </w:r>
      <w:r w:rsidRPr="00C849BE">
        <w:rPr>
          <w:noProof/>
        </w:rPr>
        <w:t>(</w:t>
      </w:r>
      <w:r w:rsidRPr="00C849BE">
        <w:rPr>
          <w:noProof/>
          <w:sz w:val="16"/>
        </w:rPr>
        <w:t>Gowachirapant et al 2017</w:t>
      </w:r>
      <w:r w:rsidRPr="00C849BE">
        <w:rPr>
          <w:noProof/>
        </w:rPr>
        <w:t>)</w:t>
      </w:r>
      <w:r w:rsidRPr="00C849BE">
        <w:fldChar w:fldCharType="end"/>
      </w:r>
      <w:r w:rsidRPr="00C849BE">
        <w:t>.</w:t>
      </w:r>
    </w:p>
    <w:p w14:paraId="3AFD2A21" w14:textId="77777777" w:rsidR="003778AB" w:rsidRPr="0012730D" w:rsidRDefault="003778AB" w:rsidP="003778AB">
      <w:pPr>
        <w:pStyle w:val="CBRheader"/>
      </w:pPr>
      <w:r w:rsidRPr="0012730D">
        <w:rPr>
          <w:lang w:val="en-US"/>
        </w:rPr>
        <w:t>Consensus-based recommendation</w:t>
      </w:r>
    </w:p>
    <w:p w14:paraId="1D460883" w14:textId="43397D49" w:rsidR="003778AB" w:rsidRDefault="003778AB" w:rsidP="003778AB">
      <w:pPr>
        <w:pStyle w:val="CBR"/>
      </w:pPr>
      <w:r w:rsidRPr="0012730D">
        <w:t xml:space="preserve">Advise </w:t>
      </w:r>
      <w:r w:rsidR="00462855">
        <w:t xml:space="preserve">pregnant </w:t>
      </w:r>
      <w:r w:rsidRPr="0012730D">
        <w:t>women to take an iodine supplement of 150 micrograms each day. Women with pre-existing thyroid conditions should seek advice from their medical practitioner before taking a supplement.</w:t>
      </w:r>
    </w:p>
    <w:p w14:paraId="12751A26" w14:textId="77777777" w:rsidR="003778AB" w:rsidRDefault="003778AB" w:rsidP="003778AB">
      <w:pPr>
        <w:pStyle w:val="Heading4"/>
      </w:pPr>
      <w:r>
        <w:t>Zinc</w:t>
      </w:r>
    </w:p>
    <w:p w14:paraId="1B647A4A" w14:textId="77777777" w:rsidR="00E51B51" w:rsidRDefault="00E51B51" w:rsidP="00E51B51">
      <w:pPr>
        <w:pStyle w:val="Heading5"/>
      </w:pPr>
      <w:r>
        <w:t>Background</w:t>
      </w:r>
    </w:p>
    <w:p w14:paraId="378BDC57" w14:textId="6515FD31" w:rsidR="00E51B51" w:rsidRDefault="00E51B51" w:rsidP="00E51B51">
      <w:r>
        <w:t xml:space="preserve">A survey of pregnant women conducted in Sydney found that 5.6% were taking a zinc supplement </w:t>
      </w:r>
      <w:r>
        <w:fldChar w:fldCharType="begin">
          <w:fldData xml:space="preserve">PEVuZE5vdGU+PENpdGU+PEF1dGhvcj5TaGFuZDwvQXV0aG9yPjxZZWFyPjIwMTY8L1llYXI+PFJl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==
</w:fldData>
        </w:fldChar>
      </w:r>
      <w:r>
        <w:instrText xml:space="preserve"> ADDIN EN.CITE </w:instrText>
      </w:r>
      <w:r>
        <w:fldChar w:fldCharType="begin">
          <w:fldData xml:space="preserve">PEVuZE5vdGU+PENpdGU+PEF1dGhvcj5TaGFuZDwvQXV0aG9yPjxZZWFyPjIwMTY8L1llYXI+PFJl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==
</w:fldData>
        </w:fldChar>
      </w:r>
      <w:r>
        <w:instrText xml:space="preserve"> ADDIN EN.CITE.DATA </w:instrText>
      </w:r>
      <w:r>
        <w:fldChar w:fldCharType="end"/>
      </w:r>
      <w:r>
        <w:fldChar w:fldCharType="separate"/>
      </w:r>
      <w:r>
        <w:rPr>
          <w:noProof/>
        </w:rPr>
        <w:t>(</w:t>
      </w:r>
      <w:r w:rsidRPr="00AA6B1A">
        <w:rPr>
          <w:noProof/>
          <w:sz w:val="16"/>
        </w:rPr>
        <w:t>Shand et al 2016</w:t>
      </w:r>
      <w:r>
        <w:rPr>
          <w:noProof/>
        </w:rPr>
        <w:t>)</w:t>
      </w:r>
      <w:r>
        <w:fldChar w:fldCharType="end"/>
      </w:r>
      <w:r>
        <w:t>.</w:t>
      </w:r>
      <w:r w:rsidR="00AA6B1A">
        <w:t xml:space="preserve"> </w:t>
      </w:r>
      <w:r>
        <w:t xml:space="preserve">In an Australian cohort study </w:t>
      </w:r>
      <w:r>
        <w:fldChar w:fldCharType="begin">
          <w:fldData xml:space="preserve">PEVuZE5vdGU+PENpdGU+PEF1dGhvcj5MaXZvY2s8L0F1dGhvcj48WWVhcj4yMDE3PC9ZZWFyPjxS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</w:fldData>
        </w:fldChar>
      </w:r>
      <w:r>
        <w:instrText xml:space="preserve"> ADDIN EN.CITE </w:instrText>
      </w:r>
      <w:r>
        <w:fldChar w:fldCharType="begin">
          <w:fldData xml:space="preserve">PEVuZE5vdGU+PENpdGU+PEF1dGhvcj5MaXZvY2s8L0F1dGhvcj48WWVhcj4yMDE3PC9ZZWFyPjxS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</w:fldData>
        </w:fldChar>
      </w:r>
      <w:r>
        <w:instrText xml:space="preserve"> ADDIN EN.CITE.DATA </w:instrText>
      </w:r>
      <w:r>
        <w:fldChar w:fldCharType="end"/>
      </w:r>
      <w:r>
        <w:fldChar w:fldCharType="separate"/>
      </w:r>
      <w:r>
        <w:rPr>
          <w:noProof/>
        </w:rPr>
        <w:t>(</w:t>
      </w:r>
      <w:r w:rsidRPr="00AA6B1A">
        <w:rPr>
          <w:noProof/>
          <w:sz w:val="16"/>
        </w:rPr>
        <w:t>Livock et al 2017</w:t>
      </w:r>
      <w:r>
        <w:rPr>
          <w:noProof/>
        </w:rPr>
        <w:t>)</w:t>
      </w:r>
      <w:r>
        <w:fldChar w:fldCharType="end"/>
      </w:r>
      <w:r>
        <w:t xml:space="preserve"> 17-</w:t>
      </w:r>
      <w:r w:rsidR="00F277EC">
        <w:t>24</w:t>
      </w:r>
      <w:r w:rsidRPr="00737BD8">
        <w:t xml:space="preserve">% of </w:t>
      </w:r>
      <w:r w:rsidR="00F277EC">
        <w:t xml:space="preserve">pregnant </w:t>
      </w:r>
      <w:r w:rsidRPr="00737BD8">
        <w:t xml:space="preserve">women </w:t>
      </w:r>
      <w:r>
        <w:t xml:space="preserve">did </w:t>
      </w:r>
      <w:r w:rsidRPr="00737BD8">
        <w:t xml:space="preserve">not </w:t>
      </w:r>
      <w:r>
        <w:t>meet</w:t>
      </w:r>
      <w:r w:rsidRPr="00737BD8">
        <w:t xml:space="preserve"> the recommended daily intake for </w:t>
      </w:r>
      <w:r>
        <w:t xml:space="preserve">zinc. </w:t>
      </w:r>
    </w:p>
    <w:p w14:paraId="311282B3" w14:textId="77777777" w:rsidR="00E51B51" w:rsidRDefault="00E51B51" w:rsidP="00E51B51">
      <w:pPr>
        <w:pStyle w:val="Heading5"/>
      </w:pPr>
      <w:r>
        <w:t>Summary of recent evidence</w:t>
      </w:r>
    </w:p>
    <w:p w14:paraId="3178F22E" w14:textId="6EC0FE10" w:rsidR="003778AB" w:rsidRDefault="003778AB" w:rsidP="003778AB">
      <w:r>
        <w:t xml:space="preserve">There is moderate </w:t>
      </w:r>
      <w:r w:rsidR="00E60E1A">
        <w:t>certainty</w:t>
      </w:r>
      <w:r>
        <w:t xml:space="preserve"> evidence that zinc supplementation may play a role in reducing the risk of preterm birth</w:t>
      </w:r>
      <w:r w:rsidR="00F154D5">
        <w:t xml:space="preserve"> </w:t>
      </w:r>
      <w:r w:rsidR="00F154D5" w:rsidRPr="008C6169">
        <w:t>(</w:t>
      </w:r>
      <w:r w:rsidR="00F154D5" w:rsidRPr="003222CF">
        <w:rPr>
          <w:sz w:val="16"/>
          <w:szCs w:val="16"/>
        </w:rPr>
        <w:t>RR 0.86; 95%CI 0.76 to 0.97; 16 RCTS; n=7,637</w:t>
      </w:r>
      <w:r w:rsidR="00F154D5" w:rsidRPr="008C6169">
        <w:t>)</w:t>
      </w:r>
      <w:r>
        <w:t xml:space="preserve"> </w:t>
      </w:r>
      <w:r w:rsidR="00E51B51">
        <w:fldChar w:fldCharType="begin"/>
      </w:r>
      <w:r w:rsidR="00E51B51">
        <w:instrText xml:space="preserve"> ADDIN EN.CITE &lt;EndNote&gt;&lt;Cite&gt;&lt;Author&gt;Ota&lt;/Author&gt;&lt;Year&gt;2015&lt;/Year&gt;&lt;RecNum&gt;1193&lt;/RecNum&gt;&lt;DisplayText&gt;(&lt;style font="Century Gothic" size="8"&gt;Ota et al 2015&lt;/style&gt;)&lt;/DisplayText&gt;&lt;record&gt;&lt;rec-number&gt;1193&lt;/rec-number&gt;&lt;foreign-keys&gt;&lt;key app="EN" db-id="exvasrfx2dtraoesasxp2szsxa2df502592x" timestamp="1559532928"&gt;1193&lt;/key&gt;&lt;key app="ENWeb" db-id=""&gt;0&lt;/key&gt;&lt;/foreign-keys&gt;&lt;ref-type name="Journal Article"&gt;17&lt;/ref-type&gt;&lt;contributors&gt;&lt;authors&gt;&lt;author&gt;Ota, E.,&lt;/author&gt;&lt;author&gt;Mori, R.,&lt;/author&gt;&lt;author&gt;Middleton, P.,&lt;/author&gt;&lt;author&gt;Tobe-Gai, R.,&lt;/author&gt;&lt;author&gt;Mahomed, K.,&lt;/author&gt;&lt;author&gt;Miyazaki, C.,&lt;/author&gt;&lt;author&gt;Bhutta, Z.A.,&lt;/author&gt;&lt;/authors&gt;&lt;/contributors&gt;&lt;titles&gt;&lt;title&gt;Zinc supplementation for improving pregnancy and infant outcome&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0230.pub5&lt;/electronic-resource-num&gt;&lt;/record&gt;&lt;/Cite&gt;&lt;/EndNote&gt;</w:instrText>
      </w:r>
      <w:r w:rsidR="00E51B51">
        <w:fldChar w:fldCharType="separate"/>
      </w:r>
      <w:r w:rsidR="00E51B51">
        <w:rPr>
          <w:noProof/>
        </w:rPr>
        <w:t>(</w:t>
      </w:r>
      <w:r w:rsidR="00E51B51" w:rsidRPr="00AA6B1A">
        <w:rPr>
          <w:noProof/>
          <w:sz w:val="16"/>
        </w:rPr>
        <w:t>Ota et al 2015</w:t>
      </w:r>
      <w:r w:rsidR="00E51B51">
        <w:rPr>
          <w:noProof/>
        </w:rPr>
        <w:t>)</w:t>
      </w:r>
      <w:r w:rsidR="00E51B51">
        <w:fldChar w:fldCharType="end"/>
      </w:r>
      <w:r w:rsidR="00A16B06">
        <w:t xml:space="preserve">, with </w:t>
      </w:r>
      <w:r>
        <w:t>no clear effect on low birthweight</w:t>
      </w:r>
      <w:r w:rsidR="00F154D5">
        <w:t xml:space="preserve"> (</w:t>
      </w:r>
      <w:r w:rsidR="00F154D5" w:rsidRPr="003222CF">
        <w:rPr>
          <w:sz w:val="16"/>
          <w:szCs w:val="16"/>
        </w:rPr>
        <w:t>RR 0.93; 95%CI 0.78 to 1.12; 14 RCTs; n=5,643</w:t>
      </w:r>
      <w:r w:rsidR="00F154D5" w:rsidRPr="008C6169">
        <w:t>)</w:t>
      </w:r>
      <w:r w:rsidR="00E51B51">
        <w:t xml:space="preserve"> </w:t>
      </w:r>
      <w:r w:rsidR="00F154D5" w:rsidRPr="007D6F28">
        <w:t>(</w:t>
      </w:r>
      <w:r w:rsidR="00F154D5" w:rsidRPr="003222CF">
        <w:rPr>
          <w:sz w:val="16"/>
          <w:szCs w:val="16"/>
        </w:rPr>
        <w:t>RR 0.76, 95%CI: 0.52 to 1.11</w:t>
      </w:r>
      <w:r w:rsidR="00F154D5" w:rsidRPr="007D6F28">
        <w:t>)</w:t>
      </w:r>
      <w:r w:rsidR="00A671EF">
        <w:t xml:space="preserve"> </w:t>
      </w:r>
      <w:r w:rsidR="00E51B51">
        <w:fldChar w:fldCharType="begin">
          <w:fldData xml:space="preserve">PEVuZE5vdGU+PENpdGU+PEF1dGhvcj5PdGE8L0F1dGhvcj48WWVhcj4yMDE1PC9ZZWFyPjxSZWNO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</w:fldData>
        </w:fldChar>
      </w:r>
      <w:r w:rsidR="00F47EC7">
        <w:instrText xml:space="preserve"> ADDIN EN.CITE </w:instrText>
      </w:r>
      <w:r w:rsidR="00F47EC7">
        <w:fldChar w:fldCharType="begin">
          <w:fldData xml:space="preserve">PEVuZE5vdGU+PENpdGU+PEF1dGhvcj5PdGE8L0F1dGhvcj48WWVhcj4yMDE1PC9ZZWFyPjxSZWNO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</w:fldData>
        </w:fldChar>
      </w:r>
      <w:r w:rsidR="00F47EC7">
        <w:instrText xml:space="preserve"> ADDIN EN.CITE.DATA </w:instrText>
      </w:r>
      <w:r w:rsidR="00F47EC7">
        <w:fldChar w:fldCharType="end"/>
      </w:r>
      <w:r w:rsidR="00E51B51">
        <w:fldChar w:fldCharType="separate"/>
      </w:r>
      <w:r w:rsidR="00F47EC7">
        <w:rPr>
          <w:noProof/>
        </w:rPr>
        <w:t>(</w:t>
      </w:r>
      <w:r w:rsidR="00F47EC7" w:rsidRPr="00AA6B1A">
        <w:rPr>
          <w:noProof/>
          <w:sz w:val="16"/>
        </w:rPr>
        <w:t>Ota et al 2015; Liu et al 2018b</w:t>
      </w:r>
      <w:r w:rsidR="00F47EC7">
        <w:rPr>
          <w:noProof/>
        </w:rPr>
        <w:t>)</w:t>
      </w:r>
      <w:r w:rsidR="00E51B51">
        <w:fldChar w:fldCharType="end"/>
      </w:r>
      <w:r w:rsidR="00A671EF">
        <w:t>. Zinc s</w:t>
      </w:r>
      <w:r>
        <w:t>upplementation does not appear to increase or reduce the risk of other outcomes</w:t>
      </w:r>
      <w:r w:rsidR="00F47EC7">
        <w:t xml:space="preserve"> </w:t>
      </w:r>
      <w:r w:rsidR="00F47EC7">
        <w:fldChar w:fldCharType="begin">
          <w:fldData xml:space="preserve">PEVuZE5vdGU+PENpdGU+PEF1dGhvcj5PdGE8L0F1dGhvcj48WWVhcj4yMDE1PC9ZZWFyPjxSZWNO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</w:fldData>
        </w:fldChar>
      </w:r>
      <w:r w:rsidR="00783B6D">
        <w:instrText xml:space="preserve"> ADDIN EN.CITE </w:instrText>
      </w:r>
      <w:r w:rsidR="00783B6D">
        <w:fldChar w:fldCharType="begin">
          <w:fldData xml:space="preserve">PEVuZE5vdGU+PENpdGU+PEF1dGhvcj5PdGE8L0F1dGhvcj48WWVhcj4yMDE1PC9ZZWFyPjxSZWNO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</w:fldData>
        </w:fldChar>
      </w:r>
      <w:r w:rsidR="00783B6D">
        <w:instrText xml:space="preserve"> ADDIN EN.CITE.DATA </w:instrText>
      </w:r>
      <w:r w:rsidR="00783B6D">
        <w:fldChar w:fldCharType="end"/>
      </w:r>
      <w:r w:rsidR="00F47EC7">
        <w:fldChar w:fldCharType="separate"/>
      </w:r>
      <w:r w:rsidR="00783B6D">
        <w:rPr>
          <w:noProof/>
        </w:rPr>
        <w:t>(</w:t>
      </w:r>
      <w:r w:rsidR="00783B6D" w:rsidRPr="003D7FBC">
        <w:rPr>
          <w:noProof/>
          <w:sz w:val="16"/>
        </w:rPr>
        <w:t>Nossier et al 2015; Ota et al 2015; Zahiri Sorouri et al 2016; Oh et al 2020</w:t>
      </w:r>
      <w:r w:rsidR="00783B6D">
        <w:rPr>
          <w:noProof/>
        </w:rPr>
        <w:t>)</w:t>
      </w:r>
      <w:r w:rsidR="00F47EC7">
        <w:fldChar w:fldCharType="end"/>
      </w:r>
      <w:r>
        <w:t xml:space="preserve">. </w:t>
      </w:r>
    </w:p>
    <w:p w14:paraId="07EFA867" w14:textId="6E2A9AFC" w:rsidR="003778AB" w:rsidRDefault="00F47EC7" w:rsidP="003778AB">
      <w:pPr>
        <w:pStyle w:val="Heading4"/>
      </w:pPr>
      <w:r>
        <w:t>Other minerals</w:t>
      </w:r>
    </w:p>
    <w:p w14:paraId="101C3B28" w14:textId="0084EB72" w:rsidR="003778AB" w:rsidRPr="005F5D31" w:rsidRDefault="003778AB" w:rsidP="00F47EC7">
      <w:pPr>
        <w:pStyle w:val="bullet"/>
      </w:pPr>
      <w:r>
        <w:t xml:space="preserve">There is insufficient </w:t>
      </w:r>
      <w:r w:rsidR="00F154D5">
        <w:t>high-</w:t>
      </w:r>
      <w:r w:rsidR="00E60E1A">
        <w:t>certainty</w:t>
      </w:r>
      <w:r w:rsidR="00F154D5">
        <w:t xml:space="preserve"> </w:t>
      </w:r>
      <w:r>
        <w:t xml:space="preserve">evidence to </w:t>
      </w:r>
      <w:r w:rsidR="00193428" w:rsidRPr="00CC52F7">
        <w:t>show whether dietary magnesium supplementation during pregnancy is beneficial</w:t>
      </w:r>
      <w:r w:rsidR="00F47EC7">
        <w:t xml:space="preserve"> </w:t>
      </w:r>
      <w:r w:rsidR="00F47EC7">
        <w:fldChar w:fldCharType="begin"/>
      </w:r>
      <w:r w:rsidR="00596F90">
        <w:instrText xml:space="preserve"> ADDIN EN.CITE &lt;EndNote&gt;&lt;Cite&gt;&lt;Author&gt;Makrides&lt;/Author&gt;&lt;Year&gt;2014&lt;/Year&gt;&lt;RecNum&gt;1192&lt;/RecNum&gt;&lt;DisplayText&gt;(&lt;style font="Century Gothic" size="8"&gt;Makrides et al 2014&lt;/style&gt;)&lt;/DisplayText&gt;&lt;record&gt;&lt;rec-number&gt;1192&lt;/rec-number&gt;&lt;foreign-keys&gt;&lt;key app="EN" db-id="exvasrfx2dtraoesasxp2szsxa2df502592x" timestamp="1559283572"&gt;1192&lt;/key&gt;&lt;key app="ENWeb" db-id=""&gt;0&lt;/key&gt;&lt;/foreign-keys&gt;&lt;ref-type name="Journal Article"&gt;17&lt;/ref-type&gt;&lt;contributors&gt;&lt;authors&gt;&lt;author&gt;Makrides, Maria&lt;/author&gt;&lt;author&gt;Crosby, Danielle D.&lt;/author&gt;&lt;author&gt;Shepherd, Emily&lt;/author&gt;&lt;author&gt;Crowther, Caroline A.&lt;/author&gt;&lt;/authors&gt;&lt;/contributors&gt;&lt;titles&gt;&lt;title&gt;Magnesium supplementation in pregnancy&lt;/title&gt;&lt;secondary-title&gt;Cochrane Database of Systematic Reviews&lt;/secondary-title&gt;&lt;/titles&gt;&lt;periodical&gt;&lt;full-title&gt;Cochrane Database of Systematic Reviews&lt;/full-title&gt;&lt;/periodical&gt;&lt;dates&gt;&lt;year&gt;2014&lt;/year&gt;&lt;/dates&gt;&lt;isbn&gt;14651858&lt;/isbn&gt;&lt;urls&gt;&lt;/urls&gt;&lt;electronic-resource-num&gt;10.1002/14651858.CD000937.pub2&lt;/electronic-resource-num&gt;&lt;/record&gt;&lt;/Cite&gt;&lt;/EndNote&gt;</w:instrText>
      </w:r>
      <w:r w:rsidR="00F47EC7">
        <w:fldChar w:fldCharType="separate"/>
      </w:r>
      <w:r w:rsidR="00596F90">
        <w:rPr>
          <w:noProof/>
        </w:rPr>
        <w:t>(</w:t>
      </w:r>
      <w:r w:rsidR="00596F90" w:rsidRPr="00AA6B1A">
        <w:rPr>
          <w:noProof/>
          <w:sz w:val="16"/>
        </w:rPr>
        <w:t>Makrides et al 2014</w:t>
      </w:r>
      <w:r w:rsidR="00596F90">
        <w:rPr>
          <w:noProof/>
        </w:rPr>
        <w:t>)</w:t>
      </w:r>
      <w:r w:rsidR="00F47EC7">
        <w:fldChar w:fldCharType="end"/>
      </w:r>
      <w:r w:rsidR="00F47EC7">
        <w:t>.</w:t>
      </w:r>
    </w:p>
    <w:p w14:paraId="3B280DF3" w14:textId="7E6DEC94" w:rsidR="003778AB" w:rsidRDefault="003778AB" w:rsidP="00F47EC7">
      <w:pPr>
        <w:pStyle w:val="bullet"/>
      </w:pPr>
      <w:r>
        <w:t>There is insufficient evidence to draw conclusions on selenium supplementation in pregnancy</w:t>
      </w:r>
      <w:r w:rsidR="00F47EC7">
        <w:t xml:space="preserve"> </w:t>
      </w:r>
      <w:r w:rsidR="00F47EC7">
        <w:fldChar w:fldCharType="begin">
          <w:fldData xml:space="preserve">PEVuZE5vdGU+PENpdGU+PEF1dGhvcj5UYXJhPC9BdXRob3I+PFllYXI+MjAxMDwvWWVhcj48UmVj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</w:fldData>
        </w:fldChar>
      </w:r>
      <w:r w:rsidR="00596F90">
        <w:instrText xml:space="preserve"> ADDIN EN.CITE </w:instrText>
      </w:r>
      <w:r w:rsidR="00596F90">
        <w:fldChar w:fldCharType="begin">
          <w:fldData xml:space="preserve">PEVuZE5vdGU+PENpdGU+PEF1dGhvcj5UYXJhPC9BdXRob3I+PFllYXI+MjAxMDwvWWVhcj48UmVj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</w:fldData>
        </w:fldChar>
      </w:r>
      <w:r w:rsidR="00596F90">
        <w:instrText xml:space="preserve"> ADDIN EN.CITE.DATA </w:instrText>
      </w:r>
      <w:r w:rsidR="00596F90">
        <w:fldChar w:fldCharType="end"/>
      </w:r>
      <w:r w:rsidR="00F47EC7">
        <w:fldChar w:fldCharType="separate"/>
      </w:r>
      <w:r w:rsidR="00596F90">
        <w:rPr>
          <w:noProof/>
        </w:rPr>
        <w:t>(</w:t>
      </w:r>
      <w:r w:rsidR="00596F90" w:rsidRPr="00AA6B1A">
        <w:rPr>
          <w:noProof/>
          <w:sz w:val="16"/>
        </w:rPr>
        <w:t>Tara et al 2010; Rayman et al 2014</w:t>
      </w:r>
      <w:r w:rsidR="00596F90">
        <w:rPr>
          <w:noProof/>
        </w:rPr>
        <w:t>)</w:t>
      </w:r>
      <w:r w:rsidR="00F47EC7">
        <w:fldChar w:fldCharType="end"/>
      </w:r>
      <w:r>
        <w:t xml:space="preserve">. </w:t>
      </w:r>
    </w:p>
    <w:p w14:paraId="1DF1202B" w14:textId="77777777" w:rsidR="00F816FE" w:rsidRPr="00CC52F7" w:rsidRDefault="00F816FE" w:rsidP="00F816FE">
      <w:pPr>
        <w:pStyle w:val="Heading3"/>
      </w:pPr>
      <w:r w:rsidRPr="00CC52F7">
        <w:t>Other nutritional supplements</w:t>
      </w:r>
    </w:p>
    <w:p w14:paraId="72ED7D46" w14:textId="0B736300" w:rsidR="003778AB" w:rsidRPr="008805D1" w:rsidRDefault="00F816FE" w:rsidP="008805D1">
      <w:pPr>
        <w:pStyle w:val="Heading4"/>
      </w:pPr>
      <w:r w:rsidRPr="008805D1">
        <w:t>Multiple micronutrients</w:t>
      </w:r>
    </w:p>
    <w:p w14:paraId="1777ABC5" w14:textId="77777777" w:rsidR="0080745E" w:rsidRDefault="0080745E" w:rsidP="00667DA9">
      <w:pPr>
        <w:pStyle w:val="Heading5"/>
      </w:pPr>
      <w:r>
        <w:t xml:space="preserve">Background </w:t>
      </w:r>
    </w:p>
    <w:p w14:paraId="314664DC" w14:textId="65056BAC" w:rsidR="003F78C7" w:rsidRDefault="003F78C7" w:rsidP="003F78C7">
      <w:r>
        <w:t>In Australian observational studies:</w:t>
      </w:r>
    </w:p>
    <w:p w14:paraId="74981400" w14:textId="77777777" w:rsidR="003F78C7" w:rsidRDefault="003F78C7" w:rsidP="00667DA9">
      <w:pPr>
        <w:pStyle w:val="bullet"/>
      </w:pPr>
      <w:r>
        <w:t xml:space="preserve">79% of pregnant women used multiple micronutrient supplements </w:t>
      </w:r>
      <w:r>
        <w:fldChar w:fldCharType="begin">
          <w:fldData xml:space="preserve">PEVuZE5vdGU+PENpdGU+PEF1dGhvcj5TaGFuZDwvQXV0aG9yPjxZZWFyPjIwMTY8L1llYXI+PFJl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==
</w:fldData>
        </w:fldChar>
      </w:r>
      <w:r>
        <w:instrText xml:space="preserve"> ADDIN EN.CITE </w:instrText>
      </w:r>
      <w:r>
        <w:fldChar w:fldCharType="begin">
          <w:fldData xml:space="preserve">PEVuZE5vdGU+PENpdGU+PEF1dGhvcj5TaGFuZDwvQXV0aG9yPjxZZWFyPjIwMTY8L1llYXI+PFJl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==
</w:fldData>
        </w:fldChar>
      </w:r>
      <w:r>
        <w:instrText xml:space="preserve"> ADDIN EN.CITE.DATA </w:instrText>
      </w:r>
      <w:r>
        <w:fldChar w:fldCharType="end"/>
      </w:r>
      <w:r>
        <w:fldChar w:fldCharType="separate"/>
      </w:r>
      <w:r>
        <w:rPr>
          <w:noProof/>
        </w:rPr>
        <w:t>(</w:t>
      </w:r>
      <w:r w:rsidRPr="0076549F">
        <w:rPr>
          <w:noProof/>
          <w:sz w:val="16"/>
        </w:rPr>
        <w:t>Shand et al 2016</w:t>
      </w:r>
      <w:r>
        <w:rPr>
          <w:noProof/>
        </w:rPr>
        <w:t>)</w:t>
      </w:r>
      <w:r>
        <w:fldChar w:fldCharType="end"/>
      </w:r>
    </w:p>
    <w:p w14:paraId="09443A2A" w14:textId="4636E610" w:rsidR="003F78C7" w:rsidRDefault="003F78C7" w:rsidP="00667DA9">
      <w:pPr>
        <w:pStyle w:val="bullet"/>
      </w:pPr>
      <w:r>
        <w:t>42% of participants used p</w:t>
      </w:r>
      <w:r w:rsidRPr="00F40833">
        <w:t>regnancy multivitamin</w:t>
      </w:r>
      <w:r>
        <w:t>s</w:t>
      </w:r>
      <w:r w:rsidRPr="00F40833">
        <w:t>, with</w:t>
      </w:r>
      <w:r>
        <w:t xml:space="preserve"> </w:t>
      </w:r>
      <w:r w:rsidRPr="00F40833">
        <w:t xml:space="preserve">26.8% </w:t>
      </w:r>
      <w:r>
        <w:t>using</w:t>
      </w:r>
      <w:r w:rsidRPr="00F40833">
        <w:t xml:space="preserve"> multivitamins in combination with individual micronutrients and</w:t>
      </w:r>
      <w:r>
        <w:t xml:space="preserve"> </w:t>
      </w:r>
      <w:r w:rsidRPr="00F40833">
        <w:t xml:space="preserve">9.8% </w:t>
      </w:r>
      <w:r>
        <w:t>using</w:t>
      </w:r>
      <w:r w:rsidRPr="00F40833">
        <w:t xml:space="preserve"> specific micronutrient supplement</w:t>
      </w:r>
      <w:r>
        <w:t>s</w:t>
      </w:r>
      <w:r w:rsidR="00CB7621">
        <w:t>;</w:t>
      </w:r>
      <w:r>
        <w:t xml:space="preserve"> nulliparous women </w:t>
      </w:r>
      <w:r w:rsidR="00CB7621">
        <w:t xml:space="preserve">were </w:t>
      </w:r>
      <w:r>
        <w:t xml:space="preserve">more likely to take supplements </w:t>
      </w:r>
      <w:r>
        <w:fldChar w:fldCharType="begin"/>
      </w:r>
      <w:r>
        <w:instrText xml:space="preserve"> ADDIN EN.CITE &lt;EndNote&gt;&lt;Cite&gt;&lt;Author&gt;McAlpine&lt;/Author&gt;&lt;Year&gt;2020&lt;/Year&gt;&lt;RecNum&gt;1814&lt;/RecNum&gt;&lt;DisplayText&gt;(&lt;style font="Century Gothic" size="8"&gt;McAlpine et al 2020&lt;/style&gt;)&lt;/DisplayText&gt;&lt;record&gt;&lt;rec-number&gt;1814&lt;/rec-number&gt;&lt;foreign-keys&gt;&lt;key app="EN" db-id="exvasrfx2dtraoesasxp2szsxa2df502592x" timestamp="1583726454"&gt;1814&lt;/key&gt;&lt;key app="ENWeb" db-id=""&gt;0&lt;/key&gt;&lt;/foreign-keys&gt;&lt;ref-type name="Journal Article"&gt;17&lt;/ref-type&gt;&lt;contributors&gt;&lt;authors&gt;&lt;author&gt;McAlpine, J. M.&lt;/author&gt;&lt;author&gt;Vanderlelie, J. J.&lt;/author&gt;&lt;author&gt;Vincze, L. J.&lt;/author&gt;&lt;author&gt;Perkins, A. V.&lt;/author&gt;&lt;/authors&gt;&lt;/contributors&gt;&lt;auth-address&gt;School of Nursing and Midwifery, Griffith University Logan Campus, Brisbane, Queensland, Australia.&amp;#xD;School of Medical Science, Menzies Health Institute Queensland, Griffith University Gold Coast Campus, Southport, Queensland, Australia.&amp;#xD;The Judith Lumley Centre, La Trobe University, Melbourne, Victoria, Australia.&amp;#xD;School of Allied Health Sciences, Menzies Health Institute Queensland, Griffith University Gold Coast Campus, Southport, Queensland, Australia.&lt;/auth-address&gt;&lt;titles&gt;&lt;title&gt;Use of micronutrient supplements in pregnant women of south-east Queensland&lt;/title&gt;&lt;secondary-title&gt;Aust N Z J Obstet Gynaecol&lt;/secondary-title&gt;&lt;/titles&gt;&lt;periodical&gt;&lt;full-title&gt;Aust N Z J Obstet Gynaecol&lt;/full-title&gt;&lt;/periodical&gt;&lt;edition&gt;2020/01/07&lt;/edition&gt;&lt;keywords&gt;&lt;keyword&gt;dietary supplements&lt;/keyword&gt;&lt;keyword&gt;guidelines&lt;/keyword&gt;&lt;keyword&gt;pregnancy&lt;/keyword&gt;&lt;keyword&gt;pregnancy trimester&lt;/keyword&gt;&lt;keyword&gt;third&lt;/keyword&gt;&lt;keyword&gt;trace elements&lt;/keyword&gt;&lt;/keywords&gt;&lt;dates&gt;&lt;year&gt;2020&lt;/year&gt;&lt;pub-dates&gt;&lt;date&gt;Jan 5&lt;/date&gt;&lt;/pub-dates&gt;&lt;/dates&gt;&lt;isbn&gt;1479-828X (Electronic)&amp;#xD;0004-8666 (Linking)&lt;/isbn&gt;&lt;accession-num&gt;31903555&lt;/accession-num&gt;&lt;urls&gt;&lt;related-urls&gt;&lt;url&gt;https://www.ncbi.nlm.nih.gov/pubmed/31903555&lt;/url&gt;&lt;/related-urls&gt;&lt;/urls&gt;&lt;electronic-resource-num&gt;10.1111/ajo.13109&lt;/electronic-resource-num&gt;&lt;/record&gt;&lt;/Cite&gt;&lt;/EndNote&gt;</w:instrText>
      </w:r>
      <w:r>
        <w:fldChar w:fldCharType="separate"/>
      </w:r>
      <w:r>
        <w:rPr>
          <w:noProof/>
        </w:rPr>
        <w:t>(</w:t>
      </w:r>
      <w:r w:rsidRPr="0076549F">
        <w:rPr>
          <w:noProof/>
          <w:sz w:val="16"/>
        </w:rPr>
        <w:t>McAlpine et al 2020</w:t>
      </w:r>
      <w:r>
        <w:rPr>
          <w:noProof/>
        </w:rPr>
        <w:t>)</w:t>
      </w:r>
      <w:r>
        <w:fldChar w:fldCharType="end"/>
      </w:r>
    </w:p>
    <w:p w14:paraId="197821F8" w14:textId="66A923EE" w:rsidR="003F78C7" w:rsidRDefault="003F78C7" w:rsidP="00667DA9">
      <w:pPr>
        <w:pStyle w:val="bullet"/>
      </w:pPr>
      <w:r>
        <w:t>83% of women took a multivitamin during pregnancy, with 90% of women with post-secondary education and 64% of women with secondary education</w:t>
      </w:r>
      <w:r w:rsidR="00CB7621">
        <w:t xml:space="preserve"> only</w:t>
      </w:r>
      <w:r>
        <w:t xml:space="preserve"> using these supplements </w:t>
      </w:r>
      <w:r>
        <w:fldChar w:fldCharType="begin">
          <w:fldData xml:space="preserve">PEVuZE5vdGU+PENpdGU+PEF1dGhvcj5NYWxlazwvQXV0aG9yPjxZZWFyPjIwMTg8L1llYXI+PFJl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</w:fldData>
        </w:fldChar>
      </w:r>
      <w:r>
        <w:instrText xml:space="preserve"> ADDIN EN.CITE </w:instrText>
      </w:r>
      <w:r>
        <w:fldChar w:fldCharType="begin">
          <w:fldData xml:space="preserve">PEVuZE5vdGU+PENpdGU+PEF1dGhvcj5NYWxlazwvQXV0aG9yPjxZZWFyPjIwMTg8L1llYXI+PFJl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</w:fldData>
        </w:fldChar>
      </w:r>
      <w:r>
        <w:instrText xml:space="preserve"> ADDIN EN.CITE.DATA </w:instrText>
      </w:r>
      <w:r>
        <w:fldChar w:fldCharType="end"/>
      </w:r>
      <w:r>
        <w:fldChar w:fldCharType="separate"/>
      </w:r>
      <w:r>
        <w:rPr>
          <w:noProof/>
        </w:rPr>
        <w:t>(</w:t>
      </w:r>
      <w:r w:rsidRPr="0076549F">
        <w:rPr>
          <w:noProof/>
          <w:sz w:val="16"/>
        </w:rPr>
        <w:t>Malek et al 2018</w:t>
      </w:r>
      <w:r>
        <w:rPr>
          <w:noProof/>
        </w:rPr>
        <w:t>)</w:t>
      </w:r>
      <w:r>
        <w:fldChar w:fldCharType="end"/>
      </w:r>
    </w:p>
    <w:p w14:paraId="30BBF03A" w14:textId="77777777" w:rsidR="003F78C7" w:rsidRPr="00737BD8" w:rsidRDefault="003F78C7" w:rsidP="00667DA9">
      <w:pPr>
        <w:pStyle w:val="bullet"/>
      </w:pPr>
      <w:r>
        <w:t xml:space="preserve">pregnancy-specific multivitamin use was reported by 47% of women in the first trimester, 51% in the second trimester and 46% in the third trimester and general multivitamin use was reported by 31% of women in the first trimester, 27% in the second trimester and 35% in the third trimester </w:t>
      </w:r>
      <w:r>
        <w:fldChar w:fldCharType="begin">
          <w:fldData xml:space="preserve">PEVuZE5vdGU+PENpdGU+PEF1dGhvcj5MaXZvY2s8L0F1dGhvcj48WWVhcj4yMDE3PC9ZZWFyPjxS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</w:fldData>
        </w:fldChar>
      </w:r>
      <w:r>
        <w:instrText xml:space="preserve"> ADDIN EN.CITE </w:instrText>
      </w:r>
      <w:r>
        <w:fldChar w:fldCharType="begin">
          <w:fldData xml:space="preserve">PEVuZE5vdGU+PENpdGU+PEF1dGhvcj5MaXZvY2s8L0F1dGhvcj48WWVhcj4yMDE3PC9ZZWFyPjxS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</w:fldData>
        </w:fldChar>
      </w:r>
      <w:r>
        <w:instrText xml:space="preserve"> ADDIN EN.CITE.DATA </w:instrText>
      </w:r>
      <w:r>
        <w:fldChar w:fldCharType="end"/>
      </w:r>
      <w:r>
        <w:fldChar w:fldCharType="separate"/>
      </w:r>
      <w:r>
        <w:rPr>
          <w:noProof/>
        </w:rPr>
        <w:t>(</w:t>
      </w:r>
      <w:r w:rsidRPr="0076549F">
        <w:rPr>
          <w:noProof/>
          <w:sz w:val="16"/>
        </w:rPr>
        <w:t>Livock et al 2017</w:t>
      </w:r>
      <w:r>
        <w:rPr>
          <w:noProof/>
        </w:rPr>
        <w:t>)</w:t>
      </w:r>
      <w:r>
        <w:fldChar w:fldCharType="end"/>
      </w:r>
      <w:r>
        <w:t>.</w:t>
      </w:r>
    </w:p>
    <w:p w14:paraId="179A075C" w14:textId="77777777" w:rsidR="0080745E" w:rsidRDefault="0080745E" w:rsidP="00667DA9">
      <w:pPr>
        <w:pStyle w:val="Heading5"/>
      </w:pPr>
      <w:r>
        <w:t>Summary of recent evidence</w:t>
      </w:r>
    </w:p>
    <w:p w14:paraId="1BEBDA92" w14:textId="2C5F5560" w:rsidR="003778AB" w:rsidRDefault="003778AB" w:rsidP="003778AB">
      <w:r>
        <w:t xml:space="preserve">There is high </w:t>
      </w:r>
      <w:r w:rsidR="00E60E1A">
        <w:t>certainty</w:t>
      </w:r>
      <w:r>
        <w:t xml:space="preserve"> evidence from studies conducted in low- to middle-income countries that </w:t>
      </w:r>
      <w:r w:rsidR="00B52C12">
        <w:t xml:space="preserve">the </w:t>
      </w:r>
      <w:r>
        <w:t xml:space="preserve">use </w:t>
      </w:r>
      <w:r w:rsidR="00B52C12">
        <w:t xml:space="preserve">of multiple micronutrients </w:t>
      </w:r>
      <w:r w:rsidR="0042689F">
        <w:t xml:space="preserve">(including iron and folic acid) </w:t>
      </w:r>
      <w:r>
        <w:t xml:space="preserve">during pregnancy reduces the risk of low </w:t>
      </w:r>
      <w:r w:rsidR="00E60E1A">
        <w:t>birthweight</w:t>
      </w:r>
      <w:r>
        <w:t xml:space="preserve"> and may reduce the risk of stillbirth but does not affect the risk of perinatal or neonatal mortality </w:t>
      </w:r>
      <w:r>
        <w:fldChar w:fldCharType="begin">
          <w:fldData xml:space="preserve">PEVuZE5vdGU+PENpdGU+PEF1dGhvcj5LZWF0czwvQXV0aG9yPjxZZWFyPjIwMTk8L1llYXI+PFJl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</w:fldData>
        </w:fldChar>
      </w:r>
      <w:r w:rsidR="003E53BA">
        <w:instrText xml:space="preserve"> ADDIN EN.CITE </w:instrText>
      </w:r>
      <w:r w:rsidR="003E53BA">
        <w:fldChar w:fldCharType="begin">
          <w:fldData xml:space="preserve">PEVuZE5vdGU+PENpdGU+PEF1dGhvcj5LZWF0czwvQXV0aG9yPjxZZWFyPjIwMTk8L1llYXI+PFJl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</w:fldData>
        </w:fldChar>
      </w:r>
      <w:r w:rsidR="003E53BA">
        <w:instrText xml:space="preserve"> ADDIN EN.CITE.DATA </w:instrText>
      </w:r>
      <w:r w:rsidR="003E53BA">
        <w:fldChar w:fldCharType="end"/>
      </w:r>
      <w:r>
        <w:fldChar w:fldCharType="separate"/>
      </w:r>
      <w:r w:rsidR="003E53BA">
        <w:rPr>
          <w:noProof/>
        </w:rPr>
        <w:t>(</w:t>
      </w:r>
      <w:r w:rsidR="003E53BA" w:rsidRPr="006B6799">
        <w:rPr>
          <w:noProof/>
          <w:sz w:val="16"/>
        </w:rPr>
        <w:t>Keats et al 2019</w:t>
      </w:r>
      <w:r w:rsidR="003E53BA">
        <w:rPr>
          <w:noProof/>
        </w:rPr>
        <w:t>)</w:t>
      </w:r>
      <w:r>
        <w:fldChar w:fldCharType="end"/>
      </w:r>
      <w:r>
        <w:t xml:space="preserve">. There is moderate </w:t>
      </w:r>
      <w:r w:rsidR="00E60E1A">
        <w:t>certainty</w:t>
      </w:r>
      <w:r>
        <w:t xml:space="preserve"> evidence of a reduction in risk of small for gestational age and a possible reduction in risk of preterm birth (&lt;37 weeks) </w:t>
      </w:r>
      <w:r>
        <w:fldChar w:fldCharType="begin">
          <w:fldData xml:space="preserve">PEVuZE5vdGU+PENpdGU+PEF1dGhvcj5LZWF0czwvQXV0aG9yPjxZZWFyPjIwMTk8L1llYXI+PFJl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</w:fldData>
        </w:fldChar>
      </w:r>
      <w:r w:rsidR="003E53BA">
        <w:instrText xml:space="preserve"> ADDIN EN.CITE </w:instrText>
      </w:r>
      <w:r w:rsidR="003E53BA">
        <w:fldChar w:fldCharType="begin">
          <w:fldData xml:space="preserve">PEVuZE5vdGU+PENpdGU+PEF1dGhvcj5LZWF0czwvQXV0aG9yPjxZZWFyPjIwMTk8L1llYXI+PFJl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</w:fldData>
        </w:fldChar>
      </w:r>
      <w:r w:rsidR="003E53BA">
        <w:instrText xml:space="preserve"> ADDIN EN.CITE.DATA </w:instrText>
      </w:r>
      <w:r w:rsidR="003E53BA">
        <w:fldChar w:fldCharType="end"/>
      </w:r>
      <w:r>
        <w:fldChar w:fldCharType="separate"/>
      </w:r>
      <w:r w:rsidR="003E53BA">
        <w:rPr>
          <w:noProof/>
        </w:rPr>
        <w:t>(</w:t>
      </w:r>
      <w:r w:rsidR="003E53BA" w:rsidRPr="006B6799">
        <w:rPr>
          <w:noProof/>
          <w:sz w:val="16"/>
        </w:rPr>
        <w:t>Keats et al 2019</w:t>
      </w:r>
      <w:r w:rsidR="003E53BA">
        <w:rPr>
          <w:noProof/>
        </w:rPr>
        <w:t>)</w:t>
      </w:r>
      <w:r>
        <w:fldChar w:fldCharType="end"/>
      </w:r>
      <w:r>
        <w:t xml:space="preserve">. There is evidence that </w:t>
      </w:r>
      <w:r w:rsidR="00B52C12">
        <w:t xml:space="preserve">multiple micronutrient </w:t>
      </w:r>
      <w:r>
        <w:t xml:space="preserve">use is associated with a reduction in risk of </w:t>
      </w:r>
      <w:r w:rsidR="00A16B06">
        <w:t xml:space="preserve">early </w:t>
      </w:r>
      <w:r>
        <w:t>preterm birth (&lt;34 weeks), a possible reduction in risk of miscarriage</w:t>
      </w:r>
      <w:r w:rsidR="00A16B06">
        <w:t>, with</w:t>
      </w:r>
      <w:r>
        <w:t xml:space="preserve"> no effect on maternal mortality, maternal anaemia, caesarean section or congenital anomalies </w:t>
      </w:r>
      <w:r>
        <w:fldChar w:fldCharType="begin">
          <w:fldData xml:space="preserve">PEVuZE5vdGU+PENpdGU+PEF1dGhvcj5LZWF0czwvQXV0aG9yPjxZZWFyPjIwMTk8L1llYXI+PFJl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</w:fldData>
        </w:fldChar>
      </w:r>
      <w:r w:rsidR="003E53BA">
        <w:instrText xml:space="preserve"> ADDIN EN.CITE </w:instrText>
      </w:r>
      <w:r w:rsidR="003E53BA">
        <w:fldChar w:fldCharType="begin">
          <w:fldData xml:space="preserve">PEVuZE5vdGU+PENpdGU+PEF1dGhvcj5LZWF0czwvQXV0aG9yPjxZZWFyPjIwMTk8L1llYXI+PFJl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</w:fldData>
        </w:fldChar>
      </w:r>
      <w:r w:rsidR="003E53BA">
        <w:instrText xml:space="preserve"> ADDIN EN.CITE.DATA </w:instrText>
      </w:r>
      <w:r w:rsidR="003E53BA">
        <w:fldChar w:fldCharType="end"/>
      </w:r>
      <w:r>
        <w:fldChar w:fldCharType="separate"/>
      </w:r>
      <w:r w:rsidR="003E53BA">
        <w:rPr>
          <w:noProof/>
        </w:rPr>
        <w:t>(</w:t>
      </w:r>
      <w:r w:rsidR="003E53BA" w:rsidRPr="006B6799">
        <w:rPr>
          <w:noProof/>
          <w:sz w:val="16"/>
        </w:rPr>
        <w:t>Keats et al 2019</w:t>
      </w:r>
      <w:r w:rsidR="003E53BA">
        <w:rPr>
          <w:noProof/>
        </w:rPr>
        <w:t>)</w:t>
      </w:r>
      <w:r>
        <w:fldChar w:fldCharType="end"/>
      </w:r>
      <w:r>
        <w:t>. These findings may not be generalisable to the Australian context.</w:t>
      </w:r>
    </w:p>
    <w:p w14:paraId="422CDB7F" w14:textId="5AA114BA" w:rsidR="003778AB" w:rsidRPr="00D645E9" w:rsidRDefault="003778AB" w:rsidP="003778AB">
      <w:r>
        <w:t xml:space="preserve">There is very low to low </w:t>
      </w:r>
      <w:r w:rsidR="00E60E1A">
        <w:t>certainty</w:t>
      </w:r>
      <w:r>
        <w:t xml:space="preserve"> evidence that </w:t>
      </w:r>
      <w:r w:rsidR="00F75C96">
        <w:t>ante</w:t>
      </w:r>
      <w:r>
        <w:t xml:space="preserve">natal multivitamin supplementation among women in high income countries is associated with a reduced risk of small for gestational age </w:t>
      </w:r>
      <w:r w:rsidR="00383168">
        <w:t>(</w:t>
      </w:r>
      <w:r w:rsidR="00383168" w:rsidRPr="00175403">
        <w:rPr>
          <w:sz w:val="16"/>
          <w:szCs w:val="16"/>
        </w:rPr>
        <w:t xml:space="preserve">RR 0.77; 95%CI 0.63 to 0.93; </w:t>
      </w:r>
      <w:r w:rsidR="00E74CDF" w:rsidRPr="00175403">
        <w:rPr>
          <w:sz w:val="16"/>
          <w:szCs w:val="16"/>
        </w:rPr>
        <w:t>3</w:t>
      </w:r>
      <w:r w:rsidR="00E74CDF">
        <w:rPr>
          <w:sz w:val="16"/>
          <w:szCs w:val="16"/>
        </w:rPr>
        <w:t> </w:t>
      </w:r>
      <w:r w:rsidR="00383168" w:rsidRPr="00175403">
        <w:rPr>
          <w:sz w:val="16"/>
          <w:szCs w:val="16"/>
        </w:rPr>
        <w:t xml:space="preserve">cohort studies; very low </w:t>
      </w:r>
      <w:r w:rsidR="00E60E1A">
        <w:rPr>
          <w:sz w:val="16"/>
          <w:szCs w:val="16"/>
        </w:rPr>
        <w:t>certainty</w:t>
      </w:r>
      <w:r w:rsidR="00383168">
        <w:t xml:space="preserve">) </w:t>
      </w:r>
      <w:r>
        <w:t>and some congenital anomalies and a possible reduced risk of preterm birth</w:t>
      </w:r>
      <w:r w:rsidR="00383168">
        <w:t xml:space="preserve"> (</w:t>
      </w:r>
      <w:r w:rsidR="00383168" w:rsidRPr="00175403">
        <w:rPr>
          <w:sz w:val="16"/>
          <w:szCs w:val="16"/>
        </w:rPr>
        <w:t xml:space="preserve">RR 0.84; 95%CI 0.69 to 1.03; 4 cohort studies; very low </w:t>
      </w:r>
      <w:r w:rsidR="00E60E1A">
        <w:rPr>
          <w:sz w:val="16"/>
          <w:szCs w:val="16"/>
        </w:rPr>
        <w:t>certainty</w:t>
      </w:r>
      <w:r w:rsidR="00383168">
        <w:t>)</w:t>
      </w:r>
      <w:r>
        <w:t xml:space="preserve"> </w:t>
      </w:r>
      <w:r>
        <w:fldChar w:fldCharType="begin">
          <w:fldData xml:space="preserve">PEVuZE5vdGU+PENpdGU+PEF1dGhvcj5Xb2xmPC9BdXRob3I+PFllYXI+MjAxNzwvWWVhcj48UmVj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==
</w:fldData>
        </w:fldChar>
      </w:r>
      <w:r w:rsidR="003E53BA">
        <w:instrText xml:space="preserve"> ADDIN EN.CITE </w:instrText>
      </w:r>
      <w:r w:rsidR="003E53BA">
        <w:fldChar w:fldCharType="begin">
          <w:fldData xml:space="preserve">PEVuZE5vdGU+PENpdGU+PEF1dGhvcj5Xb2xmPC9BdXRob3I+PFllYXI+MjAxNzwvWWVhcj48UmVj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==
</w:fldData>
        </w:fldChar>
      </w:r>
      <w:r w:rsidR="003E53BA">
        <w:instrText xml:space="preserve"> ADDIN EN.CITE.DATA </w:instrText>
      </w:r>
      <w:r w:rsidR="003E53BA">
        <w:fldChar w:fldCharType="end"/>
      </w:r>
      <w:r>
        <w:fldChar w:fldCharType="separate"/>
      </w:r>
      <w:r w:rsidR="003E53BA">
        <w:rPr>
          <w:noProof/>
        </w:rPr>
        <w:t>(</w:t>
      </w:r>
      <w:r w:rsidR="003E53BA" w:rsidRPr="006B6799">
        <w:rPr>
          <w:noProof/>
          <w:sz w:val="16"/>
        </w:rPr>
        <w:t>Wolf et al 2017</w:t>
      </w:r>
      <w:r w:rsidR="003E53BA">
        <w:rPr>
          <w:noProof/>
        </w:rPr>
        <w:t>)</w:t>
      </w:r>
      <w:r>
        <w:fldChar w:fldCharType="end"/>
      </w:r>
      <w:r>
        <w:t>.</w:t>
      </w:r>
    </w:p>
    <w:p w14:paraId="4BACF071" w14:textId="77777777" w:rsidR="008805D1" w:rsidRPr="00134211" w:rsidRDefault="00F816FE" w:rsidP="008805D1">
      <w:pPr>
        <w:pStyle w:val="Heading4"/>
      </w:pPr>
      <w:r w:rsidRPr="00667DA9">
        <w:t>Omega-3 fatty acids</w:t>
      </w:r>
    </w:p>
    <w:p w14:paraId="76103783" w14:textId="77777777" w:rsidR="000007B9" w:rsidRDefault="000007B9" w:rsidP="00667DA9">
      <w:pPr>
        <w:pStyle w:val="Heading5"/>
      </w:pPr>
      <w:r>
        <w:t>Background</w:t>
      </w:r>
    </w:p>
    <w:p w14:paraId="3438E9F1" w14:textId="70A516E2" w:rsidR="002E3A42" w:rsidRDefault="002E3A42" w:rsidP="008805D1">
      <w:r>
        <w:t>In an Australian cross-sectional study, 12% of women took fi</w:t>
      </w:r>
      <w:r w:rsidRPr="00C849BE">
        <w:t xml:space="preserve">sh oil </w:t>
      </w:r>
      <w:r w:rsidR="007642BF" w:rsidRPr="00C849BE">
        <w:t xml:space="preserve">(which contains </w:t>
      </w:r>
      <w:r w:rsidR="00233647" w:rsidRPr="00C849BE">
        <w:t>o</w:t>
      </w:r>
      <w:r w:rsidR="007642BF" w:rsidRPr="00C849BE">
        <w:t xml:space="preserve">mega-3 fatty acids) </w:t>
      </w:r>
      <w:r w:rsidRPr="00C849BE">
        <w:t>during pregnancy</w:t>
      </w:r>
      <w:r w:rsidR="002D06EC" w:rsidRPr="00C849BE">
        <w:t xml:space="preserve"> </w:t>
      </w:r>
      <w:r w:rsidR="002D06EC" w:rsidRPr="00C849BE">
        <w:fldChar w:fldCharType="begin">
          <w:fldData xml:space="preserve">PEVuZE5vdGU+PENpdGU+PEF1dGhvcj5TaGFuZDwvQXV0aG9yPjxZZWFyPjIwMTY8L1llYXI+PFJl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==
</w:fldData>
        </w:fldChar>
      </w:r>
      <w:r w:rsidR="002D06EC" w:rsidRPr="00C849BE">
        <w:instrText xml:space="preserve"> ADDIN EN.CITE </w:instrText>
      </w:r>
      <w:r w:rsidR="002D06EC" w:rsidRPr="00C849BE">
        <w:fldChar w:fldCharType="begin">
          <w:fldData xml:space="preserve">PEVuZE5vdGU+PENpdGU+PEF1dGhvcj5TaGFuZDwvQXV0aG9yPjxZZWFyPjIwMTY8L1llYXI+PFJl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==
</w:fldData>
        </w:fldChar>
      </w:r>
      <w:r w:rsidR="002D06EC" w:rsidRPr="00C849BE">
        <w:instrText xml:space="preserve"> ADDIN EN.CITE.DATA </w:instrText>
      </w:r>
      <w:r w:rsidR="002D06EC" w:rsidRPr="00C849BE">
        <w:fldChar w:fldCharType="end"/>
      </w:r>
      <w:r w:rsidR="002D06EC" w:rsidRPr="00C849BE">
        <w:fldChar w:fldCharType="separate"/>
      </w:r>
      <w:r w:rsidR="002D06EC" w:rsidRPr="00C849BE">
        <w:rPr>
          <w:noProof/>
        </w:rPr>
        <w:t>(</w:t>
      </w:r>
      <w:r w:rsidR="002D06EC" w:rsidRPr="00C849BE">
        <w:rPr>
          <w:noProof/>
          <w:sz w:val="16"/>
        </w:rPr>
        <w:t>Shand et al 2016</w:t>
      </w:r>
      <w:r w:rsidR="002D06EC" w:rsidRPr="00C849BE">
        <w:rPr>
          <w:noProof/>
        </w:rPr>
        <w:t>)</w:t>
      </w:r>
      <w:r w:rsidR="002D06EC" w:rsidRPr="00C849BE">
        <w:fldChar w:fldCharType="end"/>
      </w:r>
      <w:r w:rsidRPr="00C849BE">
        <w:t>.</w:t>
      </w:r>
    </w:p>
    <w:p w14:paraId="7E0ED9DB" w14:textId="77777777" w:rsidR="000007B9" w:rsidRDefault="000007B9" w:rsidP="00667DA9">
      <w:pPr>
        <w:pStyle w:val="Heading5"/>
      </w:pPr>
      <w:r>
        <w:t>Summary of the evidence</w:t>
      </w:r>
    </w:p>
    <w:p w14:paraId="32DC1A92" w14:textId="04C966E8" w:rsidR="00F816FE" w:rsidRPr="00193428" w:rsidRDefault="00A16B06" w:rsidP="008805D1">
      <w:r>
        <w:t xml:space="preserve">There is high </w:t>
      </w:r>
      <w:r w:rsidR="00E60E1A">
        <w:t>certainty</w:t>
      </w:r>
      <w:r>
        <w:t xml:space="preserve"> evidence that rates of preterm birth &lt;</w:t>
      </w:r>
      <w:r w:rsidRPr="00401D96">
        <w:t xml:space="preserve">37 </w:t>
      </w:r>
      <w:r w:rsidR="00B00BBF">
        <w:t>weeks</w:t>
      </w:r>
      <w:r w:rsidRPr="00401D96">
        <w:t xml:space="preserve"> (</w:t>
      </w:r>
      <w:r>
        <w:t>1</w:t>
      </w:r>
      <w:r w:rsidRPr="00667DA9">
        <w:rPr>
          <w:sz w:val="16"/>
          <w:szCs w:val="16"/>
        </w:rPr>
        <w:t>0.1</w:t>
      </w:r>
      <w:r w:rsidRPr="00B00BBF">
        <w:rPr>
          <w:sz w:val="16"/>
          <w:szCs w:val="16"/>
        </w:rPr>
        <w:t>% versus 8.1%%; RR 0.89, 95%CI 0.82 to 0.97; 30 RCTs, n=21,271</w:t>
      </w:r>
      <w:r>
        <w:t>) and early preterm birth &lt;</w:t>
      </w:r>
      <w:r w:rsidRPr="00401D96">
        <w:t>34 weeks (</w:t>
      </w:r>
      <w:r w:rsidRPr="00667DA9">
        <w:rPr>
          <w:sz w:val="16"/>
          <w:szCs w:val="16"/>
        </w:rPr>
        <w:t>2.6</w:t>
      </w:r>
      <w:r w:rsidRPr="00B00BBF">
        <w:rPr>
          <w:sz w:val="16"/>
          <w:szCs w:val="16"/>
        </w:rPr>
        <w:t>% vs 1.6%</w:t>
      </w:r>
      <w:r w:rsidRPr="004C299A">
        <w:rPr>
          <w:sz w:val="16"/>
          <w:szCs w:val="16"/>
        </w:rPr>
        <w:t>; RR 0.</w:t>
      </w:r>
      <w:r>
        <w:rPr>
          <w:sz w:val="16"/>
          <w:szCs w:val="16"/>
        </w:rPr>
        <w:t>64</w:t>
      </w:r>
      <w:r w:rsidRPr="004C299A">
        <w:rPr>
          <w:sz w:val="16"/>
          <w:szCs w:val="16"/>
        </w:rPr>
        <w:t>, 95%CI 0.44 to 0.</w:t>
      </w:r>
      <w:r>
        <w:rPr>
          <w:sz w:val="16"/>
          <w:szCs w:val="16"/>
        </w:rPr>
        <w:t>93</w:t>
      </w:r>
      <w:r w:rsidRPr="004C299A">
        <w:rPr>
          <w:sz w:val="16"/>
          <w:szCs w:val="16"/>
        </w:rPr>
        <w:t xml:space="preserve">; </w:t>
      </w:r>
      <w:r>
        <w:rPr>
          <w:sz w:val="16"/>
          <w:szCs w:val="16"/>
        </w:rPr>
        <w:t>11</w:t>
      </w:r>
      <w:r w:rsidRPr="004C299A">
        <w:rPr>
          <w:sz w:val="16"/>
          <w:szCs w:val="16"/>
        </w:rPr>
        <w:t xml:space="preserve"> RCTs, n=</w:t>
      </w:r>
      <w:r>
        <w:rPr>
          <w:sz w:val="16"/>
          <w:szCs w:val="16"/>
        </w:rPr>
        <w:t>1</w:t>
      </w:r>
      <w:r w:rsidRPr="004C299A">
        <w:rPr>
          <w:sz w:val="16"/>
          <w:szCs w:val="16"/>
        </w:rPr>
        <w:t>5,</w:t>
      </w:r>
      <w:r>
        <w:rPr>
          <w:sz w:val="16"/>
          <w:szCs w:val="16"/>
        </w:rPr>
        <w:t>750</w:t>
      </w:r>
      <w:r w:rsidRPr="00401D96">
        <w:t>)</w:t>
      </w:r>
      <w:r>
        <w:t xml:space="preserve"> </w:t>
      </w:r>
      <w:r w:rsidR="003778AB">
        <w:t>are lower</w:t>
      </w:r>
      <w:r w:rsidR="003778AB" w:rsidRPr="00401D96">
        <w:t xml:space="preserve"> in women receiving omega-3 </w:t>
      </w:r>
      <w:r w:rsidR="00D15306">
        <w:t xml:space="preserve">long-chain polyunsaturated fatty acids </w:t>
      </w:r>
      <w:r w:rsidR="003778AB" w:rsidRPr="00401D96">
        <w:t>compared with no omega-3</w:t>
      </w:r>
      <w:r w:rsidR="00665C47">
        <w:t xml:space="preserve"> </w:t>
      </w:r>
      <w:r w:rsidR="00596F90">
        <w:fldChar w:fldCharType="begin"/>
      </w:r>
      <w:r w:rsidR="00596F90">
        <w:instrText xml:space="preserve"> ADDIN EN.CITE &lt;EndNote&gt;&lt;Cite&gt;&lt;Author&gt;Middleton&lt;/Author&gt;&lt;Year&gt;2018&lt;/Year&gt;&lt;RecNum&gt;1149&lt;/RecNum&gt;&lt;DisplayText&gt;(&lt;style font="Century Gothic" size="8"&gt;Middleton et al 2018&lt;/style&gt;)&lt;/DisplayText&gt;&lt;record&gt;&lt;rec-number&gt;1149&lt;/rec-number&gt;&lt;foreign-keys&gt;&lt;key app="EN" db-id="exvasrfx2dtraoesasxp2szsxa2df502592x" timestamp="1558664665"&gt;1149&lt;/key&gt;&lt;key app="ENWeb" db-id=""&gt;0&lt;/key&gt;&lt;/foreign-keys&gt;&lt;ref-type name="Journal Article"&gt;17&lt;/ref-type&gt;&lt;contributors&gt;&lt;authors&gt;&lt;author&gt;Middleton, Philippa&lt;/author&gt;&lt;author&gt;Gomersall, Judith C.&lt;/author&gt;&lt;author&gt;Gould, Jacqueline F.&lt;/author&gt;&lt;author&gt;Shepherd, Emily&lt;/author&gt;&lt;author&gt;Olsen, Sjurdur F.&lt;/author&gt;&lt;author&gt;Makrides, Maria&lt;/author&gt;&lt;/authors&gt;&lt;/contributors&gt;&lt;titles&gt;&lt;title&gt;Omega-3 fatty acid addition during pregnancy&lt;/title&gt;&lt;secondary-title&gt;Cochrane Database of Systematic Reviews&lt;/secondary-title&gt;&lt;/titles&gt;&lt;periodical&gt;&lt;full-title&gt;Cochrane Database of Systematic Reviews&lt;/full-title&gt;&lt;/periodical&gt;&lt;dates&gt;&lt;year&gt;2018&lt;/year&gt;&lt;/dates&gt;&lt;isbn&gt;14651858&lt;/isbn&gt;&lt;urls&gt;&lt;/urls&gt;&lt;electronic-resource-num&gt;10.1002/14651858.CD003402.pub3&lt;/electronic-resource-num&gt;&lt;/record&gt;&lt;/Cite&gt;&lt;/EndNote&gt;</w:instrText>
      </w:r>
      <w:r w:rsidR="00596F90">
        <w:fldChar w:fldCharType="separate"/>
      </w:r>
      <w:r w:rsidR="00596F90">
        <w:rPr>
          <w:noProof/>
        </w:rPr>
        <w:t>(</w:t>
      </w:r>
      <w:r w:rsidR="00596F90" w:rsidRPr="00AA6B1A">
        <w:rPr>
          <w:noProof/>
          <w:sz w:val="16"/>
        </w:rPr>
        <w:t>Middleton et al 2018</w:t>
      </w:r>
      <w:r w:rsidR="00596F90">
        <w:rPr>
          <w:noProof/>
        </w:rPr>
        <w:t>)</w:t>
      </w:r>
      <w:r w:rsidR="00596F90">
        <w:fldChar w:fldCharType="end"/>
      </w:r>
      <w:r w:rsidR="003778AB" w:rsidRPr="00401D96">
        <w:t xml:space="preserve">. </w:t>
      </w:r>
      <w:r w:rsidR="003778AB">
        <w:t>There is moderate-</w:t>
      </w:r>
      <w:r w:rsidR="00E60E1A">
        <w:t>certainty</w:t>
      </w:r>
      <w:r w:rsidR="003778AB">
        <w:t xml:space="preserve"> evidence that prolonged pregnancy &gt;42 weeks is probably increased with omega-3 fatty acid supplementation</w:t>
      </w:r>
      <w:r w:rsidR="00F154D5">
        <w:t xml:space="preserve"> </w:t>
      </w:r>
      <w:r w:rsidR="00F154D5" w:rsidRPr="00401D96">
        <w:t>(</w:t>
      </w:r>
      <w:r w:rsidR="00F154D5" w:rsidRPr="004C299A">
        <w:rPr>
          <w:sz w:val="16"/>
          <w:szCs w:val="16"/>
        </w:rPr>
        <w:t>RR 1.61 95%CI 1.11 to 2.33; n=5,141; 6 RCTs</w:t>
      </w:r>
      <w:r w:rsidR="00F154D5" w:rsidRPr="00401D96">
        <w:t>)</w:t>
      </w:r>
      <w:r w:rsidR="00665C47">
        <w:t xml:space="preserve"> </w:t>
      </w:r>
      <w:r w:rsidR="00FA491A">
        <w:t xml:space="preserve">but insufficient evidence to determine the effect of supplementation on induction post-term </w:t>
      </w:r>
      <w:r w:rsidR="00596F90">
        <w:fldChar w:fldCharType="begin"/>
      </w:r>
      <w:r w:rsidR="00596F90">
        <w:instrText xml:space="preserve"> ADDIN EN.CITE &lt;EndNote&gt;&lt;Cite&gt;&lt;Author&gt;Middleton&lt;/Author&gt;&lt;Year&gt;2018&lt;/Year&gt;&lt;RecNum&gt;1149&lt;/RecNum&gt;&lt;DisplayText&gt;(&lt;style font="Century Gothic" size="8"&gt;Middleton et al 2018&lt;/style&gt;)&lt;/DisplayText&gt;&lt;record&gt;&lt;rec-number&gt;1149&lt;/rec-number&gt;&lt;foreign-keys&gt;&lt;key app="EN" db-id="exvasrfx2dtraoesasxp2szsxa2df502592x" timestamp="1558664665"&gt;1149&lt;/key&gt;&lt;key app="ENWeb" db-id=""&gt;0&lt;/key&gt;&lt;/foreign-keys&gt;&lt;ref-type name="Journal Article"&gt;17&lt;/ref-type&gt;&lt;contributors&gt;&lt;authors&gt;&lt;author&gt;Middleton, Philippa&lt;/author&gt;&lt;author&gt;Gomersall, Judith C.&lt;/author&gt;&lt;author&gt;Gould, Jacqueline F.&lt;/author&gt;&lt;author&gt;Shepherd, Emily&lt;/author&gt;&lt;author&gt;Olsen, Sjurdur F.&lt;/author&gt;&lt;author&gt;Makrides, Maria&lt;/author&gt;&lt;/authors&gt;&lt;/contributors&gt;&lt;titles&gt;&lt;title&gt;Omega-3 fatty acid addition during pregnancy&lt;/title&gt;&lt;secondary-title&gt;Cochrane Database of Systematic Reviews&lt;/secondary-title&gt;&lt;/titles&gt;&lt;periodical&gt;&lt;full-title&gt;Cochrane Database of Systematic Reviews&lt;/full-title&gt;&lt;/periodical&gt;&lt;dates&gt;&lt;year&gt;2018&lt;/year&gt;&lt;/dates&gt;&lt;isbn&gt;14651858&lt;/isbn&gt;&lt;urls&gt;&lt;/urls&gt;&lt;electronic-resource-num&gt;10.1002/14651858.CD003402.pub3&lt;/electronic-resource-num&gt;&lt;/record&gt;&lt;/Cite&gt;&lt;/EndNote&gt;</w:instrText>
      </w:r>
      <w:r w:rsidR="00596F90">
        <w:fldChar w:fldCharType="separate"/>
      </w:r>
      <w:r w:rsidR="00596F90">
        <w:rPr>
          <w:noProof/>
        </w:rPr>
        <w:t>(</w:t>
      </w:r>
      <w:r w:rsidR="00596F90" w:rsidRPr="00AA6B1A">
        <w:rPr>
          <w:noProof/>
          <w:sz w:val="16"/>
        </w:rPr>
        <w:t>Middleton et al 2018</w:t>
      </w:r>
      <w:r w:rsidR="00596F90">
        <w:rPr>
          <w:noProof/>
        </w:rPr>
        <w:t>)</w:t>
      </w:r>
      <w:r w:rsidR="00596F90">
        <w:fldChar w:fldCharType="end"/>
      </w:r>
      <w:r w:rsidR="003778AB">
        <w:t xml:space="preserve">. There is high </w:t>
      </w:r>
      <w:r w:rsidR="00E60E1A">
        <w:t>certainty</w:t>
      </w:r>
      <w:r w:rsidR="003778AB">
        <w:t xml:space="preserve"> evidence of a reduced risk of low </w:t>
      </w:r>
      <w:r w:rsidR="00E60E1A">
        <w:t>birthweight</w:t>
      </w:r>
      <w:r w:rsidR="003778AB">
        <w:t xml:space="preserve"> </w:t>
      </w:r>
      <w:r w:rsidR="00C32247" w:rsidRPr="00401D96">
        <w:t>(</w:t>
      </w:r>
      <w:r w:rsidR="00C32247" w:rsidRPr="00D2012E">
        <w:rPr>
          <w:sz w:val="16"/>
          <w:szCs w:val="16"/>
        </w:rPr>
        <w:t>15.6% vs 14%; RR 0.90, 95%CI 0.82 to 0.99; 15 trials, n=8,449;</w:t>
      </w:r>
      <w:r w:rsidR="00C32247" w:rsidRPr="00401D96">
        <w:t>)</w:t>
      </w:r>
      <w:r w:rsidR="00C32247">
        <w:t xml:space="preserve"> </w:t>
      </w:r>
      <w:r w:rsidR="003778AB">
        <w:t xml:space="preserve">and moderate </w:t>
      </w:r>
      <w:r w:rsidR="00E60E1A">
        <w:t>certainty</w:t>
      </w:r>
      <w:r w:rsidR="003778AB">
        <w:t xml:space="preserve"> evidence for a possible reduced </w:t>
      </w:r>
      <w:r w:rsidR="003778AB" w:rsidRPr="00401D96">
        <w:t>risk of perinatal death</w:t>
      </w:r>
      <w:r w:rsidR="00C32247">
        <w:t xml:space="preserve"> </w:t>
      </w:r>
      <w:r w:rsidR="00C32247" w:rsidRPr="00401D96">
        <w:t>(</w:t>
      </w:r>
      <w:r w:rsidR="00C32247" w:rsidRPr="00D2012E">
        <w:rPr>
          <w:sz w:val="16"/>
          <w:szCs w:val="16"/>
        </w:rPr>
        <w:t>RR 0.75, 95%CI 0.54 to 1.03; 10 RCTs, n=7,416</w:t>
      </w:r>
      <w:r w:rsidR="00C32247" w:rsidRPr="00401D96">
        <w:t>)</w:t>
      </w:r>
      <w:r w:rsidR="003778AB">
        <w:t>,</w:t>
      </w:r>
      <w:r w:rsidR="003778AB" w:rsidRPr="00401D96">
        <w:t xml:space="preserve"> neonatal care admission </w:t>
      </w:r>
      <w:r w:rsidR="00C32247" w:rsidRPr="00401D96">
        <w:t>(</w:t>
      </w:r>
      <w:r w:rsidR="00C32247" w:rsidRPr="00D2012E">
        <w:rPr>
          <w:sz w:val="16"/>
          <w:szCs w:val="16"/>
        </w:rPr>
        <w:t>RR 0.92, 95%CI 0.83 to 1.03; 9 RCTs, n=6,920</w:t>
      </w:r>
      <w:r w:rsidR="00C32247" w:rsidRPr="00401D96">
        <w:t>)</w:t>
      </w:r>
      <w:r w:rsidR="00C32247">
        <w:t xml:space="preserve"> </w:t>
      </w:r>
      <w:r w:rsidR="003778AB" w:rsidRPr="00401D96">
        <w:t xml:space="preserve">and </w:t>
      </w:r>
      <w:r w:rsidR="003778AB">
        <w:t>a possible</w:t>
      </w:r>
      <w:r w:rsidR="003778AB" w:rsidRPr="00401D96">
        <w:t xml:space="preserve"> </w:t>
      </w:r>
      <w:r w:rsidR="003778AB">
        <w:t>small increase in</w:t>
      </w:r>
      <w:r w:rsidR="003778AB" w:rsidRPr="00401D96">
        <w:t xml:space="preserve"> risk of </w:t>
      </w:r>
      <w:r w:rsidR="003778AB">
        <w:t>large-for-gestational age</w:t>
      </w:r>
      <w:r w:rsidR="003778AB" w:rsidRPr="00401D96">
        <w:t xml:space="preserve"> babies </w:t>
      </w:r>
      <w:r w:rsidR="00C32247" w:rsidRPr="00401D96">
        <w:t>(</w:t>
      </w:r>
      <w:r w:rsidR="00C32247" w:rsidRPr="00F10B5A">
        <w:rPr>
          <w:sz w:val="16"/>
          <w:szCs w:val="16"/>
        </w:rPr>
        <w:t>RR 1.15, 95%CI 0.97 to 1.36; 6 RCTs, n=3,722</w:t>
      </w:r>
      <w:r w:rsidR="00C32247">
        <w:t xml:space="preserve">) </w:t>
      </w:r>
      <w:r w:rsidR="003778AB" w:rsidRPr="00401D96">
        <w:t xml:space="preserve">with omega-3 </w:t>
      </w:r>
      <w:r w:rsidR="00D15306">
        <w:t>fatty acid supplementation</w:t>
      </w:r>
      <w:r w:rsidR="00665C47">
        <w:t xml:space="preserve"> </w:t>
      </w:r>
      <w:r w:rsidR="00596F90">
        <w:fldChar w:fldCharType="begin"/>
      </w:r>
      <w:r w:rsidR="00596F90">
        <w:instrText xml:space="preserve"> ADDIN EN.CITE &lt;EndNote&gt;&lt;Cite&gt;&lt;Author&gt;Middleton&lt;/Author&gt;&lt;Year&gt;2018&lt;/Year&gt;&lt;RecNum&gt;1149&lt;/RecNum&gt;&lt;DisplayText&gt;(&lt;style font="Century Gothic" size="8"&gt;Middleton et al 2018&lt;/style&gt;)&lt;/DisplayText&gt;&lt;record&gt;&lt;rec-number&gt;1149&lt;/rec-number&gt;&lt;foreign-keys&gt;&lt;key app="EN" db-id="exvasrfx2dtraoesasxp2szsxa2df502592x" timestamp="1558664665"&gt;1149&lt;/key&gt;&lt;key app="ENWeb" db-id=""&gt;0&lt;/key&gt;&lt;/foreign-keys&gt;&lt;ref-type name="Journal Article"&gt;17&lt;/ref-type&gt;&lt;contributors&gt;&lt;authors&gt;&lt;author&gt;Middleton, Philippa&lt;/author&gt;&lt;author&gt;Gomersall, Judith C.&lt;/author&gt;&lt;author&gt;Gould, Jacqueline F.&lt;/author&gt;&lt;author&gt;Shepherd, Emily&lt;/author&gt;&lt;author&gt;Olsen, Sjurdur F.&lt;/author&gt;&lt;author&gt;Makrides, Maria&lt;/author&gt;&lt;/authors&gt;&lt;/contributors&gt;&lt;titles&gt;&lt;title&gt;Omega-3 fatty acid addition during pregnancy&lt;/title&gt;&lt;secondary-title&gt;Cochrane Database of Systematic Reviews&lt;/secondary-title&gt;&lt;/titles&gt;&lt;periodical&gt;&lt;full-title&gt;Cochrane Database of Systematic Reviews&lt;/full-title&gt;&lt;/periodical&gt;&lt;dates&gt;&lt;year&gt;2018&lt;/year&gt;&lt;/dates&gt;&lt;isbn&gt;14651858&lt;/isbn&gt;&lt;urls&gt;&lt;/urls&gt;&lt;electronic-resource-num&gt;10.1002/14651858.CD003402.pub3&lt;/electronic-resource-num&gt;&lt;/record&gt;&lt;/Cite&gt;&lt;/EndNote&gt;</w:instrText>
      </w:r>
      <w:r w:rsidR="00596F90">
        <w:fldChar w:fldCharType="separate"/>
      </w:r>
      <w:r w:rsidR="00596F90">
        <w:rPr>
          <w:noProof/>
        </w:rPr>
        <w:t>(</w:t>
      </w:r>
      <w:r w:rsidR="00596F90" w:rsidRPr="00AA6B1A">
        <w:rPr>
          <w:noProof/>
          <w:sz w:val="16"/>
        </w:rPr>
        <w:t>Middleton et al 2018</w:t>
      </w:r>
      <w:r w:rsidR="00596F90">
        <w:rPr>
          <w:noProof/>
        </w:rPr>
        <w:t>)</w:t>
      </w:r>
      <w:r w:rsidR="00596F90">
        <w:fldChar w:fldCharType="end"/>
      </w:r>
      <w:r w:rsidR="003778AB" w:rsidRPr="00401D96">
        <w:t>.</w:t>
      </w:r>
    </w:p>
    <w:p w14:paraId="76BCD7FA" w14:textId="086BCAD9" w:rsidR="00193428" w:rsidRPr="008805D1" w:rsidRDefault="00C76EED" w:rsidP="008805D1">
      <w:pPr>
        <w:pStyle w:val="Recsheader"/>
      </w:pPr>
      <w:r>
        <w:t>Evidence-based r</w:t>
      </w:r>
      <w:r w:rsidRPr="008805D1">
        <w:t>ecommendation</w:t>
      </w:r>
    </w:p>
    <w:p w14:paraId="0818416A" w14:textId="14A0FCD5" w:rsidR="00193428" w:rsidRPr="00667DA9" w:rsidRDefault="00193428" w:rsidP="008805D1">
      <w:pPr>
        <w:pStyle w:val="Recs"/>
      </w:pPr>
      <w:r w:rsidRPr="00667DA9">
        <w:t xml:space="preserve">Advise </w:t>
      </w:r>
      <w:r w:rsidR="007E0A34">
        <w:t xml:space="preserve">pregnant </w:t>
      </w:r>
      <w:r w:rsidRPr="00667DA9">
        <w:t xml:space="preserve">women that </w:t>
      </w:r>
      <w:r w:rsidR="007D571E" w:rsidRPr="00667DA9">
        <w:t xml:space="preserve">supplementation with omega-3 long-chain polyunsaturated fatty acids </w:t>
      </w:r>
      <w:r w:rsidR="00CB7621" w:rsidRPr="00667DA9">
        <w:t xml:space="preserve">may </w:t>
      </w:r>
      <w:r w:rsidR="00A16B06" w:rsidRPr="00667DA9">
        <w:t>reduce</w:t>
      </w:r>
      <w:r w:rsidR="007D571E" w:rsidRPr="00667DA9">
        <w:t xml:space="preserve"> </w:t>
      </w:r>
      <w:r w:rsidR="00B00BBF" w:rsidRPr="00667DA9">
        <w:t>the</w:t>
      </w:r>
      <w:r w:rsidR="00CB7621" w:rsidRPr="00667DA9">
        <w:t>ir</w:t>
      </w:r>
      <w:r w:rsidR="00B00BBF" w:rsidRPr="00667DA9">
        <w:t xml:space="preserve"> </w:t>
      </w:r>
      <w:r w:rsidR="007D571E" w:rsidRPr="00667DA9">
        <w:t>risk of preterm birth.</w:t>
      </w:r>
    </w:p>
    <w:p w14:paraId="48280D1A" w14:textId="77777777" w:rsidR="008805D1" w:rsidRPr="00134211" w:rsidRDefault="00F816FE" w:rsidP="008805D1">
      <w:pPr>
        <w:pStyle w:val="Heading4"/>
      </w:pPr>
      <w:r w:rsidRPr="00667DA9">
        <w:t>Probiotics</w:t>
      </w:r>
    </w:p>
    <w:p w14:paraId="255AE6F1" w14:textId="10F1D2A3" w:rsidR="00A671EF" w:rsidRDefault="006B6799" w:rsidP="00A671EF">
      <w:pPr>
        <w:keepLines/>
      </w:pPr>
      <w:r>
        <w:t xml:space="preserve">A meta-analysis of RCTs conducted to inform these Guidelines </w:t>
      </w:r>
      <w:r>
        <w:fldChar w:fldCharType="begin"/>
      </w:r>
      <w:r w:rsidR="00742C97">
        <w:instrText xml:space="preserve"> ADDIN EN.CITE &lt;EndNote&gt;&lt;Cite&gt;&lt;Author&gt;Ramson&lt;/Author&gt;&lt;Year&gt;2020&lt;/Year&gt;&lt;RecNum&gt;1826&lt;/RecNum&gt;&lt;DisplayText&gt;(&lt;style font="Century Gothic" size="8"&gt;Ramson et al 2020&lt;/style&gt;)&lt;/DisplayText&gt;&lt;record&gt;&lt;rec-number&gt;1826&lt;/rec-number&gt;&lt;foreign-keys&gt;&lt;key app="EN" db-id="exvasrfx2dtraoesasxp2szsxa2df502592x" timestamp="1584421281"&gt;1826&lt;/key&gt;&lt;/foreign-keys&gt;&lt;ref-type name="Report"&gt;27&lt;/ref-type&gt;&lt;contributors&gt;&lt;authors&gt;&lt;author&gt;Ramson, J.A.,&lt;/author&gt;&lt;author&gt;Middleton P,&lt;/author&gt;&lt;author&gt;Bowman, A.,&lt;/author&gt;&lt;/authors&gt;&lt;/contributors&gt;&lt;titles&gt;&lt;title&gt;&lt;style face="italic" font="default" size="100%"&gt;Evidence Evaluation Report: Diet, Exercise and Weight Management in Pregnancy&lt;/style&gt;&lt;/title&gt;&lt;/titles&gt;&lt;dates&gt;&lt;year&gt;2020&lt;/year&gt;&lt;/dates&gt;&lt;publisher&gt;Prepared by South Australian Health and Medical Research Institute and Ampersand Health Science Writing for the Australian Government Department of Health&lt;/publisher&gt;&lt;urls&gt;&lt;/urls&gt;&lt;/record&gt;&lt;/Cite&gt;&lt;/EndNote&gt;</w:instrText>
      </w:r>
      <w:r>
        <w:fldChar w:fldCharType="separate"/>
      </w:r>
      <w:r>
        <w:rPr>
          <w:noProof/>
        </w:rPr>
        <w:t>(</w:t>
      </w:r>
      <w:r w:rsidRPr="006B6799">
        <w:rPr>
          <w:noProof/>
          <w:sz w:val="16"/>
        </w:rPr>
        <w:t>Ramson et al 2020</w:t>
      </w:r>
      <w:r>
        <w:rPr>
          <w:noProof/>
        </w:rPr>
        <w:t>)</w:t>
      </w:r>
      <w:r>
        <w:fldChar w:fldCharType="end"/>
      </w:r>
      <w:r>
        <w:t xml:space="preserve"> found</w:t>
      </w:r>
      <w:r w:rsidR="003778AB">
        <w:t xml:space="preserve"> low </w:t>
      </w:r>
      <w:r w:rsidR="00E60E1A">
        <w:t>certainty</w:t>
      </w:r>
      <w:r w:rsidR="003778AB">
        <w:t xml:space="preserve"> evidence that supplementation with probiotics may be associated with a possible reduction in caesarean section</w:t>
      </w:r>
      <w:r w:rsidR="00A671EF">
        <w:t xml:space="preserve"> </w:t>
      </w:r>
      <w:r w:rsidR="00C32247">
        <w:t>(</w:t>
      </w:r>
      <w:r w:rsidR="00C32247" w:rsidRPr="00F777A0">
        <w:rPr>
          <w:sz w:val="16"/>
          <w:szCs w:val="16"/>
        </w:rPr>
        <w:t>RR</w:t>
      </w:r>
      <w:r w:rsidR="00A671EF">
        <w:rPr>
          <w:sz w:val="16"/>
          <w:szCs w:val="16"/>
        </w:rPr>
        <w:t> </w:t>
      </w:r>
      <w:r w:rsidR="00C32247">
        <w:rPr>
          <w:sz w:val="16"/>
          <w:szCs w:val="16"/>
        </w:rPr>
        <w:t>0.92</w:t>
      </w:r>
      <w:r w:rsidR="00C32247" w:rsidRPr="00F777A0">
        <w:rPr>
          <w:sz w:val="16"/>
          <w:szCs w:val="16"/>
        </w:rPr>
        <w:t>; 95%CI 0.</w:t>
      </w:r>
      <w:r w:rsidR="00C32247">
        <w:rPr>
          <w:sz w:val="16"/>
          <w:szCs w:val="16"/>
        </w:rPr>
        <w:t>81</w:t>
      </w:r>
      <w:r w:rsidR="00C32247" w:rsidRPr="00F777A0">
        <w:rPr>
          <w:sz w:val="16"/>
          <w:szCs w:val="16"/>
        </w:rPr>
        <w:t xml:space="preserve"> to 1</w:t>
      </w:r>
      <w:r w:rsidR="00C32247">
        <w:rPr>
          <w:sz w:val="16"/>
          <w:szCs w:val="16"/>
        </w:rPr>
        <w:t>.05; 15</w:t>
      </w:r>
      <w:r w:rsidR="00C32247" w:rsidRPr="00F777A0">
        <w:rPr>
          <w:sz w:val="16"/>
          <w:szCs w:val="16"/>
        </w:rPr>
        <w:t xml:space="preserve"> RCTs; n=</w:t>
      </w:r>
      <w:r w:rsidR="00C32247">
        <w:rPr>
          <w:sz w:val="16"/>
          <w:szCs w:val="16"/>
        </w:rPr>
        <w:t>2,650)</w:t>
      </w:r>
      <w:r w:rsidR="00AA6648">
        <w:t>,</w:t>
      </w:r>
      <w:r w:rsidR="003778AB">
        <w:t xml:space="preserve"> and very low </w:t>
      </w:r>
      <w:r w:rsidR="00E60E1A">
        <w:t>certainty</w:t>
      </w:r>
      <w:r w:rsidR="003778AB">
        <w:t xml:space="preserve"> evidence of a reduction in Group B streptococcus colonisation </w:t>
      </w:r>
      <w:r w:rsidR="00C32247">
        <w:t>(</w:t>
      </w:r>
      <w:r w:rsidR="00C32247" w:rsidRPr="00F777A0">
        <w:rPr>
          <w:sz w:val="16"/>
          <w:szCs w:val="16"/>
        </w:rPr>
        <w:t>RR</w:t>
      </w:r>
      <w:r w:rsidR="00C32247">
        <w:rPr>
          <w:sz w:val="16"/>
          <w:szCs w:val="16"/>
        </w:rPr>
        <w:t> 0.76; 95%CI 0.61 to 0.97</w:t>
      </w:r>
      <w:r w:rsidR="00C32247" w:rsidRPr="00F777A0">
        <w:rPr>
          <w:sz w:val="16"/>
          <w:szCs w:val="16"/>
        </w:rPr>
        <w:t>; n=2</w:t>
      </w:r>
      <w:r w:rsidR="00C32247">
        <w:rPr>
          <w:sz w:val="16"/>
          <w:szCs w:val="16"/>
        </w:rPr>
        <w:t xml:space="preserve">44) </w:t>
      </w:r>
      <w:r w:rsidR="003778AB">
        <w:t>and a possible reduction in risk of gestational diabetes</w:t>
      </w:r>
      <w:r w:rsidR="00C32247">
        <w:t xml:space="preserve"> (</w:t>
      </w:r>
      <w:r w:rsidR="00C32247">
        <w:rPr>
          <w:sz w:val="16"/>
          <w:szCs w:val="16"/>
        </w:rPr>
        <w:t>RR 0.87</w:t>
      </w:r>
      <w:r w:rsidR="00C32247" w:rsidRPr="00F777A0">
        <w:rPr>
          <w:sz w:val="16"/>
          <w:szCs w:val="16"/>
        </w:rPr>
        <w:t>; 95%CI 0.</w:t>
      </w:r>
      <w:r w:rsidR="00C32247">
        <w:rPr>
          <w:sz w:val="16"/>
          <w:szCs w:val="16"/>
        </w:rPr>
        <w:t>71</w:t>
      </w:r>
      <w:r w:rsidR="00C32247" w:rsidRPr="00F777A0">
        <w:rPr>
          <w:sz w:val="16"/>
          <w:szCs w:val="16"/>
        </w:rPr>
        <w:t xml:space="preserve"> to 1.0</w:t>
      </w:r>
      <w:r w:rsidR="00C32247">
        <w:rPr>
          <w:sz w:val="16"/>
          <w:szCs w:val="16"/>
        </w:rPr>
        <w:t>8; 8</w:t>
      </w:r>
      <w:r w:rsidR="00C32247" w:rsidRPr="00F777A0">
        <w:rPr>
          <w:sz w:val="16"/>
          <w:szCs w:val="16"/>
        </w:rPr>
        <w:t xml:space="preserve"> </w:t>
      </w:r>
      <w:r w:rsidR="00C32247">
        <w:rPr>
          <w:sz w:val="16"/>
          <w:szCs w:val="16"/>
        </w:rPr>
        <w:t>RCTs</w:t>
      </w:r>
      <w:r w:rsidR="00C32247" w:rsidRPr="00F777A0">
        <w:rPr>
          <w:sz w:val="16"/>
          <w:szCs w:val="16"/>
        </w:rPr>
        <w:t>; n=1,</w:t>
      </w:r>
      <w:r w:rsidR="00C32247">
        <w:rPr>
          <w:sz w:val="16"/>
          <w:szCs w:val="16"/>
        </w:rPr>
        <w:t>722)</w:t>
      </w:r>
      <w:r w:rsidR="003778AB">
        <w:t xml:space="preserve">. </w:t>
      </w:r>
    </w:p>
    <w:p w14:paraId="40F41760" w14:textId="036ACB19" w:rsidR="00F816FE" w:rsidRDefault="003778AB" w:rsidP="00A671EF">
      <w:pPr>
        <w:keepLines/>
      </w:pPr>
      <w:r>
        <w:t xml:space="preserve">There is very low or low </w:t>
      </w:r>
      <w:r w:rsidR="00E60E1A">
        <w:t>certainty</w:t>
      </w:r>
      <w:r>
        <w:t xml:space="preserve"> evidence that probiotic supplementation has no </w:t>
      </w:r>
      <w:r w:rsidR="007D571E">
        <w:t xml:space="preserve">clear </w:t>
      </w:r>
      <w:r>
        <w:t>effect on gestational hypertension</w:t>
      </w:r>
      <w:r w:rsidR="00C32247">
        <w:t xml:space="preserve"> (</w:t>
      </w:r>
      <w:r w:rsidR="00C32247">
        <w:rPr>
          <w:sz w:val="16"/>
          <w:szCs w:val="16"/>
        </w:rPr>
        <w:t>RR 1.24; 95%CI 0.74</w:t>
      </w:r>
      <w:r w:rsidR="00C32247" w:rsidRPr="00F777A0">
        <w:rPr>
          <w:sz w:val="16"/>
          <w:szCs w:val="16"/>
        </w:rPr>
        <w:t xml:space="preserve"> to 2.</w:t>
      </w:r>
      <w:r w:rsidR="00C32247">
        <w:rPr>
          <w:sz w:val="16"/>
          <w:szCs w:val="16"/>
        </w:rPr>
        <w:t>06; 4</w:t>
      </w:r>
      <w:r w:rsidR="00C32247" w:rsidRPr="00F777A0">
        <w:rPr>
          <w:sz w:val="16"/>
          <w:szCs w:val="16"/>
        </w:rPr>
        <w:t xml:space="preserve"> RCTs; n=</w:t>
      </w:r>
      <w:r w:rsidR="00C32247">
        <w:rPr>
          <w:sz w:val="16"/>
          <w:szCs w:val="16"/>
        </w:rPr>
        <w:t>955)</w:t>
      </w:r>
      <w:r>
        <w:t>, pre-eclampsia</w:t>
      </w:r>
      <w:r w:rsidR="00C32247">
        <w:t xml:space="preserve"> (</w:t>
      </w:r>
      <w:r w:rsidR="00C32247" w:rsidRPr="00F777A0">
        <w:rPr>
          <w:sz w:val="16"/>
          <w:szCs w:val="16"/>
        </w:rPr>
        <w:t>RR 1.88; 95%CI 0.96 to 3.71; 2 RCTs; n=598</w:t>
      </w:r>
      <w:r w:rsidR="00C32247">
        <w:rPr>
          <w:sz w:val="16"/>
          <w:szCs w:val="16"/>
        </w:rPr>
        <w:t>)</w:t>
      </w:r>
      <w:r>
        <w:t>, bacterial vaginosis</w:t>
      </w:r>
      <w:r w:rsidR="00F75C96">
        <w:t xml:space="preserve"> </w:t>
      </w:r>
      <w:r w:rsidR="00C32247">
        <w:t>(</w:t>
      </w:r>
      <w:r w:rsidR="00C32247" w:rsidRPr="00F777A0">
        <w:rPr>
          <w:sz w:val="16"/>
          <w:szCs w:val="16"/>
        </w:rPr>
        <w:t>RR 1.73; 95%CI 0.89 to 3.38; 2 RCTs; n=509</w:t>
      </w:r>
      <w:r w:rsidR="00C32247">
        <w:rPr>
          <w:sz w:val="16"/>
          <w:szCs w:val="16"/>
        </w:rPr>
        <w:t>)</w:t>
      </w:r>
      <w:r>
        <w:t>, perinatal death</w:t>
      </w:r>
      <w:r w:rsidR="00C32247">
        <w:t xml:space="preserve"> (</w:t>
      </w:r>
      <w:r w:rsidR="00C32247" w:rsidRPr="00F777A0">
        <w:rPr>
          <w:sz w:val="16"/>
          <w:szCs w:val="16"/>
        </w:rPr>
        <w:t>RR 1.17; 95%CI 0.62 to 2.24; 6 RCTs; n=1,670</w:t>
      </w:r>
      <w:r w:rsidR="00C32247">
        <w:rPr>
          <w:sz w:val="16"/>
          <w:szCs w:val="16"/>
        </w:rPr>
        <w:t>)</w:t>
      </w:r>
      <w:r>
        <w:t>, preterm birth</w:t>
      </w:r>
      <w:r w:rsidR="00C32247">
        <w:t xml:space="preserve"> (</w:t>
      </w:r>
      <w:r w:rsidR="00C32247" w:rsidRPr="00F777A0">
        <w:rPr>
          <w:sz w:val="16"/>
          <w:szCs w:val="16"/>
        </w:rPr>
        <w:t>RR 1.10; 95%CI 0.81 to 1.50; 16 RCTs; n=3,671</w:t>
      </w:r>
      <w:r w:rsidR="00C32247">
        <w:rPr>
          <w:sz w:val="16"/>
          <w:szCs w:val="16"/>
        </w:rPr>
        <w:t>)</w:t>
      </w:r>
      <w:r>
        <w:t>, small for gestational age</w:t>
      </w:r>
      <w:r w:rsidR="00C32247">
        <w:t xml:space="preserve"> (</w:t>
      </w:r>
      <w:r w:rsidR="00C32247" w:rsidRPr="007C24E4">
        <w:rPr>
          <w:sz w:val="16"/>
          <w:szCs w:val="16"/>
        </w:rPr>
        <w:t>RR 1.04; 95%CI 0.55 to 1.94; 3 RCTs; n=318</w:t>
      </w:r>
      <w:r w:rsidR="00C32247">
        <w:rPr>
          <w:sz w:val="16"/>
          <w:szCs w:val="16"/>
        </w:rPr>
        <w:t>)</w:t>
      </w:r>
      <w:r>
        <w:t xml:space="preserve">, large for gestational age </w:t>
      </w:r>
      <w:r w:rsidR="00C32247">
        <w:t>(</w:t>
      </w:r>
      <w:r w:rsidR="00C32247" w:rsidRPr="007C24E4">
        <w:rPr>
          <w:sz w:val="16"/>
          <w:szCs w:val="16"/>
        </w:rPr>
        <w:t>RR 0.95; 95%CI 0.47 to 1.93; 3 RCTs; n=316</w:t>
      </w:r>
      <w:r w:rsidR="00C32247">
        <w:rPr>
          <w:sz w:val="16"/>
          <w:szCs w:val="16"/>
        </w:rPr>
        <w:t xml:space="preserve">) </w:t>
      </w:r>
      <w:r>
        <w:t>or macrosomia</w:t>
      </w:r>
      <w:r w:rsidR="00C32247">
        <w:t xml:space="preserve"> (</w:t>
      </w:r>
      <w:r w:rsidR="00C32247" w:rsidRPr="00F777A0">
        <w:rPr>
          <w:sz w:val="16"/>
          <w:szCs w:val="16"/>
        </w:rPr>
        <w:t>RR 1.0</w:t>
      </w:r>
      <w:r w:rsidR="00C32247">
        <w:rPr>
          <w:sz w:val="16"/>
          <w:szCs w:val="16"/>
        </w:rPr>
        <w:t>6; 0.85 to 1.33; 7</w:t>
      </w:r>
      <w:r w:rsidR="00C32247" w:rsidRPr="00F777A0">
        <w:rPr>
          <w:sz w:val="16"/>
          <w:szCs w:val="16"/>
        </w:rPr>
        <w:t xml:space="preserve"> RCTs; n=1,</w:t>
      </w:r>
      <w:r w:rsidR="00C32247">
        <w:rPr>
          <w:sz w:val="16"/>
          <w:szCs w:val="16"/>
        </w:rPr>
        <w:t>407)</w:t>
      </w:r>
      <w:r w:rsidR="00F816FE" w:rsidRPr="00CC52F7">
        <w:t>.</w:t>
      </w:r>
    </w:p>
    <w:p w14:paraId="60EEF88B" w14:textId="77777777" w:rsidR="008805D1" w:rsidRPr="00667DA9" w:rsidRDefault="003778AB" w:rsidP="008805D1">
      <w:pPr>
        <w:pStyle w:val="Heading4"/>
      </w:pPr>
      <w:r w:rsidRPr="00667DA9">
        <w:t>Herbal preparations</w:t>
      </w:r>
    </w:p>
    <w:p w14:paraId="20AF21A0" w14:textId="77777777" w:rsidR="000007B9" w:rsidRDefault="000007B9" w:rsidP="00667DA9">
      <w:pPr>
        <w:pStyle w:val="Heading5"/>
      </w:pPr>
      <w:r>
        <w:t>Background</w:t>
      </w:r>
    </w:p>
    <w:p w14:paraId="160416B6" w14:textId="1A4B7B56" w:rsidR="000007B9" w:rsidRDefault="000007B9" w:rsidP="000007B9">
      <w:pPr>
        <w:rPr>
          <w:szCs w:val="18"/>
        </w:rPr>
      </w:pPr>
      <w:r>
        <w:t>An Australian cohort study (</w:t>
      </w:r>
      <w:r w:rsidRPr="00783939">
        <w:rPr>
          <w:sz w:val="16"/>
          <w:szCs w:val="16"/>
        </w:rPr>
        <w:t>n=1,835</w:t>
      </w:r>
      <w:r w:rsidRPr="003939F2">
        <w:t xml:space="preserve">) </w:t>
      </w:r>
      <w:r>
        <w:t>found that 34.4%</w:t>
      </w:r>
      <w:r w:rsidRPr="003939F2">
        <w:t xml:space="preserve"> of </w:t>
      </w:r>
      <w:r w:rsidR="002D06EC">
        <w:t>women</w:t>
      </w:r>
      <w:r w:rsidRPr="003939F2">
        <w:t xml:space="preserve"> were </w:t>
      </w:r>
      <w:r>
        <w:t>using</w:t>
      </w:r>
      <w:r w:rsidRPr="003939F2">
        <w:t xml:space="preserve"> herbal </w:t>
      </w:r>
      <w:r>
        <w:t>preparations</w:t>
      </w:r>
      <w:r w:rsidRPr="003939F2">
        <w:t xml:space="preserve"> during pregnancy, of wh</w:t>
      </w:r>
      <w:r w:rsidR="0021326F">
        <w:t>om</w:t>
      </w:r>
      <w:r w:rsidRPr="003939F2">
        <w:t xml:space="preserve"> 77.9% were self-prescribing these products</w:t>
      </w:r>
      <w:r w:rsidR="002D06EC">
        <w:t xml:space="preserve"> </w:t>
      </w:r>
      <w:r>
        <w:fldChar w:fldCharType="begin">
          <w:fldData xml:space="preserve">PEVuZE5vdGU+PENpdGU+PEF1dGhvcj5GcmF3bGV5PC9BdXRob3I+PFllYXI+MjAxNTwvWWVhcj48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</w:fldData>
        </w:fldChar>
      </w:r>
      <w:r w:rsidR="008145BA">
        <w:instrText xml:space="preserve"> ADDIN EN.CITE </w:instrText>
      </w:r>
      <w:r w:rsidR="008145BA">
        <w:fldChar w:fldCharType="begin">
          <w:fldData xml:space="preserve">PEVuZE5vdGU+PENpdGU+PEF1dGhvcj5GcmF3bGV5PC9BdXRob3I+PFllYXI+MjAxNTwvWWVhcj48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</w:fldData>
        </w:fldChar>
      </w:r>
      <w:r w:rsidR="008145BA">
        <w:instrText xml:space="preserve"> ADDIN EN.CITE.DATA </w:instrText>
      </w:r>
      <w:r w:rsidR="008145BA">
        <w:fldChar w:fldCharType="end"/>
      </w:r>
      <w:r>
        <w:fldChar w:fldCharType="separate"/>
      </w:r>
      <w:r w:rsidR="008145BA">
        <w:rPr>
          <w:noProof/>
        </w:rPr>
        <w:t>(</w:t>
      </w:r>
      <w:r w:rsidR="008145BA" w:rsidRPr="008145BA">
        <w:rPr>
          <w:noProof/>
          <w:sz w:val="16"/>
        </w:rPr>
        <w:t>Frawley et al 2015</w:t>
      </w:r>
      <w:r w:rsidR="008145BA">
        <w:rPr>
          <w:noProof/>
        </w:rPr>
        <w:t>)</w:t>
      </w:r>
      <w:r>
        <w:fldChar w:fldCharType="end"/>
      </w:r>
      <w:r w:rsidR="002D06EC">
        <w:t>.</w:t>
      </w:r>
      <w:r w:rsidRPr="003939F2">
        <w:t xml:space="preserve"> </w:t>
      </w:r>
      <w:r>
        <w:t xml:space="preserve">Women </w:t>
      </w:r>
      <w:r w:rsidRPr="003939F2">
        <w:t>were more likely to use herbal medicine if they had anxiety (</w:t>
      </w:r>
      <w:r w:rsidRPr="00173284">
        <w:rPr>
          <w:sz w:val="16"/>
          <w:szCs w:val="16"/>
        </w:rPr>
        <w:t>OR 1.30; 95%CI, 1.02 to 1.64; p=0.031</w:t>
      </w:r>
      <w:r>
        <w:t>), sleeping problems (</w:t>
      </w:r>
      <w:r w:rsidRPr="00173284">
        <w:rPr>
          <w:sz w:val="16"/>
          <w:szCs w:val="16"/>
        </w:rPr>
        <w:t>OR 1.55; 95%CI 1.15 to 2.11; p=0.005</w:t>
      </w:r>
      <w:r>
        <w:t>) or fatigue (</w:t>
      </w:r>
      <w:r w:rsidRPr="00173284">
        <w:rPr>
          <w:sz w:val="16"/>
          <w:szCs w:val="16"/>
        </w:rPr>
        <w:t>OR 1.32; 95%CI 1.04 to 1.68; p=0.025</w:t>
      </w:r>
      <w:r w:rsidR="002D06EC">
        <w:t>)</w:t>
      </w:r>
      <w:r w:rsidRPr="003939F2">
        <w:t xml:space="preserve"> </w:t>
      </w:r>
      <w:r w:rsidR="002D06EC">
        <w:t>and</w:t>
      </w:r>
      <w:r w:rsidRPr="003939F2">
        <w:t xml:space="preserve"> less likely to use herbal medicine if they had </w:t>
      </w:r>
      <w:r>
        <w:t>nausea (</w:t>
      </w:r>
      <w:r w:rsidRPr="00173284">
        <w:rPr>
          <w:sz w:val="16"/>
          <w:szCs w:val="16"/>
        </w:rPr>
        <w:t>OR 0.71; 95%CI 0.56 to 0.91; p=0.007</w:t>
      </w:r>
      <w:r w:rsidRPr="003939F2">
        <w:t xml:space="preserve">). </w:t>
      </w:r>
      <w:r w:rsidRPr="00EA100D">
        <w:rPr>
          <w:szCs w:val="18"/>
        </w:rPr>
        <w:t>Women who use</w:t>
      </w:r>
      <w:r>
        <w:rPr>
          <w:szCs w:val="18"/>
        </w:rPr>
        <w:t>d</w:t>
      </w:r>
      <w:r w:rsidRPr="00EA100D">
        <w:rPr>
          <w:szCs w:val="18"/>
        </w:rPr>
        <w:t xml:space="preserve"> herbal </w:t>
      </w:r>
      <w:r>
        <w:rPr>
          <w:szCs w:val="18"/>
        </w:rPr>
        <w:t>preparations</w:t>
      </w:r>
      <w:r w:rsidRPr="00EA100D">
        <w:rPr>
          <w:szCs w:val="18"/>
        </w:rPr>
        <w:t xml:space="preserve"> view</w:t>
      </w:r>
      <w:r>
        <w:rPr>
          <w:szCs w:val="18"/>
        </w:rPr>
        <w:t>ed</w:t>
      </w:r>
      <w:r w:rsidRPr="00EA100D">
        <w:rPr>
          <w:szCs w:val="18"/>
        </w:rPr>
        <w:t xml:space="preserve"> </w:t>
      </w:r>
      <w:r>
        <w:rPr>
          <w:szCs w:val="18"/>
        </w:rPr>
        <w:t>them</w:t>
      </w:r>
      <w:r w:rsidRPr="00EA100D">
        <w:rPr>
          <w:szCs w:val="18"/>
        </w:rPr>
        <w:t xml:space="preserve"> as a preventative measure, </w:t>
      </w:r>
      <w:r>
        <w:rPr>
          <w:szCs w:val="18"/>
        </w:rPr>
        <w:t>were</w:t>
      </w:r>
      <w:r w:rsidRPr="00EA100D">
        <w:rPr>
          <w:szCs w:val="18"/>
        </w:rPr>
        <w:t xml:space="preserve"> looking for something holistic and </w:t>
      </w:r>
      <w:r>
        <w:rPr>
          <w:szCs w:val="18"/>
        </w:rPr>
        <w:t>were</w:t>
      </w:r>
      <w:r w:rsidRPr="00EA100D">
        <w:rPr>
          <w:szCs w:val="18"/>
        </w:rPr>
        <w:t xml:space="preserve"> concerned about evidence of clinical efficacy when considering the use of these products during pregnancy</w:t>
      </w:r>
      <w:r w:rsidR="0021326F">
        <w:rPr>
          <w:szCs w:val="18"/>
        </w:rPr>
        <w:t xml:space="preserve"> </w:t>
      </w:r>
      <w:r>
        <w:rPr>
          <w:szCs w:val="18"/>
        </w:rPr>
        <w:fldChar w:fldCharType="begin">
          <w:fldData xml:space="preserve">PEVuZE5vdGU+PENpdGU+PEF1dGhvcj5GcmF3bGV5PC9BdXRob3I+PFllYXI+MjAxNjwvWWVhcj48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</w:fldData>
        </w:fldChar>
      </w:r>
      <w:r w:rsidR="008145BA">
        <w:rPr>
          <w:szCs w:val="18"/>
        </w:rPr>
        <w:instrText xml:space="preserve"> ADDIN EN.CITE </w:instrText>
      </w:r>
      <w:r w:rsidR="008145BA">
        <w:rPr>
          <w:szCs w:val="18"/>
        </w:rPr>
        <w:fldChar w:fldCharType="begin">
          <w:fldData xml:space="preserve">PEVuZE5vdGU+PENpdGU+PEF1dGhvcj5GcmF3bGV5PC9BdXRob3I+PFllYXI+MjAxNjwvWWVhcj48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</w:fldData>
        </w:fldChar>
      </w:r>
      <w:r w:rsidR="008145BA">
        <w:rPr>
          <w:szCs w:val="18"/>
        </w:rPr>
        <w:instrText xml:space="preserve"> ADDIN EN.CITE.DATA </w:instrText>
      </w:r>
      <w:r w:rsidR="008145BA">
        <w:rPr>
          <w:szCs w:val="18"/>
        </w:rPr>
      </w:r>
      <w:r w:rsidR="008145BA">
        <w:rPr>
          <w:szCs w:val="18"/>
        </w:rPr>
        <w:fldChar w:fldCharType="end"/>
      </w:r>
      <w:r>
        <w:rPr>
          <w:szCs w:val="18"/>
        </w:rPr>
      </w:r>
      <w:r>
        <w:rPr>
          <w:szCs w:val="18"/>
        </w:rPr>
        <w:fldChar w:fldCharType="separate"/>
      </w:r>
      <w:r w:rsidR="008145BA">
        <w:rPr>
          <w:noProof/>
          <w:szCs w:val="18"/>
        </w:rPr>
        <w:t>(</w:t>
      </w:r>
      <w:r w:rsidR="008145BA" w:rsidRPr="008145BA">
        <w:rPr>
          <w:noProof/>
          <w:sz w:val="16"/>
          <w:szCs w:val="18"/>
        </w:rPr>
        <w:t>Frawley et al 2016</w:t>
      </w:r>
      <w:r w:rsidR="008145BA">
        <w:rPr>
          <w:noProof/>
          <w:szCs w:val="18"/>
        </w:rPr>
        <w:t>)</w:t>
      </w:r>
      <w:r>
        <w:rPr>
          <w:szCs w:val="18"/>
        </w:rPr>
        <w:fldChar w:fldCharType="end"/>
      </w:r>
      <w:r w:rsidR="0021326F">
        <w:rPr>
          <w:szCs w:val="18"/>
        </w:rPr>
        <w:t>.</w:t>
      </w:r>
      <w:r w:rsidRPr="00EA100D">
        <w:rPr>
          <w:szCs w:val="18"/>
        </w:rPr>
        <w:t> </w:t>
      </w:r>
    </w:p>
    <w:p w14:paraId="7CDD494C" w14:textId="77777777" w:rsidR="000007B9" w:rsidRDefault="000007B9" w:rsidP="00667DA9">
      <w:pPr>
        <w:pStyle w:val="Heading5"/>
      </w:pPr>
      <w:r>
        <w:t>Summary of the evidence</w:t>
      </w:r>
    </w:p>
    <w:p w14:paraId="6F318A86" w14:textId="03D48EA1" w:rsidR="00F816FE" w:rsidRPr="003778AB" w:rsidRDefault="003778AB" w:rsidP="008805D1">
      <w:r>
        <w:t xml:space="preserve">The evidence on the efficacy and safety of herbal preparations during pregnancy is limited. There is moderate </w:t>
      </w:r>
      <w:r w:rsidR="00E60E1A">
        <w:t>certainty</w:t>
      </w:r>
      <w:r>
        <w:t xml:space="preserve"> evidence that ginger reduces nausea</w:t>
      </w:r>
      <w:r w:rsidR="00C83A38">
        <w:t xml:space="preserve"> (</w:t>
      </w:r>
      <w:r w:rsidR="00C83A38" w:rsidRPr="00573743">
        <w:rPr>
          <w:sz w:val="16"/>
          <w:szCs w:val="16"/>
        </w:rPr>
        <w:t>MD -4.2</w:t>
      </w:r>
      <w:r w:rsidR="00D36721">
        <w:rPr>
          <w:sz w:val="16"/>
          <w:szCs w:val="16"/>
        </w:rPr>
        <w:t xml:space="preserve"> nausea score</w:t>
      </w:r>
      <w:r w:rsidR="00C83A38" w:rsidRPr="00573743">
        <w:rPr>
          <w:sz w:val="16"/>
          <w:szCs w:val="16"/>
        </w:rPr>
        <w:t>; 95%CI -6.5 to -1.9</w:t>
      </w:r>
      <w:r w:rsidR="00C83A38">
        <w:t>)</w:t>
      </w:r>
      <w:r>
        <w:t>, with a low risk of adverse effects</w:t>
      </w:r>
      <w:r w:rsidR="00C83A38">
        <w:t xml:space="preserve"> (</w:t>
      </w:r>
      <w:r w:rsidR="00C83A38" w:rsidRPr="00CF7F9D">
        <w:rPr>
          <w:sz w:val="16"/>
          <w:szCs w:val="16"/>
        </w:rPr>
        <w:t>OR</w:t>
      </w:r>
      <w:r w:rsidR="00C83A38">
        <w:rPr>
          <w:sz w:val="16"/>
          <w:szCs w:val="16"/>
        </w:rPr>
        <w:t> </w:t>
      </w:r>
      <w:r w:rsidR="00C83A38" w:rsidRPr="00CF7F9D">
        <w:rPr>
          <w:sz w:val="16"/>
          <w:szCs w:val="16"/>
        </w:rPr>
        <w:t>0.4; 95%CI 0.1 to 0.9</w:t>
      </w:r>
      <w:r w:rsidR="00C83A38">
        <w:t>)</w:t>
      </w:r>
      <w:r w:rsidR="00A954D0">
        <w:t xml:space="preserve"> </w:t>
      </w:r>
      <w:r w:rsidR="00A954D0">
        <w:fldChar w:fldCharType="begin"/>
      </w:r>
      <w:r w:rsidR="000B4A09">
        <w:instrText xml:space="preserve"> ADDIN EN.CITE &lt;EndNote&gt;&lt;Cite&gt;&lt;Author&gt;Sridharan&lt;/Author&gt;&lt;Year&gt;2018&lt;/Year&gt;&lt;RecNum&gt;1577&lt;/RecNum&gt;&lt;DisplayText&gt;(&lt;style font="Century Gothic" size="8"&gt;Sridharan &amp;amp; Sivaramakrishnan 2018&lt;/style&gt;)&lt;/DisplayText&gt;&lt;record&gt;&lt;rec-number&gt;1577&lt;/rec-number&gt;&lt;foreign-keys&gt;&lt;key app="EN" db-id="exvasrfx2dtraoesasxp2szsxa2df502592x" timestamp="1576536337"&gt;1577&lt;/key&gt;&lt;key app="ENWeb" db-id=""&gt;0&lt;/key&gt;&lt;/foreign-keys&gt;&lt;ref-type name="Journal Article"&gt;17&lt;/ref-type&gt;&lt;contributors&gt;&lt;authors&gt;&lt;author&gt;Sridharan, Kannan&lt;/author&gt;&lt;author&gt;Sivaramakrishnan, Gowri&lt;/author&gt;&lt;/authors&gt;&lt;/contributors&gt;&lt;titles&gt;&lt;title&gt;Interventions for treating nausea and vomiting in pregnancy: a network meta-analysis and trial sequential analysis of randomized clinical trials&lt;/title&gt;&lt;secondary-title&gt;Expert Review of Clinical Pharmacology&lt;/secondary-title&gt;&lt;/titles&gt;&lt;periodical&gt;&lt;full-title&gt;Expert Review of Clinical Pharmacology&lt;/full-title&gt;&lt;/periodical&gt;&lt;pages&gt;1143-1150&lt;/pages&gt;&lt;volume&gt;11&lt;/volume&gt;&lt;number&gt;11&lt;/number&gt;&lt;section&gt;1143&lt;/section&gt;&lt;dates&gt;&lt;year&gt;2018&lt;/year&gt;&lt;/dates&gt;&lt;isbn&gt;1751-2433&amp;#xD;1751-2441&lt;/isbn&gt;&lt;urls&gt;&lt;/urls&gt;&lt;electronic-resource-num&gt;10.1080/17512433.2018.1530108&lt;/electronic-resource-num&gt;&lt;/record&gt;&lt;/Cite&gt;&lt;/EndNote&gt;</w:instrText>
      </w:r>
      <w:r w:rsidR="00A954D0">
        <w:fldChar w:fldCharType="separate"/>
      </w:r>
      <w:r w:rsidR="000B4A09">
        <w:rPr>
          <w:noProof/>
        </w:rPr>
        <w:t>(</w:t>
      </w:r>
      <w:r w:rsidR="000B4A09" w:rsidRPr="00B22886">
        <w:rPr>
          <w:noProof/>
          <w:sz w:val="16"/>
        </w:rPr>
        <w:t>Sridharan &amp; Sivaramakrishnan 2018</w:t>
      </w:r>
      <w:r w:rsidR="000B4A09">
        <w:rPr>
          <w:noProof/>
        </w:rPr>
        <w:t>)</w:t>
      </w:r>
      <w:r w:rsidR="00A954D0">
        <w:fldChar w:fldCharType="end"/>
      </w:r>
      <w:r>
        <w:t xml:space="preserve">. There is very low </w:t>
      </w:r>
      <w:r w:rsidR="00E60E1A">
        <w:t>certainty</w:t>
      </w:r>
      <w:r>
        <w:t xml:space="preserve"> evidence that chamomile is also effective in reducing nausea</w:t>
      </w:r>
      <w:r w:rsidR="00C83A38">
        <w:t xml:space="preserve"> (</w:t>
      </w:r>
      <w:r w:rsidR="00C83A38" w:rsidRPr="00573743">
        <w:rPr>
          <w:sz w:val="16"/>
          <w:szCs w:val="16"/>
        </w:rPr>
        <w:t>MD -4.2; 95%CI -6.7 to -1.7; 1 RCT</w:t>
      </w:r>
      <w:r w:rsidR="00C83A38">
        <w:rPr>
          <w:sz w:val="16"/>
          <w:szCs w:val="16"/>
        </w:rPr>
        <w:t>)</w:t>
      </w:r>
      <w:r w:rsidR="00A954D0">
        <w:t xml:space="preserve"> </w:t>
      </w:r>
      <w:r w:rsidR="00A954D0">
        <w:fldChar w:fldCharType="begin"/>
      </w:r>
      <w:r w:rsidR="000B4A09">
        <w:instrText xml:space="preserve"> ADDIN EN.CITE &lt;EndNote&gt;&lt;Cite&gt;&lt;Author&gt;Sridharan&lt;/Author&gt;&lt;Year&gt;2018&lt;/Year&gt;&lt;RecNum&gt;1577&lt;/RecNum&gt;&lt;DisplayText&gt;(&lt;style font="Century Gothic" size="8"&gt;Sridharan &amp;amp; Sivaramakrishnan 2018&lt;/style&gt;)&lt;/DisplayText&gt;&lt;record&gt;&lt;rec-number&gt;1577&lt;/rec-number&gt;&lt;foreign-keys&gt;&lt;key app="EN" db-id="exvasrfx2dtraoesasxp2szsxa2df502592x" timestamp="1576536337"&gt;1577&lt;/key&gt;&lt;key app="ENWeb" db-id=""&gt;0&lt;/key&gt;&lt;/foreign-keys&gt;&lt;ref-type name="Journal Article"&gt;17&lt;/ref-type&gt;&lt;contributors&gt;&lt;authors&gt;&lt;author&gt;Sridharan, Kannan&lt;/author&gt;&lt;author&gt;Sivaramakrishnan, Gowri&lt;/author&gt;&lt;/authors&gt;&lt;/contributors&gt;&lt;titles&gt;&lt;title&gt;Interventions for treating nausea and vomiting in pregnancy: a network meta-analysis and trial sequential analysis of randomized clinical trials&lt;/title&gt;&lt;secondary-title&gt;Expert Review of Clinical Pharmacology&lt;/secondary-title&gt;&lt;/titles&gt;&lt;periodical&gt;&lt;full-title&gt;Expert Review of Clinical Pharmacology&lt;/full-title&gt;&lt;/periodical&gt;&lt;pages&gt;1143-1150&lt;/pages&gt;&lt;volume&gt;11&lt;/volume&gt;&lt;number&gt;11&lt;/number&gt;&lt;section&gt;1143&lt;/section&gt;&lt;dates&gt;&lt;year&gt;2018&lt;/year&gt;&lt;/dates&gt;&lt;isbn&gt;1751-2433&amp;#xD;1751-2441&lt;/isbn&gt;&lt;urls&gt;&lt;/urls&gt;&lt;electronic-resource-num&gt;10.1080/17512433.2018.1530108&lt;/electronic-resource-num&gt;&lt;/record&gt;&lt;/Cite&gt;&lt;/EndNote&gt;</w:instrText>
      </w:r>
      <w:r w:rsidR="00A954D0">
        <w:fldChar w:fldCharType="separate"/>
      </w:r>
      <w:r w:rsidR="000B4A09">
        <w:rPr>
          <w:noProof/>
        </w:rPr>
        <w:t>(</w:t>
      </w:r>
      <w:r w:rsidR="000B4A09" w:rsidRPr="00B22886">
        <w:rPr>
          <w:noProof/>
          <w:sz w:val="16"/>
        </w:rPr>
        <w:t>Sridharan &amp; Sivaramakrishnan 2018</w:t>
      </w:r>
      <w:r w:rsidR="000B4A09">
        <w:rPr>
          <w:noProof/>
        </w:rPr>
        <w:t>)</w:t>
      </w:r>
      <w:r w:rsidR="00A954D0">
        <w:fldChar w:fldCharType="end"/>
      </w:r>
      <w:r>
        <w:t>. There is evidence from a systematic review that garlic may reduce gestati</w:t>
      </w:r>
      <w:r w:rsidR="00AA6648">
        <w:t xml:space="preserve">onal hypertension </w:t>
      </w:r>
      <w:r w:rsidR="00C83A38">
        <w:t>(</w:t>
      </w:r>
      <w:r w:rsidR="00C83A38" w:rsidRPr="00573743">
        <w:rPr>
          <w:sz w:val="16"/>
          <w:szCs w:val="16"/>
        </w:rPr>
        <w:t>RR 0.50; 95%CI 0.25 to 1.00</w:t>
      </w:r>
      <w:r w:rsidR="00C83A38">
        <w:t xml:space="preserve">) </w:t>
      </w:r>
      <w:r w:rsidR="00AA6648">
        <w:t>but does not a</w:t>
      </w:r>
      <w:r>
        <w:t xml:space="preserve">ffect </w:t>
      </w:r>
      <w:r w:rsidR="00193428">
        <w:t>the risk of</w:t>
      </w:r>
      <w:r>
        <w:t xml:space="preserve"> pre-eclampsia </w:t>
      </w:r>
      <w:r w:rsidR="00C83A38">
        <w:t>(</w:t>
      </w:r>
      <w:r w:rsidR="00C83A38" w:rsidRPr="00573743">
        <w:rPr>
          <w:sz w:val="16"/>
          <w:szCs w:val="16"/>
        </w:rPr>
        <w:t>RR 0.78, 95% CI 0.31 to 1.93</w:t>
      </w:r>
      <w:r w:rsidR="00C83A38">
        <w:t>) or caesarean section (</w:t>
      </w:r>
      <w:r w:rsidR="00C83A38" w:rsidRPr="00573743">
        <w:rPr>
          <w:sz w:val="16"/>
          <w:szCs w:val="16"/>
        </w:rPr>
        <w:t>RR 1.35, 95% CI 0.93 to 1.95)</w:t>
      </w:r>
      <w:r>
        <w:t>, with odour</w:t>
      </w:r>
      <w:r w:rsidR="00AA6648">
        <w:t xml:space="preserve"> </w:t>
      </w:r>
      <w:r w:rsidR="009F77BE">
        <w:t xml:space="preserve">likely to be </w:t>
      </w:r>
      <w:r w:rsidR="00AA6648">
        <w:t xml:space="preserve">experienced </w:t>
      </w:r>
      <w:r w:rsidR="00C83A38">
        <w:t>(</w:t>
      </w:r>
      <w:r w:rsidR="00C83A38" w:rsidRPr="00573743">
        <w:rPr>
          <w:sz w:val="16"/>
          <w:szCs w:val="16"/>
        </w:rPr>
        <w:t>RR 8.50, 95%CI 2.07 to 34.88</w:t>
      </w:r>
      <w:r w:rsidR="00C83A38">
        <w:t xml:space="preserve">) </w:t>
      </w:r>
      <w:r w:rsidR="00AA6648">
        <w:fldChar w:fldCharType="begin"/>
      </w:r>
      <w:r w:rsidR="000B4A09">
        <w:instrText xml:space="preserve"> ADDIN EN.CITE &lt;EndNote&gt;&lt;Cite&gt;&lt;Author&gt;Meher&lt;/Author&gt;&lt;Year&gt;2006&lt;/Year&gt;&lt;RecNum&gt;1562&lt;/RecNum&gt;&lt;DisplayText&gt;(&lt;style font="Century Gothic" size="8"&gt;Meher &amp;amp; Duley 2006&lt;/style&gt;)&lt;/DisplayText&gt;&lt;record&gt;&lt;rec-number&gt;1562&lt;/rec-number&gt;&lt;foreign-keys&gt;&lt;key app="EN" db-id="exvasrfx2dtraoesasxp2szsxa2df502592x" timestamp="1576536271"&gt;1562&lt;/key&gt;&lt;key app="ENWeb" db-id=""&gt;0&lt;/key&gt;&lt;/foreign-keys&gt;&lt;ref-type name="Journal Article"&gt;17&lt;/ref-type&gt;&lt;contributors&gt;&lt;authors&gt;&lt;author&gt;Meher, S.&lt;/author&gt;&lt;author&gt;Duley, L.&lt;/author&gt;&lt;/authors&gt;&lt;/contributors&gt;&lt;auth-address&gt;University of Liverpool, Division of Perinatal and Reproductive Medicine, First Floor, Liverpool Women&amp;apos;s NHS Foundation Trust, Crown Street, Liverpool, UK L8 7SS. s.meher@liv.ac.uk&lt;/auth-address&gt;&lt;titles&gt;&lt;title&gt;Garlic for preventing pre-eclampsia and its complications&lt;/title&gt;&lt;secondary-title&gt;Cochrane Database Syst Rev&lt;/secondary-title&gt;&lt;/titles&gt;&lt;periodical&gt;&lt;full-title&gt;Cochrane Database Syst Rev&lt;/full-title&gt;&lt;/periodical&gt;&lt;pages&gt;CD006065&lt;/pages&gt;&lt;number&gt;3&lt;/number&gt;&lt;edition&gt;2006/07/21&lt;/edition&gt;&lt;keywords&gt;&lt;keyword&gt;Female&lt;/keyword&gt;&lt;keyword&gt;*Garlic&lt;/keyword&gt;&lt;keyword&gt;Humans&lt;/keyword&gt;&lt;keyword&gt;Odorants&lt;/keyword&gt;&lt;keyword&gt;*Phytotherapy/adverse effects&lt;/keyword&gt;&lt;keyword&gt;Pre-Eclampsia/*prevention &amp;amp; control&lt;/keyword&gt;&lt;keyword&gt;Pregnancy&lt;/keyword&gt;&lt;keyword&gt;Randomized Controlled Trials as Topic&lt;/keyword&gt;&lt;/keywords&gt;&lt;dates&gt;&lt;year&gt;2006&lt;/year&gt;&lt;pub-dates&gt;&lt;date&gt;Jul 19&lt;/date&gt;&lt;/pub-dates&gt;&lt;/dates&gt;&lt;isbn&gt;1469-493X (Electronic)&amp;#xD;1361-6137 (Linking)&lt;/isbn&gt;&lt;accession-num&gt;16856110&lt;/accession-num&gt;&lt;urls&gt;&lt;related-urls&gt;&lt;url&gt;https://www.ncbi.nlm.nih.gov/pubmed/16856110&lt;/url&gt;&lt;/related-urls&gt;&lt;/urls&gt;&lt;custom2&gt;PMC6464897&lt;/custom2&gt;&lt;electronic-resource-num&gt;10.1002/14651858.CD006065&lt;/electronic-resource-num&gt;&lt;/record&gt;&lt;/Cite&gt;&lt;/EndNote&gt;</w:instrText>
      </w:r>
      <w:r w:rsidR="00AA6648">
        <w:fldChar w:fldCharType="separate"/>
      </w:r>
      <w:r w:rsidR="000B4A09">
        <w:rPr>
          <w:noProof/>
        </w:rPr>
        <w:t>(</w:t>
      </w:r>
      <w:r w:rsidR="000B4A09" w:rsidRPr="00B22886">
        <w:rPr>
          <w:noProof/>
          <w:sz w:val="16"/>
        </w:rPr>
        <w:t>Meher &amp; Duley 2006</w:t>
      </w:r>
      <w:r w:rsidR="000B4A09">
        <w:rPr>
          <w:noProof/>
        </w:rPr>
        <w:t>)</w:t>
      </w:r>
      <w:r w:rsidR="00AA6648">
        <w:fldChar w:fldCharType="end"/>
      </w:r>
      <w:r>
        <w:t>.</w:t>
      </w:r>
      <w:r w:rsidR="00AA6648">
        <w:t xml:space="preserve"> There is insufficient evidence on the efficacy and safet</w:t>
      </w:r>
      <w:r w:rsidR="00783939">
        <w:t>y of E</w:t>
      </w:r>
      <w:r w:rsidR="00AA6648">
        <w:t xml:space="preserve">chinacea and elderberry during pregnancy </w:t>
      </w:r>
      <w:r w:rsidR="00AA6648">
        <w:fldChar w:fldCharType="begin"/>
      </w:r>
      <w:r w:rsidR="000B4A09">
        <w:instrText xml:space="preserve"> ADDIN EN.CITE &lt;EndNote&gt;&lt;Cite&gt;&lt;Author&gt;Holst&lt;/Author&gt;&lt;Year&gt;2014&lt;/Year&gt;&lt;RecNum&gt;1559&lt;/RecNum&gt;&lt;DisplayText&gt;(&lt;style font="Century Gothic" size="8"&gt;Holst et al 2014&lt;/style&gt;)&lt;/DisplayText&gt;&lt;record&gt;&lt;rec-number&gt;1559&lt;/rec-number&gt;&lt;foreign-keys&gt;&lt;key app="EN" db-id="exvasrfx2dtraoesasxp2szsxa2df502592x" timestamp="1576536260"&gt;1559&lt;/key&gt;&lt;key app="ENWeb" db-id=""&gt;0&lt;/key&gt;&lt;/foreign-keys&gt;&lt;ref-type name="Journal Article"&gt;17&lt;/ref-type&gt;&lt;contributors&gt;&lt;authors&gt;&lt;author&gt;Holst, L.&lt;/author&gt;&lt;author&gt;Havnen, G. C.&lt;/author&gt;&lt;author&gt;Nordeng, H.&lt;/author&gt;&lt;/authors&gt;&lt;/contributors&gt;&lt;auth-address&gt;Department of Global Public Health and Primary Care and Centre for Pharmacy, Faculty of Medicine and Dentistry, University of Bergen Bergen, Norway.&amp;#xD;Regional Medicines Information and Pharmacovigilance Centre (RELIS), Oslo University Hospital Oslo, Norway.&amp;#xD;Department of Pharmacy, Faculty of Mathematics and Natural Sciences, School of Pharmacy, University of Oslo Oslo, Norway.&lt;/auth-address&gt;&lt;titles&gt;&lt;title&gt;Echinacea and elderberry-should they be used against upper respiratory tract infections during pregnancy?&lt;/title&gt;&lt;secondary-title&gt;Front Pharmacol&lt;/secondary-title&gt;&lt;/titles&gt;&lt;periodical&gt;&lt;full-title&gt;Front Pharmacol&lt;/full-title&gt;&lt;/periodical&gt;&lt;pages&gt;31&lt;/pages&gt;&lt;volume&gt;5&lt;/volume&gt;&lt;edition&gt;2014/03/14&lt;/edition&gt;&lt;keywords&gt;&lt;keyword&gt;Cam&lt;/keyword&gt;&lt;keyword&gt;Echinacea&lt;/keyword&gt;&lt;keyword&gt;Elderberry&lt;/keyword&gt;&lt;keyword&gt;efficacy&lt;/keyword&gt;&lt;keyword&gt;pregnancy&lt;/keyword&gt;&lt;keyword&gt;respiratory infection&lt;/keyword&gt;&lt;keyword&gt;safety&lt;/keyword&gt;&lt;/keywords&gt;&lt;dates&gt;&lt;year&gt;2014&lt;/year&gt;&lt;/dates&gt;&lt;isbn&gt;1663-9812 (Print)&amp;#xD;1663-9812 (Linking)&lt;/isbn&gt;&lt;accession-num&gt;24624087&lt;/accession-num&gt;&lt;urls&gt;&lt;related-urls&gt;&lt;url&gt;https://www.ncbi.nlm.nih.gov/pubmed/24624087&lt;/url&gt;&lt;/related-urls&gt;&lt;/urls&gt;&lt;custom2&gt;PMC3941201&lt;/custom2&gt;&lt;electronic-resource-num&gt;10.3389/fphar.2014.00031&lt;/electronic-resource-num&gt;&lt;/record&gt;&lt;/Cite&gt;&lt;/EndNote&gt;</w:instrText>
      </w:r>
      <w:r w:rsidR="00AA6648">
        <w:fldChar w:fldCharType="separate"/>
      </w:r>
      <w:r w:rsidR="000B4A09">
        <w:rPr>
          <w:noProof/>
        </w:rPr>
        <w:t>(</w:t>
      </w:r>
      <w:r w:rsidR="000B4A09" w:rsidRPr="00B22886">
        <w:rPr>
          <w:noProof/>
          <w:sz w:val="16"/>
        </w:rPr>
        <w:t>Holst et al 2014</w:t>
      </w:r>
      <w:r w:rsidR="000B4A09">
        <w:rPr>
          <w:noProof/>
        </w:rPr>
        <w:t>)</w:t>
      </w:r>
      <w:r w:rsidR="00AA6648">
        <w:fldChar w:fldCharType="end"/>
      </w:r>
      <w:r w:rsidR="00AA6648">
        <w:t>.</w:t>
      </w:r>
    </w:p>
    <w:p w14:paraId="20B1377D" w14:textId="77777777" w:rsidR="00A45C08" w:rsidRDefault="00A45C08" w:rsidP="00A84F0B">
      <w:pPr>
        <w:pStyle w:val="Heading2"/>
      </w:pPr>
      <w:bookmarkStart w:id="51" w:name="_Ref38009848"/>
      <w:bookmarkStart w:id="52" w:name="_Ref224723940"/>
      <w:bookmarkStart w:id="53" w:name="_Ref497398591"/>
      <w:r>
        <w:t>Physical activity</w:t>
      </w:r>
      <w:bookmarkEnd w:id="51"/>
    </w:p>
    <w:p w14:paraId="6067FCC9" w14:textId="77777777" w:rsidR="00A45C08" w:rsidRDefault="00A45C08" w:rsidP="00A84F0B">
      <w:pPr>
        <w:pStyle w:val="Heading3"/>
      </w:pPr>
      <w:r>
        <w:t>Background</w:t>
      </w:r>
    </w:p>
    <w:p w14:paraId="49AA8A2E" w14:textId="1059951F" w:rsidR="00A45C08" w:rsidRPr="00CC52F7" w:rsidRDefault="00A45C08" w:rsidP="00A84F0B">
      <w:pPr>
        <w:keepNext/>
        <w:keepLines/>
      </w:pPr>
      <w:r w:rsidRPr="00CC52F7">
        <w:t>Physical activity can be defined as any body movement that involves the use of one or more large muscle groups and raises the heart rate. This includes sport, exercise and recreational activities and incidental activity that accrues throughout the day (eg walking to the shops, climbing stairs).</w:t>
      </w:r>
    </w:p>
    <w:p w14:paraId="14B78DFC" w14:textId="0B8FEDF3" w:rsidR="00A45C08" w:rsidRPr="00B72C87" w:rsidRDefault="00A45C08" w:rsidP="00A84F0B">
      <w:pPr>
        <w:pStyle w:val="Heading4"/>
      </w:pPr>
      <w:r w:rsidRPr="00B72C87">
        <w:t>Levels of physical activity in Australia</w:t>
      </w:r>
    </w:p>
    <w:p w14:paraId="60CEAC6D" w14:textId="77777777" w:rsidR="00A45C08" w:rsidRDefault="00A45C08" w:rsidP="00A84F0B">
      <w:pPr>
        <w:keepNext/>
      </w:pPr>
      <w:r w:rsidRPr="00CC52F7">
        <w:t xml:space="preserve">Data specific to pregnant women are not available but results from national surveys give some indication of patterns of physical activity and sedentary behaviour. </w:t>
      </w:r>
    </w:p>
    <w:p w14:paraId="5222CBAB" w14:textId="73318E9C" w:rsidR="00AB702A" w:rsidRDefault="00AB702A" w:rsidP="00FA2C54">
      <w:r>
        <w:t>In 2014–15, an estimated 52% of adults aged 18–64 did less than the recommended 150 minutes of moderate intensity physical activity, or 75 minutes of vigorous intensity physical activity, across 5 or more sessions each week. An estimated 70% of adults did no strength-based activities. Only 19% of adults aged 18–64 did the recommended amount of physical activity and strength-based training</w:t>
      </w:r>
      <w:r w:rsidR="00571340">
        <w:t xml:space="preserve"> </w:t>
      </w:r>
      <w:r w:rsidR="00571340">
        <w:fldChar w:fldCharType="begin"/>
      </w:r>
      <w:r w:rsidR="00293273">
        <w:instrText xml:space="preserve"> ADDIN EN.CITE &lt;EndNote&gt;&lt;Cite&gt;&lt;Author&gt;AIHW&lt;/Author&gt;&lt;Year&gt;2018&lt;/Year&gt;&lt;RecNum&gt;1828&lt;/RecNum&gt;&lt;DisplayText&gt;(&lt;style font="Century Gothic" size="8"&gt;AIHW 2018&lt;/style&gt;)&lt;/DisplayText&gt;&lt;record&gt;&lt;rec-number&gt;1828&lt;/rec-number&gt;&lt;foreign-keys&gt;&lt;key app="EN" db-id="exvasrfx2dtraoesasxp2szsxa2df502592x" timestamp="1584926367"&gt;1828&lt;/key&gt;&lt;/foreign-keys&gt;&lt;ref-type name="Report"&gt;27&lt;/ref-type&gt;&lt;contributors&gt;&lt;authors&gt;&lt;author&gt;AIHW,&lt;/author&gt;&lt;/authors&gt;&lt;/contributors&gt;&lt;titles&gt;&lt;title&gt;&lt;style face="italic" font="default" size="100%"&gt;Australia’s Health 2018&lt;/style&gt;&lt;/title&gt;&lt;/titles&gt;&lt;dates&gt;&lt;year&gt;2018&lt;/year&gt;&lt;/dates&gt;&lt;pub-location&gt;Canberra&lt;/pub-location&gt;&lt;publisher&gt;Australian Institute of Health and Welfare&lt;/publisher&gt;&lt;urls&gt;&lt;/urls&gt;&lt;/record&gt;&lt;/Cite&gt;&lt;/EndNote&gt;</w:instrText>
      </w:r>
      <w:r w:rsidR="00571340">
        <w:fldChar w:fldCharType="separate"/>
      </w:r>
      <w:r w:rsidR="00293273">
        <w:rPr>
          <w:noProof/>
        </w:rPr>
        <w:t>(</w:t>
      </w:r>
      <w:r w:rsidR="00293273" w:rsidRPr="00C06F91">
        <w:rPr>
          <w:noProof/>
          <w:sz w:val="16"/>
        </w:rPr>
        <w:t>AIHW 2018</w:t>
      </w:r>
      <w:r w:rsidR="00293273">
        <w:rPr>
          <w:noProof/>
        </w:rPr>
        <w:t>)</w:t>
      </w:r>
      <w:r w:rsidR="00571340">
        <w:fldChar w:fldCharType="end"/>
      </w:r>
      <w:r>
        <w:t>.</w:t>
      </w:r>
    </w:p>
    <w:p w14:paraId="3C24F2D5" w14:textId="77777777" w:rsidR="00A45C08" w:rsidRPr="00C849BE" w:rsidRDefault="00A45C08" w:rsidP="00A45C08">
      <w:r>
        <w:t xml:space="preserve">An Australian cross-sectional study found that fewer women </w:t>
      </w:r>
      <w:r w:rsidRPr="00B669FF">
        <w:t>participated in exercise during pregnancy (61%) compared to before pregnancy (87%)</w:t>
      </w:r>
      <w:r>
        <w:t xml:space="preserve"> and that they </w:t>
      </w:r>
      <w:r w:rsidRPr="00B669FF">
        <w:t>exercised at a significantly lower frequency (</w:t>
      </w:r>
      <w:r w:rsidRPr="00812A69">
        <w:rPr>
          <w:sz w:val="16"/>
          <w:szCs w:val="16"/>
        </w:rPr>
        <w:t>p&lt;0.05</w:t>
      </w:r>
      <w:r w:rsidRPr="00B669FF">
        <w:t xml:space="preserve">), </w:t>
      </w:r>
      <w:r w:rsidRPr="00C849BE">
        <w:t>intensity (p&lt;0.05) and for a shorter time/duration (</w:t>
      </w:r>
      <w:r w:rsidRPr="00C849BE">
        <w:rPr>
          <w:sz w:val="16"/>
          <w:szCs w:val="16"/>
        </w:rPr>
        <w:t>p&lt;0.05</w:t>
      </w:r>
      <w:r w:rsidRPr="00C849BE">
        <w:t xml:space="preserve">) </w:t>
      </w:r>
      <w:r w:rsidRPr="00C849BE">
        <w:fldChar w:fldCharType="begin">
          <w:fldData xml:space="preserve">PEVuZE5vdGU+PENpdGU+PEF1dGhvcj5IYXltYW48L0F1dGhvcj48WWVhcj4yMDE2PC9ZZWFyPjxS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</w:fldData>
        </w:fldChar>
      </w:r>
      <w:r w:rsidRPr="00C849BE">
        <w:instrText xml:space="preserve"> ADDIN EN.CITE </w:instrText>
      </w:r>
      <w:r w:rsidRPr="00C849BE">
        <w:fldChar w:fldCharType="begin">
          <w:fldData xml:space="preserve">PEVuZE5vdGU+PENpdGU+PEF1dGhvcj5IYXltYW48L0F1dGhvcj48WWVhcj4yMDE2PC9ZZWFyPjxS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Hayman et al 2016</w:t>
      </w:r>
      <w:r w:rsidRPr="00C849BE">
        <w:rPr>
          <w:noProof/>
        </w:rPr>
        <w:t>)</w:t>
      </w:r>
      <w:r w:rsidRPr="00C849BE">
        <w:fldChar w:fldCharType="end"/>
      </w:r>
      <w:r w:rsidRPr="00C849BE">
        <w:t>.</w:t>
      </w:r>
    </w:p>
    <w:p w14:paraId="4E981A91" w14:textId="3E50D834" w:rsidR="00D40823" w:rsidRPr="00C849BE" w:rsidRDefault="00D40823" w:rsidP="00D40823">
      <w:r w:rsidRPr="00C849BE">
        <w:t>In a survey of regionally-based Australian women (</w:t>
      </w:r>
      <w:r w:rsidRPr="00C849BE">
        <w:rPr>
          <w:sz w:val="16"/>
          <w:szCs w:val="16"/>
        </w:rPr>
        <w:t>n=142</w:t>
      </w:r>
      <w:r w:rsidRPr="00C849BE">
        <w:t>)</w:t>
      </w:r>
      <w:r w:rsidR="00E74CDF" w:rsidRPr="00C849BE">
        <w:t xml:space="preserve"> </w:t>
      </w:r>
      <w:r w:rsidRPr="00C849BE">
        <w:fldChar w:fldCharType="begin"/>
      </w:r>
      <w:r w:rsidRPr="00C849BE">
        <w:instrText xml:space="preserve"> ADDIN EN.CITE &lt;EndNote&gt;&lt;Cite&gt;&lt;Author&gt;Hayman&lt;/Author&gt;&lt;Year&gt;2019&lt;/Year&gt;&lt;RecNum&gt;1934&lt;/RecNum&gt;&lt;DisplayText&gt;(&lt;style font="Century Gothic" size="8"&gt;Hayman et al 2019&lt;/style&gt;)&lt;/DisplayText&gt;&lt;record&gt;&lt;rec-number&gt;1934&lt;/rec-number&gt;&lt;foreign-keys&gt;&lt;key app="EN" db-id="exvasrfx2dtraoesasxp2szsxa2df502592x" timestamp="1588657693"&gt;1934&lt;/key&gt;&lt;key app="ENWeb" db-id=""&gt;0&lt;/key&gt;&lt;/foreign-keys&gt;&lt;ref-type name="Journal Article"&gt;17&lt;/ref-type&gt;&lt;contributors&gt;&lt;authors&gt;&lt;author&gt;Hayman, M.&lt;/author&gt;&lt;author&gt;Reaburn, P.&lt;/author&gt;&lt;author&gt;Alley, S.&lt;/author&gt;&lt;author&gt;Cannon, S.&lt;/author&gt;&lt;author&gt;Short, C.&lt;/author&gt;&lt;/authors&gt;&lt;/contributors&gt;&lt;auth-address&gt;Central Queensland University, School of Health, Medical and Applied Sciences, Australia. Electronic address: m.j.hayman@cqu.edu.au.&amp;#xD;Bond University, Faculty of Health Sciences and Medicine, Exercise and Sport Science, Australia.&amp;#xD;Central Queensland University, School of Health, Medical and Applied Sciences, Australia.&amp;#xD;The University of Melbourne, Melbourne School of Psychological Sciences, Australia.&lt;/auth-address&gt;&lt;titles&gt;&lt;title&gt;What exercise advice are women receiving from their healthcare practitioners during pregnancy?&lt;/title&gt;&lt;secondary-title&gt;Women Birth&lt;/secondary-title&gt;&lt;/titles&gt;&lt;periodical&gt;&lt;full-title&gt;Women Birth&lt;/full-title&gt;&lt;/periodical&gt;&lt;edition&gt;2019/08/31&lt;/edition&gt;&lt;keywords&gt;&lt;keyword&gt;Advice&lt;/keyword&gt;&lt;keyword&gt;Exercise&lt;/keyword&gt;&lt;keyword&gt;Physical activity&lt;/keyword&gt;&lt;keyword&gt;Practitioner&lt;/keyword&gt;&lt;keyword&gt;Pregnant&lt;/keyword&gt;&lt;/keywords&gt;&lt;dates&gt;&lt;year&gt;2019&lt;/year&gt;&lt;pub-dates&gt;&lt;date&gt;Aug 26&lt;/date&gt;&lt;/pub-dates&gt;&lt;/dates&gt;&lt;isbn&gt;1878-1799 (Electronic)&amp;#xD;1871-5192 (Linking)&lt;/isbn&gt;&lt;accession-num&gt;31466828&lt;/accession-num&gt;&lt;urls&gt;&lt;related-urls&gt;&lt;url&gt;https://www.ncbi.nlm.nih.gov/pubmed/31466828&lt;/url&gt;&lt;/related-urls&gt;&lt;/urls&gt;&lt;electronic-resource-num&gt;10.1016/j.wombi.2019.07.302&lt;/electronic-resource-num&gt;&lt;/record&gt;&lt;/Cite&gt;&lt;/EndNote&gt;</w:instrText>
      </w:r>
      <w:r w:rsidRPr="00C849BE">
        <w:fldChar w:fldCharType="separate"/>
      </w:r>
      <w:r w:rsidRPr="00C849BE">
        <w:rPr>
          <w:noProof/>
        </w:rPr>
        <w:t>(</w:t>
      </w:r>
      <w:r w:rsidRPr="00C849BE">
        <w:rPr>
          <w:noProof/>
          <w:sz w:val="16"/>
        </w:rPr>
        <w:t>Hayman et al 2019</w:t>
      </w:r>
      <w:r w:rsidRPr="00C849BE">
        <w:rPr>
          <w:noProof/>
        </w:rPr>
        <w:t>)</w:t>
      </w:r>
      <w:r w:rsidRPr="00C849BE">
        <w:fldChar w:fldCharType="end"/>
      </w:r>
      <w:r w:rsidR="00E74CDF" w:rsidRPr="00C849BE">
        <w:t>,</w:t>
      </w:r>
      <w:r w:rsidRPr="00C849BE">
        <w:t xml:space="preserve"> around half of women (53%) reported receiving advice on exercise as part of antenatal care. However, the advice given was frequently inconsistent with evidence–based guidelines concerning frequency, intensity, duration and benefits and harms.</w:t>
      </w:r>
    </w:p>
    <w:p w14:paraId="3C400E62" w14:textId="3AF716C5" w:rsidR="00D40823" w:rsidRPr="00C849BE" w:rsidRDefault="00D40823" w:rsidP="00D40823">
      <w:r w:rsidRPr="00C849BE">
        <w:t>Systematic reviews have found that</w:t>
      </w:r>
      <w:r w:rsidR="006F4C2B" w:rsidRPr="00C849BE">
        <w:t xml:space="preserve"> barriers to participating in physical activity were</w:t>
      </w:r>
      <w:r w:rsidRPr="00C849BE">
        <w:t>:</w:t>
      </w:r>
    </w:p>
    <w:p w14:paraId="6159D196" w14:textId="5D4A4759" w:rsidR="007642BF" w:rsidRPr="00C849BE" w:rsidRDefault="007642BF" w:rsidP="006F4C2B">
      <w:pPr>
        <w:pStyle w:val="bullet"/>
      </w:pPr>
      <w:r w:rsidRPr="00C849BE">
        <w:t xml:space="preserve">categorised as intrapersonal (pregnancy-related symptoms and limitations, time constraints, perceptions of already being active, lack of motivation and mother-child safety concerns), interpersonal (lack of advice and information and lack of social support) and environmental, organisational and policy barriers (adverse weather, lack of resources) </w:t>
      </w:r>
      <w:r w:rsidRPr="00C849BE">
        <w:fldChar w:fldCharType="begin">
          <w:fldData xml:space="preserve">PEVuZE5vdGU+PENpdGU+PEF1dGhvcj5Db2xsPC9BdXRob3I+PFllYXI+MjAxNzwvWWVhcj48UmVj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</w:fldData>
        </w:fldChar>
      </w:r>
      <w:r w:rsidRPr="00C849BE">
        <w:instrText xml:space="preserve"> ADDIN EN.CITE </w:instrText>
      </w:r>
      <w:r w:rsidRPr="00C849BE">
        <w:fldChar w:fldCharType="begin">
          <w:fldData xml:space="preserve">PEVuZE5vdGU+PENpdGU+PEF1dGhvcj5Db2xsPC9BdXRob3I+PFllYXI+MjAxNzwvWWVhcj48UmVj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Coll et al 2017</w:t>
      </w:r>
      <w:r w:rsidRPr="00C849BE">
        <w:rPr>
          <w:noProof/>
        </w:rPr>
        <w:t>)</w:t>
      </w:r>
      <w:r w:rsidRPr="00C849BE">
        <w:fldChar w:fldCharType="end"/>
      </w:r>
    </w:p>
    <w:p w14:paraId="00749A0D" w14:textId="3E8320B4" w:rsidR="00D40823" w:rsidRPr="00C849BE" w:rsidRDefault="00D40823" w:rsidP="006F4C2B">
      <w:pPr>
        <w:pStyle w:val="bullet"/>
      </w:pPr>
      <w:r w:rsidRPr="00C849BE">
        <w:t xml:space="preserve">predominantly intrapersonal such as fatigue, lack of time and pregnancy discomforts, while enablers included maternal and fetal health benefits (intrapersonal), social support (interpersonal) and pregnancy-specific programs </w:t>
      </w:r>
      <w:r w:rsidRPr="00C849BE">
        <w:fldChar w:fldCharType="begin">
          <w:fldData xml:space="preserve">PEVuZE5vdGU+PENpdGU+PEF1dGhvcj5IYXJyaXNvbjwvQXV0aG9yPjxZZWFyPjIwMTg8L1llYXI+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</w:fldData>
        </w:fldChar>
      </w:r>
      <w:r w:rsidRPr="00C849BE">
        <w:instrText xml:space="preserve"> ADDIN EN.CITE </w:instrText>
      </w:r>
      <w:r w:rsidRPr="00C849BE">
        <w:fldChar w:fldCharType="begin">
          <w:fldData xml:space="preserve">PEVuZE5vdGU+PENpdGU+PEF1dGhvcj5IYXJyaXNvbjwvQXV0aG9yPjxZZWFyPjIwMTg8L1llYXI+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Harrison et al 2018</w:t>
      </w:r>
      <w:r w:rsidRPr="00C849BE">
        <w:rPr>
          <w:noProof/>
        </w:rPr>
        <w:t>)</w:t>
      </w:r>
      <w:r w:rsidRPr="00C849BE">
        <w:fldChar w:fldCharType="end"/>
      </w:r>
      <w:r w:rsidR="00E74CDF" w:rsidRPr="00C849BE">
        <w:t>.</w:t>
      </w:r>
    </w:p>
    <w:bookmarkEnd w:id="52"/>
    <w:p w14:paraId="5A9C2FEA" w14:textId="77777777" w:rsidR="00F816FE" w:rsidRDefault="00F816FE" w:rsidP="00A45C08">
      <w:pPr>
        <w:pStyle w:val="Heading3"/>
      </w:pPr>
      <w:r w:rsidRPr="00CC52F7">
        <w:t>Discussing physical activity</w:t>
      </w:r>
      <w:bookmarkEnd w:id="48"/>
      <w:bookmarkEnd w:id="53"/>
    </w:p>
    <w:p w14:paraId="74D20ACC" w14:textId="77777777" w:rsidR="00236131" w:rsidRDefault="00236131" w:rsidP="00A45C08">
      <w:pPr>
        <w:pStyle w:val="Heading4"/>
      </w:pPr>
      <w:r>
        <w:t>Guidelines on physical activity in pregnancy</w:t>
      </w:r>
    </w:p>
    <w:p w14:paraId="305524B6" w14:textId="551312FA" w:rsidR="00236131" w:rsidRDefault="006D1756" w:rsidP="00236131">
      <w:pPr>
        <w:rPr>
          <w:shd w:val="clear" w:color="auto" w:fill="FFFFFF"/>
        </w:rPr>
      </w:pPr>
      <w:r w:rsidRPr="00CC52F7">
        <w:t xml:space="preserve">The </w:t>
      </w:r>
      <w:r w:rsidRPr="00005B0C">
        <w:rPr>
          <w:i/>
        </w:rPr>
        <w:t>Australian Physical Activity and Sedentary Behaviour Guidelines</w:t>
      </w:r>
      <w:r w:rsidRPr="00571340">
        <w:t xml:space="preserve"> </w:t>
      </w:r>
      <w:r w:rsidR="00B26620" w:rsidRPr="00571340">
        <w:fldChar w:fldCharType="begin"/>
      </w:r>
      <w:r w:rsidR="00B26620" w:rsidRPr="00571340">
        <w:instrText xml:space="preserve"> ADDIN EN.CITE &lt;EndNote&gt;&lt;Cite&gt;&lt;Author&gt;DoH&lt;/Author&gt;&lt;Year&gt;2014&lt;/Year&gt;&lt;RecNum&gt;1827&lt;/RecNum&gt;&lt;DisplayText&gt;(&lt;style font="Century Gothic" size="8"&gt;DoH 2014&lt;/style&gt;)&lt;/DisplayText&gt;&lt;record&gt;&lt;rec-number&gt;1827&lt;/rec-number&gt;&lt;foreign-keys&gt;&lt;key app="EN" db-id="exvasrfx2dtraoesasxp2szsxa2df502592x" timestamp="1584926085"&gt;1827&lt;/key&gt;&lt;/foreign-keys&gt;&lt;ref-type name="Report"&gt;27&lt;/ref-type&gt;&lt;contributors&gt;&lt;authors&gt;&lt;author&gt;DoH,&lt;/author&gt;&lt;/authors&gt;&lt;/contributors&gt;&lt;titles&gt;&lt;title&gt;&lt;style face="italic" font="default" size="100%"&gt;Australian Physical Activity and Sedentary Behaviour Guidelines&lt;/style&gt;&lt;/title&gt;&lt;/titles&gt;&lt;dates&gt;&lt;year&gt;2014&lt;/year&gt;&lt;/dates&gt;&lt;pub-location&gt;Canberra&lt;/pub-location&gt;&lt;publisher&gt;Australian Government Department of Health&lt;/publisher&gt;&lt;urls&gt;&lt;related-urls&gt;&lt;url&gt;https://www1.health.gov.au/internet/main/publishing.nsf/Content/health-pubhlth-strateg-phys-act-guidelines#npa1864&lt;/url&gt;&lt;/related-urls&gt;&lt;/urls&gt;&lt;/record&gt;&lt;/Cite&gt;&lt;/EndNote&gt;</w:instrText>
      </w:r>
      <w:r w:rsidR="00B26620" w:rsidRPr="00571340">
        <w:fldChar w:fldCharType="separate"/>
      </w:r>
      <w:r w:rsidR="00B26620" w:rsidRPr="00571340">
        <w:rPr>
          <w:noProof/>
        </w:rPr>
        <w:t>(</w:t>
      </w:r>
      <w:r w:rsidR="00B26620" w:rsidRPr="00201AC2">
        <w:rPr>
          <w:noProof/>
          <w:sz w:val="16"/>
        </w:rPr>
        <w:t>DoH 2014</w:t>
      </w:r>
      <w:r w:rsidR="00B26620" w:rsidRPr="00571340">
        <w:rPr>
          <w:noProof/>
        </w:rPr>
        <w:t>)</w:t>
      </w:r>
      <w:r w:rsidR="00B26620" w:rsidRPr="00571340">
        <w:fldChar w:fldCharType="end"/>
      </w:r>
      <w:r>
        <w:t xml:space="preserve"> </w:t>
      </w:r>
      <w:r w:rsidRPr="00CC52F7">
        <w:t xml:space="preserve">recommend </w:t>
      </w:r>
      <w:r>
        <w:t xml:space="preserve">that </w:t>
      </w:r>
      <w:r>
        <w:rPr>
          <w:shd w:val="clear" w:color="auto" w:fill="FFFFFF"/>
        </w:rPr>
        <w:t>pregnant women do some physical activity every day and accumulate 150–300 minutes of moderate-intensity physical activity each week. Women are advised to talk with their health professional regarding the best form of activity and to check with them before undertaking vigorous intensity physical activity.</w:t>
      </w:r>
    </w:p>
    <w:p w14:paraId="4EE329B5" w14:textId="72D294CD" w:rsidR="00A250AA" w:rsidRPr="00A250AA" w:rsidRDefault="00A250AA" w:rsidP="00A250AA">
      <w:pPr>
        <w:pStyle w:val="TableName"/>
      </w:pPr>
    </w:p>
    <w:tbl>
      <w:tblPr>
        <w:tblStyle w:val="TableGrid"/>
        <w:tblW w:w="0" w:type="auto"/>
        <w:tblLook w:val="04A0" w:firstRow="1" w:lastRow="0" w:firstColumn="1" w:lastColumn="0" w:noHBand="0" w:noVBand="1"/>
        <w:tblCaption w:val="Table 3: Definition of levels of physical activity"/>
      </w:tblPr>
      <w:tblGrid>
        <w:gridCol w:w="2127"/>
        <w:gridCol w:w="6893"/>
      </w:tblGrid>
      <w:tr w:rsidR="008803AF" w14:paraId="5FFC2307" w14:textId="77777777" w:rsidTr="008803AF">
        <w:trPr>
          <w:tblHeader/>
        </w:trPr>
        <w:tc>
          <w:tcPr>
            <w:tcW w:w="9020" w:type="dxa"/>
            <w:gridSpan w:val="2"/>
            <w:shd w:val="clear" w:color="auto" w:fill="auto"/>
          </w:tcPr>
          <w:p w14:paraId="5CEBDFF8" w14:textId="1ECA2CCF" w:rsidR="008803AF" w:rsidRPr="008803AF" w:rsidRDefault="008803AF" w:rsidP="00DF7EBB">
            <w:pPr>
              <w:rPr>
                <w:b/>
                <w:lang w:eastAsia="en-GB"/>
              </w:rPr>
            </w:pPr>
            <w:bookmarkStart w:id="54" w:name="_Toc41914146"/>
            <w:r w:rsidRPr="008803AF">
              <w:rPr>
                <w:b/>
              </w:rPr>
              <w:t>Table 3: Definition of levels of physical activity</w:t>
            </w:r>
            <w:bookmarkEnd w:id="54"/>
          </w:p>
        </w:tc>
      </w:tr>
      <w:tr w:rsidR="00A250AA" w14:paraId="682ADE1F" w14:textId="77777777" w:rsidTr="00DF7EBB">
        <w:tc>
          <w:tcPr>
            <w:tcW w:w="2127" w:type="dxa"/>
          </w:tcPr>
          <w:p w14:paraId="7BC3E6FB" w14:textId="77777777" w:rsidR="00A250AA" w:rsidRPr="00A250AA" w:rsidRDefault="00A250AA" w:rsidP="00DF7EBB">
            <w:pPr>
              <w:rPr>
                <w:b/>
              </w:rPr>
            </w:pPr>
            <w:r w:rsidRPr="00A250AA">
              <w:rPr>
                <w:b/>
              </w:rPr>
              <w:t>Moderate intensity</w:t>
            </w:r>
          </w:p>
        </w:tc>
        <w:tc>
          <w:tcPr>
            <w:tcW w:w="6893" w:type="dxa"/>
          </w:tcPr>
          <w:p w14:paraId="25813068" w14:textId="77777777" w:rsidR="00A250AA" w:rsidRDefault="00A250AA" w:rsidP="00DF7EBB">
            <w:pPr>
              <w:rPr>
                <w:sz w:val="24"/>
              </w:rPr>
            </w:pPr>
            <w:r>
              <w:rPr>
                <w:lang w:eastAsia="en-GB"/>
              </w:rPr>
              <w:t>P</w:t>
            </w:r>
            <w:r w:rsidRPr="005C2FDB">
              <w:rPr>
                <w:lang w:eastAsia="en-GB"/>
              </w:rPr>
              <w:t xml:space="preserve">hysical activity </w:t>
            </w:r>
            <w:r>
              <w:rPr>
                <w:lang w:eastAsia="en-GB"/>
              </w:rPr>
              <w:t xml:space="preserve">that </w:t>
            </w:r>
            <w:r w:rsidRPr="005C2FDB">
              <w:rPr>
                <w:lang w:eastAsia="en-GB"/>
              </w:rPr>
              <w:t xml:space="preserve">requires some effort, but still allows </w:t>
            </w:r>
            <w:r>
              <w:rPr>
                <w:lang w:eastAsia="en-GB"/>
              </w:rPr>
              <w:t>the person</w:t>
            </w:r>
            <w:r w:rsidRPr="005C2FDB">
              <w:rPr>
                <w:lang w:eastAsia="en-GB"/>
              </w:rPr>
              <w:t xml:space="preserve"> to speak easily while undertaking the activity. Examples include active play, brisk walking, recreational swimming, dancing, social tennis, or riding a bike.</w:t>
            </w:r>
          </w:p>
        </w:tc>
      </w:tr>
      <w:tr w:rsidR="00A250AA" w14:paraId="5FCE8DA6" w14:textId="77777777" w:rsidTr="00DF7EBB">
        <w:tc>
          <w:tcPr>
            <w:tcW w:w="2127" w:type="dxa"/>
          </w:tcPr>
          <w:p w14:paraId="4F982B05" w14:textId="77777777" w:rsidR="00A250AA" w:rsidRPr="00A250AA" w:rsidRDefault="00A250AA" w:rsidP="00DF7EBB">
            <w:pPr>
              <w:rPr>
                <w:b/>
              </w:rPr>
            </w:pPr>
            <w:r w:rsidRPr="00A250AA">
              <w:rPr>
                <w:b/>
              </w:rPr>
              <w:t>Vigorous intensity</w:t>
            </w:r>
          </w:p>
        </w:tc>
        <w:tc>
          <w:tcPr>
            <w:tcW w:w="6893" w:type="dxa"/>
          </w:tcPr>
          <w:p w14:paraId="1BB73DE7" w14:textId="77777777" w:rsidR="00A250AA" w:rsidRDefault="00A250AA" w:rsidP="00DF7EBB">
            <w:pPr>
              <w:rPr>
                <w:sz w:val="24"/>
              </w:rPr>
            </w:pPr>
            <w:r>
              <w:rPr>
                <w:lang w:eastAsia="en-GB"/>
              </w:rPr>
              <w:t>P</w:t>
            </w:r>
            <w:r w:rsidRPr="005C2FDB">
              <w:rPr>
                <w:lang w:eastAsia="en-GB"/>
              </w:rPr>
              <w:t xml:space="preserve">hysical activity </w:t>
            </w:r>
            <w:r>
              <w:rPr>
                <w:lang w:eastAsia="en-GB"/>
              </w:rPr>
              <w:t xml:space="preserve">that </w:t>
            </w:r>
            <w:r w:rsidRPr="005C2FDB">
              <w:rPr>
                <w:lang w:eastAsia="en-GB"/>
              </w:rPr>
              <w:t xml:space="preserve">requires more effort and makes </w:t>
            </w:r>
            <w:r>
              <w:rPr>
                <w:lang w:eastAsia="en-GB"/>
              </w:rPr>
              <w:t>the person</w:t>
            </w:r>
            <w:r w:rsidRPr="005C2FDB">
              <w:rPr>
                <w:lang w:eastAsia="en-GB"/>
              </w:rPr>
              <w:t xml:space="preserve"> breathe harder and faster (“huff and puff”). Examples include running, fast cycling, many organised sports or tasks that involve lifting, carrying or digging.</w:t>
            </w:r>
          </w:p>
        </w:tc>
      </w:tr>
    </w:tbl>
    <w:p w14:paraId="121D0521" w14:textId="77777777" w:rsidR="00A250AA" w:rsidRPr="006D1756" w:rsidRDefault="00A250AA" w:rsidP="00A250AA">
      <w:pPr>
        <w:pStyle w:val="source"/>
        <w:rPr>
          <w:sz w:val="24"/>
        </w:rPr>
      </w:pPr>
      <w:r w:rsidRPr="00A250AA">
        <w:t>Source:</w:t>
      </w:r>
      <w:r>
        <w:rPr>
          <w:sz w:val="24"/>
        </w:rPr>
        <w:t xml:space="preserve"> </w:t>
      </w:r>
      <w:r w:rsidRPr="00571340">
        <w:fldChar w:fldCharType="begin"/>
      </w:r>
      <w:r w:rsidRPr="00571340">
        <w:instrText xml:space="preserve"> ADDIN EN.CITE &lt;EndNote&gt;&lt;Cite&gt;&lt;Author&gt;DoH&lt;/Author&gt;&lt;Year&gt;2014&lt;/Year&gt;&lt;RecNum&gt;1827&lt;/RecNum&gt;&lt;DisplayText&gt;(&lt;style font="Century Gothic" size="8"&gt;DoH 2014&lt;/style&gt;)&lt;/DisplayText&gt;&lt;record&gt;&lt;rec-number&gt;1827&lt;/rec-number&gt;&lt;foreign-keys&gt;&lt;key app="EN" db-id="exvasrfx2dtraoesasxp2szsxa2df502592x" timestamp="1584926085"&gt;1827&lt;/key&gt;&lt;/foreign-keys&gt;&lt;ref-type name="Report"&gt;27&lt;/ref-type&gt;&lt;contributors&gt;&lt;authors&gt;&lt;author&gt;DoH,&lt;/author&gt;&lt;/authors&gt;&lt;/contributors&gt;&lt;titles&gt;&lt;title&gt;&lt;style face="italic" font="default" size="100%"&gt;Australian Physical Activity and Sedentary Behaviour Guidelines&lt;/style&gt;&lt;/title&gt;&lt;/titles&gt;&lt;dates&gt;&lt;year&gt;2014&lt;/year&gt;&lt;/dates&gt;&lt;pub-location&gt;Canberra&lt;/pub-location&gt;&lt;publisher&gt;Australian Government Department of Health&lt;/publisher&gt;&lt;urls&gt;&lt;related-urls&gt;&lt;url&gt;https://www1.health.gov.au/internet/main/publishing.nsf/Content/health-pubhlth-strateg-phys-act-guidelines#npa1864&lt;/url&gt;&lt;/related-urls&gt;&lt;/urls&gt;&lt;/record&gt;&lt;/Cite&gt;&lt;/EndNote&gt;</w:instrText>
      </w:r>
      <w:r w:rsidRPr="00571340">
        <w:fldChar w:fldCharType="separate"/>
      </w:r>
      <w:r w:rsidRPr="00571340">
        <w:t>(</w:t>
      </w:r>
      <w:r w:rsidRPr="00201AC2">
        <w:t>DoH 2014</w:t>
      </w:r>
      <w:r w:rsidRPr="00571340">
        <w:t>)</w:t>
      </w:r>
      <w:r w:rsidRPr="00571340">
        <w:fldChar w:fldCharType="end"/>
      </w:r>
    </w:p>
    <w:p w14:paraId="60335557" w14:textId="284ADCEF" w:rsidR="00C91B90" w:rsidRPr="00C91B90" w:rsidRDefault="00BD42EA" w:rsidP="00A45C08">
      <w:pPr>
        <w:pStyle w:val="Heading4"/>
      </w:pPr>
      <w:r>
        <w:t>Recent evidence on the e</w:t>
      </w:r>
      <w:r w:rsidR="00C91B90">
        <w:t xml:space="preserve">ffects of </w:t>
      </w:r>
      <w:r w:rsidR="008805D1">
        <w:t xml:space="preserve">leisure-time </w:t>
      </w:r>
      <w:r w:rsidR="00C91B90">
        <w:t>physical activity during pregnancy</w:t>
      </w:r>
    </w:p>
    <w:p w14:paraId="6F5B59E8" w14:textId="546330A2" w:rsidR="00C91B90" w:rsidRDefault="00C91B90" w:rsidP="00A45C08">
      <w:pPr>
        <w:pStyle w:val="Heading5"/>
      </w:pPr>
      <w:r>
        <w:t>Physical fitness and quality of life</w:t>
      </w:r>
    </w:p>
    <w:p w14:paraId="3C3441D0" w14:textId="6D434004" w:rsidR="003E53BA" w:rsidRPr="00C849BE" w:rsidRDefault="003E53BA" w:rsidP="00A45C08">
      <w:r>
        <w:t xml:space="preserve">There is a possible increase in physical fitness associated with exercise in pregnancy </w:t>
      </w:r>
      <w:r>
        <w:fldChar w:fldCharType="begin">
          <w:fldData xml:space="preserve">PEVuZE5vdGU+PENpdGU+PEF1dGhvcj5IYWx2b3JzZW48L0F1dGhvcj48WWVhcj4yMDEzPC9ZZWFy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=
</w:fldData>
        </w:fldChar>
      </w:r>
      <w:r w:rsidR="009331B2">
        <w:instrText xml:space="preserve"> ADDIN EN.CITE </w:instrText>
      </w:r>
      <w:r w:rsidR="009331B2">
        <w:fldChar w:fldCharType="begin">
          <w:fldData xml:space="preserve">PEVuZE5vdGU+PENpdGU+PEF1dGhvcj5IYWx2b3JzZW48L0F1dGhvcj48WWVhcj4yMDEzPC9ZZWFy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=
</w:fldData>
        </w:fldChar>
      </w:r>
      <w:r w:rsidR="009331B2">
        <w:instrText xml:space="preserve"> ADDIN EN.CITE.DATA </w:instrText>
      </w:r>
      <w:r w:rsidR="009331B2">
        <w:fldChar w:fldCharType="end"/>
      </w:r>
      <w:r>
        <w:fldChar w:fldCharType="separate"/>
      </w:r>
      <w:r w:rsidR="009331B2">
        <w:rPr>
          <w:noProof/>
        </w:rPr>
        <w:t>(</w:t>
      </w:r>
      <w:r w:rsidR="009331B2" w:rsidRPr="003D7FBC">
        <w:rPr>
          <w:noProof/>
          <w:sz w:val="16"/>
        </w:rPr>
        <w:t>Hopkins et al 2010; de Oliveria Melo et al 2012; Halvorsen et al 2013; Bisson et al 2015; Guelfi et al 2016; Seneviratne et al 2016; Cai et al 2020</w:t>
      </w:r>
      <w:r w:rsidR="009331B2">
        <w:rPr>
          <w:noProof/>
        </w:rPr>
        <w:t>)</w:t>
      </w:r>
      <w:r>
        <w:fldChar w:fldCharType="end"/>
      </w:r>
      <w:r>
        <w:t xml:space="preserve"> and rates of injury appear to be low</w:t>
      </w:r>
      <w:r w:rsidR="00C83A38">
        <w:t xml:space="preserve"> (</w:t>
      </w:r>
      <w:r w:rsidR="00C83A38" w:rsidRPr="002138A4">
        <w:rPr>
          <w:sz w:val="16"/>
          <w:szCs w:val="16"/>
        </w:rPr>
        <w:t>4.1 per 1,000 exercise hours</w:t>
      </w:r>
      <w:r w:rsidR="00C83A38" w:rsidRPr="00CA66DC">
        <w:rPr>
          <w:sz w:val="16"/>
          <w:szCs w:val="16"/>
        </w:rPr>
        <w:t>; n=1,469</w:t>
      </w:r>
      <w:r w:rsidR="00C83A38">
        <w:t>)</w:t>
      </w:r>
      <w:r>
        <w:t>. The evidence on the effect on quality of li</w:t>
      </w:r>
      <w:r w:rsidRPr="00C849BE">
        <w:t xml:space="preserve">fe </w:t>
      </w:r>
      <w:r w:rsidR="003169D6" w:rsidRPr="00C849BE">
        <w:t xml:space="preserve">suggests an improvement with physical activity </w:t>
      </w:r>
      <w:r w:rsidR="00C83A38" w:rsidRPr="00C849BE">
        <w:fldChar w:fldCharType="begin">
          <w:fldData xml:space="preserve">PEVuZE5vdGU+PENpdGU+PEF1dGhvcj5HdXN0YWZzc29uPC9BdXRob3I+PFllYXI+MjAxNjwvWWVh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</w:fldData>
        </w:fldChar>
      </w:r>
      <w:r w:rsidR="009331B2" w:rsidRPr="00C849BE">
        <w:instrText xml:space="preserve"> ADDIN EN.CITE </w:instrText>
      </w:r>
      <w:r w:rsidR="009331B2" w:rsidRPr="00C849BE">
        <w:fldChar w:fldCharType="begin">
          <w:fldData xml:space="preserve">PEVuZE5vdGU+PENpdGU+PEF1dGhvcj5HdXN0YWZzc29uPC9BdXRob3I+PFllYXI+MjAxNjwvWWVh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</w:fldData>
        </w:fldChar>
      </w:r>
      <w:r w:rsidR="009331B2" w:rsidRPr="00C849BE">
        <w:instrText xml:space="preserve"> ADDIN EN.CITE.DATA </w:instrText>
      </w:r>
      <w:r w:rsidR="009331B2" w:rsidRPr="00C849BE">
        <w:fldChar w:fldCharType="end"/>
      </w:r>
      <w:r w:rsidR="00C83A38" w:rsidRPr="00C849BE">
        <w:fldChar w:fldCharType="separate"/>
      </w:r>
      <w:r w:rsidR="009331B2" w:rsidRPr="00C849BE">
        <w:rPr>
          <w:noProof/>
        </w:rPr>
        <w:t>(</w:t>
      </w:r>
      <w:r w:rsidR="009331B2" w:rsidRPr="00C849BE">
        <w:rPr>
          <w:noProof/>
          <w:sz w:val="16"/>
        </w:rPr>
        <w:t>Montoya Arizabaleta et al 2010; Gustafsson et al 2016; Haakstad et al 2016; Prabha et al 2019; Rodriguez-Blanque et al 2020</w:t>
      </w:r>
      <w:r w:rsidR="009331B2" w:rsidRPr="00C849BE">
        <w:rPr>
          <w:noProof/>
        </w:rPr>
        <w:t>)</w:t>
      </w:r>
      <w:r w:rsidR="00C83A38" w:rsidRPr="00C849BE">
        <w:fldChar w:fldCharType="end"/>
      </w:r>
      <w:r w:rsidR="003D7FBC" w:rsidRPr="00C849BE">
        <w:t>.</w:t>
      </w:r>
      <w:r w:rsidR="003D7FBC" w:rsidRPr="00C849BE" w:rsidDel="003D7FBC">
        <w:rPr>
          <w:noProof/>
        </w:rPr>
        <w:t xml:space="preserve"> </w:t>
      </w:r>
    </w:p>
    <w:p w14:paraId="7C4DA212" w14:textId="77777777" w:rsidR="00C91B90" w:rsidRPr="00C849BE" w:rsidRDefault="00C91B90" w:rsidP="003D7FBC">
      <w:pPr>
        <w:pStyle w:val="Heading5"/>
      </w:pPr>
      <w:r w:rsidRPr="00C849BE">
        <w:t>Effect on common conditions in pregnancy</w:t>
      </w:r>
    </w:p>
    <w:p w14:paraId="5B887704" w14:textId="4125FACD" w:rsidR="003169D6" w:rsidRPr="00C849BE" w:rsidRDefault="003169D6" w:rsidP="007D571E">
      <w:pPr>
        <w:pStyle w:val="bullet"/>
      </w:pPr>
      <w:r w:rsidRPr="00C849BE">
        <w:rPr>
          <w:i/>
        </w:rPr>
        <w:t xml:space="preserve">Glycaemic control: </w:t>
      </w:r>
      <w:r w:rsidRPr="00C849BE">
        <w:t>An acute bout of exercise is associated with a decrease in maternal blood glucose from before to during exercise (</w:t>
      </w:r>
      <w:r w:rsidRPr="00C849BE">
        <w:rPr>
          <w:sz w:val="16"/>
          <w:szCs w:val="16"/>
        </w:rPr>
        <w:t>MD -0.94 mmol/L, 95%CI -1.18 to -0.70;6 studies, n=123</w:t>
      </w:r>
      <w:r w:rsidRPr="00C849BE">
        <w:t>) and following exercise (</w:t>
      </w:r>
      <w:r w:rsidRPr="00C849BE">
        <w:rPr>
          <w:sz w:val="16"/>
          <w:szCs w:val="16"/>
        </w:rPr>
        <w:t xml:space="preserve">MD </w:t>
      </w:r>
      <w:r w:rsidR="00DE21D6" w:rsidRPr="00C849BE">
        <w:rPr>
          <w:sz w:val="16"/>
          <w:szCs w:val="16"/>
        </w:rPr>
        <w:noBreakHyphen/>
      </w:r>
      <w:r w:rsidRPr="00C849BE">
        <w:rPr>
          <w:sz w:val="16"/>
          <w:szCs w:val="16"/>
        </w:rPr>
        <w:t>0.57 mmol/L, 95% CI -0.72 to -0.41</w:t>
      </w:r>
      <w:r w:rsidR="00DE21D6" w:rsidRPr="00C849BE">
        <w:rPr>
          <w:sz w:val="16"/>
          <w:szCs w:val="16"/>
        </w:rPr>
        <w:t>; n=333</w:t>
      </w:r>
      <w:r w:rsidRPr="00C849BE">
        <w:t xml:space="preserve">) </w:t>
      </w:r>
      <w:r w:rsidR="00DE21D6" w:rsidRPr="00C849BE">
        <w:fldChar w:fldCharType="begin">
          <w:fldData xml:space="preserve">PEVuZE5vdGU+PENpdGU+PEF1dGhvcj5EYXZlbnBvcnQ8L0F1dGhvcj48WWVhcj4yMDE4PC9ZZWFy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==
</w:fldData>
        </w:fldChar>
      </w:r>
      <w:r w:rsidR="00DE21D6" w:rsidRPr="00C849BE">
        <w:instrText xml:space="preserve"> ADDIN EN.CITE </w:instrText>
      </w:r>
      <w:r w:rsidR="00DE21D6" w:rsidRPr="00C849BE">
        <w:fldChar w:fldCharType="begin">
          <w:fldData xml:space="preserve">PEVuZE5vdGU+PENpdGU+PEF1dGhvcj5EYXZlbnBvcnQ8L0F1dGhvcj48WWVhcj4yMDE4PC9ZZWFy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==
</w:fldData>
        </w:fldChar>
      </w:r>
      <w:r w:rsidR="00DE21D6" w:rsidRPr="00C849BE">
        <w:instrText xml:space="preserve"> ADDIN EN.CITE.DATA </w:instrText>
      </w:r>
      <w:r w:rsidR="00DE21D6" w:rsidRPr="00C849BE">
        <w:fldChar w:fldCharType="end"/>
      </w:r>
      <w:r w:rsidR="00DE21D6" w:rsidRPr="00C849BE">
        <w:fldChar w:fldCharType="separate"/>
      </w:r>
      <w:r w:rsidR="00DE21D6" w:rsidRPr="00C849BE">
        <w:rPr>
          <w:noProof/>
        </w:rPr>
        <w:t>(</w:t>
      </w:r>
      <w:r w:rsidR="00DE21D6" w:rsidRPr="00C849BE">
        <w:rPr>
          <w:noProof/>
          <w:sz w:val="16"/>
        </w:rPr>
        <w:t>Davenport et al 2018</w:t>
      </w:r>
      <w:r w:rsidR="00DE21D6" w:rsidRPr="00C849BE">
        <w:rPr>
          <w:noProof/>
        </w:rPr>
        <w:t>)</w:t>
      </w:r>
      <w:r w:rsidR="00DE21D6" w:rsidRPr="00C849BE">
        <w:fldChar w:fldCharType="end"/>
      </w:r>
      <w:r w:rsidRPr="00C849BE">
        <w:t>.</w:t>
      </w:r>
    </w:p>
    <w:p w14:paraId="5B4F15EA" w14:textId="1D4ABE8E" w:rsidR="003E53BA" w:rsidRDefault="00C91B90" w:rsidP="007D571E">
      <w:pPr>
        <w:pStyle w:val="bullet"/>
      </w:pPr>
      <w:r w:rsidRPr="00C91B90">
        <w:rPr>
          <w:i/>
        </w:rPr>
        <w:t>Pelvic girdle and low back pain</w:t>
      </w:r>
      <w:r>
        <w:t xml:space="preserve">: </w:t>
      </w:r>
      <w:r w:rsidR="003E53BA">
        <w:t>There is evidence from systematic reviews</w:t>
      </w:r>
      <w:r>
        <w:t xml:space="preserve"> </w:t>
      </w:r>
      <w:r>
        <w:fldChar w:fldCharType="begin">
          <w:fldData xml:space="preserve">PEVuZE5vdGU+PENpdGU+PEF1dGhvcj5EYXZlbnBvcnQ8L0F1dGhvcj48WWVhcj4yMDE5PC9ZZWFy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</w:fldData>
        </w:fldChar>
      </w:r>
      <w:r w:rsidR="006D5F7F">
        <w:instrText xml:space="preserve"> ADDIN EN.CITE </w:instrText>
      </w:r>
      <w:r w:rsidR="006D5F7F">
        <w:fldChar w:fldCharType="begin">
          <w:fldData xml:space="preserve">PEVuZE5vdGU+PENpdGU+PEF1dGhvcj5EYXZlbnBvcnQ8L0F1dGhvcj48WWVhcj4yMDE5PC9ZZWFy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</w:fldData>
        </w:fldChar>
      </w:r>
      <w:r w:rsidR="006D5F7F">
        <w:instrText xml:space="preserve"> ADDIN EN.CITE.DATA </w:instrText>
      </w:r>
      <w:r w:rsidR="006D5F7F">
        <w:fldChar w:fldCharType="end"/>
      </w:r>
      <w:r>
        <w:fldChar w:fldCharType="separate"/>
      </w:r>
      <w:r w:rsidR="006D5F7F">
        <w:rPr>
          <w:noProof/>
        </w:rPr>
        <w:t>(</w:t>
      </w:r>
      <w:r w:rsidR="006D5F7F" w:rsidRPr="00507CAA">
        <w:rPr>
          <w:noProof/>
          <w:sz w:val="16"/>
        </w:rPr>
        <w:t>Shiri et al 2018; Davenport et al 2019b</w:t>
      </w:r>
      <w:r w:rsidR="006D5F7F">
        <w:rPr>
          <w:noProof/>
        </w:rPr>
        <w:t>)</w:t>
      </w:r>
      <w:r>
        <w:fldChar w:fldCharType="end"/>
      </w:r>
      <w:r w:rsidR="003E53BA">
        <w:t>, an RCT</w:t>
      </w:r>
      <w:r>
        <w:t xml:space="preserve"> </w:t>
      </w:r>
      <w:r>
        <w:fldChar w:fldCharType="begin">
          <w:fldData xml:space="preserve">PEVuZE5vdGU+PENpdGU+PEF1dGhvcj5Ta2xlbXBlIEtva2ljPC9BdXRob3I+PFllYXI+MjAxNzwv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</w:fldData>
        </w:fldChar>
      </w:r>
      <w:r w:rsidR="00394C12">
        <w:instrText xml:space="preserve"> ADDIN EN.CITE </w:instrText>
      </w:r>
      <w:r w:rsidR="00394C12">
        <w:fldChar w:fldCharType="begin">
          <w:fldData xml:space="preserve">PEVuZE5vdGU+PENpdGU+PEF1dGhvcj5Ta2xlbXBlIEtva2ljPC9BdXRob3I+PFllYXI+MjAxNzwv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</w:fldData>
        </w:fldChar>
      </w:r>
      <w:r w:rsidR="00394C12">
        <w:instrText xml:space="preserve"> ADDIN EN.CITE.DATA </w:instrText>
      </w:r>
      <w:r w:rsidR="00394C12">
        <w:fldChar w:fldCharType="end"/>
      </w:r>
      <w:r>
        <w:fldChar w:fldCharType="separate"/>
      </w:r>
      <w:r w:rsidR="00394C12">
        <w:rPr>
          <w:noProof/>
        </w:rPr>
        <w:t>(</w:t>
      </w:r>
      <w:r w:rsidR="00394C12" w:rsidRPr="006B6799">
        <w:rPr>
          <w:noProof/>
          <w:sz w:val="16"/>
        </w:rPr>
        <w:t>Sklempe Kokic et al 2017</w:t>
      </w:r>
      <w:r w:rsidR="00394C12">
        <w:rPr>
          <w:noProof/>
        </w:rPr>
        <w:t>)</w:t>
      </w:r>
      <w:r>
        <w:fldChar w:fldCharType="end"/>
      </w:r>
      <w:r w:rsidR="003E53BA">
        <w:t xml:space="preserve"> and a cohort study </w:t>
      </w:r>
      <w:r>
        <w:fldChar w:fldCharType="begin">
          <w:fldData xml:space="preserve">PEVuZE5vdGU+PENpdGU+PEF1dGhvcj5HamVzdGxhbmQ8L0F1dGhvcj48WWVhcj4yMDEzPC9ZZWFy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</w:fldData>
        </w:fldChar>
      </w:r>
      <w:r w:rsidR="00394C12">
        <w:instrText xml:space="preserve"> ADDIN EN.CITE </w:instrText>
      </w:r>
      <w:r w:rsidR="00394C12">
        <w:fldChar w:fldCharType="begin">
          <w:fldData xml:space="preserve">PEVuZE5vdGU+PENpdGU+PEF1dGhvcj5HamVzdGxhbmQ8L0F1dGhvcj48WWVhcj4yMDEzPC9ZZWFy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</w:fldData>
        </w:fldChar>
      </w:r>
      <w:r w:rsidR="00394C12">
        <w:instrText xml:space="preserve"> ADDIN EN.CITE.DATA </w:instrText>
      </w:r>
      <w:r w:rsidR="00394C12">
        <w:fldChar w:fldCharType="end"/>
      </w:r>
      <w:r>
        <w:fldChar w:fldCharType="separate"/>
      </w:r>
      <w:r w:rsidR="00394C12">
        <w:rPr>
          <w:noProof/>
        </w:rPr>
        <w:t>(</w:t>
      </w:r>
      <w:r w:rsidR="00394C12" w:rsidRPr="006B6799">
        <w:rPr>
          <w:noProof/>
          <w:sz w:val="16"/>
        </w:rPr>
        <w:t>Gjestland et al 2013</w:t>
      </w:r>
      <w:r w:rsidR="00394C12">
        <w:rPr>
          <w:noProof/>
        </w:rPr>
        <w:t>)</w:t>
      </w:r>
      <w:r>
        <w:fldChar w:fldCharType="end"/>
      </w:r>
      <w:r>
        <w:t xml:space="preserve"> </w:t>
      </w:r>
      <w:r w:rsidR="00D66FA6">
        <w:t xml:space="preserve">that physical activity during pregnancy is associated with </w:t>
      </w:r>
      <w:r w:rsidR="003E53BA">
        <w:t xml:space="preserve">a possible reduction in risk of low back </w:t>
      </w:r>
      <w:r w:rsidR="00D66FA6">
        <w:t>(</w:t>
      </w:r>
      <w:r w:rsidR="00D66FA6" w:rsidRPr="00D3794D">
        <w:rPr>
          <w:sz w:val="16"/>
          <w:szCs w:val="16"/>
        </w:rPr>
        <w:t>RR 0.91, 95%CI 0.83 to 0.99; 7 studies; n=1,175</w:t>
      </w:r>
      <w:r w:rsidR="00D66FA6">
        <w:t xml:space="preserve">) </w:t>
      </w:r>
      <w:r w:rsidR="003E53BA">
        <w:t xml:space="preserve">and lumbopelvic pain </w:t>
      </w:r>
      <w:r w:rsidR="00D66FA6">
        <w:t>(</w:t>
      </w:r>
      <w:r w:rsidR="00D66FA6" w:rsidRPr="00AE198D">
        <w:rPr>
          <w:sz w:val="16"/>
          <w:szCs w:val="16"/>
        </w:rPr>
        <w:t>RR 0.96, 95%CI 0.90 to 1.02; 8 studies; n=1,737</w:t>
      </w:r>
      <w:r w:rsidR="00D66FA6">
        <w:t xml:space="preserve">) </w:t>
      </w:r>
      <w:r w:rsidR="003E53BA">
        <w:t>and a reduction in severity of pain during pregnancy</w:t>
      </w:r>
      <w:r w:rsidR="00D66FA6">
        <w:t xml:space="preserve"> </w:t>
      </w:r>
      <w:r w:rsidR="00D66FA6" w:rsidRPr="00034D06">
        <w:t>(</w:t>
      </w:r>
      <w:r w:rsidR="00D66FA6">
        <w:rPr>
          <w:sz w:val="16"/>
          <w:szCs w:val="16"/>
        </w:rPr>
        <w:t>SMD -</w:t>
      </w:r>
      <w:r w:rsidR="00D66FA6" w:rsidRPr="00F66E4E">
        <w:rPr>
          <w:sz w:val="16"/>
          <w:szCs w:val="16"/>
        </w:rPr>
        <w:t xml:space="preserve">1.03; 95%CI -1.58 to -0.48; 10 studies; very low to moderate </w:t>
      </w:r>
      <w:r w:rsidR="00E60E1A">
        <w:rPr>
          <w:sz w:val="16"/>
          <w:szCs w:val="16"/>
        </w:rPr>
        <w:t>certainty</w:t>
      </w:r>
      <w:r w:rsidR="00D66FA6" w:rsidRPr="00034D06">
        <w:t>)</w:t>
      </w:r>
      <w:r w:rsidR="003E53BA">
        <w:t xml:space="preserve">. The evidence on the effect of exercise on pelvic girdle pain and pain in the postpartum period is unclear. </w:t>
      </w:r>
    </w:p>
    <w:p w14:paraId="0408A660" w14:textId="0C705D9B" w:rsidR="003E53BA" w:rsidRPr="00C849BE" w:rsidRDefault="00C91B90" w:rsidP="007D571E">
      <w:pPr>
        <w:pStyle w:val="bullet"/>
      </w:pPr>
      <w:r w:rsidRPr="00C91B90">
        <w:rPr>
          <w:i/>
        </w:rPr>
        <w:t>Sleep</w:t>
      </w:r>
      <w:r>
        <w:t xml:space="preserve">: </w:t>
      </w:r>
      <w:r w:rsidR="003E53BA">
        <w:t>Moderate to vigorous exercise during pregnancy appears to improve sleep quality</w:t>
      </w:r>
      <w:r>
        <w:t xml:space="preserve"> </w:t>
      </w:r>
      <w:r w:rsidRPr="00C849BE">
        <w:fldChar w:fldCharType="begin">
          <w:fldData xml:space="preserve">PEVuZE5vdGU+PENpdGU+PEF1dGhvcj5Sb2RyaWd1ZXotQmxhbnF1ZTwvQXV0aG9yPjxZZWFyPjIw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</w:fldData>
        </w:fldChar>
      </w:r>
      <w:r w:rsidR="009331B2" w:rsidRPr="00C849BE">
        <w:instrText xml:space="preserve"> ADDIN EN.CITE </w:instrText>
      </w:r>
      <w:r w:rsidR="009331B2" w:rsidRPr="00C849BE">
        <w:fldChar w:fldCharType="begin">
          <w:fldData xml:space="preserve">PEVuZE5vdGU+PENpdGU+PEF1dGhvcj5Sb2RyaWd1ZXotQmxhbnF1ZTwvQXV0aG9yPjxZZWFyPjIw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</w:fldData>
        </w:fldChar>
      </w:r>
      <w:r w:rsidR="009331B2" w:rsidRPr="00C849BE">
        <w:instrText xml:space="preserve"> ADDIN EN.CITE.DATA </w:instrText>
      </w:r>
      <w:r w:rsidR="009331B2" w:rsidRPr="00C849BE">
        <w:fldChar w:fldCharType="end"/>
      </w:r>
      <w:r w:rsidRPr="00C849BE">
        <w:fldChar w:fldCharType="separate"/>
      </w:r>
      <w:r w:rsidR="009331B2" w:rsidRPr="00C849BE">
        <w:rPr>
          <w:noProof/>
        </w:rPr>
        <w:t>(</w:t>
      </w:r>
      <w:r w:rsidR="009331B2" w:rsidRPr="00C849BE">
        <w:rPr>
          <w:noProof/>
          <w:sz w:val="16"/>
        </w:rPr>
        <w:t>Loprinzi et al 2012; Kocsis et al 2017; Rodriguez-Blanque et al 2018; Yang et al 2020</w:t>
      </w:r>
      <w:r w:rsidR="009331B2" w:rsidRPr="00C849BE">
        <w:rPr>
          <w:noProof/>
        </w:rPr>
        <w:t>)</w:t>
      </w:r>
      <w:r w:rsidRPr="00C849BE">
        <w:fldChar w:fldCharType="end"/>
      </w:r>
      <w:r w:rsidR="00C3748F" w:rsidRPr="00C849BE">
        <w:t xml:space="preserve"> but is not effective in treating insomnia in pregnancy </w:t>
      </w:r>
      <w:r w:rsidR="009331B2" w:rsidRPr="00C849BE">
        <w:fldChar w:fldCharType="begin">
          <w:fldData xml:space="preserve">PEVuZE5vdGU+PENpdGU+PEF1dGhvcj5ZYW5nPC9BdXRob3I+PFllYXI+MjAyMDwvWWVhcj48UmVj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</w:fldData>
        </w:fldChar>
      </w:r>
      <w:r w:rsidR="009331B2" w:rsidRPr="00C849BE">
        <w:instrText xml:space="preserve"> ADDIN EN.CITE </w:instrText>
      </w:r>
      <w:r w:rsidR="009331B2" w:rsidRPr="00C849BE">
        <w:fldChar w:fldCharType="begin">
          <w:fldData xml:space="preserve">PEVuZE5vdGU+PENpdGU+PEF1dGhvcj5ZYW5nPC9BdXRob3I+PFllYXI+MjAyMDwvWWVhcj48UmVj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</w:fldData>
        </w:fldChar>
      </w:r>
      <w:r w:rsidR="009331B2" w:rsidRPr="00C849BE">
        <w:instrText xml:space="preserve"> ADDIN EN.CITE.DATA </w:instrText>
      </w:r>
      <w:r w:rsidR="009331B2" w:rsidRPr="00C849BE">
        <w:fldChar w:fldCharType="end"/>
      </w:r>
      <w:r w:rsidR="009331B2" w:rsidRPr="00C849BE">
        <w:fldChar w:fldCharType="separate"/>
      </w:r>
      <w:r w:rsidR="009331B2" w:rsidRPr="00C849BE">
        <w:rPr>
          <w:noProof/>
        </w:rPr>
        <w:t>(</w:t>
      </w:r>
      <w:r w:rsidR="009331B2" w:rsidRPr="00C849BE">
        <w:rPr>
          <w:noProof/>
          <w:sz w:val="16"/>
        </w:rPr>
        <w:t>Yang et al 2020</w:t>
      </w:r>
      <w:r w:rsidR="009331B2" w:rsidRPr="00C849BE">
        <w:rPr>
          <w:noProof/>
        </w:rPr>
        <w:t>)</w:t>
      </w:r>
      <w:r w:rsidR="009331B2" w:rsidRPr="00C849BE">
        <w:fldChar w:fldCharType="end"/>
      </w:r>
      <w:r w:rsidR="00C3748F" w:rsidRPr="00C849BE">
        <w:t>.</w:t>
      </w:r>
    </w:p>
    <w:p w14:paraId="59A5E38C" w14:textId="77777777" w:rsidR="00873B4B" w:rsidRPr="00C849BE" w:rsidRDefault="00873B4B" w:rsidP="00A45C08">
      <w:pPr>
        <w:pStyle w:val="Heading5"/>
      </w:pPr>
      <w:r w:rsidRPr="00C849BE">
        <w:t>Effect on labour</w:t>
      </w:r>
    </w:p>
    <w:p w14:paraId="7113B2EA" w14:textId="47FBB9BC" w:rsidR="00CF6D4A" w:rsidRPr="008411B3" w:rsidRDefault="00CF6D4A" w:rsidP="00CF6D4A">
      <w:r w:rsidRPr="00C849BE">
        <w:t>One systematic review</w:t>
      </w:r>
      <w:r w:rsidR="00A671EF" w:rsidRPr="00C849BE">
        <w:t xml:space="preserve"> </w:t>
      </w:r>
      <w:r w:rsidRPr="00C849BE">
        <w:fldChar w:fldCharType="begin"/>
      </w:r>
      <w:r w:rsidR="006D5F7F" w:rsidRPr="00C849BE">
        <w:instrText xml:space="preserve"> ADDIN EN.CITE &lt;EndNote&gt;&lt;Cite&gt;&lt;Author&gt;Kramer&lt;/Author&gt;&lt;Year&gt;2006&lt;/Year&gt;&lt;RecNum&gt;633&lt;/RecNum&gt;&lt;DisplayText&gt;(&lt;style font="Century Gothic" size="8"&gt;Kramer &amp;amp; McDonald 2006&lt;/style&gt;)&lt;/DisplayText&gt;&lt;record&gt;&lt;rec-number&gt;633&lt;/rec-number&gt;&lt;foreign-keys&gt;&lt;key app="EN" db-id="exvasrfx2dtraoesasxp2szsxa2df502592x" timestamp="1540425550"&gt;633&lt;/key&gt;&lt;key app="ENWeb" db-id=""&gt;0&lt;/key&gt;&lt;/foreign-keys&gt;&lt;ref-type name="Journal Article"&gt;17&lt;/ref-type&gt;&lt;contributors&gt;&lt;authors&gt;&lt;author&gt;Kramer, Michael S.&lt;/author&gt;&lt;author&gt;McDonald, Sheila W.&lt;/author&gt;&lt;/authors&gt;&lt;/contributors&gt;&lt;titles&gt;&lt;title&gt;Aerobic exercise for women during pregnancy&lt;/title&gt;&lt;secondary-title&gt;Cochrane Database of Systematic Reviews&lt;/secondary-title&gt;&lt;/titles&gt;&lt;periodical&gt;&lt;full-title&gt;Cochrane Database of Systematic Reviews&lt;/full-title&gt;&lt;/periodical&gt;&lt;dates&gt;&lt;year&gt;2006&lt;/year&gt;&lt;/dates&gt;&lt;isbn&gt;14651858&lt;/isbn&gt;&lt;urls&gt;&lt;/urls&gt;&lt;electronic-resource-num&gt;10.1002/14651858.CD000180.pub2&lt;/electronic-resource-num&gt;&lt;/record&gt;&lt;/Cite&gt;&lt;/EndNote&gt;</w:instrText>
      </w:r>
      <w:r w:rsidRPr="00C849BE">
        <w:fldChar w:fldCharType="separate"/>
      </w:r>
      <w:r w:rsidR="006D5F7F" w:rsidRPr="00C849BE">
        <w:rPr>
          <w:noProof/>
        </w:rPr>
        <w:t>(</w:t>
      </w:r>
      <w:r w:rsidR="006D5F7F" w:rsidRPr="00C849BE">
        <w:rPr>
          <w:noProof/>
          <w:sz w:val="16"/>
        </w:rPr>
        <w:t>Kramer &amp; McDonald 2006</w:t>
      </w:r>
      <w:r w:rsidR="006D5F7F" w:rsidRPr="00C849BE">
        <w:rPr>
          <w:noProof/>
        </w:rPr>
        <w:t>)</w:t>
      </w:r>
      <w:r w:rsidRPr="00C849BE">
        <w:fldChar w:fldCharType="end"/>
      </w:r>
      <w:r w:rsidRPr="00C849BE">
        <w:t xml:space="preserve"> and </w:t>
      </w:r>
      <w:r w:rsidR="00C3748F" w:rsidRPr="00C849BE">
        <w:t xml:space="preserve">eleven </w:t>
      </w:r>
      <w:r w:rsidRPr="00C849BE">
        <w:t>RCTs</w:t>
      </w:r>
      <w:r w:rsidR="00B65DA7" w:rsidRPr="00C849BE">
        <w:t xml:space="preserve"> </w:t>
      </w:r>
      <w:r w:rsidRPr="00C849BE">
        <w:rPr>
          <w:noProof/>
          <w:sz w:val="16"/>
          <w:szCs w:val="16"/>
        </w:rPr>
        <w:fldChar w:fldCharType="begin">
          <w:fldData xml:space="preserve">PEVuZE5vdGU+PENpdGU+PEF1dGhvcj5CYWNpdWs8L0F1dGhvcj48WWVhcj4yMDA4PC9ZZWFyPjxS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</w:fldData>
        </w:fldChar>
      </w:r>
      <w:r w:rsidR="009331B2" w:rsidRPr="00C849BE">
        <w:rPr>
          <w:noProof/>
          <w:sz w:val="16"/>
          <w:szCs w:val="16"/>
        </w:rPr>
        <w:instrText xml:space="preserve"> ADDIN EN.CITE </w:instrText>
      </w:r>
      <w:r w:rsidR="009331B2" w:rsidRPr="00C849BE">
        <w:rPr>
          <w:noProof/>
          <w:sz w:val="16"/>
          <w:szCs w:val="16"/>
        </w:rPr>
        <w:fldChar w:fldCharType="begin">
          <w:fldData xml:space="preserve">PEVuZE5vdGU+PENpdGU+PEF1dGhvcj5CYWNpdWs8L0F1dGhvcj48WWVhcj4yMDA4PC9ZZWFyPjxS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</w:fldData>
        </w:fldChar>
      </w:r>
      <w:r w:rsidR="009331B2" w:rsidRPr="00C849BE">
        <w:rPr>
          <w:noProof/>
          <w:sz w:val="16"/>
          <w:szCs w:val="16"/>
        </w:rPr>
        <w:instrText xml:space="preserve"> ADDIN EN.CITE.DATA </w:instrText>
      </w:r>
      <w:r w:rsidR="009331B2" w:rsidRPr="00C849BE">
        <w:rPr>
          <w:noProof/>
          <w:sz w:val="16"/>
          <w:szCs w:val="16"/>
        </w:rPr>
      </w:r>
      <w:r w:rsidR="009331B2" w:rsidRPr="00C849BE">
        <w:rPr>
          <w:noProof/>
          <w:sz w:val="16"/>
          <w:szCs w:val="16"/>
        </w:rPr>
        <w:fldChar w:fldCharType="end"/>
      </w:r>
      <w:r w:rsidRPr="00C849BE">
        <w:rPr>
          <w:noProof/>
          <w:sz w:val="16"/>
          <w:szCs w:val="16"/>
        </w:rPr>
      </w:r>
      <w:r w:rsidRPr="00C849BE">
        <w:rPr>
          <w:noProof/>
          <w:sz w:val="16"/>
          <w:szCs w:val="16"/>
        </w:rPr>
        <w:fldChar w:fldCharType="separate"/>
      </w:r>
      <w:r w:rsidR="009331B2" w:rsidRPr="00C849BE">
        <w:rPr>
          <w:noProof/>
          <w:sz w:val="16"/>
          <w:szCs w:val="16"/>
        </w:rPr>
        <w:t>(Salvesen &amp; Morkved 2004; Baciuk et al 2008; Barakat et al 2008; Salvesen et al 2014; Perales et al 2016a; Perales et al 2016b; Taniguchi &amp; Sato 2016; Barakat et al 2018; Sanda et al 2018; Rodriguez-Blanque et al 2019a; Perales et al 2020)</w:t>
      </w:r>
      <w:r w:rsidRPr="00C849BE">
        <w:rPr>
          <w:noProof/>
          <w:sz w:val="16"/>
          <w:szCs w:val="16"/>
        </w:rPr>
        <w:fldChar w:fldCharType="end"/>
      </w:r>
      <w:r w:rsidRPr="00C849BE">
        <w:t xml:space="preserve"> reporte</w:t>
      </w:r>
      <w:r>
        <w:t>d on duration of labour among women who had participated in a physical activity intervention during pregnancy and those who had not. The systematic review found no clear difference in length of the first (</w:t>
      </w:r>
      <w:r w:rsidRPr="006144F9">
        <w:rPr>
          <w:sz w:val="16"/>
          <w:szCs w:val="16"/>
        </w:rPr>
        <w:t>MD</w:t>
      </w:r>
      <w:r w:rsidR="00A671EF">
        <w:rPr>
          <w:sz w:val="16"/>
          <w:szCs w:val="16"/>
        </w:rPr>
        <w:t> </w:t>
      </w:r>
      <w:r w:rsidRPr="006144F9">
        <w:rPr>
          <w:sz w:val="16"/>
          <w:szCs w:val="16"/>
        </w:rPr>
        <w:t>2.00; 95%CI -1.15 to 5.15; 1 study; n=18</w:t>
      </w:r>
      <w:r>
        <w:t>) or second (</w:t>
      </w:r>
      <w:r w:rsidRPr="006144F9">
        <w:rPr>
          <w:sz w:val="16"/>
          <w:szCs w:val="16"/>
        </w:rPr>
        <w:t xml:space="preserve">MD </w:t>
      </w:r>
      <w:r>
        <w:rPr>
          <w:sz w:val="16"/>
          <w:szCs w:val="16"/>
        </w:rPr>
        <w:noBreakHyphen/>
      </w:r>
      <w:r w:rsidRPr="006144F9">
        <w:rPr>
          <w:sz w:val="16"/>
          <w:szCs w:val="16"/>
        </w:rPr>
        <w:t>5.72; 95%CI -15.22 to 3.78; 1 study; n=18</w:t>
      </w:r>
      <w:r>
        <w:t xml:space="preserve">) stage of labour </w:t>
      </w:r>
      <w:r>
        <w:fldChar w:fldCharType="begin"/>
      </w:r>
      <w:r w:rsidR="006D5F7F">
        <w:instrText xml:space="preserve"> ADDIN EN.CITE &lt;EndNote&gt;&lt;Cite&gt;&lt;Author&gt;Kramer&lt;/Author&gt;&lt;Year&gt;2006&lt;/Year&gt;&lt;RecNum&gt;633&lt;/RecNum&gt;&lt;DisplayText&gt;(&lt;style font="Century Gothic" size="8"&gt;Kramer &amp;amp; McDonald 2006&lt;/style&gt;)&lt;/DisplayText&gt;&lt;record&gt;&lt;rec-number&gt;633&lt;/rec-number&gt;&lt;foreign-keys&gt;&lt;key app="EN" db-id="exvasrfx2dtraoesasxp2szsxa2df502592x" timestamp="1540425550"&gt;633&lt;/key&gt;&lt;key app="ENWeb" db-id=""&gt;0&lt;/key&gt;&lt;/foreign-keys&gt;&lt;ref-type name="Journal Article"&gt;17&lt;/ref-type&gt;&lt;contributors&gt;&lt;authors&gt;&lt;author&gt;Kramer, Michael S.&lt;/author&gt;&lt;author&gt;McDonald, Sheila W.&lt;/author&gt;&lt;/authors&gt;&lt;/contributors&gt;&lt;titles&gt;&lt;title&gt;Aerobic exercise for women during pregnancy&lt;/title&gt;&lt;secondary-title&gt;Cochrane Database of Systematic Reviews&lt;/secondary-title&gt;&lt;/titles&gt;&lt;periodical&gt;&lt;full-title&gt;Cochrane Database of Systematic Reviews&lt;/full-title&gt;&lt;/periodical&gt;&lt;dates&gt;&lt;year&gt;2006&lt;/year&gt;&lt;/dates&gt;&lt;isbn&gt;14651858&lt;/isbn&gt;&lt;urls&gt;&lt;/urls&gt;&lt;electronic-resource-num&gt;10.1002/14651858.CD000180.pub2&lt;/electronic-resource-num&gt;&lt;/record&gt;&lt;/Cite&gt;&lt;/EndNote&gt;</w:instrText>
      </w:r>
      <w:r>
        <w:fldChar w:fldCharType="separate"/>
      </w:r>
      <w:r w:rsidR="006D5F7F">
        <w:rPr>
          <w:noProof/>
        </w:rPr>
        <w:t>(</w:t>
      </w:r>
      <w:r w:rsidR="006D5F7F" w:rsidRPr="00507CAA">
        <w:rPr>
          <w:noProof/>
          <w:sz w:val="16"/>
        </w:rPr>
        <w:t>Kramer &amp; McDonald 2006</w:t>
      </w:r>
      <w:r w:rsidR="006D5F7F">
        <w:rPr>
          <w:noProof/>
        </w:rPr>
        <w:t>)</w:t>
      </w:r>
      <w:r>
        <w:fldChar w:fldCharType="end"/>
      </w:r>
      <w:r>
        <w:t>. W</w:t>
      </w:r>
      <w:r w:rsidR="00352BCB">
        <w:t xml:space="preserve">ith some exceptions, </w:t>
      </w:r>
      <w:r>
        <w:rPr>
          <w:sz w:val="16"/>
          <w:szCs w:val="16"/>
        </w:rPr>
        <w:fldChar w:fldCharType="begin">
          <w:fldData xml:space="preserve">PEVuZE5vdGU+PENpdGU+PEF1dGhvcj5CYXJha2F0PC9BdXRob3I+PFllYXI+MjAxODwvWWVhcj48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</w:fldData>
        </w:fldChar>
      </w:r>
      <w:r w:rsidR="009331B2">
        <w:rPr>
          <w:sz w:val="16"/>
          <w:szCs w:val="16"/>
        </w:rPr>
        <w:instrText xml:space="preserve"> ADDIN EN.CITE </w:instrText>
      </w:r>
      <w:r w:rsidR="009331B2">
        <w:rPr>
          <w:sz w:val="16"/>
          <w:szCs w:val="16"/>
        </w:rPr>
        <w:fldChar w:fldCharType="begin">
          <w:fldData xml:space="preserve">PEVuZE5vdGU+PENpdGU+PEF1dGhvcj5CYXJha2F0PC9BdXRob3I+PFllYXI+MjAxODwvWWVhcj48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</w:fldData>
        </w:fldChar>
      </w:r>
      <w:r w:rsidR="009331B2">
        <w:rPr>
          <w:sz w:val="16"/>
          <w:szCs w:val="16"/>
        </w:rPr>
        <w:instrText xml:space="preserve"> ADDIN EN.CITE.DATA </w:instrText>
      </w:r>
      <w:r w:rsidR="009331B2">
        <w:rPr>
          <w:sz w:val="16"/>
          <w:szCs w:val="16"/>
        </w:rPr>
      </w:r>
      <w:r w:rsidR="009331B2">
        <w:rPr>
          <w:sz w:val="16"/>
          <w:szCs w:val="16"/>
        </w:rPr>
        <w:fldChar w:fldCharType="end"/>
      </w:r>
      <w:r>
        <w:rPr>
          <w:sz w:val="16"/>
          <w:szCs w:val="16"/>
        </w:rPr>
      </w:r>
      <w:r>
        <w:rPr>
          <w:sz w:val="16"/>
          <w:szCs w:val="16"/>
        </w:rPr>
        <w:fldChar w:fldCharType="separate"/>
      </w:r>
      <w:r w:rsidR="009331B2">
        <w:rPr>
          <w:noProof/>
          <w:sz w:val="16"/>
          <w:szCs w:val="16"/>
        </w:rPr>
        <w:t>(</w:t>
      </w:r>
      <w:r w:rsidR="009331B2" w:rsidRPr="003D7FBC">
        <w:rPr>
          <w:noProof/>
          <w:sz w:val="16"/>
          <w:szCs w:val="16"/>
        </w:rPr>
        <w:t>Salvesen et al 2014; Perales et al 2016a; Barakat et al 2018; Rodriguez-Blanque et al 2019a; Perales et al 2020</w:t>
      </w:r>
      <w:r w:rsidR="009331B2">
        <w:rPr>
          <w:noProof/>
          <w:sz w:val="16"/>
          <w:szCs w:val="16"/>
        </w:rPr>
        <w:t>)</w:t>
      </w:r>
      <w:r>
        <w:rPr>
          <w:sz w:val="16"/>
          <w:szCs w:val="16"/>
        </w:rPr>
        <w:fldChar w:fldCharType="end"/>
      </w:r>
      <w:r>
        <w:rPr>
          <w:sz w:val="16"/>
          <w:szCs w:val="16"/>
        </w:rPr>
        <w:t>,</w:t>
      </w:r>
      <w:r w:rsidRPr="00133978">
        <w:t xml:space="preserve"> </w:t>
      </w:r>
      <w:r w:rsidR="00352BCB">
        <w:t xml:space="preserve">the </w:t>
      </w:r>
      <w:r w:rsidR="00352BCB" w:rsidRPr="008411B3">
        <w:t>RCTs</w:t>
      </w:r>
      <w:r w:rsidRPr="008411B3">
        <w:t xml:space="preserve"> found no clear difference in duration of any stage of labour.</w:t>
      </w:r>
    </w:p>
    <w:p w14:paraId="3DD2654C" w14:textId="1F114AE0" w:rsidR="00CF6D4A" w:rsidRPr="002205C5" w:rsidRDefault="00C3748F" w:rsidP="00CF6D4A">
      <w:r>
        <w:t>Five</w:t>
      </w:r>
      <w:r w:rsidRPr="008411B3">
        <w:t xml:space="preserve"> </w:t>
      </w:r>
      <w:r w:rsidR="00CF6D4A" w:rsidRPr="008411B3">
        <w:t xml:space="preserve">RCTs </w:t>
      </w:r>
      <w:r w:rsidR="00CF6D4A" w:rsidRPr="008411B3">
        <w:rPr>
          <w:noProof/>
          <w:sz w:val="16"/>
          <w:szCs w:val="16"/>
        </w:rPr>
        <w:fldChar w:fldCharType="begin">
          <w:fldData xml:space="preserve">PEVuZE5vdGU+PENpdGU+PEF1dGhvcj5CYWNpdWs8L0F1dGhvcj48WWVhcj4yMDA4PC9ZZWFyPjxS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</w:fldData>
        </w:fldChar>
      </w:r>
      <w:r w:rsidR="009331B2">
        <w:rPr>
          <w:noProof/>
          <w:sz w:val="16"/>
          <w:szCs w:val="16"/>
        </w:rPr>
        <w:instrText xml:space="preserve"> ADDIN EN.CITE </w:instrText>
      </w:r>
      <w:r w:rsidR="009331B2">
        <w:rPr>
          <w:noProof/>
          <w:sz w:val="16"/>
          <w:szCs w:val="16"/>
        </w:rPr>
        <w:fldChar w:fldCharType="begin">
          <w:fldData xml:space="preserve">PEVuZE5vdGU+PENpdGU+PEF1dGhvcj5CYWNpdWs8L0F1dGhvcj48WWVhcj4yMDA4PC9ZZWFyPjxS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</w:fldData>
        </w:fldChar>
      </w:r>
      <w:r w:rsidR="009331B2">
        <w:rPr>
          <w:noProof/>
          <w:sz w:val="16"/>
          <w:szCs w:val="16"/>
        </w:rPr>
        <w:instrText xml:space="preserve"> ADDIN EN.CITE.DATA </w:instrText>
      </w:r>
      <w:r w:rsidR="009331B2">
        <w:rPr>
          <w:noProof/>
          <w:sz w:val="16"/>
          <w:szCs w:val="16"/>
        </w:rPr>
      </w:r>
      <w:r w:rsidR="009331B2">
        <w:rPr>
          <w:noProof/>
          <w:sz w:val="16"/>
          <w:szCs w:val="16"/>
        </w:rPr>
        <w:fldChar w:fldCharType="end"/>
      </w:r>
      <w:r w:rsidR="00CF6D4A" w:rsidRPr="008411B3">
        <w:rPr>
          <w:noProof/>
          <w:sz w:val="16"/>
          <w:szCs w:val="16"/>
        </w:rPr>
      </w:r>
      <w:r w:rsidR="00CF6D4A" w:rsidRPr="008411B3">
        <w:rPr>
          <w:noProof/>
          <w:sz w:val="16"/>
          <w:szCs w:val="16"/>
        </w:rPr>
        <w:fldChar w:fldCharType="separate"/>
      </w:r>
      <w:r w:rsidR="009331B2">
        <w:rPr>
          <w:noProof/>
          <w:sz w:val="16"/>
          <w:szCs w:val="16"/>
        </w:rPr>
        <w:t>(</w:t>
      </w:r>
      <w:r w:rsidR="009331B2" w:rsidRPr="003D7FBC">
        <w:rPr>
          <w:noProof/>
          <w:sz w:val="16"/>
          <w:szCs w:val="16"/>
        </w:rPr>
        <w:t>Baciuk et al 2008; Barakat et al 2009; Salvesen et al 2014; Taniguchi &amp; Sato 2016; Sanda et al 2018</w:t>
      </w:r>
      <w:r w:rsidR="009331B2">
        <w:rPr>
          <w:noProof/>
          <w:sz w:val="16"/>
          <w:szCs w:val="16"/>
        </w:rPr>
        <w:t>)</w:t>
      </w:r>
      <w:r w:rsidR="00CF6D4A" w:rsidRPr="008411B3">
        <w:rPr>
          <w:noProof/>
          <w:sz w:val="16"/>
          <w:szCs w:val="16"/>
        </w:rPr>
        <w:fldChar w:fldCharType="end"/>
      </w:r>
      <w:r w:rsidR="00CF6D4A" w:rsidRPr="008411B3">
        <w:t xml:space="preserve"> reported on pain relief during labour among women who had participated in a physical activity intervention during pregnancy and those who had not. One study reported fewer requests for analgesia </w:t>
      </w:r>
      <w:r w:rsidR="002979FB">
        <w:t xml:space="preserve">in labour </w:t>
      </w:r>
      <w:r w:rsidR="00CF6D4A" w:rsidRPr="008411B3">
        <w:t>(</w:t>
      </w:r>
      <w:r w:rsidR="00CF6D4A" w:rsidRPr="008411B3">
        <w:rPr>
          <w:sz w:val="16"/>
          <w:szCs w:val="16"/>
        </w:rPr>
        <w:t>RR 0.42; 95%CI 0.23 to 0.77</w:t>
      </w:r>
      <w:r w:rsidR="00C9103D" w:rsidRPr="008411B3">
        <w:rPr>
          <w:sz w:val="16"/>
          <w:szCs w:val="16"/>
        </w:rPr>
        <w:t>; n=71</w:t>
      </w:r>
      <w:r w:rsidR="00CF6D4A" w:rsidRPr="008411B3">
        <w:t xml:space="preserve">) </w:t>
      </w:r>
      <w:r w:rsidR="00CF6D4A" w:rsidRPr="008411B3">
        <w:rPr>
          <w:noProof/>
          <w:sz w:val="16"/>
          <w:szCs w:val="16"/>
        </w:rPr>
        <w:fldChar w:fldCharType="begin"/>
      </w:r>
      <w:r w:rsidR="006D5F7F" w:rsidRPr="008411B3">
        <w:rPr>
          <w:noProof/>
          <w:sz w:val="16"/>
          <w:szCs w:val="16"/>
        </w:rPr>
        <w:instrText xml:space="preserve"> ADDIN EN.CITE &lt;EndNote&gt;&lt;Cite&gt;&lt;Author&gt;Baciuk&lt;/Author&gt;&lt;Year&gt;2008&lt;/Year&gt;&lt;RecNum&gt;679&lt;/RecNum&gt;&lt;DisplayText&gt;(&lt;style font="Century Gothic" size="8"&gt;Baciuk et al 2008&lt;/style&gt;)&lt;/DisplayText&gt;&lt;record&gt;&lt;rec-number&gt;679&lt;/rec-number&gt;&lt;foreign-keys&gt;&lt;key app="EN" db-id="exvasrfx2dtraoesasxp2szsxa2df502592x" timestamp="1540526890"&gt;679&lt;/key&gt;&lt;/foreign-keys&gt;&lt;ref-type name="Journal Article"&gt;17&lt;/ref-type&gt;&lt;contributors&gt;&lt;authors&gt;&lt;author&gt;Baciuk, E. P.&lt;/author&gt;&lt;author&gt;Pereira, R. I.&lt;/author&gt;&lt;author&gt;Cecatti, J. G.&lt;/author&gt;&lt;author&gt;Braga, A. F.&lt;/author&gt;&lt;author&gt;Cavalcante, S. R.&lt;/author&gt;&lt;/authors&gt;&lt;/contributors&gt;&lt;auth-address&gt;Department of Obstetrics and Gynecology, University of Campinas, Sao Paulo, Brazil. ericaxba@terra.com.br&lt;/auth-address&gt;&lt;titles&gt;&lt;title&gt;Water aerobics in pregnancy: Cardiovascular response, labor and neonatal outcomes&lt;/title&gt;&lt;secondary-title&gt;Reprod Health&lt;/secondary-title&gt;&lt;/titles&gt;&lt;periodical&gt;&lt;full-title&gt;Reprod Health&lt;/full-title&gt;&lt;/periodical&gt;&lt;pages&gt;10&lt;/pages&gt;&lt;volume&gt;5&lt;/volume&gt;&lt;edition&gt;2008/11/26&lt;/edition&gt;&lt;dates&gt;&lt;year&gt;2008&lt;/year&gt;&lt;pub-dates&gt;&lt;date&gt;Nov 21&lt;/date&gt;&lt;/pub-dates&gt;&lt;/dates&gt;&lt;isbn&gt;1742-4755 (Electronic)&amp;#xD;1742-4755 (Linking)&lt;/isbn&gt;&lt;accession-num&gt;19025579&lt;/accession-num&gt;&lt;urls&gt;&lt;related-urls&gt;&lt;url&gt;https://www.ncbi.nlm.nih.gov/pubmed/19025579&lt;/url&gt;&lt;/related-urls&gt;&lt;/urls&gt;&lt;custom2&gt;PMC2613131&lt;/custom2&gt;&lt;electronic-resource-num&gt;10.1186/1742-4755-5-10&lt;/electronic-resource-num&gt;&lt;/record&gt;&lt;/Cite&gt;&lt;/EndNote&gt;</w:instrText>
      </w:r>
      <w:r w:rsidR="00CF6D4A" w:rsidRPr="008411B3">
        <w:rPr>
          <w:noProof/>
          <w:sz w:val="16"/>
          <w:szCs w:val="16"/>
        </w:rPr>
        <w:fldChar w:fldCharType="separate"/>
      </w:r>
      <w:r w:rsidR="006D5F7F" w:rsidRPr="008411B3">
        <w:rPr>
          <w:noProof/>
          <w:sz w:val="16"/>
          <w:szCs w:val="16"/>
        </w:rPr>
        <w:t>(Baciuk et al 2008)</w:t>
      </w:r>
      <w:r w:rsidR="00CF6D4A" w:rsidRPr="008411B3">
        <w:rPr>
          <w:noProof/>
          <w:sz w:val="16"/>
          <w:szCs w:val="16"/>
        </w:rPr>
        <w:fldChar w:fldCharType="end"/>
      </w:r>
      <w:r w:rsidR="00CF6D4A" w:rsidRPr="008411B3">
        <w:t xml:space="preserve"> but there was no clear difference in the other studies.</w:t>
      </w:r>
    </w:p>
    <w:p w14:paraId="453B2945" w14:textId="1A0436A2" w:rsidR="00CF6D4A" w:rsidRPr="00C849BE" w:rsidRDefault="00C3748F" w:rsidP="00CF6D4A">
      <w:r>
        <w:t xml:space="preserve">Five </w:t>
      </w:r>
      <w:r w:rsidR="00CF6D4A">
        <w:t xml:space="preserve">RCTs </w:t>
      </w:r>
      <w:r w:rsidR="00CF6D4A">
        <w:rPr>
          <w:noProof/>
          <w:sz w:val="16"/>
          <w:szCs w:val="16"/>
        </w:rPr>
        <w:fldChar w:fldCharType="begin">
          <w:fldData xml:space="preserve">PEVuZE5vdGU+PENpdGU+PEF1dGhvcj5TYWx2ZXNlbjwvQXV0aG9yPjxZZWFyPjIwMDQ8L1llYXI+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==
</w:fldData>
        </w:fldChar>
      </w:r>
      <w:r w:rsidR="009331B2">
        <w:rPr>
          <w:noProof/>
          <w:sz w:val="16"/>
          <w:szCs w:val="16"/>
        </w:rPr>
        <w:instrText xml:space="preserve"> ADDIN EN.CITE </w:instrText>
      </w:r>
      <w:r w:rsidR="009331B2">
        <w:rPr>
          <w:noProof/>
          <w:sz w:val="16"/>
          <w:szCs w:val="16"/>
        </w:rPr>
        <w:fldChar w:fldCharType="begin">
          <w:fldData xml:space="preserve">PEVuZE5vdGU+PENpdGU+PEF1dGhvcj5TYWx2ZXNlbjwvQXV0aG9yPjxZZWFyPjIwMDQ8L1llYXI+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==
</w:fldData>
        </w:fldChar>
      </w:r>
      <w:r w:rsidR="009331B2">
        <w:rPr>
          <w:noProof/>
          <w:sz w:val="16"/>
          <w:szCs w:val="16"/>
        </w:rPr>
        <w:instrText xml:space="preserve"> ADDIN EN.CITE.DATA </w:instrText>
      </w:r>
      <w:r w:rsidR="009331B2">
        <w:rPr>
          <w:noProof/>
          <w:sz w:val="16"/>
          <w:szCs w:val="16"/>
        </w:rPr>
      </w:r>
      <w:r w:rsidR="009331B2">
        <w:rPr>
          <w:noProof/>
          <w:sz w:val="16"/>
          <w:szCs w:val="16"/>
        </w:rPr>
        <w:fldChar w:fldCharType="end"/>
      </w:r>
      <w:r w:rsidR="00CF6D4A">
        <w:rPr>
          <w:noProof/>
          <w:sz w:val="16"/>
          <w:szCs w:val="16"/>
        </w:rPr>
      </w:r>
      <w:r w:rsidR="00CF6D4A">
        <w:rPr>
          <w:noProof/>
          <w:sz w:val="16"/>
          <w:szCs w:val="16"/>
        </w:rPr>
        <w:fldChar w:fldCharType="separate"/>
      </w:r>
      <w:r w:rsidR="009331B2">
        <w:rPr>
          <w:noProof/>
          <w:sz w:val="16"/>
          <w:szCs w:val="16"/>
        </w:rPr>
        <w:t>(</w:t>
      </w:r>
      <w:r w:rsidR="009331B2" w:rsidRPr="003D7FBC">
        <w:rPr>
          <w:noProof/>
          <w:sz w:val="16"/>
          <w:szCs w:val="16"/>
        </w:rPr>
        <w:t>Salvesen &amp; Morkved 2004; Salvesen et al 2014; Garnaes et al 2016; Seneviratne et al 2016; Rodriguez-Blanque et al 2019b</w:t>
      </w:r>
      <w:r w:rsidR="009331B2">
        <w:rPr>
          <w:noProof/>
          <w:sz w:val="16"/>
          <w:szCs w:val="16"/>
        </w:rPr>
        <w:t>)</w:t>
      </w:r>
      <w:r w:rsidR="00CF6D4A">
        <w:rPr>
          <w:noProof/>
          <w:sz w:val="16"/>
          <w:szCs w:val="16"/>
        </w:rPr>
        <w:fldChar w:fldCharType="end"/>
      </w:r>
      <w:r>
        <w:t xml:space="preserve"> </w:t>
      </w:r>
      <w:r w:rsidR="00CF6D4A">
        <w:t>reported on perineal tears</w:t>
      </w:r>
      <w:r w:rsidR="00CF6D4A" w:rsidRPr="002205C5">
        <w:t xml:space="preserve"> </w:t>
      </w:r>
      <w:r w:rsidR="00CF6D4A">
        <w:t xml:space="preserve">among women who had participated in a physical activity intervention during pregnancy and those who had </w:t>
      </w:r>
      <w:r w:rsidR="00CF6D4A" w:rsidRPr="00C849BE">
        <w:t>not.</w:t>
      </w:r>
      <w:r w:rsidRPr="00C849BE">
        <w:t xml:space="preserve"> One study found higher rates of intact perineum among the intervention group (</w:t>
      </w:r>
      <w:r w:rsidRPr="00C849BE">
        <w:rPr>
          <w:sz w:val="16"/>
          <w:szCs w:val="16"/>
        </w:rPr>
        <w:t>aOR 8.57; 95% CI 1.85 to 39.68</w:t>
      </w:r>
      <w:r w:rsidRPr="00C849BE">
        <w:t>)</w:t>
      </w:r>
      <w:r w:rsidR="006F2698" w:rsidRPr="00C849BE">
        <w:t xml:space="preserve"> </w:t>
      </w:r>
      <w:r w:rsidR="009331B2" w:rsidRPr="00C849BE">
        <w:rPr>
          <w:noProof/>
        </w:rPr>
        <w:fldChar w:fldCharType="begin"/>
      </w:r>
      <w:r w:rsidR="009331B2" w:rsidRPr="00C849BE">
        <w:rPr>
          <w:noProof/>
        </w:rPr>
        <w:instrText xml:space="preserve"> ADDIN EN.CITE &lt;EndNote&gt;&lt;Cite&gt;&lt;Author&gt;Rodriguez-Blanque&lt;/Author&gt;&lt;Year&gt;2019&lt;/Year&gt;&lt;RecNum&gt;1916&lt;/RecNum&gt;&lt;DisplayText&gt;(&lt;style font="Century Gothic" size="8"&gt;Rodriguez-Blanque et al 2019b&lt;/style&gt;)&lt;/DisplayText&gt;&lt;record&gt;&lt;rec-number&gt;1916&lt;/rec-number&gt;&lt;foreign-keys&gt;&lt;key app="EN" db-id="exvasrfx2dtraoesasxp2szsxa2df502592x" timestamp="1588481006"&gt;1916&lt;/key&gt;&lt;/foreign-keys&gt;&lt;ref-type name="Journal Article"&gt;17&lt;/ref-type&gt;&lt;contributors&gt;&lt;authors&gt;&lt;author&gt;Rodriguez-Blanque, R.&lt;/author&gt;&lt;author&gt;Sanchez-Garcia, J. C.&lt;/author&gt;&lt;author&gt;Sanchez-Lopez, A. M.&lt;/author&gt;&lt;author&gt;Exposito-Ruiz, M.&lt;/author&gt;&lt;author&gt;Aguilar-Cordero, M. J.&lt;/author&gt;&lt;/authors&gt;&lt;/contributors&gt;&lt;titles&gt;&lt;title&gt;Randomized clinical trial of an aquatic physical exercise program during pregnancy&lt;/title&gt;&lt;secondary-title&gt;J Obstet Gynecol Neonatal Nurs&lt;/secondary-title&gt;&lt;/titles&gt;&lt;periodical&gt;&lt;full-title&gt;J Obstet Gynecol Neonatal Nurs&lt;/full-title&gt;&lt;/periodical&gt;&lt;pages&gt;321-331&lt;/pages&gt;&lt;volume&gt;48&lt;/volume&gt;&lt;number&gt;3&lt;/number&gt;&lt;edition&gt;2019/04/07&lt;/edition&gt;&lt;keywords&gt;&lt;keyword&gt;*childbirth&lt;/keyword&gt;&lt;keyword&gt;*episiotomy&lt;/keyword&gt;&lt;keyword&gt;*exercise&lt;/keyword&gt;&lt;keyword&gt;*perineum&lt;/keyword&gt;&lt;keyword&gt;*pregnancy&lt;/keyword&gt;&lt;keyword&gt;*tear&lt;/keyword&gt;&lt;/keywords&gt;&lt;dates&gt;&lt;year&gt;2019&lt;/year&gt;&lt;pub-dates&gt;&lt;date&gt;May&lt;/date&gt;&lt;/pub-dates&gt;&lt;/dates&gt;&lt;isbn&gt;1552-6909 (Electronic)&amp;#xD;0090-0311 (Linking)&lt;/isbn&gt;&lt;accession-num&gt;30953605&lt;/accession-num&gt;&lt;urls&gt;&lt;related-urls&gt;&lt;url&gt;https://www.ncbi.nlm.nih.gov/pubmed/30953605&lt;/url&gt;&lt;/related-urls&gt;&lt;/urls&gt;&lt;electronic-resource-num&gt;10.1016/j.jogn.2019.02.003&lt;/electronic-resource-num&gt;&lt;/record&gt;&lt;/Cite&gt;&lt;/EndNote&gt;</w:instrText>
      </w:r>
      <w:r w:rsidR="009331B2" w:rsidRPr="00C849BE">
        <w:rPr>
          <w:noProof/>
        </w:rPr>
        <w:fldChar w:fldCharType="separate"/>
      </w:r>
      <w:r w:rsidR="009331B2" w:rsidRPr="00C849BE">
        <w:rPr>
          <w:noProof/>
        </w:rPr>
        <w:t>(</w:t>
      </w:r>
      <w:r w:rsidR="009331B2" w:rsidRPr="00C849BE">
        <w:rPr>
          <w:noProof/>
          <w:sz w:val="16"/>
        </w:rPr>
        <w:t>Rodriguez-Blanque et al 2019b</w:t>
      </w:r>
      <w:r w:rsidR="009331B2" w:rsidRPr="00C849BE">
        <w:rPr>
          <w:noProof/>
        </w:rPr>
        <w:t>)</w:t>
      </w:r>
      <w:r w:rsidR="009331B2" w:rsidRPr="00C849BE">
        <w:rPr>
          <w:noProof/>
        </w:rPr>
        <w:fldChar w:fldCharType="end"/>
      </w:r>
      <w:r w:rsidRPr="00C849BE">
        <w:t xml:space="preserve"> but there was no clear difference in rates of perineal tears in any other study.</w:t>
      </w:r>
    </w:p>
    <w:p w14:paraId="19D8A851" w14:textId="77777777" w:rsidR="00873B4B" w:rsidRDefault="00873B4B" w:rsidP="00A45C08">
      <w:pPr>
        <w:pStyle w:val="Heading5"/>
      </w:pPr>
      <w:r w:rsidRPr="00C849BE">
        <w:t>Effect on the infant and child</w:t>
      </w:r>
    </w:p>
    <w:p w14:paraId="610EFC8C" w14:textId="5A235947" w:rsidR="003E53BA" w:rsidRPr="00C849BE" w:rsidRDefault="003E53BA" w:rsidP="00A45C08">
      <w:r>
        <w:t xml:space="preserve">There </w:t>
      </w:r>
      <w:r w:rsidR="00C9103D">
        <w:t xml:space="preserve">is evidence from systematic reviews that </w:t>
      </w:r>
      <w:r>
        <w:t xml:space="preserve">leisure-time exercise during pregnancy </w:t>
      </w:r>
      <w:r w:rsidR="00C9103D">
        <w:t>is not associated with</w:t>
      </w:r>
      <w:r>
        <w:t xml:space="preserve"> congeni</w:t>
      </w:r>
      <w:r w:rsidRPr="00C849BE">
        <w:t xml:space="preserve">tal </w:t>
      </w:r>
      <w:r w:rsidR="003D7FBC" w:rsidRPr="00C849BE">
        <w:t>anomalies</w:t>
      </w:r>
      <w:r w:rsidR="00E74CDF" w:rsidRPr="00C849BE">
        <w:t xml:space="preserve"> </w:t>
      </w:r>
      <w:r w:rsidR="006020A0" w:rsidRPr="00C849BE">
        <w:t>(</w:t>
      </w:r>
      <w:r w:rsidR="006020A0" w:rsidRPr="00C849BE">
        <w:rPr>
          <w:sz w:val="16"/>
          <w:szCs w:val="16"/>
        </w:rPr>
        <w:t xml:space="preserve">OR 1.23, 95%CI 0.77 to 1.95; 14 studies; n=78,735; very low </w:t>
      </w:r>
      <w:r w:rsidR="00E60E1A" w:rsidRPr="00C849BE">
        <w:rPr>
          <w:sz w:val="16"/>
          <w:szCs w:val="16"/>
        </w:rPr>
        <w:t>certainty</w:t>
      </w:r>
      <w:r w:rsidR="006020A0" w:rsidRPr="00C849BE">
        <w:t xml:space="preserve">) </w:t>
      </w:r>
      <w:r w:rsidR="00873B4B" w:rsidRPr="00C849BE">
        <w:fldChar w:fldCharType="begin">
          <w:fldData xml:space="preserve">PEVuZE5vdGU+PENpdGU+PEF1dGhvcj5EYXZlbnBvcnQ8L0F1dGhvcj48WWVhcj4yMDE5PC9ZZWFy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</w:fldData>
        </w:fldChar>
      </w:r>
      <w:r w:rsidR="006D5F7F" w:rsidRPr="00C849BE">
        <w:instrText xml:space="preserve"> ADDIN EN.CITE </w:instrText>
      </w:r>
      <w:r w:rsidR="006D5F7F" w:rsidRPr="00C849BE">
        <w:fldChar w:fldCharType="begin">
          <w:fldData xml:space="preserve">PEVuZE5vdGU+PENpdGU+PEF1dGhvcj5EYXZlbnBvcnQ8L0F1dGhvcj48WWVhcj4yMDE5PC9ZZWFy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</w:fldData>
        </w:fldChar>
      </w:r>
      <w:r w:rsidR="006D5F7F" w:rsidRPr="00C849BE">
        <w:instrText xml:space="preserve"> ADDIN EN.CITE.DATA </w:instrText>
      </w:r>
      <w:r w:rsidR="006D5F7F" w:rsidRPr="00C849BE">
        <w:fldChar w:fldCharType="end"/>
      </w:r>
      <w:r w:rsidR="00873B4B" w:rsidRPr="00C849BE">
        <w:fldChar w:fldCharType="separate"/>
      </w:r>
      <w:r w:rsidR="006D5F7F" w:rsidRPr="00C849BE">
        <w:rPr>
          <w:noProof/>
        </w:rPr>
        <w:t>(</w:t>
      </w:r>
      <w:r w:rsidR="006D5F7F" w:rsidRPr="00C849BE">
        <w:rPr>
          <w:noProof/>
          <w:sz w:val="16"/>
        </w:rPr>
        <w:t>Davenport et al 2019c</w:t>
      </w:r>
      <w:r w:rsidR="006D5F7F" w:rsidRPr="00C849BE">
        <w:rPr>
          <w:noProof/>
        </w:rPr>
        <w:t>)</w:t>
      </w:r>
      <w:r w:rsidR="00873B4B" w:rsidRPr="00C849BE">
        <w:fldChar w:fldCharType="end"/>
      </w:r>
      <w:r w:rsidRPr="00C849BE">
        <w:t xml:space="preserve"> and appear</w:t>
      </w:r>
      <w:r w:rsidR="003239BA" w:rsidRPr="00C849BE">
        <w:t>s</w:t>
      </w:r>
      <w:r w:rsidRPr="00C849BE">
        <w:t xml:space="preserve"> to </w:t>
      </w:r>
      <w:r w:rsidR="003239BA" w:rsidRPr="00C849BE">
        <w:t xml:space="preserve">be protective against macrosomia </w:t>
      </w:r>
      <w:r w:rsidR="00A5517B" w:rsidRPr="00C849BE">
        <w:t>(</w:t>
      </w:r>
      <w:r w:rsidR="00A5517B" w:rsidRPr="00C849BE">
        <w:rPr>
          <w:sz w:val="16"/>
          <w:szCs w:val="16"/>
        </w:rPr>
        <w:t>aOR 0.77; 95%CI 0.61 to 0.96</w:t>
      </w:r>
      <w:r w:rsidR="002B701B" w:rsidRPr="00C849BE">
        <w:rPr>
          <w:sz w:val="16"/>
          <w:szCs w:val="16"/>
        </w:rPr>
        <w:t>; n=36,896</w:t>
      </w:r>
      <w:r w:rsidR="00A5517B" w:rsidRPr="00C849BE">
        <w:t>)</w:t>
      </w:r>
      <w:r w:rsidR="00E74CDF" w:rsidRPr="00C849BE">
        <w:t xml:space="preserve"> </w:t>
      </w:r>
      <w:r w:rsidR="002B701B" w:rsidRPr="00C849BE">
        <w:fldChar w:fldCharType="begin"/>
      </w:r>
      <w:r w:rsidR="006D5F7F" w:rsidRPr="00C849BE">
        <w:instrText xml:space="preserve"> ADDIN EN.CITE &lt;EndNote&gt;&lt;Cite&gt;&lt;Author&gt;Owe&lt;/Author&gt;&lt;Year&gt;2009&lt;/Year&gt;&lt;RecNum&gt;815&lt;/RecNum&gt;&lt;DisplayText&gt;(&lt;style font="Century Gothic" size="8"&gt;Owe et al 2009&lt;/style&gt;)&lt;/DisplayText&gt;&lt;record&gt;&lt;rec-number&gt;815&lt;/rec-number&gt;&lt;foreign-keys&gt;&lt;key app="EN" db-id="exvasrfx2dtraoesasxp2szsxa2df502592x" timestamp="1541540495"&gt;815&lt;/key&gt;&lt;key app="ENWeb" db-id=""&gt;0&lt;/key&gt;&lt;/foreign-keys&gt;&lt;ref-type name="Journal Article"&gt;17&lt;/ref-type&gt;&lt;contributors&gt;&lt;authors&gt;&lt;author&gt;Owe, Katrine Mari&lt;/author&gt;&lt;author&gt;Nystad, Wenche&lt;/author&gt;&lt;author&gt;Bø, Kari&lt;/author&gt;&lt;/authors&gt;&lt;/contributors&gt;&lt;titles&gt;&lt;title&gt;Association Between Regular Exercise and Excessive Newborn Birth Weight&lt;/title&gt;&lt;secondary-title&gt;Obstetrics &amp;amp; Gynecology&lt;/secondary-title&gt;&lt;/titles&gt;&lt;periodical&gt;&lt;full-title&gt;Obstetrics &amp;amp; Gynecology&lt;/full-title&gt;&lt;/periodical&gt;&lt;pages&gt;770-776&lt;/pages&gt;&lt;volume&gt;114&lt;/volume&gt;&lt;number&gt;4&lt;/number&gt;&lt;section&gt;770&lt;/section&gt;&lt;dates&gt;&lt;year&gt;2009&lt;/year&gt;&lt;/dates&gt;&lt;isbn&gt;0029-7844&lt;/isbn&gt;&lt;urls&gt;&lt;/urls&gt;&lt;electronic-resource-num&gt;10.1097/AOG.0b013e3181b6c105&lt;/electronic-resource-num&gt;&lt;/record&gt;&lt;/Cite&gt;&lt;/EndNote&gt;</w:instrText>
      </w:r>
      <w:r w:rsidR="002B701B" w:rsidRPr="00C849BE">
        <w:fldChar w:fldCharType="separate"/>
      </w:r>
      <w:r w:rsidR="006D5F7F" w:rsidRPr="00C849BE">
        <w:rPr>
          <w:noProof/>
        </w:rPr>
        <w:t>(</w:t>
      </w:r>
      <w:r w:rsidR="006D5F7F" w:rsidRPr="00C849BE">
        <w:rPr>
          <w:noProof/>
          <w:sz w:val="16"/>
        </w:rPr>
        <w:t>Owe et al 2009</w:t>
      </w:r>
      <w:r w:rsidR="006D5F7F" w:rsidRPr="00C849BE">
        <w:rPr>
          <w:noProof/>
        </w:rPr>
        <w:t>)</w:t>
      </w:r>
      <w:r w:rsidR="002B701B" w:rsidRPr="00C849BE">
        <w:fldChar w:fldCharType="end"/>
      </w:r>
      <w:r w:rsidR="00A5517B" w:rsidRPr="00C849BE">
        <w:t xml:space="preserve"> </w:t>
      </w:r>
      <w:r w:rsidR="003239BA" w:rsidRPr="00C849BE">
        <w:t>and</w:t>
      </w:r>
      <w:r w:rsidRPr="00C849BE">
        <w:t xml:space="preserve"> low </w:t>
      </w:r>
      <w:r w:rsidR="00E60E1A" w:rsidRPr="00C849BE">
        <w:t>birthweight</w:t>
      </w:r>
      <w:r w:rsidR="002468C7" w:rsidRPr="00C849BE">
        <w:t xml:space="preserve">, with women who did not exercise before </w:t>
      </w:r>
      <w:r w:rsidR="00D36721" w:rsidRPr="00C849BE">
        <w:t xml:space="preserve">and </w:t>
      </w:r>
      <w:r w:rsidR="002468C7" w:rsidRPr="00C849BE">
        <w:t xml:space="preserve">during pregnancy having an increased risk of very low </w:t>
      </w:r>
      <w:r w:rsidR="00E60E1A" w:rsidRPr="00C849BE">
        <w:t>birthweight</w:t>
      </w:r>
      <w:r w:rsidR="002468C7" w:rsidRPr="00C849BE">
        <w:t xml:space="preserve"> (</w:t>
      </w:r>
      <w:r w:rsidR="002468C7" w:rsidRPr="00C849BE">
        <w:rPr>
          <w:sz w:val="16"/>
          <w:szCs w:val="16"/>
        </w:rPr>
        <w:t>OR 1.75; 95%CI 1.50 to 2.04</w:t>
      </w:r>
      <w:r w:rsidR="002B701B" w:rsidRPr="00C849BE">
        <w:rPr>
          <w:sz w:val="16"/>
          <w:szCs w:val="16"/>
        </w:rPr>
        <w:t>; n=2,245</w:t>
      </w:r>
      <w:r w:rsidR="002468C7" w:rsidRPr="00C849BE">
        <w:t>)</w:t>
      </w:r>
      <w:r w:rsidR="002B701B" w:rsidRPr="00C849BE">
        <w:t xml:space="preserve"> </w:t>
      </w:r>
      <w:r w:rsidR="002B701B" w:rsidRPr="00C849BE">
        <w:fldChar w:fldCharType="begin"/>
      </w:r>
      <w:r w:rsidR="006D5F7F" w:rsidRPr="00C849BE">
        <w:instrText xml:space="preserve"> ADDIN EN.CITE &lt;EndNote&gt;&lt;Cite&gt;&lt;Author&gt;Leiferman&lt;/Author&gt;&lt;Year&gt;2003&lt;/Year&gt;&lt;RecNum&gt;1271&lt;/RecNum&gt;&lt;DisplayText&gt;(&lt;style font="Century Gothic" size="8"&gt;Leiferman &amp;amp; Evenson 2003&lt;/style&gt;)&lt;/DisplayText&gt;&lt;record&gt;&lt;rec-number&gt;1271&lt;/rec-number&gt;&lt;foreign-keys&gt;&lt;key app="EN" db-id="exvasrfx2dtraoesasxp2szsxa2df502592x" timestamp="1562982773"&gt;1271&lt;/key&gt;&lt;/foreign-keys&gt;&lt;ref-type name="Journal Article"&gt;17&lt;/ref-type&gt;&lt;contributors&gt;&lt;authors&gt;&lt;author&gt;Leiferman, J. A.&lt;/author&gt;&lt;author&gt;Evenson, K. R.&lt;/author&gt;&lt;/authors&gt;&lt;/contributors&gt;&lt;auth-address&gt;Department of Human Nutrition, Foods, and Exercise, Virginia Tech University, Blacksburg, Virginia 24061, USA. jleif@vt.edu&lt;/auth-address&gt;&lt;titles&gt;&lt;title&gt;The effect of regular leisure physical activity on birth outcomes&lt;/title&gt;&lt;secondary-title&gt;Matern Child Health J&lt;/secondary-title&gt;&lt;/titles&gt;&lt;periodical&gt;&lt;full-title&gt;Matern Child Health J&lt;/full-title&gt;&lt;/periodical&gt;&lt;pages&gt;59-64&lt;/pages&gt;&lt;volume&gt;7&lt;/volume&gt;&lt;number&gt;1&lt;/number&gt;&lt;edition&gt;2003/04/25&lt;/edition&gt;&lt;keywords&gt;&lt;keyword&gt;Adolescent&lt;/keyword&gt;&lt;keyword&gt;Adult&lt;/keyword&gt;&lt;keyword&gt;Data Collection&lt;/keyword&gt;&lt;keyword&gt;*Exercise&lt;/keyword&gt;&lt;keyword&gt;Female&lt;/keyword&gt;&lt;keyword&gt;Gestational Age&lt;/keyword&gt;&lt;keyword&gt;*Health Behavior&lt;/keyword&gt;&lt;keyword&gt;Humans&lt;/keyword&gt;&lt;keyword&gt;*Infant, Low Birth Weight&lt;/keyword&gt;&lt;keyword&gt;Infant, Newborn&lt;/keyword&gt;&lt;keyword&gt;*Leisure Activities&lt;/keyword&gt;&lt;keyword&gt;Obstetric Labor, Premature/epidemiology&lt;/keyword&gt;&lt;keyword&gt;Odds Ratio&lt;/keyword&gt;&lt;keyword&gt;Pregnancy&lt;/keyword&gt;&lt;keyword&gt;Pregnancy Outcome/*epidemiology&lt;/keyword&gt;&lt;keyword&gt;Pregnant Women/*psychology&lt;/keyword&gt;&lt;keyword&gt;Regression Analysis&lt;/keyword&gt;&lt;keyword&gt;Sampling Studies&lt;/keyword&gt;&lt;keyword&gt;Socioeconomic Factors&lt;/keyword&gt;&lt;keyword&gt;United States/epidemiology&lt;/keyword&gt;&lt;/keywords&gt;&lt;dates&gt;&lt;year&gt;2003&lt;/year&gt;&lt;pub-dates&gt;&lt;date&gt;Mar&lt;/date&gt;&lt;/pub-dates&gt;&lt;/dates&gt;&lt;isbn&gt;1092-7875 (Print)&amp;#xD;1092-7875 (Linking)&lt;/isbn&gt;&lt;accession-num&gt;12710801&lt;/accession-num&gt;&lt;urls&gt;&lt;related-urls&gt;&lt;url&gt;https://www.ncbi.nlm.nih.gov/pubmed/12710801&lt;/url&gt;&lt;/related-urls&gt;&lt;/urls&gt;&lt;/record&gt;&lt;/Cite&gt;&lt;/EndNote&gt;</w:instrText>
      </w:r>
      <w:r w:rsidR="002B701B" w:rsidRPr="00C849BE">
        <w:fldChar w:fldCharType="separate"/>
      </w:r>
      <w:r w:rsidR="006D5F7F" w:rsidRPr="00C849BE">
        <w:rPr>
          <w:noProof/>
        </w:rPr>
        <w:t>(</w:t>
      </w:r>
      <w:r w:rsidR="006D5F7F" w:rsidRPr="00C849BE">
        <w:rPr>
          <w:noProof/>
          <w:sz w:val="16"/>
        </w:rPr>
        <w:t>Leiferman &amp; Evenson 2003</w:t>
      </w:r>
      <w:r w:rsidR="006D5F7F" w:rsidRPr="00C849BE">
        <w:rPr>
          <w:noProof/>
        </w:rPr>
        <w:t>)</w:t>
      </w:r>
      <w:r w:rsidR="002B701B" w:rsidRPr="00C849BE">
        <w:fldChar w:fldCharType="end"/>
      </w:r>
      <w:r w:rsidRPr="00C849BE">
        <w:t xml:space="preserve">. </w:t>
      </w:r>
      <w:r w:rsidR="00C11E27" w:rsidRPr="00C849BE">
        <w:t>C</w:t>
      </w:r>
      <w:r w:rsidRPr="00C849BE">
        <w:t>ohort studies suggest a positive association between physical activity during pregnancy and offspring neurodevelopment</w:t>
      </w:r>
      <w:r w:rsidR="002B701B" w:rsidRPr="00C849BE">
        <w:t xml:space="preserve"> (</w:t>
      </w:r>
      <w:r w:rsidR="002B701B" w:rsidRPr="00C849BE">
        <w:rPr>
          <w:sz w:val="16"/>
          <w:szCs w:val="16"/>
        </w:rPr>
        <w:t>4 studies</w:t>
      </w:r>
      <w:r w:rsidR="002B701B" w:rsidRPr="00C849BE">
        <w:t>)</w:t>
      </w:r>
      <w:r w:rsidR="003239BA" w:rsidRPr="00C849BE">
        <w:t xml:space="preserve"> </w:t>
      </w:r>
      <w:r w:rsidR="003239BA" w:rsidRPr="00C849BE">
        <w:fldChar w:fldCharType="begin"/>
      </w:r>
      <w:r w:rsidR="00394C12" w:rsidRPr="00C849BE">
        <w:instrText xml:space="preserve"> ADDIN EN.CITE &lt;EndNote&gt;&lt;Cite&gt;&lt;Author&gt;Nino Cruz&lt;/Author&gt;&lt;Year&gt;2018&lt;/Year&gt;&lt;RecNum&gt;567&lt;/RecNum&gt;&lt;DisplayText&gt;(&lt;style font="Century Gothic" size="8"&gt;Nino Cruz et al 2018&lt;/style&gt;)&lt;/DisplayText&gt;&lt;record&gt;&lt;rec-number&gt;567&lt;/rec-number&gt;&lt;foreign-keys&gt;&lt;key app="EN" db-id="exvasrfx2dtraoesasxp2szsxa2df502592x" timestamp="1535933807"&gt;567&lt;/key&gt;&lt;key app="ENWeb" db-id=""&gt;0&lt;/key&gt;&lt;/foreign-keys&gt;&lt;ref-type name="Journal Article"&gt;17&lt;/ref-type&gt;&lt;contributors&gt;&lt;authors&gt;&lt;author&gt;Nino Cruz, G. I.&lt;/author&gt;&lt;author&gt;Ramirez Varela, A.&lt;/author&gt;&lt;author&gt;da Silva, I. C. M.&lt;/author&gt;&lt;author&gt;Hallal, P. C.&lt;/author&gt;&lt;author&gt;Santos, I. S.&lt;/author&gt;&lt;/authors&gt;&lt;/contributors&gt;&lt;auth-address&gt;Post-Graduate Program in Epidemiology, Federal University of Pelotas, Rio Grande do Sul, Brazil.&lt;/auth-address&gt;&lt;titles&gt;&lt;title&gt;Physical activity during pregnancy and offspring neurodevelopment: A systematic review&lt;/title&gt;&lt;secondary-title&gt;Paediatr Perinat Epidemiol&lt;/secondary-title&gt;&lt;/titles&gt;&lt;periodical&gt;&lt;full-title&gt;Paediatr Perinat Epidemiol&lt;/full-title&gt;&lt;/periodical&gt;&lt;pages&gt;369-379&lt;/pages&gt;&lt;volume&gt;32&lt;/volume&gt;&lt;number&gt;4&lt;/number&gt;&lt;edition&gt;2018/05/05&lt;/edition&gt;&lt;keywords&gt;&lt;keyword&gt;childhood&lt;/keyword&gt;&lt;keyword&gt;infancy&lt;/keyword&gt;&lt;keyword&gt;neurodevelopment&lt;/keyword&gt;&lt;keyword&gt;physical activity&lt;/keyword&gt;&lt;keyword&gt;pregnancy&lt;/keyword&gt;&lt;/keywords&gt;&lt;dates&gt;&lt;year&gt;2018&lt;/year&gt;&lt;pub-dates&gt;&lt;date&gt;Jul&lt;/date&gt;&lt;/pub-dates&gt;&lt;/dates&gt;&lt;isbn&gt;1365-3016 (Electronic)&amp;#xD;0269-5022 (Linking)&lt;/isbn&gt;&lt;accession-num&gt;29727034&lt;/accession-num&gt;&lt;urls&gt;&lt;related-urls&gt;&lt;url&gt;https://www.ncbi.nlm.nih.gov/pubmed/29727034&lt;/url&gt;&lt;/related-urls&gt;&lt;/urls&gt;&lt;electronic-resource-num&gt;10.1111/ppe.12472&lt;/electronic-resource-num&gt;&lt;/record&gt;&lt;/Cite&gt;&lt;/EndNote&gt;</w:instrText>
      </w:r>
      <w:r w:rsidR="003239BA" w:rsidRPr="00C849BE">
        <w:fldChar w:fldCharType="separate"/>
      </w:r>
      <w:r w:rsidR="00394C12" w:rsidRPr="00C849BE">
        <w:rPr>
          <w:noProof/>
        </w:rPr>
        <w:t>(</w:t>
      </w:r>
      <w:r w:rsidR="00394C12" w:rsidRPr="00C849BE">
        <w:rPr>
          <w:noProof/>
          <w:sz w:val="16"/>
        </w:rPr>
        <w:t>Nino Cruz et al 2018</w:t>
      </w:r>
      <w:r w:rsidR="00394C12" w:rsidRPr="00C849BE">
        <w:rPr>
          <w:noProof/>
        </w:rPr>
        <w:t>)</w:t>
      </w:r>
      <w:r w:rsidR="003239BA" w:rsidRPr="00C849BE">
        <w:fldChar w:fldCharType="end"/>
      </w:r>
      <w:r w:rsidRPr="00C849BE">
        <w:t>.</w:t>
      </w:r>
      <w:r w:rsidR="00C11E27" w:rsidRPr="00C849BE">
        <w:t xml:space="preserve"> </w:t>
      </w:r>
      <w:r w:rsidR="00A45C08" w:rsidRPr="00C849BE">
        <w:t>Physical activity during pregnancy</w:t>
      </w:r>
      <w:r w:rsidR="00C11E27" w:rsidRPr="00C849BE">
        <w:t xml:space="preserve"> does not appear to affect childhood weight</w:t>
      </w:r>
      <w:r w:rsidR="00A5517B" w:rsidRPr="00C849BE">
        <w:t xml:space="preserve"> (</w:t>
      </w:r>
      <w:r w:rsidR="00A5517B" w:rsidRPr="00C849BE">
        <w:rPr>
          <w:sz w:val="16"/>
          <w:szCs w:val="16"/>
        </w:rPr>
        <w:t>n=802</w:t>
      </w:r>
      <w:r w:rsidR="00A5517B" w:rsidRPr="00C849BE">
        <w:t>)</w:t>
      </w:r>
      <w:r w:rsidR="00C11E27" w:rsidRPr="00C849BE">
        <w:t xml:space="preserve"> </w:t>
      </w:r>
      <w:r w:rsidR="00C11E27" w:rsidRPr="00C849BE">
        <w:fldChar w:fldCharType="begin">
          <w:fldData xml:space="preserve">PEVuZE5vdGU+PENpdGU+PEF1dGhvcj5Lb25nPC9BdXRob3I+PFllYXI+MjAxNjwvWWVhcj48UmVj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</w:fldData>
        </w:fldChar>
      </w:r>
      <w:r w:rsidR="00394C12" w:rsidRPr="00C849BE">
        <w:instrText xml:space="preserve"> ADDIN EN.CITE </w:instrText>
      </w:r>
      <w:r w:rsidR="00394C12" w:rsidRPr="00C849BE">
        <w:fldChar w:fldCharType="begin">
          <w:fldData xml:space="preserve">PEVuZE5vdGU+PENpdGU+PEF1dGhvcj5Lb25nPC9BdXRob3I+PFllYXI+MjAxNjwvWWVhcj48UmVj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</w:fldData>
        </w:fldChar>
      </w:r>
      <w:r w:rsidR="00394C12" w:rsidRPr="00C849BE">
        <w:instrText xml:space="preserve"> ADDIN EN.CITE.DATA </w:instrText>
      </w:r>
      <w:r w:rsidR="00394C12" w:rsidRPr="00C849BE">
        <w:fldChar w:fldCharType="end"/>
      </w:r>
      <w:r w:rsidR="00C11E27" w:rsidRPr="00C849BE">
        <w:fldChar w:fldCharType="separate"/>
      </w:r>
      <w:r w:rsidR="00394C12" w:rsidRPr="00C849BE">
        <w:rPr>
          <w:noProof/>
        </w:rPr>
        <w:t>(</w:t>
      </w:r>
      <w:r w:rsidR="00394C12" w:rsidRPr="00C849BE">
        <w:rPr>
          <w:noProof/>
          <w:sz w:val="16"/>
        </w:rPr>
        <w:t>Kong et al 2016</w:t>
      </w:r>
      <w:r w:rsidR="00394C12" w:rsidRPr="00C849BE">
        <w:rPr>
          <w:noProof/>
        </w:rPr>
        <w:t>)</w:t>
      </w:r>
      <w:r w:rsidR="00C11E27" w:rsidRPr="00C849BE">
        <w:fldChar w:fldCharType="end"/>
      </w:r>
      <w:r w:rsidR="00C11E27" w:rsidRPr="00C849BE">
        <w:t>.</w:t>
      </w:r>
    </w:p>
    <w:p w14:paraId="59DDB1D7" w14:textId="77777777" w:rsidR="00A54B45" w:rsidRPr="00C849BE" w:rsidRDefault="00A54B45" w:rsidP="00A45C08">
      <w:pPr>
        <w:pStyle w:val="Heading5"/>
      </w:pPr>
      <w:r w:rsidRPr="00C849BE">
        <w:t>Adverse effects</w:t>
      </w:r>
    </w:p>
    <w:p w14:paraId="2B41AAB4" w14:textId="12BBCFDC" w:rsidR="0032688C" w:rsidRPr="00C849BE" w:rsidRDefault="00D6649A" w:rsidP="00C9103D">
      <w:pPr>
        <w:keepNext/>
      </w:pPr>
      <w:r w:rsidRPr="00C849BE">
        <w:t>The evidence did not</w:t>
      </w:r>
      <w:r w:rsidR="003E53BA" w:rsidRPr="00C849BE">
        <w:t xml:space="preserve"> support an association between</w:t>
      </w:r>
      <w:r w:rsidR="0032688C" w:rsidRPr="00C849BE">
        <w:t>:</w:t>
      </w:r>
    </w:p>
    <w:p w14:paraId="188274D5" w14:textId="77777777" w:rsidR="009D15F4" w:rsidRPr="00C849BE" w:rsidRDefault="0032688C" w:rsidP="00CA66DC">
      <w:pPr>
        <w:pStyle w:val="bullet"/>
      </w:pPr>
      <w:r w:rsidRPr="00C849BE">
        <w:t>any exercise during pregnancy and</w:t>
      </w:r>
      <w:r w:rsidR="009D15F4" w:rsidRPr="00C849BE">
        <w:t>:</w:t>
      </w:r>
    </w:p>
    <w:p w14:paraId="6916045C" w14:textId="1924E24B" w:rsidR="0032688C" w:rsidRPr="00C849BE" w:rsidRDefault="0032688C" w:rsidP="003D7FBC">
      <w:pPr>
        <w:pStyle w:val="Subbullet"/>
      </w:pPr>
      <w:r w:rsidRPr="00C849BE">
        <w:t>risk of miscarriage (</w:t>
      </w:r>
      <w:r w:rsidRPr="00C849BE">
        <w:rPr>
          <w:sz w:val="16"/>
          <w:szCs w:val="16"/>
        </w:rPr>
        <w:t>OR 0.69; 95%CI 0.40 to 1.22; 10 studies</w:t>
      </w:r>
      <w:r w:rsidRPr="00C849BE">
        <w:t>) or perinatal mortality (</w:t>
      </w:r>
      <w:r w:rsidRPr="00C849BE">
        <w:rPr>
          <w:sz w:val="16"/>
          <w:szCs w:val="16"/>
        </w:rPr>
        <w:t>OR 0.79; 95%CI 0.26 to 2.38; 6 studies</w:t>
      </w:r>
      <w:r w:rsidRPr="00C849BE">
        <w:t xml:space="preserve">) </w:t>
      </w:r>
      <w:r w:rsidRPr="00C849BE">
        <w:fldChar w:fldCharType="begin">
          <w:fldData xml:space="preserve">PEVuZE5vdGU+PENpdGU+PEF1dGhvcj5EYXZlbnBvcnQ8L0F1dGhvcj48WWVhcj4yMDE5PC9ZZWFy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==
</w:fldData>
        </w:fldChar>
      </w:r>
      <w:r w:rsidR="006D5F7F" w:rsidRPr="00C849BE">
        <w:instrText xml:space="preserve"> ADDIN EN.CITE </w:instrText>
      </w:r>
      <w:r w:rsidR="006D5F7F" w:rsidRPr="00C849BE">
        <w:fldChar w:fldCharType="begin">
          <w:fldData xml:space="preserve">PEVuZE5vdGU+PENpdGU+PEF1dGhvcj5EYXZlbnBvcnQ8L0F1dGhvcj48WWVhcj4yMDE5PC9ZZWFy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==
</w:fldData>
        </w:fldChar>
      </w:r>
      <w:r w:rsidR="006D5F7F" w:rsidRPr="00C849BE">
        <w:instrText xml:space="preserve"> ADDIN EN.CITE.DATA </w:instrText>
      </w:r>
      <w:r w:rsidR="006D5F7F" w:rsidRPr="00C849BE">
        <w:fldChar w:fldCharType="end"/>
      </w:r>
      <w:r w:rsidRPr="00C849BE">
        <w:fldChar w:fldCharType="separate"/>
      </w:r>
      <w:r w:rsidR="006D5F7F" w:rsidRPr="00C849BE">
        <w:rPr>
          <w:noProof/>
        </w:rPr>
        <w:t>(Davenport et al 2019a)</w:t>
      </w:r>
      <w:r w:rsidRPr="00C849BE">
        <w:fldChar w:fldCharType="end"/>
      </w:r>
    </w:p>
    <w:p w14:paraId="5BE15A16" w14:textId="2E669DE7" w:rsidR="009D15F4" w:rsidRPr="00C849BE" w:rsidRDefault="009D15F4" w:rsidP="003D7FBC">
      <w:pPr>
        <w:pStyle w:val="Subbullet"/>
      </w:pPr>
      <w:r w:rsidRPr="00C849BE">
        <w:t>adverse impact on fetal heart rate or uteroplacental blood flow metrics (</w:t>
      </w:r>
      <w:r w:rsidRPr="00C849BE">
        <w:rPr>
          <w:sz w:val="16"/>
          <w:szCs w:val="16"/>
        </w:rPr>
        <w:t>9 studies; 4,651 women</w:t>
      </w:r>
      <w:r w:rsidRPr="00C849BE">
        <w:t xml:space="preserve">) </w:t>
      </w:r>
      <w:r w:rsidR="009331B2" w:rsidRPr="00C849BE">
        <w:fldChar w:fldCharType="begin">
          <w:fldData xml:space="preserve">PEVuZE5vdGU+PENpdGU+PEF1dGhvcj5Ta293PC9BdXRob3I+PFllYXI+MjAxOTwvWWVhcj48UmVj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</w:fldData>
        </w:fldChar>
      </w:r>
      <w:r w:rsidR="009331B2" w:rsidRPr="00C849BE">
        <w:instrText xml:space="preserve"> ADDIN EN.CITE </w:instrText>
      </w:r>
      <w:r w:rsidR="009331B2" w:rsidRPr="00C849BE">
        <w:fldChar w:fldCharType="begin">
          <w:fldData xml:space="preserve">PEVuZE5vdGU+PENpdGU+PEF1dGhvcj5Ta293PC9BdXRob3I+PFllYXI+MjAxOTwvWWVhcj48UmVj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</w:fldData>
        </w:fldChar>
      </w:r>
      <w:r w:rsidR="009331B2" w:rsidRPr="00C849BE">
        <w:instrText xml:space="preserve"> ADDIN EN.CITE.DATA </w:instrText>
      </w:r>
      <w:r w:rsidR="009331B2" w:rsidRPr="00C849BE">
        <w:fldChar w:fldCharType="end"/>
      </w:r>
      <w:r w:rsidR="009331B2" w:rsidRPr="00C849BE">
        <w:fldChar w:fldCharType="separate"/>
      </w:r>
      <w:r w:rsidR="009331B2" w:rsidRPr="00C849BE">
        <w:rPr>
          <w:noProof/>
        </w:rPr>
        <w:t>(</w:t>
      </w:r>
      <w:r w:rsidR="009331B2" w:rsidRPr="00C849BE">
        <w:rPr>
          <w:noProof/>
          <w:sz w:val="16"/>
        </w:rPr>
        <w:t>Skow et al 2019</w:t>
      </w:r>
      <w:r w:rsidR="009331B2" w:rsidRPr="00C849BE">
        <w:rPr>
          <w:noProof/>
        </w:rPr>
        <w:t>)</w:t>
      </w:r>
      <w:r w:rsidR="009331B2" w:rsidRPr="00C849BE">
        <w:fldChar w:fldCharType="end"/>
      </w:r>
      <w:r w:rsidRPr="00C849BE">
        <w:t>.</w:t>
      </w:r>
    </w:p>
    <w:p w14:paraId="36F02B91" w14:textId="13407F7E" w:rsidR="00A349B9" w:rsidRPr="00C849BE" w:rsidRDefault="003E53BA" w:rsidP="00CA66DC">
      <w:pPr>
        <w:pStyle w:val="bullet"/>
      </w:pPr>
      <w:r w:rsidRPr="00C849BE">
        <w:t>vigorous exercise</w:t>
      </w:r>
      <w:r w:rsidR="00A349B9" w:rsidRPr="00C849BE">
        <w:t xml:space="preserve"> during pregnancy and:</w:t>
      </w:r>
    </w:p>
    <w:p w14:paraId="1B14B53D" w14:textId="6D27A557" w:rsidR="009D15F4" w:rsidRPr="00C849BE" w:rsidRDefault="009D15F4" w:rsidP="00CA66DC">
      <w:pPr>
        <w:pStyle w:val="Subbullet"/>
      </w:pPr>
      <w:r w:rsidRPr="00C849BE">
        <w:t xml:space="preserve">risk of small for gestational age, low birthweight </w:t>
      </w:r>
      <w:r w:rsidR="009331B2" w:rsidRPr="00C849BE">
        <w:fldChar w:fldCharType="begin">
          <w:fldData xml:space="preserve">PEVuZE5vdGU+PENpdGU+PEF1dGhvcj5CZWV0aGFtPC9BdXRob3I+PFllYXI+MjAxOTwvWWVhcj48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</w:fldData>
        </w:fldChar>
      </w:r>
      <w:r w:rsidR="009331B2" w:rsidRPr="00C849BE">
        <w:instrText xml:space="preserve"> ADDIN EN.CITE </w:instrText>
      </w:r>
      <w:r w:rsidR="009331B2" w:rsidRPr="00C849BE">
        <w:fldChar w:fldCharType="begin">
          <w:fldData xml:space="preserve">PEVuZE5vdGU+PENpdGU+PEF1dGhvcj5CZWV0aGFtPC9BdXRob3I+PFllYXI+MjAxOTwvWWVhcj48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</w:fldData>
        </w:fldChar>
      </w:r>
      <w:r w:rsidR="009331B2" w:rsidRPr="00C849BE">
        <w:instrText xml:space="preserve"> ADDIN EN.CITE.DATA </w:instrText>
      </w:r>
      <w:r w:rsidR="009331B2" w:rsidRPr="00C849BE">
        <w:fldChar w:fldCharType="end"/>
      </w:r>
      <w:r w:rsidR="009331B2" w:rsidRPr="00C849BE">
        <w:fldChar w:fldCharType="separate"/>
      </w:r>
      <w:r w:rsidR="009331B2" w:rsidRPr="00C849BE">
        <w:rPr>
          <w:noProof/>
        </w:rPr>
        <w:t>(</w:t>
      </w:r>
      <w:r w:rsidR="009331B2" w:rsidRPr="00C849BE">
        <w:rPr>
          <w:noProof/>
          <w:sz w:val="16"/>
        </w:rPr>
        <w:t>Beetham et al 2019; Hoffmann et al 2019</w:t>
      </w:r>
      <w:r w:rsidR="009331B2" w:rsidRPr="00C849BE">
        <w:rPr>
          <w:noProof/>
        </w:rPr>
        <w:t>)</w:t>
      </w:r>
      <w:r w:rsidR="009331B2" w:rsidRPr="00C849BE">
        <w:fldChar w:fldCharType="end"/>
      </w:r>
      <w:r w:rsidRPr="00C849BE">
        <w:t xml:space="preserve">, large for gestational age or high birthweight </w:t>
      </w:r>
      <w:r w:rsidR="009331B2" w:rsidRPr="00C849BE">
        <w:rPr>
          <w:noProof/>
        </w:rPr>
        <w:fldChar w:fldCharType="begin">
          <w:fldData xml:space="preserve">PEVuZE5vdGU+PENpdGU+PEF1dGhvcj5Ib2ZmbWFubjwvQXV0aG9yPjxZZWFyPjIwMTk8L1llYXI+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=
</w:fldData>
        </w:fldChar>
      </w:r>
      <w:r w:rsidR="009331B2" w:rsidRPr="00C849BE">
        <w:rPr>
          <w:noProof/>
        </w:rPr>
        <w:instrText xml:space="preserve"> ADDIN EN.CITE </w:instrText>
      </w:r>
      <w:r w:rsidR="009331B2" w:rsidRPr="00C849BE">
        <w:rPr>
          <w:noProof/>
        </w:rPr>
        <w:fldChar w:fldCharType="begin">
          <w:fldData xml:space="preserve">PEVuZE5vdGU+PENpdGU+PEF1dGhvcj5Ib2ZmbWFubjwvQXV0aG9yPjxZZWFyPjIwMTk8L1llYXI+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=
</w:fldData>
        </w:fldChar>
      </w:r>
      <w:r w:rsidR="009331B2" w:rsidRPr="00C849BE">
        <w:rPr>
          <w:noProof/>
        </w:rPr>
        <w:instrText xml:space="preserve"> ADDIN EN.CITE.DATA </w:instrText>
      </w:r>
      <w:r w:rsidR="009331B2" w:rsidRPr="00C849BE">
        <w:rPr>
          <w:noProof/>
        </w:rPr>
      </w:r>
      <w:r w:rsidR="009331B2" w:rsidRPr="00C849BE">
        <w:rPr>
          <w:noProof/>
        </w:rPr>
        <w:fldChar w:fldCharType="end"/>
      </w:r>
      <w:r w:rsidR="009331B2" w:rsidRPr="00C849BE">
        <w:rPr>
          <w:noProof/>
        </w:rPr>
      </w:r>
      <w:r w:rsidR="009331B2" w:rsidRPr="00C849BE">
        <w:rPr>
          <w:noProof/>
        </w:rPr>
        <w:fldChar w:fldCharType="separate"/>
      </w:r>
      <w:r w:rsidR="009331B2" w:rsidRPr="00C849BE">
        <w:rPr>
          <w:noProof/>
        </w:rPr>
        <w:t>(</w:t>
      </w:r>
      <w:r w:rsidR="009331B2" w:rsidRPr="00C849BE">
        <w:rPr>
          <w:noProof/>
          <w:sz w:val="16"/>
        </w:rPr>
        <w:t>Hoffmann et al 2019</w:t>
      </w:r>
      <w:r w:rsidR="009331B2" w:rsidRPr="00C849BE">
        <w:rPr>
          <w:noProof/>
        </w:rPr>
        <w:t>)</w:t>
      </w:r>
      <w:r w:rsidR="009331B2" w:rsidRPr="00C849BE">
        <w:rPr>
          <w:noProof/>
        </w:rPr>
        <w:fldChar w:fldCharType="end"/>
      </w:r>
    </w:p>
    <w:p w14:paraId="0BC28550" w14:textId="0479A0BB" w:rsidR="0032688C" w:rsidRPr="00C849BE" w:rsidRDefault="0032688C" w:rsidP="00CA66DC">
      <w:pPr>
        <w:pStyle w:val="Subbullet"/>
      </w:pPr>
      <w:r w:rsidRPr="00C849BE">
        <w:t>risk of preterm birth with exercise in the first (</w:t>
      </w:r>
      <w:r w:rsidRPr="00C849BE">
        <w:rPr>
          <w:sz w:val="16"/>
          <w:szCs w:val="16"/>
        </w:rPr>
        <w:t>OR 0.80; 95%CI 0.48 to 1.35</w:t>
      </w:r>
      <w:r w:rsidRPr="00C849BE">
        <w:t>) or second trimester (</w:t>
      </w:r>
      <w:r w:rsidRPr="00C849BE">
        <w:rPr>
          <w:sz w:val="16"/>
          <w:szCs w:val="16"/>
        </w:rPr>
        <w:t>OR 0.52; 95%CI 0.24 to 1.11</w:t>
      </w:r>
      <w:r w:rsidR="00C9103D" w:rsidRPr="00C849BE">
        <w:t xml:space="preserve">; </w:t>
      </w:r>
      <w:r w:rsidRPr="00C849BE">
        <w:rPr>
          <w:sz w:val="16"/>
          <w:szCs w:val="16"/>
        </w:rPr>
        <w:t>n=1,699</w:t>
      </w:r>
      <w:r w:rsidRPr="00C849BE">
        <w:t>)</w:t>
      </w:r>
      <w:r w:rsidR="00A349B9" w:rsidRPr="00C849BE">
        <w:t xml:space="preserve"> </w:t>
      </w:r>
      <w:r w:rsidR="00A349B9" w:rsidRPr="00C849BE">
        <w:fldChar w:fldCharType="begin"/>
      </w:r>
      <w:r w:rsidR="006D5F7F" w:rsidRPr="00C849BE">
        <w:instrText xml:space="preserve"> ADDIN EN.CITE &lt;EndNote&gt;&lt;Cite&gt;&lt;Author&gt;Evenson&lt;/Author&gt;&lt;Year&gt;2002&lt;/Year&gt;&lt;RecNum&gt;851&lt;/RecNum&gt;&lt;DisplayText&gt;(&lt;style font="Century Gothic" size="8"&gt;Evenson et al 2002&lt;/style&gt;)&lt;/DisplayText&gt;&lt;record&gt;&lt;rec-number&gt;851&lt;/rec-number&gt;&lt;foreign-keys&gt;&lt;key app="EN" db-id="exvasrfx2dtraoesasxp2szsxa2df502592x" timestamp="1541540638"&gt;851&lt;/key&gt;&lt;key app="ENWeb" db-id=""&gt;0&lt;/key&gt;&lt;/foreign-keys&gt;&lt;ref-type name="Journal Article"&gt;17&lt;/ref-type&gt;&lt;contributors&gt;&lt;authors&gt;&lt;author&gt;Evenson, K. R.&lt;/author&gt;&lt;author&gt;Siega-Riz, A. M.&lt;/author&gt;&lt;author&gt;Savitz, D. A.&lt;/author&gt;&lt;author&gt;Leiferman, J. A.&lt;/author&gt;&lt;author&gt;Thorp, J. M., Jr.&lt;/author&gt;&lt;/authors&gt;&lt;/contributors&gt;&lt;auth-address&gt;Department of Epidemiology, School of Public Health, University of North Carolina-Chapel Hill, NC 27514, USA. kelly_evensen@unc.edu&lt;/auth-address&gt;&lt;titles&gt;&lt;title&gt;Vigorous leisure activity and pregnancy outcome&lt;/title&gt;&lt;secondary-title&gt;Epidemiology&lt;/secondary-title&gt;&lt;/titles&gt;&lt;periodical&gt;&lt;full-title&gt;Epidemiology&lt;/full-title&gt;&lt;/periodical&gt;&lt;pages&gt;653-9&lt;/pages&gt;&lt;volume&gt;13&lt;/volume&gt;&lt;number&gt;6&lt;/number&gt;&lt;edition&gt;2002/11/01&lt;/edition&gt;&lt;keywords&gt;&lt;keyword&gt;Female&lt;/keyword&gt;&lt;keyword&gt;Humans&lt;/keyword&gt;&lt;keyword&gt;Infant&lt;/keyword&gt;&lt;keyword&gt;Infant Mortality&lt;/keyword&gt;&lt;keyword&gt;Infant, Low Birth Weight&lt;/keyword&gt;&lt;keyword&gt;Infant, Newborn&lt;/keyword&gt;&lt;keyword&gt;Infant, Premature&lt;/keyword&gt;&lt;keyword&gt;*Leisure Activities&lt;/keyword&gt;&lt;keyword&gt;North Carolina/epidemiology&lt;/keyword&gt;&lt;keyword&gt;Physical Exertion&lt;/keyword&gt;&lt;keyword&gt;Pregnancy&lt;/keyword&gt;&lt;keyword&gt;Pregnancy Outcome/*epidemiology&lt;/keyword&gt;&lt;keyword&gt;Pregnancy Trimester, First&lt;/keyword&gt;&lt;keyword&gt;Pregnancy Trimester, Second&lt;/keyword&gt;&lt;/keywords&gt;&lt;dates&gt;&lt;year&gt;2002&lt;/year&gt;&lt;pub-dates&gt;&lt;date&gt;Nov&lt;/date&gt;&lt;/pub-dates&gt;&lt;/dates&gt;&lt;isbn&gt;1044-3983 (Print)&amp;#xD;1044-3983 (Linking)&lt;/isbn&gt;&lt;accession-num&gt;12410006&lt;/accession-num&gt;&lt;urls&gt;&lt;related-urls&gt;&lt;url&gt;https://www.ncbi.nlm.nih.gov/pubmed/12410006&lt;/url&gt;&lt;/related-urls&gt;&lt;/urls&gt;&lt;electronic-resource-num&gt;10.1097/01.EDE.0000021463.45041.95&lt;/electronic-resource-num&gt;&lt;/record&gt;&lt;/Cite&gt;&lt;/EndNote&gt;</w:instrText>
      </w:r>
      <w:r w:rsidR="00A349B9" w:rsidRPr="00C849BE">
        <w:fldChar w:fldCharType="separate"/>
      </w:r>
      <w:r w:rsidR="006D5F7F" w:rsidRPr="00C849BE">
        <w:rPr>
          <w:noProof/>
        </w:rPr>
        <w:t>(</w:t>
      </w:r>
      <w:r w:rsidR="006D5F7F" w:rsidRPr="00C849BE">
        <w:rPr>
          <w:noProof/>
          <w:sz w:val="16"/>
        </w:rPr>
        <w:t>Evenson et al 2002</w:t>
      </w:r>
      <w:r w:rsidR="006D5F7F" w:rsidRPr="00C849BE">
        <w:rPr>
          <w:noProof/>
        </w:rPr>
        <w:t>)</w:t>
      </w:r>
      <w:r w:rsidR="00A349B9" w:rsidRPr="00C849BE">
        <w:fldChar w:fldCharType="end"/>
      </w:r>
    </w:p>
    <w:p w14:paraId="1924D193" w14:textId="370A277F" w:rsidR="00A349B9" w:rsidRPr="00C849BE" w:rsidRDefault="00A349B9" w:rsidP="00CA66DC">
      <w:pPr>
        <w:pStyle w:val="Subbullet"/>
      </w:pPr>
      <w:r w:rsidRPr="00C849BE">
        <w:t>risk of preterm birth with vigorous activity up to 435 min/week (</w:t>
      </w:r>
      <w:r w:rsidRPr="00C849BE">
        <w:rPr>
          <w:sz w:val="16"/>
          <w:szCs w:val="16"/>
        </w:rPr>
        <w:t>OR 1.2; 95%CI 0.5 to 3.1</w:t>
      </w:r>
      <w:r w:rsidR="00C9103D" w:rsidRPr="00C849BE">
        <w:rPr>
          <w:sz w:val="16"/>
          <w:szCs w:val="16"/>
        </w:rPr>
        <w:t>; n=1,647</w:t>
      </w:r>
      <w:r w:rsidRPr="00C849BE">
        <w:t>)</w:t>
      </w:r>
      <w:r w:rsidR="00C9103D" w:rsidRPr="00C849BE">
        <w:t xml:space="preserve"> </w:t>
      </w:r>
      <w:r w:rsidRPr="00C849BE">
        <w:fldChar w:fldCharType="begin">
          <w:fldData xml:space="preserve">PEVuZE5vdGU+PENpdGU+PEF1dGhvcj5KdWtpYzwvQXV0aG9yPjxZZWFyPjIwMTI8L1llYXI+PFJl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</w:fldData>
        </w:fldChar>
      </w:r>
      <w:r w:rsidR="006D5F7F" w:rsidRPr="00C849BE">
        <w:instrText xml:space="preserve"> ADDIN EN.CITE </w:instrText>
      </w:r>
      <w:r w:rsidR="006D5F7F" w:rsidRPr="00C849BE">
        <w:fldChar w:fldCharType="begin">
          <w:fldData xml:space="preserve">PEVuZE5vdGU+PENpdGU+PEF1dGhvcj5KdWtpYzwvQXV0aG9yPjxZZWFyPjIwMTI8L1llYXI+PFJl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</w:fldData>
        </w:fldChar>
      </w:r>
      <w:r w:rsidR="006D5F7F" w:rsidRPr="00C849BE">
        <w:instrText xml:space="preserve"> ADDIN EN.CITE.DATA </w:instrText>
      </w:r>
      <w:r w:rsidR="006D5F7F" w:rsidRPr="00C849BE">
        <w:fldChar w:fldCharType="end"/>
      </w:r>
      <w:r w:rsidRPr="00C849BE">
        <w:fldChar w:fldCharType="separate"/>
      </w:r>
      <w:r w:rsidR="006D5F7F" w:rsidRPr="00C849BE">
        <w:rPr>
          <w:noProof/>
        </w:rPr>
        <w:t>(</w:t>
      </w:r>
      <w:r w:rsidR="006D5F7F" w:rsidRPr="00C849BE">
        <w:rPr>
          <w:noProof/>
          <w:sz w:val="16"/>
        </w:rPr>
        <w:t>Jukic et al 2012</w:t>
      </w:r>
      <w:r w:rsidR="006D5F7F" w:rsidRPr="00C849BE">
        <w:rPr>
          <w:noProof/>
        </w:rPr>
        <w:t>)</w:t>
      </w:r>
      <w:r w:rsidRPr="00C849BE">
        <w:fldChar w:fldCharType="end"/>
      </w:r>
    </w:p>
    <w:p w14:paraId="07B4FD0F" w14:textId="524EB713" w:rsidR="0032688C" w:rsidRDefault="0032688C" w:rsidP="00CA66DC">
      <w:pPr>
        <w:pStyle w:val="Subbullet"/>
      </w:pPr>
      <w:r>
        <w:t>risk of post-term birth with exercise in the first (</w:t>
      </w:r>
      <w:r w:rsidRPr="006144F9">
        <w:rPr>
          <w:sz w:val="16"/>
          <w:szCs w:val="16"/>
        </w:rPr>
        <w:t>OR 0.93; 95%CI 0.45 to 1.89</w:t>
      </w:r>
      <w:r>
        <w:t>) or second (</w:t>
      </w:r>
      <w:r w:rsidRPr="006144F9">
        <w:rPr>
          <w:sz w:val="16"/>
          <w:szCs w:val="16"/>
        </w:rPr>
        <w:t>OR 1.15; 95%CI 0.47 to 2.79</w:t>
      </w:r>
      <w:r>
        <w:t>) trimester (</w:t>
      </w:r>
      <w:r w:rsidRPr="00CA66DC">
        <w:rPr>
          <w:sz w:val="16"/>
          <w:szCs w:val="16"/>
        </w:rPr>
        <w:t>n=1,699</w:t>
      </w:r>
      <w:r>
        <w:t>)</w:t>
      </w:r>
      <w:r w:rsidR="00C9103D">
        <w:t xml:space="preserve"> </w:t>
      </w:r>
      <w:r>
        <w:fldChar w:fldCharType="begin"/>
      </w:r>
      <w:r w:rsidR="006D5F7F">
        <w:instrText xml:space="preserve"> ADDIN EN.CITE &lt;EndNote&gt;&lt;Cite&gt;&lt;Author&gt;Evenson&lt;/Author&gt;&lt;Year&gt;2002&lt;/Year&gt;&lt;RecNum&gt;851&lt;/RecNum&gt;&lt;DisplayText&gt;(&lt;style font="Century Gothic" size="8"&gt;Evenson et al 2002&lt;/style&gt;)&lt;/DisplayText&gt;&lt;record&gt;&lt;rec-number&gt;851&lt;/rec-number&gt;&lt;foreign-keys&gt;&lt;key app="EN" db-id="exvasrfx2dtraoesasxp2szsxa2df502592x" timestamp="1541540638"&gt;851&lt;/key&gt;&lt;key app="ENWeb" db-id=""&gt;0&lt;/key&gt;&lt;/foreign-keys&gt;&lt;ref-type name="Journal Article"&gt;17&lt;/ref-type&gt;&lt;contributors&gt;&lt;authors&gt;&lt;author&gt;Evenson, K. R.&lt;/author&gt;&lt;author&gt;Siega-Riz, A. M.&lt;/author&gt;&lt;author&gt;Savitz, D. A.&lt;/author&gt;&lt;author&gt;Leiferman, J. A.&lt;/author&gt;&lt;author&gt;Thorp, J. M., Jr.&lt;/author&gt;&lt;/authors&gt;&lt;/contributors&gt;&lt;auth-address&gt;Department of Epidemiology, School of Public Health, University of North Carolina-Chapel Hill, NC 27514, USA. kelly_evensen@unc.edu&lt;/auth-address&gt;&lt;titles&gt;&lt;title&gt;Vigorous leisure activity and pregnancy outcome&lt;/title&gt;&lt;secondary-title&gt;Epidemiology&lt;/secondary-title&gt;&lt;/titles&gt;&lt;periodical&gt;&lt;full-title&gt;Epidemiology&lt;/full-title&gt;&lt;/periodical&gt;&lt;pages&gt;653-9&lt;/pages&gt;&lt;volume&gt;13&lt;/volume&gt;&lt;number&gt;6&lt;/number&gt;&lt;edition&gt;2002/11/01&lt;/edition&gt;&lt;keywords&gt;&lt;keyword&gt;Female&lt;/keyword&gt;&lt;keyword&gt;Humans&lt;/keyword&gt;&lt;keyword&gt;Infant&lt;/keyword&gt;&lt;keyword&gt;Infant Mortality&lt;/keyword&gt;&lt;keyword&gt;Infant, Low Birth Weight&lt;/keyword&gt;&lt;keyword&gt;Infant, Newborn&lt;/keyword&gt;&lt;keyword&gt;Infant, Premature&lt;/keyword&gt;&lt;keyword&gt;*Leisure Activities&lt;/keyword&gt;&lt;keyword&gt;North Carolina/epidemiology&lt;/keyword&gt;&lt;keyword&gt;Physical Exertion&lt;/keyword&gt;&lt;keyword&gt;Pregnancy&lt;/keyword&gt;&lt;keyword&gt;Pregnancy Outcome/*epidemiology&lt;/keyword&gt;&lt;keyword&gt;Pregnancy Trimester, First&lt;/keyword&gt;&lt;keyword&gt;Pregnancy Trimester, Second&lt;/keyword&gt;&lt;/keywords&gt;&lt;dates&gt;&lt;year&gt;2002&lt;/year&gt;&lt;pub-dates&gt;&lt;date&gt;Nov&lt;/date&gt;&lt;/pub-dates&gt;&lt;/dates&gt;&lt;isbn&gt;1044-3983 (Print)&amp;#xD;1044-3983 (Linking)&lt;/isbn&gt;&lt;accession-num&gt;12410006&lt;/accession-num&gt;&lt;urls&gt;&lt;related-urls&gt;&lt;url&gt;https://www.ncbi.nlm.nih.gov/pubmed/12410006&lt;/url&gt;&lt;/related-urls&gt;&lt;/urls&gt;&lt;electronic-resource-num&gt;10.1097/01.EDE.0000021463.45041.95&lt;/electronic-resource-num&gt;&lt;/record&gt;&lt;/Cite&gt;&lt;/EndNote&gt;</w:instrText>
      </w:r>
      <w:r>
        <w:fldChar w:fldCharType="separate"/>
      </w:r>
      <w:r w:rsidR="006D5F7F">
        <w:rPr>
          <w:noProof/>
        </w:rPr>
        <w:t>(</w:t>
      </w:r>
      <w:r w:rsidR="006D5F7F" w:rsidRPr="00507CAA">
        <w:rPr>
          <w:noProof/>
          <w:sz w:val="16"/>
        </w:rPr>
        <w:t>Evenson et al 2002</w:t>
      </w:r>
      <w:r w:rsidR="006D5F7F">
        <w:rPr>
          <w:noProof/>
        </w:rPr>
        <w:t>)</w:t>
      </w:r>
      <w:r>
        <w:fldChar w:fldCharType="end"/>
      </w:r>
    </w:p>
    <w:p w14:paraId="6F953CE0" w14:textId="38BB82EA" w:rsidR="00A349B9" w:rsidRDefault="003E53BA" w:rsidP="00CA66DC">
      <w:pPr>
        <w:pStyle w:val="bullet"/>
      </w:pPr>
      <w:r>
        <w:t>supine exercise</w:t>
      </w:r>
      <w:r w:rsidR="00A349B9">
        <w:t xml:space="preserve"> and low </w:t>
      </w:r>
      <w:r w:rsidR="00E60E1A">
        <w:t>birthweight</w:t>
      </w:r>
      <w:r w:rsidR="00A349B9">
        <w:t xml:space="preserve"> </w:t>
      </w:r>
      <w:r w:rsidR="00667B1E">
        <w:t>(</w:t>
      </w:r>
      <w:r w:rsidR="00667B1E" w:rsidRPr="00CA66DC">
        <w:rPr>
          <w:sz w:val="16"/>
          <w:szCs w:val="16"/>
        </w:rPr>
        <w:t xml:space="preserve">3 RCTs; very low to low </w:t>
      </w:r>
      <w:r w:rsidR="00E60E1A">
        <w:rPr>
          <w:sz w:val="16"/>
          <w:szCs w:val="16"/>
        </w:rPr>
        <w:t>certainty</w:t>
      </w:r>
      <w:r w:rsidR="00667B1E">
        <w:t xml:space="preserve">) </w:t>
      </w:r>
      <w:r w:rsidR="00A54B45">
        <w:fldChar w:fldCharType="begin"/>
      </w:r>
      <w:r w:rsidR="00394C12">
        <w:instrText xml:space="preserve"> ADDIN EN.CITE &lt;EndNote&gt;&lt;Cite&gt;&lt;Author&gt;Mottola&lt;/Author&gt;&lt;Year&gt;2019&lt;/Year&gt;&lt;RecNum&gt;1226&lt;/RecNum&gt;&lt;DisplayText&gt;(&lt;style font="Century Gothic" size="8"&gt;Mottola et al 2019&lt;/style&gt;)&lt;/DisplayText&gt;&lt;record&gt;&lt;rec-number&gt;1226&lt;/rec-number&gt;&lt;foreign-keys&gt;&lt;key app="EN" db-id="exvasrfx2dtraoesasxp2szsxa2df502592x" timestamp="1562472156"&gt;1226&lt;/key&gt;&lt;key app="ENWeb" db-id=""&gt;0&lt;/key&gt;&lt;/foreign-keys&gt;&lt;ref-type name="Journal Article"&gt;17&lt;/ref-type&gt;&lt;contributors&gt;&lt;authors&gt;&lt;author&gt;Mottola, Michelle F.&lt;/author&gt;&lt;author&gt;Nagpal, Taniya S.&lt;/author&gt;&lt;author&gt;Bgeginski, Roberta&lt;/author&gt;&lt;author&gt;Davenport, Margie H.&lt;/author&gt;&lt;author&gt;Poitras, Veronica J.&lt;/author&gt;&lt;author&gt;Gray, Casey E.&lt;/author&gt;&lt;author&gt;Davies, Gregory A.&lt;/author&gt;&lt;author&gt;Adamo, Kristi B.&lt;/author&gt;&lt;author&gt;Slater, Linda G.&lt;/author&gt;&lt;author&gt;Barrowman, Nick&lt;/author&gt;&lt;author&gt;Barakat, Ruben&lt;/author&gt;&lt;author&gt;Ruchat, Stephanie-May&lt;/author&gt;&lt;/authors&gt;&lt;/contributors&gt;&lt;titles&gt;&lt;title&gt;Is supine exercise associated with adverse maternal and fetal outcomes? A systematic review&lt;/title&gt;&lt;secondary-title&gt;British Journal of Sports Medicine&lt;/secondary-title&gt;&lt;/titles&gt;&lt;periodical&gt;&lt;full-title&gt;British Journal of Sports Medicine&lt;/full-title&gt;&lt;/periodical&gt;&lt;pages&gt;82-89&lt;/pages&gt;&lt;volume&gt;53&lt;/volume&gt;&lt;number&gt;2&lt;/number&gt;&lt;section&gt;82&lt;/section&gt;&lt;dates&gt;&lt;year&gt;2019&lt;/year&gt;&lt;/dates&gt;&lt;isbn&gt;0306-3674&amp;#xD;1473-0480&lt;/isbn&gt;&lt;urls&gt;&lt;/urls&gt;&lt;electronic-resource-num&gt;10.1136/bjsports-2018-099919&lt;/electronic-resource-num&gt;&lt;/record&gt;&lt;/Cite&gt;&lt;/EndNote&gt;</w:instrText>
      </w:r>
      <w:r w:rsidR="00A54B45">
        <w:fldChar w:fldCharType="separate"/>
      </w:r>
      <w:r w:rsidR="00394C12">
        <w:rPr>
          <w:noProof/>
        </w:rPr>
        <w:t>(</w:t>
      </w:r>
      <w:r w:rsidR="00394C12" w:rsidRPr="006B6799">
        <w:rPr>
          <w:noProof/>
          <w:sz w:val="16"/>
        </w:rPr>
        <w:t>Mottola et al 2019</w:t>
      </w:r>
      <w:r w:rsidR="00394C12">
        <w:rPr>
          <w:noProof/>
        </w:rPr>
        <w:t>)</w:t>
      </w:r>
      <w:r w:rsidR="00A54B45">
        <w:fldChar w:fldCharType="end"/>
      </w:r>
      <w:r>
        <w:t xml:space="preserve"> </w:t>
      </w:r>
    </w:p>
    <w:p w14:paraId="285EFBD0" w14:textId="50A787FA" w:rsidR="00667B1E" w:rsidRDefault="003E53BA" w:rsidP="00CA66DC">
      <w:pPr>
        <w:pStyle w:val="bullet"/>
      </w:pPr>
      <w:r>
        <w:t xml:space="preserve">swimming </w:t>
      </w:r>
      <w:r w:rsidR="00667B1E">
        <w:t>or aqua aerobics and:</w:t>
      </w:r>
    </w:p>
    <w:p w14:paraId="717EEEEC" w14:textId="586087B6" w:rsidR="00A349B9" w:rsidRDefault="00667B1E" w:rsidP="00CA66DC">
      <w:pPr>
        <w:pStyle w:val="Subbullet"/>
      </w:pPr>
      <w:r>
        <w:t>risk of miscarriage &lt;22 weeks (</w:t>
      </w:r>
      <w:r w:rsidRPr="006144F9">
        <w:rPr>
          <w:sz w:val="16"/>
          <w:szCs w:val="16"/>
        </w:rPr>
        <w:t>19-22 weeks HR 0.9; 95%CI 0.4 to 1.9</w:t>
      </w:r>
      <w:r>
        <w:rPr>
          <w:sz w:val="16"/>
          <w:szCs w:val="16"/>
        </w:rPr>
        <w:t>; n=92,671</w:t>
      </w:r>
      <w:r>
        <w:t>)</w:t>
      </w:r>
      <w:r w:rsidR="00C9103D">
        <w:t xml:space="preserve"> </w:t>
      </w:r>
      <w:r>
        <w:fldChar w:fldCharType="begin"/>
      </w:r>
      <w:r w:rsidR="006D5F7F">
        <w:instrText xml:space="preserve"> ADDIN EN.CITE &lt;EndNote&gt;&lt;Cite&gt;&lt;Author&gt;Madsen&lt;/Author&gt;&lt;Year&gt;2007&lt;/Year&gt;&lt;RecNum&gt;890&lt;/RecNum&gt;&lt;DisplayText&gt;(&lt;style font="Century Gothic" size="8"&gt;Madsen et al 2007&lt;/style&gt;)&lt;/DisplayText&gt;&lt;record&gt;&lt;rec-number&gt;890&lt;/rec-number&gt;&lt;foreign-keys&gt;&lt;key app="EN" db-id="exvasrfx2dtraoesasxp2szsxa2df502592x" timestamp="1541540794"&gt;890&lt;/key&gt;&lt;key app="ENWeb" db-id=""&gt;0&lt;/key&gt;&lt;/foreign-keys&gt;&lt;ref-type name="Journal Article"&gt;17&lt;/ref-type&gt;&lt;contributors&gt;&lt;authors&gt;&lt;author&gt;Madsen, M.&lt;/author&gt;&lt;author&gt;Jorgensen, T.&lt;/author&gt;&lt;author&gt;Jensen, M. L.&lt;/author&gt;&lt;author&gt;Juhl, M.&lt;/author&gt;&lt;author&gt;Olsen, J.&lt;/author&gt;&lt;author&gt;Andersen, P. K.&lt;/author&gt;&lt;author&gt;Nybo Andersen, A. M.&lt;/author&gt;&lt;/authors&gt;&lt;/contributors&gt;&lt;auth-address&gt;Department of Child Health, National Institute of Public Health, Copenhagen K, Denmark.&lt;/auth-address&gt;&lt;titles&gt;&lt;title&gt;Leisure time physical exercise during pregnancy and the risk of miscarriage: a study within the Danish National Birth Cohort&lt;/title&gt;&lt;secondary-title&gt;BJOG&lt;/secondary-title&gt;&lt;/titles&gt;&lt;periodical&gt;&lt;full-title&gt;BJOG&lt;/full-title&gt;&lt;/periodical&gt;&lt;pages&gt;1419-26&lt;/pages&gt;&lt;volume&gt;114&lt;/volume&gt;&lt;number&gt;11&lt;/number&gt;&lt;edition&gt;2007/09/20&lt;/edition&gt;&lt;keywords&gt;&lt;keyword&gt;Abortion, Spontaneous/epidemiology/*etiology&lt;/keyword&gt;&lt;keyword&gt;Adolescent&lt;/keyword&gt;&lt;keyword&gt;Adult&lt;/keyword&gt;&lt;keyword&gt;Denmark/epidemiology&lt;/keyword&gt;&lt;keyword&gt;Epidemiologic Methods&lt;/keyword&gt;&lt;keyword&gt;Exercise/*physiology&lt;/keyword&gt;&lt;keyword&gt;Female&lt;/keyword&gt;&lt;keyword&gt;Humans&lt;/keyword&gt;&lt;keyword&gt;*Leisure Activities&lt;/keyword&gt;&lt;keyword&gt;Maternal Age&lt;/keyword&gt;&lt;keyword&gt;Pregnancy&lt;/keyword&gt;&lt;keyword&gt;Pregnancy Outcome/epidemiology&lt;/keyword&gt;&lt;/keywords&gt;&lt;dates&gt;&lt;year&gt;2007&lt;/year&gt;&lt;pub-dates&gt;&lt;date&gt;Nov&lt;/date&gt;&lt;/pub-dates&gt;&lt;/dates&gt;&lt;isbn&gt;1471-0528 (Electronic)&amp;#xD;1470-0328 (Linking)&lt;/isbn&gt;&lt;accession-num&gt;17877774&lt;/accession-num&gt;&lt;urls&gt;&lt;related-urls&gt;&lt;url&gt;https://www.ncbi.nlm.nih.gov/pubmed/17877774&lt;/url&gt;&lt;/related-urls&gt;&lt;/urls&gt;&lt;custom2&gt;PMC2366024&lt;/custom2&gt;&lt;electronic-resource-num&gt;10.1111/j.1471-0528.2007.01496.x&lt;/electronic-resource-num&gt;&lt;/record&gt;&lt;/Cite&gt;&lt;/EndNote&gt;</w:instrText>
      </w:r>
      <w:r>
        <w:fldChar w:fldCharType="separate"/>
      </w:r>
      <w:r w:rsidR="006D5F7F">
        <w:rPr>
          <w:noProof/>
        </w:rPr>
        <w:t>(</w:t>
      </w:r>
      <w:r w:rsidR="006D5F7F" w:rsidRPr="00507CAA">
        <w:rPr>
          <w:noProof/>
          <w:sz w:val="16"/>
        </w:rPr>
        <w:t>Madsen et al 2007</w:t>
      </w:r>
      <w:r w:rsidR="006D5F7F">
        <w:rPr>
          <w:noProof/>
        </w:rPr>
        <w:t>)</w:t>
      </w:r>
      <w:r>
        <w:fldChar w:fldCharType="end"/>
      </w:r>
      <w:r w:rsidR="003E53BA">
        <w:t xml:space="preserve"> </w:t>
      </w:r>
    </w:p>
    <w:p w14:paraId="40379F06" w14:textId="49BA79BE" w:rsidR="00667B1E" w:rsidRDefault="00667B1E" w:rsidP="00CA66DC">
      <w:pPr>
        <w:pStyle w:val="Subbullet"/>
      </w:pPr>
      <w:r>
        <w:t>risk of spina bifida (</w:t>
      </w:r>
      <w:r w:rsidRPr="00057D6E">
        <w:rPr>
          <w:sz w:val="16"/>
          <w:szCs w:val="16"/>
        </w:rPr>
        <w:t>aOR 0.68; 95%CI 0.47 to 0.99</w:t>
      </w:r>
      <w:r>
        <w:rPr>
          <w:sz w:val="16"/>
          <w:szCs w:val="16"/>
        </w:rPr>
        <w:t>; n=8,655</w:t>
      </w:r>
      <w:r>
        <w:t>)</w:t>
      </w:r>
      <w:r>
        <w:fldChar w:fldCharType="begin"/>
      </w:r>
      <w:r w:rsidR="006D5F7F">
        <w:instrText xml:space="preserve"> ADDIN EN.CITE &lt;EndNote&gt;&lt;Cite&gt;&lt;Author&gt;Agopian&lt;/Author&gt;&lt;Year&gt;2013&lt;/Year&gt;&lt;RecNum&gt;901&lt;/RecNum&gt;&lt;DisplayText&gt;(&lt;style font="Century Gothic" size="8"&gt;Agopian et al 2013&lt;/style&gt;)&lt;/DisplayText&gt;&lt;record&gt;&lt;rec-number&gt;901&lt;/rec-number&gt;&lt;foreign-keys&gt;&lt;key app="EN" db-id="exvasrfx2dtraoesasxp2szsxa2df502592x" timestamp="1541540824"&gt;901&lt;/key&gt;&lt;key app="ENWeb" db-id=""&gt;0&lt;/key&gt;&lt;/foreign-keys&gt;&lt;ref-type name="Journal Article"&gt;17&lt;/ref-type&gt;&lt;contributors&gt;&lt;authors&gt;&lt;author&gt;Agopian, A. J.&lt;/author&gt;&lt;author&gt;Lupo, Philip J.&lt;/author&gt;&lt;author&gt;Canfield, Mark A.&lt;/author&gt;&lt;author&gt;Mitchell, Laura E.&lt;/author&gt;&lt;/authors&gt;&lt;/contributors&gt;&lt;titles&gt;&lt;title&gt;Swimming pool use and birth defect risk&lt;/title&gt;&lt;secondary-title&gt;American Journal of Obstetrics and Gynecology&lt;/secondary-title&gt;&lt;/titles&gt;&lt;periodical&gt;&lt;full-title&gt;American Journal of Obstetrics and Gynecology&lt;/full-title&gt;&lt;/periodical&gt;&lt;pages&gt;219.e1-219.e9&lt;/pages&gt;&lt;volume&gt;209&lt;/volume&gt;&lt;number&gt;3&lt;/number&gt;&lt;section&gt;219.e1&lt;/section&gt;&lt;dates&gt;&lt;year&gt;2013&lt;/year&gt;&lt;/dates&gt;&lt;isbn&gt;00029378&lt;/isbn&gt;&lt;urls&gt;&lt;/urls&gt;&lt;electronic-resource-num&gt;10.1016/j.ajog.2013.04.033&lt;/electronic-resource-num&gt;&lt;/record&gt;&lt;/Cite&gt;&lt;/EndNote&gt;</w:instrText>
      </w:r>
      <w:r>
        <w:fldChar w:fldCharType="separate"/>
      </w:r>
      <w:r w:rsidR="006D5F7F">
        <w:rPr>
          <w:noProof/>
        </w:rPr>
        <w:t>(</w:t>
      </w:r>
      <w:r w:rsidR="006D5F7F" w:rsidRPr="00507CAA">
        <w:rPr>
          <w:noProof/>
          <w:sz w:val="16"/>
        </w:rPr>
        <w:t>Agopian et al 2013</w:t>
      </w:r>
      <w:r w:rsidR="006D5F7F">
        <w:rPr>
          <w:noProof/>
        </w:rPr>
        <w:t>)</w:t>
      </w:r>
      <w:r>
        <w:fldChar w:fldCharType="end"/>
      </w:r>
    </w:p>
    <w:p w14:paraId="1D075A7C" w14:textId="085BCF47" w:rsidR="00667B1E" w:rsidRDefault="00945930" w:rsidP="00CA66DC">
      <w:pPr>
        <w:pStyle w:val="Subbullet"/>
      </w:pPr>
      <w:r>
        <w:t xml:space="preserve">significant </w:t>
      </w:r>
      <w:r w:rsidR="00667B1E">
        <w:t>increase in maternal body temperature (</w:t>
      </w:r>
      <w:r w:rsidR="00667B1E" w:rsidRPr="006144F9">
        <w:rPr>
          <w:sz w:val="16"/>
          <w:szCs w:val="16"/>
        </w:rPr>
        <w:t>mean increase 0.16±0.35°C</w:t>
      </w:r>
      <w:r w:rsidR="00C9103D">
        <w:rPr>
          <w:sz w:val="16"/>
          <w:szCs w:val="16"/>
        </w:rPr>
        <w:t>; n=109</w:t>
      </w:r>
      <w:r w:rsidR="00667B1E">
        <w:t>)</w:t>
      </w:r>
      <w:r w:rsidR="00C9103D">
        <w:t xml:space="preserve"> </w:t>
      </w:r>
      <w:r w:rsidR="00667B1E">
        <w:fldChar w:fldCharType="begin"/>
      </w:r>
      <w:r w:rsidR="006D5F7F">
        <w:instrText xml:space="preserve"> ADDIN EN.CITE &lt;EndNote&gt;&lt;Cite&gt;&lt;Author&gt;Brearley&lt;/Author&gt;&lt;Year&gt;2015&lt;/Year&gt;&lt;RecNum&gt;840&lt;/RecNum&gt;&lt;DisplayText&gt;(&lt;style font="Century Gothic" size="8"&gt;Brearley et al 2015&lt;/style&gt;)&lt;/DisplayText&gt;&lt;record&gt;&lt;rec-number&gt;840&lt;/rec-number&gt;&lt;foreign-keys&gt;&lt;key app="EN" db-id="exvasrfx2dtraoesasxp2szsxa2df502592x" timestamp="1541540586"&gt;840&lt;/key&gt;&lt;key app="ENWeb" db-id=""&gt;0&lt;/key&gt;&lt;/foreign-keys&gt;&lt;ref-type name="Journal Article"&gt;17&lt;/ref-type&gt;&lt;contributors&gt;&lt;authors&gt;&lt;author&gt;Brearley, Amanda L.&lt;/author&gt;&lt;author&gt;Sherburn, Margaret&lt;/author&gt;&lt;author&gt;Galea, Mary P.&lt;/author&gt;&lt;author&gt;Clarke, Sandy J.&lt;/author&gt;&lt;/authors&gt;&lt;/contributors&gt;&lt;titles&gt;&lt;title&gt;Pregnant women maintain body temperatures within safe limits during moderate-intensity aqua-aerobic classes conducted in pools heated up to 33 degrees Celsius: an observational study&lt;/title&gt;&lt;secondary-title&gt;Journal of Physiotherapy&lt;/secondary-title&gt;&lt;/titles&gt;&lt;periodical&gt;&lt;full-title&gt;Journal of Physiotherapy&lt;/full-title&gt;&lt;/periodical&gt;&lt;pages&gt;199-203&lt;/pages&gt;&lt;volume&gt;61&lt;/volume&gt;&lt;number&gt;4&lt;/number&gt;&lt;section&gt;199&lt;/section&gt;&lt;dates&gt;&lt;year&gt;2015&lt;/year&gt;&lt;/dates&gt;&lt;isbn&gt;18369553&lt;/isbn&gt;&lt;urls&gt;&lt;/urls&gt;&lt;electronic-resource-num&gt;10.1016/j.jphys.2015.08.004&lt;/electronic-resource-num&gt;&lt;/record&gt;&lt;/Cite&gt;&lt;/EndNote&gt;</w:instrText>
      </w:r>
      <w:r w:rsidR="00667B1E">
        <w:fldChar w:fldCharType="separate"/>
      </w:r>
      <w:r w:rsidR="006D5F7F">
        <w:rPr>
          <w:noProof/>
        </w:rPr>
        <w:t>(</w:t>
      </w:r>
      <w:r w:rsidR="006D5F7F" w:rsidRPr="00507CAA">
        <w:rPr>
          <w:noProof/>
          <w:sz w:val="16"/>
        </w:rPr>
        <w:t>Brearley et al 2015</w:t>
      </w:r>
      <w:r w:rsidR="006D5F7F">
        <w:rPr>
          <w:noProof/>
        </w:rPr>
        <w:t>)</w:t>
      </w:r>
      <w:r w:rsidR="00667B1E">
        <w:fldChar w:fldCharType="end"/>
      </w:r>
      <w:r w:rsidR="00EE5255">
        <w:t>.</w:t>
      </w:r>
    </w:p>
    <w:p w14:paraId="3997FA02" w14:textId="1B99FB38" w:rsidR="00945930" w:rsidRDefault="00945930" w:rsidP="00CA66DC">
      <w:pPr>
        <w:rPr>
          <w:sz w:val="16"/>
          <w:szCs w:val="16"/>
        </w:rPr>
      </w:pPr>
      <w:r>
        <w:t>However, a cohort study (</w:t>
      </w:r>
      <w:r w:rsidRPr="006144F9">
        <w:rPr>
          <w:sz w:val="16"/>
          <w:szCs w:val="16"/>
        </w:rPr>
        <w:t>n=92,671</w:t>
      </w:r>
      <w:r>
        <w:rPr>
          <w:sz w:val="16"/>
          <w:szCs w:val="16"/>
        </w:rPr>
        <w:t xml:space="preserve">) </w:t>
      </w:r>
      <w:r>
        <w:fldChar w:fldCharType="begin"/>
      </w:r>
      <w:r>
        <w:instrText xml:space="preserve"> ADDIN EN.CITE &lt;EndNote&gt;&lt;Cite&gt;&lt;Author&gt;Madsen&lt;/Author&gt;&lt;Year&gt;2007&lt;/Year&gt;&lt;RecNum&gt;890&lt;/RecNum&gt;&lt;DisplayText&gt;(&lt;style font="Century Gothic" size="8"&gt;Madsen et al 2007&lt;/style&gt;)&lt;/DisplayText&gt;&lt;record&gt;&lt;rec-number&gt;890&lt;/rec-number&gt;&lt;foreign-keys&gt;&lt;key app="EN" db-id="exvasrfx2dtraoesasxp2szsxa2df502592x" timestamp="1541540794"&gt;890&lt;/key&gt;&lt;key app="ENWeb" db-id=""&gt;0&lt;/key&gt;&lt;/foreign-keys&gt;&lt;ref-type name="Journal Article"&gt;17&lt;/ref-type&gt;&lt;contributors&gt;&lt;authors&gt;&lt;author&gt;Madsen, M.&lt;/author&gt;&lt;author&gt;Jorgensen, T.&lt;/author&gt;&lt;author&gt;Jensen, M. L.&lt;/author&gt;&lt;author&gt;Juhl, M.&lt;/author&gt;&lt;author&gt;Olsen, J.&lt;/author&gt;&lt;author&gt;Andersen, P. K.&lt;/author&gt;&lt;author&gt;Nybo Andersen, A. M.&lt;/author&gt;&lt;/authors&gt;&lt;/contributors&gt;&lt;auth-address&gt;Department of Child Health, National Institute of Public Health, Copenhagen K, Denmark.&lt;/auth-address&gt;&lt;titles&gt;&lt;title&gt;Leisure time physical exercise during pregnancy and the risk of miscarriage: a study within the Danish National Birth Cohort&lt;/title&gt;&lt;secondary-title&gt;BJOG&lt;/secondary-title&gt;&lt;/titles&gt;&lt;periodical&gt;&lt;full-title&gt;BJOG&lt;/full-title&gt;&lt;/periodical&gt;&lt;pages&gt;1419-26&lt;/pages&gt;&lt;volume&gt;114&lt;/volume&gt;&lt;number&gt;11&lt;/number&gt;&lt;edition&gt;2007/09/20&lt;/edition&gt;&lt;keywords&gt;&lt;keyword&gt;Abortion, Spontaneous/epidemiology/*etiology&lt;/keyword&gt;&lt;keyword&gt;Adolescent&lt;/keyword&gt;&lt;keyword&gt;Adult&lt;/keyword&gt;&lt;keyword&gt;Denmark/epidemiology&lt;/keyword&gt;&lt;keyword&gt;Epidemiologic Methods&lt;/keyword&gt;&lt;keyword&gt;Exercise/*physiology&lt;/keyword&gt;&lt;keyword&gt;Female&lt;/keyword&gt;&lt;keyword&gt;Humans&lt;/keyword&gt;&lt;keyword&gt;*Leisure Activities&lt;/keyword&gt;&lt;keyword&gt;Maternal Age&lt;/keyword&gt;&lt;keyword&gt;Pregnancy&lt;/keyword&gt;&lt;keyword&gt;Pregnancy Outcome/epidemiology&lt;/keyword&gt;&lt;/keywords&gt;&lt;dates&gt;&lt;year&gt;2007&lt;/year&gt;&lt;pub-dates&gt;&lt;date&gt;Nov&lt;/date&gt;&lt;/pub-dates&gt;&lt;/dates&gt;&lt;isbn&gt;1471-0528 (Electronic)&amp;#xD;1470-0328 (Linking)&lt;/isbn&gt;&lt;accession-num&gt;17877774&lt;/accession-num&gt;&lt;urls&gt;&lt;related-urls&gt;&lt;url&gt;https://www.ncbi.nlm.nih.gov/pubmed/17877774&lt;/url&gt;&lt;/related-urls&gt;&lt;/urls&gt;&lt;custom2&gt;PMC2366024&lt;/custom2&gt;&lt;electronic-resource-num&gt;10.1111/j.1471-0528.2007.01496.x&lt;/electronic-resource-num&gt;&lt;/record&gt;&lt;/Cite&gt;&lt;/EndNote&gt;</w:instrText>
      </w:r>
      <w:r>
        <w:fldChar w:fldCharType="separate"/>
      </w:r>
      <w:r>
        <w:rPr>
          <w:noProof/>
        </w:rPr>
        <w:t>(</w:t>
      </w:r>
      <w:r w:rsidRPr="006B6799">
        <w:rPr>
          <w:noProof/>
          <w:sz w:val="16"/>
        </w:rPr>
        <w:t>Madsen et al 2007</w:t>
      </w:r>
      <w:r>
        <w:rPr>
          <w:noProof/>
        </w:rPr>
        <w:t>)</w:t>
      </w:r>
      <w:r>
        <w:fldChar w:fldCharType="end"/>
      </w:r>
      <w:r>
        <w:t xml:space="preserve"> found that</w:t>
      </w:r>
      <w:r w:rsidR="0041625E">
        <w:t xml:space="preserve"> </w:t>
      </w:r>
      <w:r>
        <w:t>bicycling and horseback riding may be associated with miscarriage at 11-14 weeks (</w:t>
      </w:r>
      <w:r w:rsidRPr="00057D6E">
        <w:rPr>
          <w:sz w:val="16"/>
          <w:szCs w:val="16"/>
        </w:rPr>
        <w:t>HR 1.7; 95%CI 1.4 to 2.0</w:t>
      </w:r>
      <w:r>
        <w:t>) but not at other times before 22 weeks.</w:t>
      </w:r>
    </w:p>
    <w:p w14:paraId="2187FB20" w14:textId="0C15880F" w:rsidR="00A349B9" w:rsidRDefault="0041625E" w:rsidP="00CA66DC">
      <w:r>
        <w:t>The same</w:t>
      </w:r>
      <w:r w:rsidR="00A349B9">
        <w:t xml:space="preserve"> study suggested an increase in risk of miscarriage &lt;18 weeks with high impact exercise (jogging, ball games and racket sports) or workout/fitness training (</w:t>
      </w:r>
      <w:r w:rsidR="00A349B9" w:rsidRPr="004D569B">
        <w:rPr>
          <w:sz w:val="16"/>
          <w:szCs w:val="16"/>
        </w:rPr>
        <w:t>75-269 minutes/week</w:t>
      </w:r>
      <w:r w:rsidR="00A349B9">
        <w:t>). However, the authors noted</w:t>
      </w:r>
      <w:r w:rsidR="00A349B9" w:rsidRPr="003C0830">
        <w:t xml:space="preserve"> </w:t>
      </w:r>
      <w:r w:rsidR="00A349B9" w:rsidRPr="00FB4431">
        <w:t>that it is too early to draw any public health inferences on this basis.</w:t>
      </w:r>
    </w:p>
    <w:p w14:paraId="61A96E27" w14:textId="6018F875" w:rsidR="00945930" w:rsidRDefault="00945930" w:rsidP="00CA66DC">
      <w:r>
        <w:t>A systematic review noted that t</w:t>
      </w:r>
      <w:r w:rsidRPr="00B0068D">
        <w:t>here was insufficient evidence to ascertain</w:t>
      </w:r>
      <w:r>
        <w:t xml:space="preserve"> </w:t>
      </w:r>
      <w:r w:rsidRPr="006144F9">
        <w:t>whether maternal exercise in the supine position is safe</w:t>
      </w:r>
      <w:r w:rsidRPr="00B0068D">
        <w:t xml:space="preserve"> </w:t>
      </w:r>
      <w:r w:rsidRPr="006144F9">
        <w:t>or should be avoided during pregnancy</w:t>
      </w:r>
      <w:r w:rsidRPr="00945930">
        <w:t xml:space="preserve"> </w:t>
      </w:r>
      <w:r>
        <w:fldChar w:fldCharType="begin"/>
      </w:r>
      <w:r>
        <w:instrText xml:space="preserve"> ADDIN EN.CITE &lt;EndNote&gt;&lt;Cite&gt;&lt;Author&gt;Mottola&lt;/Author&gt;&lt;Year&gt;2019&lt;/Year&gt;&lt;RecNum&gt;1226&lt;/RecNum&gt;&lt;DisplayText&gt;(&lt;style font="Century Gothic" size="8"&gt;Mottola et al 2019&lt;/style&gt;)&lt;/DisplayText&gt;&lt;record&gt;&lt;rec-number&gt;1226&lt;/rec-number&gt;&lt;foreign-keys&gt;&lt;key app="EN" db-id="exvasrfx2dtraoesasxp2szsxa2df502592x" timestamp="1562472156"&gt;1226&lt;/key&gt;&lt;key app="ENWeb" db-id=""&gt;0&lt;/key&gt;&lt;/foreign-keys&gt;&lt;ref-type name="Journal Article"&gt;17&lt;/ref-type&gt;&lt;contributors&gt;&lt;authors&gt;&lt;author&gt;Mottola, Michelle F.&lt;/author&gt;&lt;author&gt;Nagpal, Taniya S.&lt;/author&gt;&lt;author&gt;Bgeginski, Roberta&lt;/author&gt;&lt;author&gt;Davenport, Margie H.&lt;/author&gt;&lt;author&gt;Poitras, Veronica J.&lt;/author&gt;&lt;author&gt;Gray, Casey E.&lt;/author&gt;&lt;author&gt;Davies, Gregory A.&lt;/author&gt;&lt;author&gt;Adamo, Kristi B.&lt;/author&gt;&lt;author&gt;Slater, Linda G.&lt;/author&gt;&lt;author&gt;Barrowman, Nick&lt;/author&gt;&lt;author&gt;Barakat, Ruben&lt;/author&gt;&lt;author&gt;Ruchat, Stephanie-May&lt;/author&gt;&lt;/authors&gt;&lt;/contributors&gt;&lt;titles&gt;&lt;title&gt;Is supine exercise associated with adverse maternal and fetal outcomes? A systematic review&lt;/title&gt;&lt;secondary-title&gt;British Journal of Sports Medicine&lt;/secondary-title&gt;&lt;/titles&gt;&lt;periodical&gt;&lt;full-title&gt;British Journal of Sports Medicine&lt;/full-title&gt;&lt;/periodical&gt;&lt;pages&gt;82-89&lt;/pages&gt;&lt;volume&gt;53&lt;/volume&gt;&lt;number&gt;2&lt;/number&gt;&lt;section&gt;82&lt;/section&gt;&lt;dates&gt;&lt;year&gt;2019&lt;/year&gt;&lt;/dates&gt;&lt;isbn&gt;0306-3674&amp;#xD;1473-0480&lt;/isbn&gt;&lt;urls&gt;&lt;/urls&gt;&lt;electronic-resource-num&gt;10.1136/bjsports-2018-099919&lt;/electronic-resource-num&gt;&lt;/record&gt;&lt;/Cite&gt;&lt;/EndNote&gt;</w:instrText>
      </w:r>
      <w:r>
        <w:fldChar w:fldCharType="separate"/>
      </w:r>
      <w:r>
        <w:rPr>
          <w:noProof/>
        </w:rPr>
        <w:t>(</w:t>
      </w:r>
      <w:r w:rsidRPr="006B6799">
        <w:rPr>
          <w:noProof/>
          <w:sz w:val="16"/>
        </w:rPr>
        <w:t>Mottola et al 2019</w:t>
      </w:r>
      <w:r>
        <w:rPr>
          <w:noProof/>
        </w:rPr>
        <w:t>)</w:t>
      </w:r>
      <w:r>
        <w:fldChar w:fldCharType="end"/>
      </w:r>
      <w:r>
        <w:t>.</w:t>
      </w:r>
    </w:p>
    <w:p w14:paraId="7B607B40" w14:textId="31114D24" w:rsidR="00596F90" w:rsidRPr="00CC52F7" w:rsidRDefault="00C76EED" w:rsidP="00596F90">
      <w:pPr>
        <w:pStyle w:val="Recsheader"/>
      </w:pPr>
      <w:r>
        <w:t>Evidence-based recommendation</w:t>
      </w:r>
      <w:r w:rsidR="00596F90" w:rsidRPr="00CC52F7">
        <w:tab/>
      </w:r>
    </w:p>
    <w:p w14:paraId="3F653E5C" w14:textId="1E1C7E00" w:rsidR="00596F90" w:rsidRPr="00CC24D7" w:rsidRDefault="00596F90" w:rsidP="00596F90">
      <w:pPr>
        <w:pStyle w:val="Recs"/>
      </w:pPr>
      <w:r w:rsidRPr="00CC52F7">
        <w:t>Advise women th</w:t>
      </w:r>
      <w:r w:rsidRPr="00C849BE">
        <w:t xml:space="preserve">at </w:t>
      </w:r>
      <w:r w:rsidR="00E74CDF" w:rsidRPr="00C849BE">
        <w:t xml:space="preserve">regular </w:t>
      </w:r>
      <w:r w:rsidRPr="00C849BE">
        <w:t xml:space="preserve">moderate-intensity physical activity during pregnancy is associated with a range of health benefits and is </w:t>
      </w:r>
      <w:r w:rsidR="00AA6B1A" w:rsidRPr="00C849BE">
        <w:t>g</w:t>
      </w:r>
      <w:r w:rsidR="00AA6B1A">
        <w:t xml:space="preserve">enerally </w:t>
      </w:r>
      <w:r w:rsidRPr="00CC52F7">
        <w:t>not associated with adverse outcomes.</w:t>
      </w:r>
    </w:p>
    <w:p w14:paraId="0B865617" w14:textId="3D09CE8C" w:rsidR="006413CE" w:rsidRDefault="00BD42EA" w:rsidP="008805D1">
      <w:pPr>
        <w:pStyle w:val="Heading4"/>
      </w:pPr>
      <w:r>
        <w:t>Recent evidence on the e</w:t>
      </w:r>
      <w:r w:rsidR="008805D1">
        <w:t>ffects of o</w:t>
      </w:r>
      <w:r w:rsidR="006413CE">
        <w:t>ccupational physical activity</w:t>
      </w:r>
      <w:r w:rsidR="008805D1">
        <w:t xml:space="preserve"> during pregnancy</w:t>
      </w:r>
    </w:p>
    <w:p w14:paraId="0D7894A9" w14:textId="77777777" w:rsidR="00C9103D" w:rsidRDefault="003E53BA" w:rsidP="007E0A34">
      <w:pPr>
        <w:keepNext/>
      </w:pPr>
      <w:r>
        <w:t xml:space="preserve">The evidence on risks associated with occupational physical activity during pregnancy is unclear. </w:t>
      </w:r>
    </w:p>
    <w:p w14:paraId="59839932" w14:textId="01751134" w:rsidR="00C9103D" w:rsidRDefault="003E53BA" w:rsidP="00A45C08">
      <w:r>
        <w:t>Heavy lifting (eg &gt;200 kg/day) may be associated with an increased risk of pelvic pain</w:t>
      </w:r>
      <w:r w:rsidR="00C13EAB">
        <w:t xml:space="preserve"> (</w:t>
      </w:r>
      <w:r w:rsidR="00C13EAB" w:rsidRPr="00CA66DC">
        <w:rPr>
          <w:sz w:val="16"/>
          <w:szCs w:val="16"/>
        </w:rPr>
        <w:t xml:space="preserve">201-500 kg/day: </w:t>
      </w:r>
      <w:r w:rsidR="00C13EAB" w:rsidRPr="00C13EAB">
        <w:rPr>
          <w:sz w:val="16"/>
          <w:szCs w:val="16"/>
        </w:rPr>
        <w:t>aO</w:t>
      </w:r>
      <w:r w:rsidR="00C13EAB" w:rsidRPr="00C83E42">
        <w:rPr>
          <w:sz w:val="16"/>
          <w:szCs w:val="16"/>
        </w:rPr>
        <w:t>R 1.45; 95%CI 1.3</w:t>
      </w:r>
      <w:r w:rsidR="00C13EAB">
        <w:rPr>
          <w:sz w:val="16"/>
          <w:szCs w:val="16"/>
        </w:rPr>
        <w:t>1 to 1.60; n=50,143)</w:t>
      </w:r>
      <w:r w:rsidR="001C0E4C">
        <w:t xml:space="preserve"> </w:t>
      </w:r>
      <w:r w:rsidR="001C0E4C">
        <w:fldChar w:fldCharType="begin">
          <w:fldData xml:space="preserve">PEVuZE5vdGU+PENpdGU+PEF1dGhvcj5MYXJzZW48L0F1dGhvcj48WWVhcj4yMDEzPC9ZZWFyPjxS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</w:fldData>
        </w:fldChar>
      </w:r>
      <w:r w:rsidR="00394C12">
        <w:instrText xml:space="preserve"> ADDIN EN.CITE </w:instrText>
      </w:r>
      <w:r w:rsidR="00394C12">
        <w:fldChar w:fldCharType="begin">
          <w:fldData xml:space="preserve">PEVuZE5vdGU+PENpdGU+PEF1dGhvcj5MYXJzZW48L0F1dGhvcj48WWVhcj4yMDEzPC9ZZWFyPjxS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</w:fldData>
        </w:fldChar>
      </w:r>
      <w:r w:rsidR="00394C12">
        <w:instrText xml:space="preserve"> ADDIN EN.CITE.DATA </w:instrText>
      </w:r>
      <w:r w:rsidR="00394C12">
        <w:fldChar w:fldCharType="end"/>
      </w:r>
      <w:r w:rsidR="001C0E4C">
        <w:fldChar w:fldCharType="separate"/>
      </w:r>
      <w:r w:rsidR="00394C12">
        <w:rPr>
          <w:noProof/>
        </w:rPr>
        <w:t>(</w:t>
      </w:r>
      <w:r w:rsidR="00394C12" w:rsidRPr="006B6799">
        <w:rPr>
          <w:noProof/>
          <w:sz w:val="16"/>
        </w:rPr>
        <w:t>Larsen et al 2013</w:t>
      </w:r>
      <w:r w:rsidR="00394C12">
        <w:rPr>
          <w:noProof/>
        </w:rPr>
        <w:t>)</w:t>
      </w:r>
      <w:r w:rsidR="001C0E4C">
        <w:fldChar w:fldCharType="end"/>
      </w:r>
      <w:r>
        <w:t>, stillbirth among women with a previous fetal loss</w:t>
      </w:r>
      <w:r w:rsidR="00C13EAB">
        <w:t xml:space="preserve"> (</w:t>
      </w:r>
      <w:r w:rsidR="00C13EAB" w:rsidRPr="00CA66DC">
        <w:rPr>
          <w:sz w:val="16"/>
          <w:szCs w:val="16"/>
        </w:rPr>
        <w:t xml:space="preserve">201-975 kg per day: </w:t>
      </w:r>
      <w:r w:rsidR="00293273">
        <w:rPr>
          <w:sz w:val="16"/>
          <w:szCs w:val="16"/>
        </w:rPr>
        <w:t>adjusted hazard ratio</w:t>
      </w:r>
      <w:r w:rsidR="005E7EFD">
        <w:rPr>
          <w:sz w:val="16"/>
          <w:szCs w:val="16"/>
        </w:rPr>
        <w:t xml:space="preserve"> [</w:t>
      </w:r>
      <w:r w:rsidR="00C13EAB" w:rsidRPr="00C13EAB">
        <w:rPr>
          <w:sz w:val="16"/>
          <w:szCs w:val="16"/>
        </w:rPr>
        <w:t>a</w:t>
      </w:r>
      <w:r w:rsidR="00C13EAB" w:rsidRPr="00F5304B">
        <w:rPr>
          <w:sz w:val="16"/>
          <w:szCs w:val="16"/>
        </w:rPr>
        <w:t>HR</w:t>
      </w:r>
      <w:r w:rsidR="005E7EFD">
        <w:rPr>
          <w:sz w:val="16"/>
          <w:szCs w:val="16"/>
        </w:rPr>
        <w:t>]</w:t>
      </w:r>
      <w:r w:rsidR="00C13EAB" w:rsidRPr="00F5304B">
        <w:rPr>
          <w:sz w:val="16"/>
          <w:szCs w:val="16"/>
        </w:rPr>
        <w:t xml:space="preserve"> 2.87; 95%CI 1.37 to 6.01</w:t>
      </w:r>
      <w:r w:rsidR="00C13EAB">
        <w:rPr>
          <w:sz w:val="16"/>
          <w:szCs w:val="16"/>
        </w:rPr>
        <w:t>; n=68,086</w:t>
      </w:r>
      <w:r w:rsidR="00C13EAB">
        <w:t>)</w:t>
      </w:r>
      <w:r w:rsidR="00A54B45">
        <w:t xml:space="preserve"> </w:t>
      </w:r>
      <w:r w:rsidR="00A54B45">
        <w:fldChar w:fldCharType="begin"/>
      </w:r>
      <w:r w:rsidR="00394C12">
        <w:instrText xml:space="preserve"> ADDIN EN.CITE &lt;EndNote&gt;&lt;Cite&gt;&lt;Author&gt;Juhl&lt;/Author&gt;&lt;Year&gt;2013&lt;/Year&gt;&lt;RecNum&gt;1228&lt;/RecNum&gt;&lt;DisplayText&gt;(&lt;style font="Century Gothic" size="8"&gt;Juhl et al 2013&lt;/style&gt;)&lt;/DisplayText&gt;&lt;record&gt;&lt;rec-number&gt;1228&lt;/rec-number&gt;&lt;foreign-keys&gt;&lt;key app="EN" db-id="exvasrfx2dtraoesasxp2szsxa2df502592x" timestamp="1562472199"&gt;1228&lt;/key&gt;&lt;key app="ENWeb" db-id=""&gt;0&lt;/key&gt;&lt;/foreign-keys&gt;&lt;ref-type name="Journal Article"&gt;17&lt;/ref-type&gt;&lt;contributors&gt;&lt;authors&gt;&lt;author&gt;Juhl, M.&lt;/author&gt;&lt;author&gt;Strandberg-Larsen, K.&lt;/author&gt;&lt;author&gt;Larsen, P. S.&lt;/author&gt;&lt;author&gt;Andersen, P. K.&lt;/author&gt;&lt;author&gt;Svendsen, S. W.&lt;/author&gt;&lt;author&gt;Bonde, J. P.&lt;/author&gt;&lt;author&gt;Nybo Andersen, A. M.&lt;/author&gt;&lt;/authors&gt;&lt;/contributors&gt;&lt;auth-address&gt;Section of Social Medicine, Department of Public Health, University of Copenhagen, Copenhagen, Denmark. metjuhl@gmail.com&lt;/auth-address&gt;&lt;titles&gt;&lt;title&gt;Occupational lifting during pregnancy and risk of fetal death in a large national cohort study&lt;/title&gt;&lt;secondary-title&gt;Scand J Work Environ Health&lt;/secondary-title&gt;&lt;/titles&gt;&lt;periodical&gt;&lt;full-title&gt;Scand J Work Environ Health&lt;/full-title&gt;&lt;/periodical&gt;&lt;pages&gt;335-42&lt;/pages&gt;&lt;volume&gt;39&lt;/volume&gt;&lt;number&gt;4&lt;/number&gt;&lt;edition&gt;2012/12/05&lt;/edition&gt;&lt;keywords&gt;&lt;keyword&gt;Adult&lt;/keyword&gt;&lt;keyword&gt;Denmark&lt;/keyword&gt;&lt;keyword&gt;Female&lt;/keyword&gt;&lt;keyword&gt;*Fetal Death&lt;/keyword&gt;&lt;keyword&gt;Humans&lt;/keyword&gt;&lt;keyword&gt;*Lifting&lt;/keyword&gt;&lt;keyword&gt;*Occupational Health&lt;/keyword&gt;&lt;keyword&gt;Pregnancy&lt;/keyword&gt;&lt;keyword&gt;Proportional Hazards Models&lt;/keyword&gt;&lt;keyword&gt;Risk Factors&lt;/keyword&gt;&lt;/keywords&gt;&lt;dates&gt;&lt;year&gt;2013&lt;/year&gt;&lt;pub-dates&gt;&lt;date&gt;Jul&lt;/date&gt;&lt;/pub-dates&gt;&lt;/dates&gt;&lt;isbn&gt;1795-990X (Electronic)&amp;#xD;0355-3140 (Linking)&lt;/isbn&gt;&lt;accession-num&gt;23207454&lt;/accession-num&gt;&lt;urls&gt;&lt;related-urls&gt;&lt;url&gt;https://www.ncbi.nlm.nih.gov/pubmed/23207454&lt;/url&gt;&lt;/related-urls&gt;&lt;/urls&gt;&lt;electronic-resource-num&gt;10.5271/sjweh.3335&lt;/electronic-resource-num&gt;&lt;/record&gt;&lt;/Cite&gt;&lt;/EndNote&gt;</w:instrText>
      </w:r>
      <w:r w:rsidR="00A54B45">
        <w:fldChar w:fldCharType="separate"/>
      </w:r>
      <w:r w:rsidR="00394C12">
        <w:rPr>
          <w:noProof/>
        </w:rPr>
        <w:t>(</w:t>
      </w:r>
      <w:r w:rsidR="00394C12" w:rsidRPr="006B6799">
        <w:rPr>
          <w:noProof/>
          <w:sz w:val="16"/>
        </w:rPr>
        <w:t>Juhl et al 2013</w:t>
      </w:r>
      <w:r w:rsidR="00394C12">
        <w:rPr>
          <w:noProof/>
        </w:rPr>
        <w:t>)</w:t>
      </w:r>
      <w:r w:rsidR="00A54B45">
        <w:fldChar w:fldCharType="end"/>
      </w:r>
      <w:r>
        <w:t xml:space="preserve"> and preterm birth among primigravid women</w:t>
      </w:r>
      <w:r w:rsidR="00C13EAB">
        <w:t xml:space="preserve"> (</w:t>
      </w:r>
      <w:r w:rsidR="00C13EAB" w:rsidRPr="00CA66DC">
        <w:rPr>
          <w:sz w:val="16"/>
          <w:szCs w:val="16"/>
        </w:rPr>
        <w:t xml:space="preserve">201-975 kg/day: </w:t>
      </w:r>
      <w:r w:rsidR="00C13EAB" w:rsidRPr="00F5304B">
        <w:rPr>
          <w:sz w:val="16"/>
          <w:szCs w:val="16"/>
        </w:rPr>
        <w:t>aHR 1.43; 95%CI 1.13 to 1.80</w:t>
      </w:r>
      <w:r w:rsidR="00C13EAB">
        <w:rPr>
          <w:sz w:val="16"/>
          <w:szCs w:val="16"/>
        </w:rPr>
        <w:t>; n=65,530</w:t>
      </w:r>
      <w:r w:rsidR="00C13EAB">
        <w:t>)</w:t>
      </w:r>
      <w:r w:rsidR="001C0E4C">
        <w:t xml:space="preserve"> </w:t>
      </w:r>
      <w:r w:rsidR="001C0E4C">
        <w:fldChar w:fldCharType="begin">
          <w:fldData xml:space="preserve">PEVuZE5vdGU+PENpdGU+PEF1dGhvcj5Nb2NldmljPC9BdXRob3I+PFllYXI+MjAxNDwvWWVhcj48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</w:fldData>
        </w:fldChar>
      </w:r>
      <w:r w:rsidR="00394C12">
        <w:instrText xml:space="preserve"> ADDIN EN.CITE </w:instrText>
      </w:r>
      <w:r w:rsidR="00394C12">
        <w:fldChar w:fldCharType="begin">
          <w:fldData xml:space="preserve">PEVuZE5vdGU+PENpdGU+PEF1dGhvcj5Nb2NldmljPC9BdXRob3I+PFllYXI+MjAxNDwvWWVhcj48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</w:fldData>
        </w:fldChar>
      </w:r>
      <w:r w:rsidR="00394C12">
        <w:instrText xml:space="preserve"> ADDIN EN.CITE.DATA </w:instrText>
      </w:r>
      <w:r w:rsidR="00394C12">
        <w:fldChar w:fldCharType="end"/>
      </w:r>
      <w:r w:rsidR="001C0E4C">
        <w:fldChar w:fldCharType="separate"/>
      </w:r>
      <w:r w:rsidR="00394C12">
        <w:rPr>
          <w:noProof/>
        </w:rPr>
        <w:t>(</w:t>
      </w:r>
      <w:r w:rsidR="00394C12" w:rsidRPr="006B6799">
        <w:rPr>
          <w:noProof/>
          <w:sz w:val="16"/>
        </w:rPr>
        <w:t>Mocevic et al 2014</w:t>
      </w:r>
      <w:r w:rsidR="00394C12">
        <w:rPr>
          <w:noProof/>
        </w:rPr>
        <w:t>)</w:t>
      </w:r>
      <w:r w:rsidR="001C0E4C">
        <w:fldChar w:fldCharType="end"/>
      </w:r>
      <w:r>
        <w:t xml:space="preserve"> but </w:t>
      </w:r>
      <w:r w:rsidR="001C0E4C">
        <w:t>does</w:t>
      </w:r>
      <w:r>
        <w:t xml:space="preserve"> not </w:t>
      </w:r>
      <w:r w:rsidR="001C0E4C">
        <w:t xml:space="preserve">appear to be </w:t>
      </w:r>
      <w:r>
        <w:t>associated with small-for-gestational age</w:t>
      </w:r>
      <w:r w:rsidR="001C0E4C">
        <w:t xml:space="preserve"> </w:t>
      </w:r>
      <w:r w:rsidR="001C0E4C">
        <w:fldChar w:fldCharType="begin">
          <w:fldData xml:space="preserve">PEVuZE5vdGU+PENpdGU+PEF1dGhvcj5KdWhsPC9BdXRob3I+PFllYXI+MjAxNDwvWWVhcj48UmVj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</w:fldData>
        </w:fldChar>
      </w:r>
      <w:r w:rsidR="00394C12">
        <w:instrText xml:space="preserve"> ADDIN EN.CITE </w:instrText>
      </w:r>
      <w:r w:rsidR="00394C12">
        <w:fldChar w:fldCharType="begin">
          <w:fldData xml:space="preserve">PEVuZE5vdGU+PENpdGU+PEF1dGhvcj5KdWhsPC9BdXRob3I+PFllYXI+MjAxNDwvWWVhcj48UmVj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</w:fldData>
        </w:fldChar>
      </w:r>
      <w:r w:rsidR="00394C12">
        <w:instrText xml:space="preserve"> ADDIN EN.CITE.DATA </w:instrText>
      </w:r>
      <w:r w:rsidR="00394C12">
        <w:fldChar w:fldCharType="end"/>
      </w:r>
      <w:r w:rsidR="001C0E4C">
        <w:fldChar w:fldCharType="separate"/>
      </w:r>
      <w:r w:rsidR="00394C12">
        <w:rPr>
          <w:noProof/>
        </w:rPr>
        <w:t>(</w:t>
      </w:r>
      <w:r w:rsidR="00394C12" w:rsidRPr="006B6799">
        <w:rPr>
          <w:noProof/>
          <w:sz w:val="16"/>
        </w:rPr>
        <w:t>Pompeii et al 2005; Snijder et al 2012; Juhl et al 2014</w:t>
      </w:r>
      <w:r w:rsidR="00394C12">
        <w:rPr>
          <w:noProof/>
        </w:rPr>
        <w:t>)</w:t>
      </w:r>
      <w:r w:rsidR="001C0E4C">
        <w:fldChar w:fldCharType="end"/>
      </w:r>
      <w:r>
        <w:t xml:space="preserve"> or low </w:t>
      </w:r>
      <w:r w:rsidR="00E60E1A">
        <w:t>birthweight</w:t>
      </w:r>
      <w:r w:rsidR="001C0E4C">
        <w:t xml:space="preserve"> </w:t>
      </w:r>
      <w:r w:rsidR="001C0E4C">
        <w:fldChar w:fldCharType="begin">
          <w:fldData xml:space="preserve">PEVuZE5vdGU+PENpdGU+PEF1dGhvcj5TbmlqZGVyPC9BdXRob3I+PFllYXI+MjAxMjwvWWVhcj48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</w:fldData>
        </w:fldChar>
      </w:r>
      <w:r w:rsidR="00394C12">
        <w:instrText xml:space="preserve"> ADDIN EN.CITE </w:instrText>
      </w:r>
      <w:r w:rsidR="00394C12">
        <w:fldChar w:fldCharType="begin">
          <w:fldData xml:space="preserve">PEVuZE5vdGU+PENpdGU+PEF1dGhvcj5TbmlqZGVyPC9BdXRob3I+PFllYXI+MjAxMjwvWWVhcj48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</w:fldData>
        </w:fldChar>
      </w:r>
      <w:r w:rsidR="00394C12">
        <w:instrText xml:space="preserve"> ADDIN EN.CITE.DATA </w:instrText>
      </w:r>
      <w:r w:rsidR="00394C12">
        <w:fldChar w:fldCharType="end"/>
      </w:r>
      <w:r w:rsidR="001C0E4C">
        <w:fldChar w:fldCharType="separate"/>
      </w:r>
      <w:r w:rsidR="00394C12">
        <w:rPr>
          <w:noProof/>
        </w:rPr>
        <w:t>(</w:t>
      </w:r>
      <w:r w:rsidR="00394C12" w:rsidRPr="006B6799">
        <w:rPr>
          <w:noProof/>
          <w:sz w:val="16"/>
        </w:rPr>
        <w:t>Snijder et al 2012</w:t>
      </w:r>
      <w:r w:rsidR="00394C12">
        <w:rPr>
          <w:noProof/>
        </w:rPr>
        <w:t>)</w:t>
      </w:r>
      <w:r w:rsidR="001C0E4C">
        <w:fldChar w:fldCharType="end"/>
      </w:r>
      <w:r>
        <w:t xml:space="preserve">. </w:t>
      </w:r>
    </w:p>
    <w:p w14:paraId="21CCDEF2" w14:textId="0F005BF7" w:rsidR="00C9103D" w:rsidRDefault="003E53BA" w:rsidP="00A45C08">
      <w:r>
        <w:t>There is a possible association between occupational standing and increased risk of miscarriage (</w:t>
      </w:r>
      <w:r w:rsidRPr="00CA66DC">
        <w:rPr>
          <w:sz w:val="16"/>
          <w:szCs w:val="16"/>
        </w:rPr>
        <w:t>&gt;6 hours a day</w:t>
      </w:r>
      <w:r w:rsidR="00C13EAB" w:rsidRPr="00CA66DC">
        <w:rPr>
          <w:sz w:val="16"/>
          <w:szCs w:val="16"/>
        </w:rPr>
        <w:t>:</w:t>
      </w:r>
      <w:r w:rsidR="00C13EAB">
        <w:t xml:space="preserve"> </w:t>
      </w:r>
      <w:r w:rsidR="00C13EAB" w:rsidRPr="00FA44BE">
        <w:rPr>
          <w:sz w:val="16"/>
          <w:szCs w:val="16"/>
        </w:rPr>
        <w:t>RR</w:t>
      </w:r>
      <w:r w:rsidR="00C13EAB">
        <w:rPr>
          <w:sz w:val="16"/>
          <w:szCs w:val="16"/>
        </w:rPr>
        <w:t> </w:t>
      </w:r>
      <w:r w:rsidR="00C13EAB" w:rsidRPr="00FA44BE">
        <w:rPr>
          <w:sz w:val="16"/>
          <w:szCs w:val="16"/>
        </w:rPr>
        <w:t>1.16; 95%CI 1.01 to 1.32</w:t>
      </w:r>
      <w:r w:rsidR="00C13EAB">
        <w:rPr>
          <w:sz w:val="16"/>
          <w:szCs w:val="16"/>
        </w:rPr>
        <w:t>; 30 studies</w:t>
      </w:r>
      <w:r>
        <w:t>) or preterm birth</w:t>
      </w:r>
      <w:r w:rsidR="001C0E4C">
        <w:t xml:space="preserve"> </w:t>
      </w:r>
      <w:r w:rsidR="001C0E4C">
        <w:fldChar w:fldCharType="begin"/>
      </w:r>
      <w:r w:rsidR="00394C12">
        <w:instrText xml:space="preserve"> ADDIN EN.CITE &lt;EndNote&gt;&lt;Cite&gt;&lt;Author&gt;Ritsmitchai&lt;/Author&gt;&lt;Year&gt;1997&lt;/Year&gt;&lt;RecNum&gt;1792&lt;/RecNum&gt;&lt;DisplayText&gt;(&lt;style font="Century Gothic" size="8"&gt;Ritsmitchai et al 1997&lt;/style&gt;)&lt;/DisplayText&gt;&lt;record&gt;&lt;rec-number&gt;1792&lt;/rec-number&gt;&lt;foreign-keys&gt;&lt;key app="EN" db-id="exvasrfx2dtraoesasxp2szsxa2df502592x" timestamp="1583299791"&gt;1792&lt;/key&gt;&lt;/foreign-keys&gt;&lt;ref-type name="Journal Article"&gt;17&lt;/ref-type&gt;&lt;contributors&gt;&lt;authors&gt;&lt;author&gt;Ritsmitchai, S.,&lt;/author&gt;&lt;author&gt;Geater, A.F.,&lt;/author&gt;&lt;author&gt;Chongsuviwatvong, V.,&lt;/author&gt;&lt;/authors&gt;&lt;/contributors&gt;&lt;titles&gt;&lt;title&gt;Prolonged standing and physical exertion at work during pregnancy increases the risk of preterm birth for Thai mothers.&lt;/title&gt;&lt;secondary-title&gt;J Occup Health&lt;/secondary-title&gt;&lt;/titles&gt;&lt;periodical&gt;&lt;full-title&gt;J Occup Health&lt;/full-title&gt;&lt;/periodical&gt;&lt;pages&gt;217-22&lt;/pages&gt;&lt;volume&gt;39&lt;/volume&gt;&lt;dates&gt;&lt;year&gt;1997&lt;/year&gt;&lt;/dates&gt;&lt;urls&gt;&lt;/urls&gt;&lt;/record&gt;&lt;/Cite&gt;&lt;/EndNote&gt;</w:instrText>
      </w:r>
      <w:r w:rsidR="001C0E4C">
        <w:fldChar w:fldCharType="separate"/>
      </w:r>
      <w:r w:rsidR="00394C12">
        <w:rPr>
          <w:noProof/>
        </w:rPr>
        <w:t>(</w:t>
      </w:r>
      <w:r w:rsidR="00394C12" w:rsidRPr="006B6799">
        <w:rPr>
          <w:noProof/>
          <w:sz w:val="16"/>
        </w:rPr>
        <w:t>Ritsmitchai et al 1997</w:t>
      </w:r>
      <w:r w:rsidR="00394C12">
        <w:rPr>
          <w:noProof/>
        </w:rPr>
        <w:t>)</w:t>
      </w:r>
      <w:r w:rsidR="001C0E4C">
        <w:fldChar w:fldCharType="end"/>
      </w:r>
      <w:r>
        <w:t xml:space="preserve"> (</w:t>
      </w:r>
      <w:r w:rsidR="00C13EAB" w:rsidRPr="00CA66DC">
        <w:rPr>
          <w:sz w:val="16"/>
          <w:szCs w:val="16"/>
        </w:rPr>
        <w:t xml:space="preserve">&gt;3 hours per day: </w:t>
      </w:r>
      <w:r w:rsidR="00C13EAB" w:rsidRPr="00C13EAB">
        <w:rPr>
          <w:sz w:val="16"/>
          <w:szCs w:val="16"/>
        </w:rPr>
        <w:t>OR 1.25; 95%CI 0.99 to 1.57</w:t>
      </w:r>
      <w:r w:rsidR="007C57EB">
        <w:rPr>
          <w:sz w:val="16"/>
          <w:szCs w:val="16"/>
        </w:rPr>
        <w:t>; 11 studies</w:t>
      </w:r>
      <w:r w:rsidR="00C13EAB">
        <w:t>)</w:t>
      </w:r>
      <w:r>
        <w:t xml:space="preserve"> but no clear difference in small-for-gestational age, </w:t>
      </w:r>
      <w:r w:rsidR="00E60E1A">
        <w:t>birthweight</w:t>
      </w:r>
      <w:r w:rsidR="001C0E4C">
        <w:t xml:space="preserve"> </w:t>
      </w:r>
      <w:r w:rsidR="001C0E4C">
        <w:fldChar w:fldCharType="begin"/>
      </w:r>
      <w:r w:rsidR="00394C12">
        <w:instrText xml:space="preserve"> ADDIN EN.CITE &lt;EndNote&gt;&lt;Cite&gt;&lt;Author&gt;Eunhee&lt;/Author&gt;&lt;Year&gt;2002&lt;/Year&gt;&lt;RecNum&gt;1495&lt;/RecNum&gt;&lt;DisplayText&gt;(&lt;style font="Century Gothic" size="8"&gt;Eunhee et al 2002&lt;/style&gt;)&lt;/DisplayText&gt;&lt;record&gt;&lt;rec-number&gt;1495&lt;/rec-number&gt;&lt;foreign-keys&gt;&lt;key app="EN" db-id="exvasrfx2dtraoesasxp2szsxa2df502592x" timestamp="1574314249"&gt;1495&lt;/key&gt;&lt;/foreign-keys&gt;&lt;ref-type name="Journal Article"&gt;17&lt;/ref-type&gt;&lt;contributors&gt;&lt;authors&gt;&lt;author&gt;Eunhee, H.,&lt;/author&gt;&lt;author&gt;Cho, S-I.,&lt;/author&gt;&lt;author&gt;Park, H.,&lt;/author&gt;&lt;author&gt;Chen, D.,&lt;/author&gt;&lt;author&gt;Chen, C.,&lt;/author&gt;&lt;author&gt;Wang., L.,&lt;/author&gt;&lt;author&gt;Xu, X.,&lt;/author&gt;&lt;author&gt;Christiani, D.C.,&lt;/author&gt;&lt;/authors&gt;&lt;/contributors&gt;&lt;titles&gt;&lt;title&gt;Does standing at work during pregnancy result in reduced infant birth weight?&lt;/title&gt;&lt;secondary-title&gt;JOEM&lt;/secondary-title&gt;&lt;/titles&gt;&lt;periodical&gt;&lt;full-title&gt;JOEM&lt;/full-title&gt;&lt;/periodical&gt;&lt;pages&gt;815-21&lt;/pages&gt;&lt;volume&gt;44&lt;/volume&gt;&lt;number&gt;9&lt;/number&gt;&lt;dates&gt;&lt;year&gt;2002&lt;/year&gt;&lt;/dates&gt;&lt;urls&gt;&lt;/urls&gt;&lt;/record&gt;&lt;/Cite&gt;&lt;/EndNote&gt;</w:instrText>
      </w:r>
      <w:r w:rsidR="001C0E4C">
        <w:fldChar w:fldCharType="separate"/>
      </w:r>
      <w:r w:rsidR="00394C12">
        <w:rPr>
          <w:noProof/>
        </w:rPr>
        <w:t>(</w:t>
      </w:r>
      <w:r w:rsidR="00394C12" w:rsidRPr="006B6799">
        <w:rPr>
          <w:noProof/>
          <w:sz w:val="16"/>
        </w:rPr>
        <w:t>Eunhee et al 2002</w:t>
      </w:r>
      <w:r w:rsidR="00394C12">
        <w:rPr>
          <w:noProof/>
        </w:rPr>
        <w:t>)</w:t>
      </w:r>
      <w:r w:rsidR="001C0E4C">
        <w:fldChar w:fldCharType="end"/>
      </w:r>
      <w:r>
        <w:t xml:space="preserve"> or pelvic pain</w:t>
      </w:r>
      <w:r w:rsidR="001C0E4C">
        <w:t xml:space="preserve"> </w:t>
      </w:r>
      <w:r w:rsidR="001C0E4C">
        <w:fldChar w:fldCharType="begin"/>
      </w:r>
      <w:r w:rsidR="00394C12">
        <w:instrText xml:space="preserve"> ADDIN EN.CITE &lt;EndNote&gt;&lt;Cite&gt;&lt;Author&gt;Juhl&lt;/Author&gt;&lt;Year&gt;2005&lt;/Year&gt;&lt;RecNum&gt;880&lt;/RecNum&gt;&lt;DisplayText&gt;(&lt;style font="Century Gothic" size="8"&gt;Juhl 2005&lt;/style&gt;)&lt;/DisplayText&gt;&lt;record&gt;&lt;rec-number&gt;880&lt;/rec-number&gt;&lt;foreign-keys&gt;&lt;key app="EN" db-id="exvasrfx2dtraoesasxp2szsxa2df502592x" timestamp="1541540751"&gt;880&lt;/key&gt;&lt;key app="ENWeb" db-id=""&gt;0&lt;/key&gt;&lt;/foreign-keys&gt;&lt;ref-type name="Journal Article"&gt;17&lt;/ref-type&gt;&lt;contributors&gt;&lt;authors&gt;&lt;author&gt;Juhl, M.&lt;/author&gt;&lt;/authors&gt;&lt;/contributors&gt;&lt;titles&gt;&lt;title&gt;Psychosocial and physical work environment, and risk of pelvic pain in pregnancy. A study within the Danish national birth cohort&lt;/title&gt;&lt;secondary-title&gt;J Epidemiol &amp;amp; Community Health&lt;/secondary-title&gt;&lt;/titles&gt;&lt;periodical&gt;&lt;full-title&gt;J Epidemiol &amp;amp; Community Health&lt;/full-title&gt;&lt;/periodical&gt;&lt;pages&gt;580-585&lt;/pages&gt;&lt;volume&gt;59&lt;/volume&gt;&lt;number&gt;7&lt;/number&gt;&lt;section&gt;580&lt;/section&gt;&lt;dates&gt;&lt;year&gt;2005&lt;/year&gt;&lt;/dates&gt;&lt;isbn&gt;0143-005X&lt;/isbn&gt;&lt;urls&gt;&lt;/urls&gt;&lt;electronic-resource-num&gt;10.1136/jech.2004.029520&lt;/electronic-resource-num&gt;&lt;/record&gt;&lt;/Cite&gt;&lt;/EndNote&gt;</w:instrText>
      </w:r>
      <w:r w:rsidR="001C0E4C">
        <w:fldChar w:fldCharType="separate"/>
      </w:r>
      <w:r w:rsidR="00394C12">
        <w:rPr>
          <w:noProof/>
        </w:rPr>
        <w:t>(</w:t>
      </w:r>
      <w:r w:rsidR="00394C12" w:rsidRPr="006B6799">
        <w:rPr>
          <w:noProof/>
          <w:sz w:val="16"/>
        </w:rPr>
        <w:t>Juhl 2005</w:t>
      </w:r>
      <w:r w:rsidR="00394C12">
        <w:rPr>
          <w:noProof/>
        </w:rPr>
        <w:t>)</w:t>
      </w:r>
      <w:r w:rsidR="001C0E4C">
        <w:fldChar w:fldCharType="end"/>
      </w:r>
      <w:r>
        <w:t xml:space="preserve">. </w:t>
      </w:r>
    </w:p>
    <w:p w14:paraId="7DBCB603" w14:textId="4B91A52F" w:rsidR="003E53BA" w:rsidRDefault="003E53BA" w:rsidP="00A45C08">
      <w:r>
        <w:t>There is insufficient evidence to draw conclusions on strenuous occupational physical exertion in pregnancy but it may be associated with preterm premature rupture of the membranes</w:t>
      </w:r>
      <w:r w:rsidR="00F05C72">
        <w:t xml:space="preserve"> (</w:t>
      </w:r>
      <w:r w:rsidR="00F05C72" w:rsidRPr="0027320C">
        <w:rPr>
          <w:sz w:val="16"/>
          <w:szCs w:val="16"/>
        </w:rPr>
        <w:t>OR 1.72; 95%CI 1.16 to 2.56</w:t>
      </w:r>
      <w:r w:rsidR="00F05C72">
        <w:rPr>
          <w:sz w:val="16"/>
          <w:szCs w:val="16"/>
        </w:rPr>
        <w:t>; n=2,929</w:t>
      </w:r>
      <w:r w:rsidR="00F05C72">
        <w:t>)</w:t>
      </w:r>
      <w:r w:rsidR="00A54B45">
        <w:t xml:space="preserve"> </w:t>
      </w:r>
      <w:r w:rsidR="00A54B45">
        <w:fldChar w:fldCharType="begin"/>
      </w:r>
      <w:r w:rsidR="00394C12">
        <w:instrText xml:space="preserve"> ADDIN EN.CITE &lt;EndNote&gt;&lt;Cite&gt;&lt;Author&gt;Newman&lt;/Author&gt;&lt;Year&gt;2001&lt;/Year&gt;&lt;RecNum&gt;1231&lt;/RecNum&gt;&lt;DisplayText&gt;(&lt;style font="Century Gothic" size="8"&gt;Newman et al 2001&lt;/style&gt;)&lt;/DisplayText&gt;&lt;record&gt;&lt;rec-number&gt;1231&lt;/rec-number&gt;&lt;foreign-keys&gt;&lt;key app="EN" db-id="exvasrfx2dtraoesasxp2szsxa2df502592x" timestamp="1562472229"&gt;1231&lt;/key&gt;&lt;key app="ENWeb" db-id=""&gt;0&lt;/key&gt;&lt;/foreign-keys&gt;&lt;ref-type name="Journal Article"&gt;17&lt;/ref-type&gt;&lt;contributors&gt;&lt;authors&gt;&lt;author&gt;Newman, R. B.&lt;/author&gt;&lt;author&gt;Goldenberg, R. L.&lt;/author&gt;&lt;author&gt;Moawad, A. H.&lt;/author&gt;&lt;author&gt;Iams, J. D.&lt;/author&gt;&lt;author&gt;Meis, P. J.&lt;/author&gt;&lt;author&gt;Das, A.&lt;/author&gt;&lt;author&gt;Miodovnik, M.&lt;/author&gt;&lt;author&gt;Caritis, S. N.&lt;/author&gt;&lt;author&gt;Thurnau, G. R.&lt;/author&gt;&lt;author&gt;Dombrowski, M. P.&lt;/author&gt;&lt;author&gt;Roberts, J.&lt;/author&gt;&lt;/authors&gt;&lt;/contributors&gt;&lt;titles&gt;&lt;title&gt;Occupational fatigue and preterm premature rupture of membranes&lt;/title&gt;&lt;secondary-title&gt;American Journal of Obstetrics and Gynecology&lt;/secondary-title&gt;&lt;/titles&gt;&lt;periodical&gt;&lt;full-title&gt;American Journal of Obstetrics and Gynecology&lt;/full-title&gt;&lt;/periodical&gt;&lt;pages&gt;438-446&lt;/pages&gt;&lt;volume&gt;184&lt;/volume&gt;&lt;number&gt;3&lt;/number&gt;&lt;section&gt;438&lt;/section&gt;&lt;dates&gt;&lt;year&gt;2001&lt;/year&gt;&lt;/dates&gt;&lt;isbn&gt;00029378&lt;/isbn&gt;&lt;urls&gt;&lt;/urls&gt;&lt;electronic-resource-num&gt;10.1067/mob.2001.110312&lt;/electronic-resource-num&gt;&lt;/record&gt;&lt;/Cite&gt;&lt;/EndNote&gt;</w:instrText>
      </w:r>
      <w:r w:rsidR="00A54B45">
        <w:fldChar w:fldCharType="separate"/>
      </w:r>
      <w:r w:rsidR="00394C12">
        <w:rPr>
          <w:noProof/>
        </w:rPr>
        <w:t>(</w:t>
      </w:r>
      <w:r w:rsidR="00394C12" w:rsidRPr="006B6799">
        <w:rPr>
          <w:noProof/>
          <w:sz w:val="16"/>
        </w:rPr>
        <w:t>Newman et al 2001</w:t>
      </w:r>
      <w:r w:rsidR="00394C12">
        <w:rPr>
          <w:noProof/>
        </w:rPr>
        <w:t>)</w:t>
      </w:r>
      <w:r w:rsidR="00A54B45">
        <w:fldChar w:fldCharType="end"/>
      </w:r>
      <w:r>
        <w:t xml:space="preserve"> and pelvic pain</w:t>
      </w:r>
      <w:r w:rsidR="00BE05F4">
        <w:t xml:space="preserve"> (</w:t>
      </w:r>
      <w:r w:rsidR="00BE05F4" w:rsidRPr="00805340">
        <w:rPr>
          <w:sz w:val="16"/>
          <w:szCs w:val="16"/>
        </w:rPr>
        <w:t>OR 1.47; 95%CI 1.17 to 1.84</w:t>
      </w:r>
      <w:r w:rsidR="00BE05F4">
        <w:rPr>
          <w:sz w:val="16"/>
          <w:szCs w:val="16"/>
        </w:rPr>
        <w:t>; n=2,758</w:t>
      </w:r>
      <w:r w:rsidR="00BE05F4">
        <w:t>)</w:t>
      </w:r>
      <w:r w:rsidR="001C0E4C">
        <w:t xml:space="preserve"> </w:t>
      </w:r>
      <w:r w:rsidR="001C0E4C">
        <w:fldChar w:fldCharType="begin"/>
      </w:r>
      <w:r w:rsidR="00394C12">
        <w:instrText xml:space="preserve"> ADDIN EN.CITE &lt;EndNote&gt;&lt;Cite&gt;&lt;Author&gt;Juhl&lt;/Author&gt;&lt;Year&gt;2005&lt;/Year&gt;&lt;RecNum&gt;880&lt;/RecNum&gt;&lt;DisplayText&gt;(&lt;style font="Century Gothic" size="8"&gt;Juhl 2005&lt;/style&gt;)&lt;/DisplayText&gt;&lt;record&gt;&lt;rec-number&gt;880&lt;/rec-number&gt;&lt;foreign-keys&gt;&lt;key app="EN" db-id="exvasrfx2dtraoesasxp2szsxa2df502592x" timestamp="1541540751"&gt;880&lt;/key&gt;&lt;key app="ENWeb" db-id=""&gt;0&lt;/key&gt;&lt;/foreign-keys&gt;&lt;ref-type name="Journal Article"&gt;17&lt;/ref-type&gt;&lt;contributors&gt;&lt;authors&gt;&lt;author&gt;Juhl, M.&lt;/author&gt;&lt;/authors&gt;&lt;/contributors&gt;&lt;titles&gt;&lt;title&gt;Psychosocial and physical work environment, and risk of pelvic pain in pregnancy. A study within the Danish national birth cohort&lt;/title&gt;&lt;secondary-title&gt;J Epidemiol &amp;amp; Community Health&lt;/secondary-title&gt;&lt;/titles&gt;&lt;periodical&gt;&lt;full-title&gt;J Epidemiol &amp;amp; Community Health&lt;/full-title&gt;&lt;/periodical&gt;&lt;pages&gt;580-585&lt;/pages&gt;&lt;volume&gt;59&lt;/volume&gt;&lt;number&gt;7&lt;/number&gt;&lt;section&gt;580&lt;/section&gt;&lt;dates&gt;&lt;year&gt;2005&lt;/year&gt;&lt;/dates&gt;&lt;isbn&gt;0143-005X&lt;/isbn&gt;&lt;urls&gt;&lt;/urls&gt;&lt;electronic-resource-num&gt;10.1136/jech.2004.029520&lt;/electronic-resource-num&gt;&lt;/record&gt;&lt;/Cite&gt;&lt;Cite&gt;&lt;Author&gt;Juhl&lt;/Author&gt;&lt;Year&gt;2005&lt;/Year&gt;&lt;RecNum&gt;880&lt;/RecNum&gt;&lt;record&gt;&lt;rec-number&gt;880&lt;/rec-number&gt;&lt;foreign-keys&gt;&lt;key app="EN" db-id="exvasrfx2dtraoesasxp2szsxa2df502592x" timestamp="1541540751"&gt;880&lt;/key&gt;&lt;key app="ENWeb" db-id=""&gt;0&lt;/key&gt;&lt;/foreign-keys&gt;&lt;ref-type name="Journal Article"&gt;17&lt;/ref-type&gt;&lt;contributors&gt;&lt;authors&gt;&lt;author&gt;Juhl, M.&lt;/author&gt;&lt;/authors&gt;&lt;/contributors&gt;&lt;titles&gt;&lt;title&gt;Psychosocial and physical work environment, and risk of pelvic pain in pregnancy. A study within the Danish national birth cohort&lt;/title&gt;&lt;secondary-title&gt;J Epidemiol &amp;amp; Community Health&lt;/secondary-title&gt;&lt;/titles&gt;&lt;periodical&gt;&lt;full-title&gt;J Epidemiol &amp;amp; Community Health&lt;/full-title&gt;&lt;/periodical&gt;&lt;pages&gt;580-585&lt;/pages&gt;&lt;volume&gt;59&lt;/volume&gt;&lt;number&gt;7&lt;/number&gt;&lt;section&gt;580&lt;/section&gt;&lt;dates&gt;&lt;year&gt;2005&lt;/year&gt;&lt;/dates&gt;&lt;isbn&gt;0143-005X&lt;/isbn&gt;&lt;urls&gt;&lt;/urls&gt;&lt;electronic-resource-num&gt;10.1136/jech.2004.029520&lt;/electronic-resource-num&gt;&lt;/record&gt;&lt;/Cite&gt;&lt;/EndNote&gt;</w:instrText>
      </w:r>
      <w:r w:rsidR="001C0E4C">
        <w:fldChar w:fldCharType="separate"/>
      </w:r>
      <w:r w:rsidR="00394C12">
        <w:rPr>
          <w:noProof/>
        </w:rPr>
        <w:t>(</w:t>
      </w:r>
      <w:r w:rsidR="00394C12" w:rsidRPr="006B6799">
        <w:rPr>
          <w:noProof/>
          <w:sz w:val="16"/>
        </w:rPr>
        <w:t>Juhl 2005</w:t>
      </w:r>
      <w:r w:rsidR="00394C12">
        <w:rPr>
          <w:noProof/>
        </w:rPr>
        <w:t>)</w:t>
      </w:r>
      <w:r w:rsidR="001C0E4C">
        <w:fldChar w:fldCharType="end"/>
      </w:r>
      <w:r>
        <w:t>.</w:t>
      </w:r>
    </w:p>
    <w:p w14:paraId="332A8261" w14:textId="77777777" w:rsidR="00F816FE" w:rsidRPr="00CC52F7" w:rsidRDefault="00F816FE" w:rsidP="003D7FBC">
      <w:pPr>
        <w:pStyle w:val="Heading2"/>
      </w:pPr>
      <w:r w:rsidRPr="00CC52F7">
        <w:t>Practice summary: nutrition</w:t>
      </w:r>
      <w:r>
        <w:t xml:space="preserve"> and physical activity</w:t>
      </w:r>
    </w:p>
    <w:p w14:paraId="00D889C0" w14:textId="77777777" w:rsidR="00F816FE" w:rsidRPr="003A00DD" w:rsidRDefault="00F816FE" w:rsidP="00F816FE">
      <w:pPr>
        <w:keepNext/>
        <w:spacing w:before="40" w:after="40" w:line="240" w:lineRule="exact"/>
        <w:rPr>
          <w:rStyle w:val="Emphasis"/>
        </w:rPr>
      </w:pPr>
      <w:r w:rsidRPr="003A00DD">
        <w:rPr>
          <w:rStyle w:val="Emphasis"/>
        </w:rPr>
        <w:t>Nutrition</w:t>
      </w:r>
    </w:p>
    <w:p w14:paraId="0E293B4F" w14:textId="77777777" w:rsidR="00F816FE" w:rsidRPr="00CC52F7" w:rsidRDefault="00F816FE" w:rsidP="00F816FE">
      <w:pPr>
        <w:keepNext/>
        <w:pBdr>
          <w:top w:val="single" w:sz="4" w:space="1" w:color="FFC000"/>
          <w:bottom w:val="single" w:sz="4" w:space="1" w:color="FFC000"/>
        </w:pBdr>
        <w:spacing w:before="40" w:after="40" w:line="240" w:lineRule="exact"/>
      </w:pPr>
      <w:r w:rsidRPr="00CC52F7">
        <w:rPr>
          <w:b/>
        </w:rPr>
        <w:t>When</w:t>
      </w:r>
      <w:r>
        <w:t>: All antenatal visits</w:t>
      </w:r>
    </w:p>
    <w:p w14:paraId="5ED4EDC9" w14:textId="77777777" w:rsidR="00F816FE" w:rsidRPr="00CC52F7" w:rsidRDefault="00F816FE" w:rsidP="00F816FE">
      <w:pPr>
        <w:keepNext/>
        <w:spacing w:before="40" w:after="40" w:line="240" w:lineRule="exact"/>
      </w:pPr>
      <w:r w:rsidRPr="00CC52F7">
        <w:rPr>
          <w:b/>
        </w:rPr>
        <w:t>Who</w:t>
      </w:r>
      <w:r w:rsidRPr="00CC52F7">
        <w:t>: Midwife; GP; obstetrician; Aboriginal and Torres Strait Islander Health Practitioner; Aboriginal and Torres Strait Islander Health Worker; multicultural health worker; accredited dietitian;</w:t>
      </w:r>
      <w:r>
        <w:t xml:space="preserve"> nutritionist</w:t>
      </w:r>
    </w:p>
    <w:p w14:paraId="29B3242E" w14:textId="77777777" w:rsidR="00F816FE" w:rsidRPr="00CC52F7" w:rsidRDefault="00F816FE" w:rsidP="00F816FE">
      <w:pPr>
        <w:pStyle w:val="Practicesummary"/>
        <w:rPr>
          <w:b/>
        </w:rPr>
      </w:pPr>
      <w:r w:rsidRPr="00CC52F7">
        <w:rPr>
          <w:b/>
        </w:rPr>
        <w:t xml:space="preserve">Assess levels of nutrition: </w:t>
      </w:r>
      <w:r w:rsidRPr="00CC52F7">
        <w:t>Ask women about their current eating patterns.</w:t>
      </w:r>
    </w:p>
    <w:p w14:paraId="587FC6EF" w14:textId="403480F6" w:rsidR="00F816FE" w:rsidRPr="00CC52F7" w:rsidRDefault="00F816FE" w:rsidP="00F816FE">
      <w:pPr>
        <w:pStyle w:val="Practicesummary"/>
      </w:pPr>
      <w:r w:rsidRPr="00CC52F7">
        <w:rPr>
          <w:b/>
        </w:rPr>
        <w:t>Prov</w:t>
      </w:r>
      <w:r w:rsidRPr="00C849BE">
        <w:rPr>
          <w:b/>
        </w:rPr>
        <w:t>ide advice</w:t>
      </w:r>
      <w:r w:rsidRPr="00C849BE">
        <w:t xml:space="preserve">: Explain the benefits of healthy nutrition for the mother and baby. Give examples of </w:t>
      </w:r>
      <w:r w:rsidR="00094AD2" w:rsidRPr="00C849BE">
        <w:t xml:space="preserve">culturally appropriate </w:t>
      </w:r>
      <w:r w:rsidRPr="00C849BE">
        <w:t>foods in the five food groups, sample serves for each group</w:t>
      </w:r>
      <w:r w:rsidR="00D36721" w:rsidRPr="00C849BE">
        <w:t>,</w:t>
      </w:r>
      <w:r w:rsidRPr="00C849BE">
        <w:t xml:space="preserve"> how many serves are recommended a day</w:t>
      </w:r>
      <w:r w:rsidR="00D36721" w:rsidRPr="00C849BE">
        <w:t xml:space="preserve"> and</w:t>
      </w:r>
      <w:r w:rsidR="00D36721">
        <w:t xml:space="preserve"> ‘eating a rainbow’</w:t>
      </w:r>
      <w:r w:rsidRPr="00CC52F7">
        <w:t>. Discuss foods that are rich in iron (eg meat, seafood and poultry</w:t>
      </w:r>
      <w:r w:rsidR="00D36721">
        <w:t>, vegetarian or vegan options</w:t>
      </w:r>
      <w:r w:rsidRPr="00CC52F7">
        <w:t>), dietary factors that aid or limit absorption, and supplementing iron if the woman has a low dietary intake.</w:t>
      </w:r>
    </w:p>
    <w:p w14:paraId="38FFB0F1" w14:textId="252AADD4" w:rsidR="00F816FE" w:rsidRPr="0012730D" w:rsidRDefault="00F816FE" w:rsidP="00F816FE">
      <w:pPr>
        <w:pStyle w:val="Practicesummary"/>
        <w:rPr>
          <w:b/>
        </w:rPr>
      </w:pPr>
      <w:r w:rsidRPr="0012730D">
        <w:rPr>
          <w:b/>
        </w:rPr>
        <w:t>Discuss use of nutritional supplements with women</w:t>
      </w:r>
      <w:r>
        <w:rPr>
          <w:b/>
        </w:rPr>
        <w:t xml:space="preserve">: </w:t>
      </w:r>
      <w:r w:rsidRPr="0012730D">
        <w:t>Explain that some supplements (folic acid, iodine</w:t>
      </w:r>
      <w:r w:rsidR="00D36721">
        <w:t>, calcium</w:t>
      </w:r>
      <w:r w:rsidRPr="0012730D">
        <w:t xml:space="preserve">) are recommended for all women during </w:t>
      </w:r>
      <w:r w:rsidR="00D36721">
        <w:t xml:space="preserve">some stages of </w:t>
      </w:r>
      <w:r w:rsidRPr="0012730D">
        <w:t xml:space="preserve">pregnancy, while others (vitamins A, C and E) are not of benefit and may be harmful and that iron should only be supplemented if a deficiency is identified. </w:t>
      </w:r>
    </w:p>
    <w:p w14:paraId="4433D987" w14:textId="77777777" w:rsidR="00F816FE" w:rsidRPr="00CC52F7" w:rsidRDefault="00F816FE" w:rsidP="00F816FE">
      <w:pPr>
        <w:pStyle w:val="Practicesummary"/>
        <w:rPr>
          <w:b/>
        </w:rPr>
      </w:pPr>
      <w:r w:rsidRPr="00CC52F7">
        <w:rPr>
          <w:b/>
        </w:rPr>
        <w:t xml:space="preserve">Consider referral: </w:t>
      </w:r>
      <w:r w:rsidRPr="00CC52F7">
        <w:t>Referral to an accredited dietitian may be a consideration if there is concern about the quality of nutritional intake, the woman would like information about nutrition for herself and her family, clinical assessment confirms underweight or overweight of the woman or there are other factors of concern (eg diabetes, gastrointestinal disorders).</w:t>
      </w:r>
    </w:p>
    <w:p w14:paraId="142CF0EE" w14:textId="70C22551" w:rsidR="00F816FE" w:rsidRPr="00CC52F7" w:rsidRDefault="00F816FE" w:rsidP="007E0A34">
      <w:pPr>
        <w:pStyle w:val="Practicesummary"/>
        <w:keepNext w:val="0"/>
        <w:ind w:left="357" w:hanging="357"/>
        <w:rPr>
          <w:b/>
        </w:rPr>
      </w:pPr>
      <w:r w:rsidRPr="00CC52F7">
        <w:rPr>
          <w:b/>
        </w:rPr>
        <w:t>Take a holistic approach:</w:t>
      </w:r>
      <w:r w:rsidRPr="00CC52F7">
        <w:t xml:space="preserve"> </w:t>
      </w:r>
      <w:r w:rsidR="006A5967">
        <w:t xml:space="preserve">Tailor dietary advice to the individual woman. </w:t>
      </w:r>
      <w:r w:rsidRPr="00CC52F7">
        <w:t>Consider the availability</w:t>
      </w:r>
      <w:r w:rsidR="00D36721">
        <w:t xml:space="preserve"> and affordability</w:t>
      </w:r>
      <w:r w:rsidRPr="00CC52F7">
        <w:t xml:space="preserve"> of foods appropriate to the woman’s cultural practices and preferences and the </w:t>
      </w:r>
      <w:r w:rsidR="00D36721">
        <w:t xml:space="preserve">need and </w:t>
      </w:r>
      <w:r w:rsidRPr="00CC52F7">
        <w:t xml:space="preserve">affordability of supplements. </w:t>
      </w:r>
    </w:p>
    <w:p w14:paraId="1B23889F" w14:textId="77777777" w:rsidR="00F816FE" w:rsidRPr="001B7B69" w:rsidRDefault="00F816FE" w:rsidP="00F816FE">
      <w:pPr>
        <w:pStyle w:val="Practicesummary"/>
        <w:numPr>
          <w:ilvl w:val="0"/>
          <w:numId w:val="0"/>
        </w:numPr>
        <w:pBdr>
          <w:top w:val="none" w:sz="0" w:space="0" w:color="auto"/>
          <w:bottom w:val="none" w:sz="0" w:space="0" w:color="auto"/>
        </w:pBdr>
        <w:rPr>
          <w:rStyle w:val="Emphasis"/>
        </w:rPr>
      </w:pPr>
      <w:r w:rsidRPr="001B7B69">
        <w:rPr>
          <w:rStyle w:val="Emphasis"/>
        </w:rPr>
        <w:t>Physical activity</w:t>
      </w:r>
    </w:p>
    <w:p w14:paraId="3D3CEB0B" w14:textId="77777777" w:rsidR="00F816FE" w:rsidRPr="00831600" w:rsidRDefault="00F816FE" w:rsidP="00F816FE">
      <w:pPr>
        <w:pStyle w:val="Practicesummary"/>
        <w:numPr>
          <w:ilvl w:val="0"/>
          <w:numId w:val="0"/>
        </w:numPr>
        <w:pBdr>
          <w:top w:val="none" w:sz="0" w:space="0" w:color="auto"/>
          <w:bottom w:val="none" w:sz="0" w:space="0" w:color="auto"/>
        </w:pBdr>
        <w:rPr>
          <w:b/>
        </w:rPr>
      </w:pPr>
      <w:r w:rsidRPr="00CC52F7">
        <w:rPr>
          <w:b/>
        </w:rPr>
        <w:t>When</w:t>
      </w:r>
      <w:r w:rsidRPr="00831600">
        <w:rPr>
          <w:b/>
        </w:rPr>
        <w:t xml:space="preserve">: </w:t>
      </w:r>
      <w:r w:rsidRPr="004B6B02">
        <w:t>All antenatal visits.</w:t>
      </w:r>
    </w:p>
    <w:p w14:paraId="6511D013" w14:textId="77777777" w:rsidR="00F816FE" w:rsidRPr="00831600" w:rsidRDefault="00F816FE" w:rsidP="00F816FE">
      <w:pPr>
        <w:pStyle w:val="Practicesummary"/>
        <w:numPr>
          <w:ilvl w:val="0"/>
          <w:numId w:val="0"/>
        </w:numPr>
        <w:pBdr>
          <w:top w:val="none" w:sz="0" w:space="0" w:color="auto"/>
          <w:bottom w:val="none" w:sz="0" w:space="0" w:color="auto"/>
        </w:pBdr>
        <w:rPr>
          <w:b/>
        </w:rPr>
      </w:pPr>
      <w:r w:rsidRPr="00CC52F7">
        <w:rPr>
          <w:b/>
        </w:rPr>
        <w:t>Who</w:t>
      </w:r>
      <w:r w:rsidRPr="00831600">
        <w:rPr>
          <w:b/>
        </w:rPr>
        <w:t xml:space="preserve">: </w:t>
      </w:r>
      <w:r w:rsidRPr="004B6B02">
        <w:t>Midwife; GP; obstetrician; Aboriginal and Torres Strait Islander Health Practitioner; Aboriginal and Torres Strait Islander Health Worker; multicultural health worker; physiotherapist or accredited exercise physiologist.</w:t>
      </w:r>
    </w:p>
    <w:p w14:paraId="776842E3" w14:textId="77777777" w:rsidR="00F816FE" w:rsidRPr="00CC52F7" w:rsidRDefault="00F816FE" w:rsidP="00F816FE">
      <w:pPr>
        <w:pStyle w:val="Practicesummary"/>
        <w:rPr>
          <w:b/>
        </w:rPr>
      </w:pPr>
      <w:r w:rsidRPr="00CC52F7">
        <w:rPr>
          <w:b/>
        </w:rPr>
        <w:t>Assess levels of activity</w:t>
      </w:r>
      <w:r w:rsidRPr="004B6B02">
        <w:t>: Ask women about their current levels of physical activity, including the amount of time spent being active and the intensity of activity.</w:t>
      </w:r>
    </w:p>
    <w:p w14:paraId="75DB046F" w14:textId="3A6B8EB2" w:rsidR="00F816FE" w:rsidRPr="00831600" w:rsidRDefault="00F816FE" w:rsidP="00F816FE">
      <w:pPr>
        <w:pStyle w:val="Practicesummary"/>
        <w:rPr>
          <w:b/>
        </w:rPr>
      </w:pPr>
      <w:r w:rsidRPr="00CC52F7">
        <w:rPr>
          <w:b/>
        </w:rPr>
        <w:t>Provide advice</w:t>
      </w:r>
      <w:r w:rsidRPr="004B6B02">
        <w:t xml:space="preserve">: Explain the benefits of regular </w:t>
      </w:r>
      <w:r w:rsidR="00E74CDF">
        <w:t xml:space="preserve">moderate-intensity </w:t>
      </w:r>
      <w:r w:rsidRPr="004B6B02">
        <w:t>physical activity. Give examples of activities that are of sufficient intensity to achieve health benefits (eg brisk walking, swimming, cycling). Advise women to discuss their plans with a health professional before starting or continuing a program of physical activity.</w:t>
      </w:r>
    </w:p>
    <w:p w14:paraId="6E460DD5" w14:textId="0A5AA634" w:rsidR="00F816FE" w:rsidRPr="00CC52F7" w:rsidRDefault="00F816FE" w:rsidP="00F816FE">
      <w:pPr>
        <w:pStyle w:val="Practicesummary"/>
        <w:rPr>
          <w:b/>
        </w:rPr>
      </w:pPr>
      <w:r w:rsidRPr="00CC52F7">
        <w:rPr>
          <w:b/>
        </w:rPr>
        <w:t>Provide information</w:t>
      </w:r>
      <w:r w:rsidRPr="004B6B02">
        <w:t>: Give information about local supports for physical activity (eg women’s walking groups, swimming clubs). Advise women to avoid exercising in the heat of the day and to drink plenty of water when active.</w:t>
      </w:r>
    </w:p>
    <w:p w14:paraId="108D99CB" w14:textId="77777777" w:rsidR="00F816FE" w:rsidRPr="00CC52F7" w:rsidRDefault="00F816FE" w:rsidP="000B4A09">
      <w:pPr>
        <w:pStyle w:val="Practicesummary"/>
        <w:keepNext w:val="0"/>
        <w:ind w:left="357" w:hanging="357"/>
        <w:rPr>
          <w:b/>
        </w:rPr>
      </w:pPr>
      <w:r w:rsidRPr="00CC52F7">
        <w:rPr>
          <w:b/>
        </w:rPr>
        <w:t>Take a holistic approach</w:t>
      </w:r>
      <w:r w:rsidRPr="004B6B02">
        <w:t>: Assist women to identify ways of being physically active that are appropriate to their cultural beliefs and practices (eg activities they can do at home).</w:t>
      </w:r>
    </w:p>
    <w:p w14:paraId="2351CC80" w14:textId="77777777" w:rsidR="00F816FE" w:rsidRDefault="00F816FE" w:rsidP="000B4A09">
      <w:pPr>
        <w:pStyle w:val="Heading2"/>
      </w:pPr>
      <w:bookmarkStart w:id="55" w:name="_Ref494291420"/>
      <w:r w:rsidRPr="00CC52F7">
        <w:t>Resources</w:t>
      </w:r>
      <w:bookmarkEnd w:id="55"/>
    </w:p>
    <w:p w14:paraId="141F167B" w14:textId="77777777" w:rsidR="00F816FE" w:rsidRPr="004B6B02" w:rsidRDefault="00F816FE" w:rsidP="000B4A09">
      <w:pPr>
        <w:pStyle w:val="Heading3"/>
      </w:pPr>
      <w:r>
        <w:t>Nutrition</w:t>
      </w:r>
    </w:p>
    <w:p w14:paraId="07AE2735" w14:textId="40E63335" w:rsidR="00F816FE" w:rsidRPr="00CC52F7" w:rsidRDefault="00F816FE" w:rsidP="000B4A09">
      <w:pPr>
        <w:pStyle w:val="Refs"/>
        <w:keepNext/>
        <w:rPr>
          <w:noProof/>
        </w:rPr>
      </w:pPr>
      <w:r w:rsidRPr="008411B3">
        <w:rPr>
          <w:noProof/>
        </w:rPr>
        <w:t xml:space="preserve">FSANZ (2011) </w:t>
      </w:r>
      <w:hyperlink r:id="rId18" w:history="1">
        <w:r w:rsidRPr="008411B3">
          <w:rPr>
            <w:rStyle w:val="Hyperlink"/>
            <w:iCs/>
          </w:rPr>
          <w:t>Mercury in Fish</w:t>
        </w:r>
      </w:hyperlink>
      <w:r w:rsidRPr="008411B3">
        <w:rPr>
          <w:noProof/>
        </w:rPr>
        <w:t>. Food Standards Australia New Zealand.</w:t>
      </w:r>
      <w:r>
        <w:rPr>
          <w:noProof/>
        </w:rPr>
        <w:t xml:space="preserve"> </w:t>
      </w:r>
    </w:p>
    <w:p w14:paraId="3F22CA69" w14:textId="5A475743" w:rsidR="00F816FE" w:rsidRPr="00CC52F7" w:rsidRDefault="00201AC2" w:rsidP="00F816FE">
      <w:pPr>
        <w:pStyle w:val="Refs"/>
        <w:rPr>
          <w:noProof/>
        </w:rPr>
      </w:pPr>
      <w:r>
        <w:rPr>
          <w:noProof/>
        </w:rPr>
        <w:t>FSANZ (2018</w:t>
      </w:r>
      <w:r w:rsidR="00F816FE" w:rsidRPr="00CC52F7">
        <w:rPr>
          <w:noProof/>
        </w:rPr>
        <w:t xml:space="preserve">) </w:t>
      </w:r>
      <w:hyperlink r:id="rId19" w:history="1">
        <w:r w:rsidR="00F816FE" w:rsidRPr="006151A9">
          <w:rPr>
            <w:rStyle w:val="Hyperlink"/>
          </w:rPr>
          <w:t>Listeria</w:t>
        </w:r>
      </w:hyperlink>
      <w:r w:rsidR="00F816FE" w:rsidRPr="00CC52F7">
        <w:rPr>
          <w:noProof/>
        </w:rPr>
        <w:t xml:space="preserve">. Food Standards Australia New </w:t>
      </w:r>
      <w:r w:rsidR="00F816FE">
        <w:rPr>
          <w:noProof/>
        </w:rPr>
        <w:t xml:space="preserve">Zealand. </w:t>
      </w:r>
    </w:p>
    <w:p w14:paraId="34BBF3CA" w14:textId="3CBDE7B9" w:rsidR="00F816FE" w:rsidRDefault="00F816FE" w:rsidP="00F816FE">
      <w:pPr>
        <w:pStyle w:val="Refs"/>
        <w:rPr>
          <w:lang w:val="en-AU"/>
        </w:rPr>
      </w:pPr>
      <w:r w:rsidRPr="00CC52F7">
        <w:rPr>
          <w:lang w:val="en-AU"/>
        </w:rPr>
        <w:t xml:space="preserve">NHMRC (2013) </w:t>
      </w:r>
      <w:hyperlink r:id="rId20" w:history="1">
        <w:r w:rsidRPr="00864C37">
          <w:rPr>
            <w:rStyle w:val="Hyperlink"/>
          </w:rPr>
          <w:t>Australian Dietary Guidelines</w:t>
        </w:r>
      </w:hyperlink>
      <w:r w:rsidRPr="00CC52F7">
        <w:rPr>
          <w:lang w:val="en-AU"/>
        </w:rPr>
        <w:t>. Canberra: National Health and Medical Research Council.</w:t>
      </w:r>
    </w:p>
    <w:p w14:paraId="29845776" w14:textId="06661B05" w:rsidR="00F816FE" w:rsidRPr="0012730D" w:rsidRDefault="00F816FE" w:rsidP="00F816FE">
      <w:pPr>
        <w:pStyle w:val="Refs"/>
      </w:pPr>
      <w:r w:rsidRPr="0012730D">
        <w:t>NHMRC (2010)</w:t>
      </w:r>
      <w:hyperlink r:id="rId21" w:history="1">
        <w:r w:rsidRPr="00864C37">
          <w:rPr>
            <w:rStyle w:val="Hyperlink"/>
          </w:rPr>
          <w:t xml:space="preserve"> NHMRC Public Statement: Iodine Supplementation for Pregnant and Breastfeeding Women</w:t>
        </w:r>
      </w:hyperlink>
      <w:r w:rsidRPr="0012730D">
        <w:t xml:space="preserve">. Canberra: National Health and Medical Research Council. </w:t>
      </w:r>
    </w:p>
    <w:p w14:paraId="551C23DB" w14:textId="77777777" w:rsidR="00F816FE" w:rsidRPr="0012730D" w:rsidRDefault="00F816FE" w:rsidP="00F816FE">
      <w:pPr>
        <w:pStyle w:val="Refs"/>
      </w:pPr>
      <w:r>
        <w:t>NHMRC (2006</w:t>
      </w:r>
      <w:r w:rsidRPr="0012730D">
        <w:t xml:space="preserve">) </w:t>
      </w:r>
      <w:hyperlink r:id="rId22" w:history="1">
        <w:r w:rsidRPr="006F09CA">
          <w:rPr>
            <w:rStyle w:val="Hyperlink"/>
          </w:rPr>
          <w:t>Nutrient Reference Values for Australia and New Zealand</w:t>
        </w:r>
      </w:hyperlink>
      <w:r w:rsidRPr="0012730D">
        <w:t xml:space="preserve">. Canberra: National Health and Medical Research Council. </w:t>
      </w:r>
    </w:p>
    <w:p w14:paraId="3398682B" w14:textId="77777777" w:rsidR="00F816FE" w:rsidRDefault="00F816FE" w:rsidP="00F816FE">
      <w:pPr>
        <w:pStyle w:val="Heading3"/>
      </w:pPr>
      <w:r>
        <w:t>Physical activity</w:t>
      </w:r>
    </w:p>
    <w:p w14:paraId="78E10AC4" w14:textId="6A998DA7" w:rsidR="00F816FE" w:rsidRPr="00CC52F7" w:rsidRDefault="00F816FE" w:rsidP="00F816FE">
      <w:pPr>
        <w:pStyle w:val="Refs"/>
        <w:rPr>
          <w:lang w:val="en-AU"/>
        </w:rPr>
      </w:pPr>
      <w:r>
        <w:rPr>
          <w:lang w:val="en-AU"/>
        </w:rPr>
        <w:t xml:space="preserve">DoH (2014) </w:t>
      </w:r>
      <w:hyperlink r:id="rId23" w:history="1">
        <w:r w:rsidRPr="008E2C7A">
          <w:rPr>
            <w:rStyle w:val="Hyperlink"/>
            <w:lang w:val="en-AU"/>
          </w:rPr>
          <w:t xml:space="preserve">Australia’s Physical Activity and Sedentary Behaviour </w:t>
        </w:r>
        <w:r w:rsidRPr="00AC3C1E">
          <w:rPr>
            <w:rStyle w:val="FollowedHyperlink"/>
          </w:rPr>
          <w:t>Guidelines</w:t>
        </w:r>
      </w:hyperlink>
      <w:r>
        <w:rPr>
          <w:lang w:val="en-AU"/>
        </w:rPr>
        <w:t>.</w:t>
      </w:r>
    </w:p>
    <w:p w14:paraId="7457C8E1" w14:textId="77777777" w:rsidR="00F816FE" w:rsidRDefault="00F816FE" w:rsidP="00F816FE">
      <w:pPr>
        <w:pStyle w:val="Heading2"/>
      </w:pPr>
      <w:bookmarkStart w:id="56" w:name="_Ref226276442"/>
      <w:r w:rsidRPr="00CC52F7">
        <w:t>References</w:t>
      </w:r>
      <w:bookmarkEnd w:id="56"/>
    </w:p>
    <w:p w14:paraId="5A7E892D" w14:textId="77777777" w:rsidR="008A7AB0" w:rsidRPr="008A7AB0" w:rsidRDefault="00CD4BC1" w:rsidP="00937108">
      <w:pPr>
        <w:pStyle w:val="EndNoteBibliography"/>
        <w:spacing w:before="40" w:after="40" w:line="240" w:lineRule="auto"/>
        <w:ind w:left="720" w:hanging="720"/>
        <w:rPr>
          <w:noProof/>
          <w:sz w:val="16"/>
        </w:rPr>
      </w:pPr>
      <w:r>
        <w:fldChar w:fldCharType="begin"/>
      </w:r>
      <w:r>
        <w:instrText xml:space="preserve"> ADDIN EN.REFLIST </w:instrText>
      </w:r>
      <w:r>
        <w:fldChar w:fldCharType="separate"/>
      </w:r>
      <w:r w:rsidR="008A7AB0" w:rsidRPr="008A7AB0">
        <w:rPr>
          <w:noProof/>
          <w:sz w:val="16"/>
        </w:rPr>
        <w:t xml:space="preserve">Abraha I, Bonacini MI, Montedori A et al (2019) Oral iron-based interventions for prevention of critical outcomes in pregnancy and postnatal care: An overview and update of systematic reviews. </w:t>
      </w:r>
      <w:r w:rsidR="008A7AB0" w:rsidRPr="008A7AB0">
        <w:rPr>
          <w:i/>
          <w:noProof/>
          <w:sz w:val="16"/>
        </w:rPr>
        <w:t>J Evid Based Med</w:t>
      </w:r>
      <w:r w:rsidR="008A7AB0" w:rsidRPr="008A7AB0">
        <w:rPr>
          <w:noProof/>
          <w:sz w:val="16"/>
        </w:rPr>
        <w:t xml:space="preserve"> 12(2): 155-66.</w:t>
      </w:r>
    </w:p>
    <w:p w14:paraId="4747490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Abramovici A, Gandley RE, Clifton RG et al (2015) Prenatal vitamin C and E supplementation in smokers is associated with reduced placental abruption and preterm birth: a secondary analysis. </w:t>
      </w:r>
      <w:r w:rsidRPr="008A7AB0">
        <w:rPr>
          <w:i/>
          <w:noProof/>
          <w:sz w:val="16"/>
        </w:rPr>
        <w:t>BJOG</w:t>
      </w:r>
      <w:r w:rsidRPr="008A7AB0">
        <w:rPr>
          <w:noProof/>
          <w:sz w:val="16"/>
        </w:rPr>
        <w:t xml:space="preserve"> 122(13): 1740-7.</w:t>
      </w:r>
    </w:p>
    <w:p w14:paraId="798791E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Agopian AJ, Lupo PJ, Canfield MA et al (2013) Swimming pool use and birth defect risk. </w:t>
      </w:r>
      <w:r w:rsidRPr="008A7AB0">
        <w:rPr>
          <w:i/>
          <w:noProof/>
          <w:sz w:val="16"/>
        </w:rPr>
        <w:t>American Journal of Obstetrics and Gynecology</w:t>
      </w:r>
      <w:r w:rsidRPr="008A7AB0">
        <w:rPr>
          <w:noProof/>
          <w:sz w:val="16"/>
        </w:rPr>
        <w:t xml:space="preserve"> 209(3): 219.e1-19.e9.</w:t>
      </w:r>
    </w:p>
    <w:p w14:paraId="389E2C11"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AIHW (2018) </w:t>
      </w:r>
      <w:r w:rsidRPr="008A7AB0">
        <w:rPr>
          <w:i/>
          <w:noProof/>
          <w:sz w:val="16"/>
        </w:rPr>
        <w:t>Australia’s Health 2018</w:t>
      </w:r>
      <w:r w:rsidRPr="008A7AB0">
        <w:rPr>
          <w:noProof/>
          <w:sz w:val="16"/>
        </w:rPr>
        <w:t xml:space="preserve">. Canberra: Australian Institute of Health and Welfare. Available at: </w:t>
      </w:r>
    </w:p>
    <w:p w14:paraId="05DCC3F9"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Alvarez Zallo N, Aguinaga-Ontoso I, Alvarez-Alvarez I et al (2018) Influence of the Mediterranean diet during pregnancy in the development of wheezing and eczema in infants in Pamplona, Spain. </w:t>
      </w:r>
      <w:r w:rsidRPr="008A7AB0">
        <w:rPr>
          <w:i/>
          <w:noProof/>
          <w:sz w:val="16"/>
        </w:rPr>
        <w:t>Allergol Immunopathol (Madr)</w:t>
      </w:r>
      <w:r w:rsidRPr="008A7AB0">
        <w:rPr>
          <w:noProof/>
          <w:sz w:val="16"/>
        </w:rPr>
        <w:t xml:space="preserve"> 46(1): 9-14.</w:t>
      </w:r>
    </w:p>
    <w:p w14:paraId="723A4E3F"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Assaf-Balut C, Garcia de la Torre N, Duran A et al (2017) A Mediterranean diet with additional extra virgin olive oil and pistachios reduces the incidence of gestational diabetes mellitus (GDM): A randomized controlled trial: The St. Carlos GDM prevention study. </w:t>
      </w:r>
      <w:r w:rsidRPr="008A7AB0">
        <w:rPr>
          <w:i/>
          <w:noProof/>
          <w:sz w:val="16"/>
        </w:rPr>
        <w:t>PLoS One</w:t>
      </w:r>
      <w:r w:rsidRPr="008A7AB0">
        <w:rPr>
          <w:noProof/>
          <w:sz w:val="16"/>
        </w:rPr>
        <w:t xml:space="preserve"> 12(10): e0185873.</w:t>
      </w:r>
    </w:p>
    <w:p w14:paraId="219EFC63"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Assaf-Balut C, Garcia de la Torre N, Fuentes M et al (2018) A high adherence to six food targets of the Mediterranean diet in the late first trimester is associated with a reduction in the risk of materno-foetal outcomes: The St. Carlos Gestational Diabetes Mellitus Prevention Study. </w:t>
      </w:r>
      <w:r w:rsidRPr="008A7AB0">
        <w:rPr>
          <w:i/>
          <w:noProof/>
          <w:sz w:val="16"/>
        </w:rPr>
        <w:t>Nutrients</w:t>
      </w:r>
      <w:r w:rsidRPr="008A7AB0">
        <w:rPr>
          <w:noProof/>
          <w:sz w:val="16"/>
        </w:rPr>
        <w:t xml:space="preserve"> 11(1).</w:t>
      </w:r>
    </w:p>
    <w:p w14:paraId="53E964AF"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Azad MB, Sharma AK, de Souza RJ et al (2016) Association between artificially sweetened beverage consumption during pregnancy and infant body mass index. </w:t>
      </w:r>
      <w:r w:rsidRPr="008A7AB0">
        <w:rPr>
          <w:i/>
          <w:noProof/>
          <w:sz w:val="16"/>
        </w:rPr>
        <w:t>JAMA Pediatr</w:t>
      </w:r>
      <w:r w:rsidRPr="008A7AB0">
        <w:rPr>
          <w:noProof/>
          <w:sz w:val="16"/>
        </w:rPr>
        <w:t xml:space="preserve"> 170(7): 662-70.</w:t>
      </w:r>
    </w:p>
    <w:p w14:paraId="1DA5BC6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aciuk EP, Pereira RI, Cecatti JG et al (2008) Water aerobics in pregnancy: Cardiovascular response, labor and neonatal outcomes. </w:t>
      </w:r>
      <w:r w:rsidRPr="008A7AB0">
        <w:rPr>
          <w:i/>
          <w:noProof/>
          <w:sz w:val="16"/>
        </w:rPr>
        <w:t>Reprod Health</w:t>
      </w:r>
      <w:r w:rsidRPr="008A7AB0">
        <w:rPr>
          <w:noProof/>
          <w:sz w:val="16"/>
        </w:rPr>
        <w:t xml:space="preserve"> 5: 10.</w:t>
      </w:r>
    </w:p>
    <w:p w14:paraId="103C3E57"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all K, Timperio A, Crawford D (2009) Neighbourhood socioeconomic inequalities in food access and affordability. </w:t>
      </w:r>
      <w:r w:rsidRPr="008A7AB0">
        <w:rPr>
          <w:i/>
          <w:noProof/>
          <w:sz w:val="16"/>
        </w:rPr>
        <w:t>Health &amp; place</w:t>
      </w:r>
      <w:r w:rsidRPr="008A7AB0">
        <w:rPr>
          <w:noProof/>
          <w:sz w:val="16"/>
        </w:rPr>
        <w:t xml:space="preserve"> 15(2): 578–85.</w:t>
      </w:r>
    </w:p>
    <w:p w14:paraId="484FB4E2"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alogun OO, da Silva Lopes K, Ota E et al (2016) Vitamin supplementation for preventing miscarriage. </w:t>
      </w:r>
      <w:r w:rsidRPr="008A7AB0">
        <w:rPr>
          <w:i/>
          <w:noProof/>
          <w:sz w:val="16"/>
        </w:rPr>
        <w:t>Cochrane Database Syst Rev</w:t>
      </w:r>
      <w:r w:rsidRPr="008A7AB0">
        <w:rPr>
          <w:noProof/>
          <w:sz w:val="16"/>
        </w:rPr>
        <w:t>(5): CD004073.</w:t>
      </w:r>
    </w:p>
    <w:p w14:paraId="0FA0ED9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arakat R, Stirling JR, Lucia A (2008) Does exercise training during pregnancy affect gestational age? A randomised controlled trial. </w:t>
      </w:r>
      <w:r w:rsidRPr="008A7AB0">
        <w:rPr>
          <w:i/>
          <w:noProof/>
          <w:sz w:val="16"/>
        </w:rPr>
        <w:t>Br J Sports Med</w:t>
      </w:r>
      <w:r w:rsidRPr="008A7AB0">
        <w:rPr>
          <w:noProof/>
          <w:sz w:val="16"/>
        </w:rPr>
        <w:t xml:space="preserve"> 42(8): 674-8.</w:t>
      </w:r>
    </w:p>
    <w:p w14:paraId="16876EF1"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arakat R, Ruiz JR, Stirling JR et al (2009) Type of delivery is not affected by light resistance and toning exercise training during pregnancy: a randomized controlled trial. </w:t>
      </w:r>
      <w:r w:rsidRPr="008A7AB0">
        <w:rPr>
          <w:i/>
          <w:noProof/>
          <w:sz w:val="16"/>
        </w:rPr>
        <w:t>Am J Obstet Gynecol</w:t>
      </w:r>
      <w:r w:rsidRPr="008A7AB0">
        <w:rPr>
          <w:noProof/>
          <w:sz w:val="16"/>
        </w:rPr>
        <w:t xml:space="preserve"> 201(6): 590 e1-6.</w:t>
      </w:r>
    </w:p>
    <w:p w14:paraId="1D716069"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arakat R, Franco E, Perales M et al (2018) Exercise during pregnancy is associated with a shorter duration of labor. A randomized clinical trial. </w:t>
      </w:r>
      <w:r w:rsidRPr="008A7AB0">
        <w:rPr>
          <w:i/>
          <w:noProof/>
          <w:sz w:val="16"/>
        </w:rPr>
        <w:t>Eur J Obstet Gynecol Reprod Biol</w:t>
      </w:r>
      <w:r w:rsidRPr="008A7AB0">
        <w:rPr>
          <w:noProof/>
          <w:sz w:val="16"/>
        </w:rPr>
        <w:t xml:space="preserve"> 224: 33-40.</w:t>
      </w:r>
    </w:p>
    <w:p w14:paraId="5802ECB7"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askin R, Hill B, Jacka FN et al (2017) Antenatal dietary patterns and depressive symptoms during pregnancy and early post-partum. </w:t>
      </w:r>
      <w:r w:rsidRPr="008A7AB0">
        <w:rPr>
          <w:i/>
          <w:noProof/>
          <w:sz w:val="16"/>
        </w:rPr>
        <w:t>Matern Child Nutr</w:t>
      </w:r>
      <w:r w:rsidRPr="008A7AB0">
        <w:rPr>
          <w:noProof/>
          <w:sz w:val="16"/>
        </w:rPr>
        <w:t xml:space="preserve"> 13(1).</w:t>
      </w:r>
    </w:p>
    <w:p w14:paraId="4B80201F"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edard A, Northstone K, Henderson AJ et al (2017) Maternal intake of sugar during pregnancy and childhood respiratory and atopic outcomes. </w:t>
      </w:r>
      <w:r w:rsidRPr="008A7AB0">
        <w:rPr>
          <w:i/>
          <w:noProof/>
          <w:sz w:val="16"/>
        </w:rPr>
        <w:t>Eur Respir J</w:t>
      </w:r>
      <w:r w:rsidRPr="008A7AB0">
        <w:rPr>
          <w:noProof/>
          <w:sz w:val="16"/>
        </w:rPr>
        <w:t xml:space="preserve"> 50(1).</w:t>
      </w:r>
    </w:p>
    <w:p w14:paraId="74E279D2"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isson M, Almeras N, Dufresne SS et al (2015) A 12-Week Exercise Program for Pregnant Women with Obesity to Improve Physical Activity Levels: An Open Randomised Preliminary Study. </w:t>
      </w:r>
      <w:r w:rsidRPr="008A7AB0">
        <w:rPr>
          <w:i/>
          <w:noProof/>
          <w:sz w:val="16"/>
        </w:rPr>
        <w:t>PLoS One</w:t>
      </w:r>
      <w:r w:rsidRPr="008A7AB0">
        <w:rPr>
          <w:noProof/>
          <w:sz w:val="16"/>
        </w:rPr>
        <w:t xml:space="preserve"> 10(9): e0137742.</w:t>
      </w:r>
    </w:p>
    <w:p w14:paraId="7DEA2677"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okhari F, Derbyshire EJ, Li W et al (2012) Can an iron-rich staple food help women to achieve dietary targets in pregnancy? </w:t>
      </w:r>
      <w:r w:rsidRPr="008A7AB0">
        <w:rPr>
          <w:i/>
          <w:noProof/>
          <w:sz w:val="16"/>
        </w:rPr>
        <w:t>Int J Food Sci Nutr</w:t>
      </w:r>
      <w:r w:rsidRPr="008A7AB0">
        <w:rPr>
          <w:noProof/>
          <w:sz w:val="16"/>
        </w:rPr>
        <w:t xml:space="preserve"> 63(2): 199–207.</w:t>
      </w:r>
    </w:p>
    <w:p w14:paraId="47F1607C"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ookari K, Yeatman H, Williamson M (2016) Australian pregnant women's awareness of gestational weight gain and dietary guidelines: opportunity for action. </w:t>
      </w:r>
      <w:r w:rsidRPr="008A7AB0">
        <w:rPr>
          <w:i/>
          <w:noProof/>
          <w:sz w:val="16"/>
        </w:rPr>
        <w:t>J Pregnancy</w:t>
      </w:r>
      <w:r w:rsidRPr="008A7AB0">
        <w:rPr>
          <w:noProof/>
          <w:sz w:val="16"/>
        </w:rPr>
        <w:t xml:space="preserve"> 2016: 8162645.</w:t>
      </w:r>
    </w:p>
    <w:p w14:paraId="6FEAB0CA"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ookari K, Yeatman H, Williamson M (2017) Falling short of dietary guidelines - What do Australian pregnant women really know? A cross sectional study. </w:t>
      </w:r>
      <w:r w:rsidRPr="008A7AB0">
        <w:rPr>
          <w:i/>
          <w:noProof/>
          <w:sz w:val="16"/>
        </w:rPr>
        <w:t>Women Birth</w:t>
      </w:r>
      <w:r w:rsidRPr="008A7AB0">
        <w:rPr>
          <w:noProof/>
          <w:sz w:val="16"/>
        </w:rPr>
        <w:t xml:space="preserve"> 30(1): 9-17.</w:t>
      </w:r>
    </w:p>
    <w:p w14:paraId="2ED5A19C"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rearley AL, Sherburn M, Galea MP et al (2015) Pregnant women maintain body temperatures within safe limits during moderate-intensity aqua-aerobic classes conducted in pools heated up to 33 degrees Celsius: an observational study. </w:t>
      </w:r>
      <w:r w:rsidRPr="008A7AB0">
        <w:rPr>
          <w:i/>
          <w:noProof/>
          <w:sz w:val="16"/>
        </w:rPr>
        <w:t>Journal of Physiotherapy</w:t>
      </w:r>
      <w:r w:rsidRPr="008A7AB0">
        <w:rPr>
          <w:noProof/>
          <w:sz w:val="16"/>
        </w:rPr>
        <w:t xml:space="preserve"> 61(4): 199-203.</w:t>
      </w:r>
    </w:p>
    <w:p w14:paraId="5376392A"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ryant J, Waller A, Cameron E et al (2017) Diet during pregnancy: Women's knowledge of and adherence to food safety guidelines. </w:t>
      </w:r>
      <w:r w:rsidRPr="008A7AB0">
        <w:rPr>
          <w:i/>
          <w:noProof/>
          <w:sz w:val="16"/>
        </w:rPr>
        <w:t>Aust N Z J Obstet Gynaecol</w:t>
      </w:r>
      <w:r w:rsidRPr="008A7AB0">
        <w:rPr>
          <w:noProof/>
          <w:sz w:val="16"/>
        </w:rPr>
        <w:t xml:space="preserve"> 57(3): 315-22.</w:t>
      </w:r>
    </w:p>
    <w:p w14:paraId="1EB1B189"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ulloch RE, Lovell AL, Jordan VMB et al (2018) Maternal folic acid supplementation for the prevention of preeclampsia: A systematic review and meta-analysis. </w:t>
      </w:r>
      <w:r w:rsidRPr="008A7AB0">
        <w:rPr>
          <w:i/>
          <w:noProof/>
          <w:sz w:val="16"/>
        </w:rPr>
        <w:t>Paediatric and Perinatal Epidemiology</w:t>
      </w:r>
      <w:r w:rsidRPr="008A7AB0">
        <w:rPr>
          <w:noProof/>
          <w:sz w:val="16"/>
        </w:rPr>
        <w:t xml:space="preserve"> 32(4): 346-57.</w:t>
      </w:r>
    </w:p>
    <w:p w14:paraId="765DEE7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unyavanich S, Rifas-Shiman SL, Platts-Mills TA et al (2014) Peanut, milk, and wheat intake during pregnancy is associated with reduced allergy and asthma in children. </w:t>
      </w:r>
      <w:r w:rsidRPr="008A7AB0">
        <w:rPr>
          <w:i/>
          <w:noProof/>
          <w:sz w:val="16"/>
        </w:rPr>
        <w:t>J Allergy Clin Immunol</w:t>
      </w:r>
      <w:r w:rsidRPr="008A7AB0">
        <w:rPr>
          <w:noProof/>
          <w:sz w:val="16"/>
        </w:rPr>
        <w:t xml:space="preserve"> 133(5): 1373-82.</w:t>
      </w:r>
    </w:p>
    <w:p w14:paraId="5E00F125"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uppasiri P, Lumbiganon P, Thinkhamrop J et al (2015) Calcium supplementation (other than for preventing or treating hypertension) for improving pregnancy and infant outcomes. </w:t>
      </w:r>
      <w:r w:rsidRPr="008A7AB0">
        <w:rPr>
          <w:i/>
          <w:noProof/>
          <w:sz w:val="16"/>
        </w:rPr>
        <w:t>Cochrane Database Syst Rev</w:t>
      </w:r>
      <w:r w:rsidRPr="008A7AB0">
        <w:rPr>
          <w:noProof/>
          <w:sz w:val="16"/>
        </w:rPr>
        <w:t>(2): CD007079.</w:t>
      </w:r>
    </w:p>
    <w:p w14:paraId="63360C67"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Burns C &amp; Inglis A (2007) Measuring food access in Melbourne: access to healthy and fast foods by car, bus and foot in an urban municipality in Melbourne. </w:t>
      </w:r>
      <w:r w:rsidRPr="008A7AB0">
        <w:rPr>
          <w:i/>
          <w:noProof/>
          <w:sz w:val="16"/>
        </w:rPr>
        <w:t>Health &amp; Place</w:t>
      </w:r>
      <w:r w:rsidRPr="008A7AB0">
        <w:rPr>
          <w:noProof/>
          <w:sz w:val="16"/>
        </w:rPr>
        <w:t xml:space="preserve"> 13(4): 877–85.</w:t>
      </w:r>
    </w:p>
    <w:p w14:paraId="43682394"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Castro-Rodriguez JA, Ramirez-Hernandez M, Padilla O et al (2016) Effect of foods and Mediterranean diet during pregnancy and first years of life on wheezing, rhinitis and dermatitis in preschoolers. </w:t>
      </w:r>
      <w:r w:rsidRPr="008A7AB0">
        <w:rPr>
          <w:i/>
          <w:noProof/>
          <w:sz w:val="16"/>
        </w:rPr>
        <w:t>Allergol Immunopathol (Madr)</w:t>
      </w:r>
      <w:r w:rsidRPr="008A7AB0">
        <w:rPr>
          <w:noProof/>
          <w:sz w:val="16"/>
        </w:rPr>
        <w:t xml:space="preserve"> 44(5): 400-9.</w:t>
      </w:r>
    </w:p>
    <w:p w14:paraId="28BB81E5"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Chatterjee R, Shand A, Nassar N et al (2016) Iron supplement use in pregnancy - Are the right women taking the right amount? </w:t>
      </w:r>
      <w:r w:rsidRPr="008A7AB0">
        <w:rPr>
          <w:i/>
          <w:noProof/>
          <w:sz w:val="16"/>
        </w:rPr>
        <w:t>Clin Nutr</w:t>
      </w:r>
      <w:r w:rsidRPr="008A7AB0">
        <w:rPr>
          <w:noProof/>
          <w:sz w:val="16"/>
        </w:rPr>
        <w:t xml:space="preserve"> 35(3): 741-7.</w:t>
      </w:r>
    </w:p>
    <w:p w14:paraId="1F3F63AC"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Chatzi L, Rifas-Shiman SL, Georgiou V et al (2017) Adherence to the Mediterranean diet during pregnancy and offspring adiposity and cardiometabolic traits in childhood. </w:t>
      </w:r>
      <w:r w:rsidRPr="008A7AB0">
        <w:rPr>
          <w:i/>
          <w:noProof/>
          <w:sz w:val="16"/>
        </w:rPr>
        <w:t>Pediatr Obes</w:t>
      </w:r>
      <w:r w:rsidRPr="008A7AB0">
        <w:rPr>
          <w:noProof/>
          <w:sz w:val="16"/>
        </w:rPr>
        <w:t xml:space="preserve"> 12 Suppl 1: 47-56.</w:t>
      </w:r>
    </w:p>
    <w:p w14:paraId="644D2D60"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Chen LW, Tint MT, Fortier MV et al (2016) Maternal macronutrient intake during pregnancy is associated with neonatal abdominal adiposity: The Growing Up in Singapore Towards healthy Outcomes (GUSTO) study. </w:t>
      </w:r>
      <w:r w:rsidRPr="008A7AB0">
        <w:rPr>
          <w:i/>
          <w:noProof/>
          <w:sz w:val="16"/>
        </w:rPr>
        <w:t>J Nutr</w:t>
      </w:r>
      <w:r w:rsidRPr="008A7AB0">
        <w:rPr>
          <w:noProof/>
          <w:sz w:val="16"/>
        </w:rPr>
        <w:t xml:space="preserve"> 146(8): 1571-9.</w:t>
      </w:r>
    </w:p>
    <w:p w14:paraId="32C48CD2"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Chia A-R, de Seymour JV, Colega M et al (2016) A vegetable, fruit, and white rice dietary pattern during pregnancy is associated with a lower risk of preterm birth and larger birth size in a multiethnic Asian cohort: the Growing Up in Singapore Towards healthy Outcomes (GUSTO) cohort study. </w:t>
      </w:r>
      <w:r w:rsidRPr="008A7AB0">
        <w:rPr>
          <w:i/>
          <w:noProof/>
          <w:sz w:val="16"/>
        </w:rPr>
        <w:t>The American Journal of Clinical Nutrition</w:t>
      </w:r>
      <w:r w:rsidRPr="008A7AB0">
        <w:rPr>
          <w:noProof/>
          <w:sz w:val="16"/>
        </w:rPr>
        <w:t xml:space="preserve"> 104(5): 1416-23.</w:t>
      </w:r>
    </w:p>
    <w:p w14:paraId="79A3BE0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Chia AR, Chen LW, Lai JS et al (2019) Maternal dietary patterns and birth outcomes: a systematic review and meta-analysis. </w:t>
      </w:r>
      <w:r w:rsidRPr="008A7AB0">
        <w:rPr>
          <w:i/>
          <w:noProof/>
          <w:sz w:val="16"/>
        </w:rPr>
        <w:t>Adv Nutr</w:t>
      </w:r>
      <w:r w:rsidRPr="008A7AB0">
        <w:rPr>
          <w:noProof/>
          <w:sz w:val="16"/>
        </w:rPr>
        <w:t xml:space="preserve"> 10(4): 685-95.</w:t>
      </w:r>
    </w:p>
    <w:p w14:paraId="2E9A83F7"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Chiavarini M, Naldini G, Fabiani R (2018) Maternal Folate Intake and Risk of Childhood Brain and Spinal Cord Tumors: A Systematic Review and Meta-Analysis. </w:t>
      </w:r>
      <w:r w:rsidRPr="008A7AB0">
        <w:rPr>
          <w:i/>
          <w:noProof/>
          <w:sz w:val="16"/>
        </w:rPr>
        <w:t>Neuroepidemiology</w:t>
      </w:r>
      <w:r w:rsidRPr="008A7AB0">
        <w:rPr>
          <w:noProof/>
          <w:sz w:val="16"/>
        </w:rPr>
        <w:t xml:space="preserve"> 51(1-2): 82-95.</w:t>
      </w:r>
    </w:p>
    <w:p w14:paraId="19B30519"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Coll CV, Domingues MR, Goncalves H et al (2017) Perceived barriers to leisure-time physical activity during pregnancy: A literature review of quantitative and qualitative evidence. </w:t>
      </w:r>
      <w:r w:rsidRPr="008A7AB0">
        <w:rPr>
          <w:i/>
          <w:noProof/>
          <w:sz w:val="16"/>
        </w:rPr>
        <w:t>J Sci Med Sport</w:t>
      </w:r>
      <w:r w:rsidRPr="008A7AB0">
        <w:rPr>
          <w:noProof/>
          <w:sz w:val="16"/>
        </w:rPr>
        <w:t xml:space="preserve"> 20(1): 17-25.</w:t>
      </w:r>
    </w:p>
    <w:p w14:paraId="00A86417"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Condo D, Huyhn D, Anderson AJ et al (2017) Iodine status of pregnant women in South Australia after mandatory iodine fortification of bread and the recommendation for iodine supplementation. </w:t>
      </w:r>
      <w:r w:rsidRPr="008A7AB0">
        <w:rPr>
          <w:i/>
          <w:noProof/>
          <w:sz w:val="16"/>
        </w:rPr>
        <w:t>Matern Child Nutr</w:t>
      </w:r>
      <w:r w:rsidRPr="008A7AB0">
        <w:rPr>
          <w:noProof/>
          <w:sz w:val="16"/>
        </w:rPr>
        <w:t xml:space="preserve"> 13(4).</w:t>
      </w:r>
    </w:p>
    <w:p w14:paraId="479E3189"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Davenport MH, Kathol AJ, Mottola MF et al (2019a) Prenatal exercise is not associated with fetal mortality: a systematic review and meta-analysis. </w:t>
      </w:r>
      <w:r w:rsidRPr="008A7AB0">
        <w:rPr>
          <w:i/>
          <w:noProof/>
          <w:sz w:val="16"/>
        </w:rPr>
        <w:t>Br J Sports Med</w:t>
      </w:r>
      <w:r w:rsidRPr="008A7AB0">
        <w:rPr>
          <w:noProof/>
          <w:sz w:val="16"/>
        </w:rPr>
        <w:t xml:space="preserve"> 53(2): 108-15.</w:t>
      </w:r>
    </w:p>
    <w:p w14:paraId="14C91F5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Davenport MH, Marchand AA, Mottola MF et al (2019b) Exercise for the prevention and treatment of low back, pelvic girdle and lumbopelvic pain during pregnancy: a systematic review and meta-analysis. </w:t>
      </w:r>
      <w:r w:rsidRPr="008A7AB0">
        <w:rPr>
          <w:i/>
          <w:noProof/>
          <w:sz w:val="16"/>
        </w:rPr>
        <w:t>Br J Sports Med</w:t>
      </w:r>
      <w:r w:rsidRPr="008A7AB0">
        <w:rPr>
          <w:noProof/>
          <w:sz w:val="16"/>
        </w:rPr>
        <w:t xml:space="preserve"> 53(2): 90-98.</w:t>
      </w:r>
    </w:p>
    <w:p w14:paraId="49139742"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Davenport MH, Yoo C, Mottola MF et al (2019c) Effects of prenatal exercise on incidence of congenital anomalies and hyperthermia: a systematic review and meta-analysis. </w:t>
      </w:r>
      <w:r w:rsidRPr="008A7AB0">
        <w:rPr>
          <w:i/>
          <w:noProof/>
          <w:sz w:val="16"/>
        </w:rPr>
        <w:t>Br J Sports Med</w:t>
      </w:r>
      <w:r w:rsidRPr="008A7AB0">
        <w:rPr>
          <w:noProof/>
          <w:sz w:val="16"/>
        </w:rPr>
        <w:t xml:space="preserve"> 53(2): 116-23.</w:t>
      </w:r>
    </w:p>
    <w:p w14:paraId="07EA29BB"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de Oliveria Melo AS, Silva JL, Tavares JS et al (2012) Effect of a physical exercise program during pregnancy on uteroplacental and fetal blood flow and fetal growth: a randomized controlled trial. </w:t>
      </w:r>
      <w:r w:rsidRPr="008A7AB0">
        <w:rPr>
          <w:i/>
          <w:noProof/>
          <w:sz w:val="16"/>
        </w:rPr>
        <w:t>Obstet Gynecol</w:t>
      </w:r>
      <w:r w:rsidRPr="008A7AB0">
        <w:rPr>
          <w:noProof/>
          <w:sz w:val="16"/>
        </w:rPr>
        <w:t xml:space="preserve"> 120(2 Pt 1): 302-10.</w:t>
      </w:r>
    </w:p>
    <w:p w14:paraId="67343003"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De-Regil LM, Pena-Rosas JP, Fernandez-Gaxiola AC et al (2015) Effects and safety of periconceptional oral folate supplementation for preventing birth defects. </w:t>
      </w:r>
      <w:r w:rsidRPr="008A7AB0">
        <w:rPr>
          <w:i/>
          <w:noProof/>
          <w:sz w:val="16"/>
        </w:rPr>
        <w:t>Cochrane Database Syst Rev</w:t>
      </w:r>
      <w:r w:rsidRPr="008A7AB0">
        <w:rPr>
          <w:noProof/>
          <w:sz w:val="16"/>
        </w:rPr>
        <w:t>(12): CD007950.</w:t>
      </w:r>
    </w:p>
    <w:p w14:paraId="2A06C139"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Dessypris N, Karalexi MA, Ntouvelis E et al (2017) Association of maternal and index child's diet with subsequent leukemia risk: A systematic review and meta analysis. </w:t>
      </w:r>
      <w:r w:rsidRPr="008A7AB0">
        <w:rPr>
          <w:i/>
          <w:noProof/>
          <w:sz w:val="16"/>
        </w:rPr>
        <w:t>Cancer Epidemiol</w:t>
      </w:r>
      <w:r w:rsidRPr="008A7AB0">
        <w:rPr>
          <w:noProof/>
          <w:sz w:val="16"/>
        </w:rPr>
        <w:t xml:space="preserve"> 47: 64-75.</w:t>
      </w:r>
    </w:p>
    <w:p w14:paraId="4572F017" w14:textId="5366DAE8"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DoH (2014) </w:t>
      </w:r>
      <w:r w:rsidRPr="008A7AB0">
        <w:rPr>
          <w:i/>
          <w:noProof/>
          <w:sz w:val="16"/>
        </w:rPr>
        <w:t>Australian Physical Activity and Sedentary Behaviour Guidelines</w:t>
      </w:r>
      <w:r w:rsidRPr="008A7AB0">
        <w:rPr>
          <w:noProof/>
          <w:sz w:val="16"/>
        </w:rPr>
        <w:t xml:space="preserve">. Canberra: Australian Government Department of Health. Available at: </w:t>
      </w:r>
      <w:hyperlink r:id="rId24" w:anchor="npa1864" w:history="1">
        <w:r w:rsidRPr="008A7AB0">
          <w:rPr>
            <w:rStyle w:val="Hyperlink"/>
            <w:noProof/>
            <w:lang w:val="en-AU"/>
          </w:rPr>
          <w:t>https://www1.health.gov.au/internet/main/publishing.nsf/Content/health-pubhlth-strateg-phys-act-guidelines - npa1864</w:t>
        </w:r>
      </w:hyperlink>
    </w:p>
    <w:p w14:paraId="508ABB3F"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Dominguez LJ, Martinez-Gonzalez MA, Basterra-Gortari FJ et al (2014) Fast food consumption and gestational diabetes incidence in the SUN project. </w:t>
      </w:r>
      <w:r w:rsidRPr="008A7AB0">
        <w:rPr>
          <w:i/>
          <w:noProof/>
          <w:sz w:val="16"/>
        </w:rPr>
        <w:t>PLoS One</w:t>
      </w:r>
      <w:r w:rsidRPr="008A7AB0">
        <w:rPr>
          <w:noProof/>
          <w:sz w:val="16"/>
        </w:rPr>
        <w:t xml:space="preserve"> 9(9): e106627.</w:t>
      </w:r>
    </w:p>
    <w:p w14:paraId="7086D281"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Donazar-Ezcurra M, Lopez-Del Burgo C, Martinez-Gonzalez MA et al (2018) Soft drink consumption and gestational diabetes risk in the SUN project. </w:t>
      </w:r>
      <w:r w:rsidRPr="008A7AB0">
        <w:rPr>
          <w:i/>
          <w:noProof/>
          <w:sz w:val="16"/>
        </w:rPr>
        <w:t>Clin Nutr</w:t>
      </w:r>
      <w:r w:rsidRPr="008A7AB0">
        <w:rPr>
          <w:noProof/>
          <w:sz w:val="16"/>
        </w:rPr>
        <w:t xml:space="preserve"> 37(2): 638-45.</w:t>
      </w:r>
    </w:p>
    <w:p w14:paraId="1E4A4DF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Duke CH, Williamson JA, Snook KR et al (2017) Association between fruit and vegetable consumption and sleep quantity in pregnant women. </w:t>
      </w:r>
      <w:r w:rsidRPr="008A7AB0">
        <w:rPr>
          <w:i/>
          <w:noProof/>
          <w:sz w:val="16"/>
        </w:rPr>
        <w:t>Matern Child Health J</w:t>
      </w:r>
      <w:r w:rsidRPr="008A7AB0">
        <w:rPr>
          <w:noProof/>
          <w:sz w:val="16"/>
        </w:rPr>
        <w:t xml:space="preserve"> 21(5): 966-73.</w:t>
      </w:r>
    </w:p>
    <w:p w14:paraId="7A7C825A"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Emmett PM, Jones LR, Golding J (2015) Pregnancy diet and associated outcomes in the Avon Longitudinal Study of Parents and Children. </w:t>
      </w:r>
      <w:r w:rsidRPr="008A7AB0">
        <w:rPr>
          <w:i/>
          <w:noProof/>
          <w:sz w:val="16"/>
        </w:rPr>
        <w:t>Nutr Rev</w:t>
      </w:r>
      <w:r w:rsidRPr="008A7AB0">
        <w:rPr>
          <w:noProof/>
          <w:sz w:val="16"/>
        </w:rPr>
        <w:t xml:space="preserve"> 73 Suppl 3: 154-74.</w:t>
      </w:r>
    </w:p>
    <w:p w14:paraId="60829BDA"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Emond JA, Karagas MR, Baker ER et al (2018) Better diet quality during pregnancy is associated with a reduced likelihood of an infant born small for gestational age: an analysis of the prospective New Hampshire Birth Cohort Study. </w:t>
      </w:r>
      <w:r w:rsidRPr="008A7AB0">
        <w:rPr>
          <w:i/>
          <w:noProof/>
          <w:sz w:val="16"/>
        </w:rPr>
        <w:t>J Nutr</w:t>
      </w:r>
      <w:r w:rsidRPr="008A7AB0">
        <w:rPr>
          <w:noProof/>
          <w:sz w:val="16"/>
        </w:rPr>
        <w:t xml:space="preserve"> 148(1): 22-30.</w:t>
      </w:r>
    </w:p>
    <w:p w14:paraId="0E72A3A2"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Englund-Ogge L, Brantsaeter AL, Sengpiel V et al (2014) Maternal dietary patterns and preterm delivery: results from large prospective cohort study. </w:t>
      </w:r>
      <w:r w:rsidRPr="008A7AB0">
        <w:rPr>
          <w:i/>
          <w:noProof/>
          <w:sz w:val="16"/>
        </w:rPr>
        <w:t>BMJ</w:t>
      </w:r>
      <w:r w:rsidRPr="008A7AB0">
        <w:rPr>
          <w:noProof/>
          <w:sz w:val="16"/>
        </w:rPr>
        <w:t xml:space="preserve"> 348: g1446.</w:t>
      </w:r>
    </w:p>
    <w:p w14:paraId="1FCD0037"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Englund-Ogge L, Brantsaeter AL, Juodakis J et al (2019) Associations between maternal dietary patterns and infant birth weight, small and large for gestational age in the Norwegian Mother and Child Cohort Study. </w:t>
      </w:r>
      <w:r w:rsidRPr="008A7AB0">
        <w:rPr>
          <w:i/>
          <w:noProof/>
          <w:sz w:val="16"/>
        </w:rPr>
        <w:t>Eur J Clin Nutr</w:t>
      </w:r>
      <w:r w:rsidRPr="008A7AB0">
        <w:rPr>
          <w:noProof/>
          <w:sz w:val="16"/>
        </w:rPr>
        <w:t xml:space="preserve"> 73(9): 1270-82.</w:t>
      </w:r>
    </w:p>
    <w:p w14:paraId="62E1743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Eunhee H, Cho S-I, Park H et al (2002) Does standing at work during pregnancy result in reduced infant birth weight? </w:t>
      </w:r>
      <w:r w:rsidRPr="008A7AB0">
        <w:rPr>
          <w:i/>
          <w:noProof/>
          <w:sz w:val="16"/>
        </w:rPr>
        <w:t>JOEM</w:t>
      </w:r>
      <w:r w:rsidRPr="008A7AB0">
        <w:rPr>
          <w:noProof/>
          <w:sz w:val="16"/>
        </w:rPr>
        <w:t xml:space="preserve"> 44(9): 815-21.</w:t>
      </w:r>
    </w:p>
    <w:p w14:paraId="3B07F9C1"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Evenson KR, Siega-Riz AM, Savitz DA et al (2002) Vigorous leisure activity and pregnancy outcome. </w:t>
      </w:r>
      <w:r w:rsidRPr="008A7AB0">
        <w:rPr>
          <w:i/>
          <w:noProof/>
          <w:sz w:val="16"/>
        </w:rPr>
        <w:t>Epidemiology</w:t>
      </w:r>
      <w:r w:rsidRPr="008A7AB0">
        <w:rPr>
          <w:noProof/>
          <w:sz w:val="16"/>
        </w:rPr>
        <w:t xml:space="preserve"> 13(6): 653-9.</w:t>
      </w:r>
    </w:p>
    <w:p w14:paraId="0550DB1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Farebrother J, Naude CE, Nicol L et al (2018) Effects of Iodized Salt and Iodine Supplements on Prenatal and Postnatal Growth: A Systematic Review. </w:t>
      </w:r>
      <w:r w:rsidRPr="008A7AB0">
        <w:rPr>
          <w:i/>
          <w:noProof/>
          <w:sz w:val="16"/>
        </w:rPr>
        <w:t>Adv Nutr</w:t>
      </w:r>
      <w:r w:rsidRPr="008A7AB0">
        <w:rPr>
          <w:noProof/>
          <w:sz w:val="16"/>
        </w:rPr>
        <w:t xml:space="preserve"> 9(3): 219-37.</w:t>
      </w:r>
    </w:p>
    <w:p w14:paraId="3EA6EBE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Feng Y, Wang S, Chen R et al (2015) Maternal folic acid supplementation and the risk of congenital heart defects in offspring: a meta-analysis of epidemiological observational studies. </w:t>
      </w:r>
      <w:r w:rsidRPr="008A7AB0">
        <w:rPr>
          <w:i/>
          <w:noProof/>
          <w:sz w:val="16"/>
        </w:rPr>
        <w:t>Sci Rep</w:t>
      </w:r>
      <w:r w:rsidRPr="008A7AB0">
        <w:rPr>
          <w:noProof/>
          <w:sz w:val="16"/>
        </w:rPr>
        <w:t xml:space="preserve"> 5: 8506.</w:t>
      </w:r>
    </w:p>
    <w:p w14:paraId="7F262ECB"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Fernandez-Barres S, Romaguera D, Valvi D et al (2016) Mediterranean dietary pattern in pregnant women and offspring risk of overweight and abdominal obesity in early childhood: the INMA birth cohort study. </w:t>
      </w:r>
      <w:r w:rsidRPr="008A7AB0">
        <w:rPr>
          <w:i/>
          <w:noProof/>
          <w:sz w:val="16"/>
        </w:rPr>
        <w:t>Pediatr Obes</w:t>
      </w:r>
      <w:r w:rsidRPr="008A7AB0">
        <w:rPr>
          <w:noProof/>
          <w:sz w:val="16"/>
        </w:rPr>
        <w:t xml:space="preserve"> 11(6): 491-99.</w:t>
      </w:r>
    </w:p>
    <w:p w14:paraId="425227C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Flynn AC, Seed PT, Patel N et al (2016) Dietary patterns in obese pregnant women; influence of a behavioral intervention of diet and physical activity in the UPBEAT randomized controlled trial. </w:t>
      </w:r>
      <w:r w:rsidRPr="008A7AB0">
        <w:rPr>
          <w:i/>
          <w:noProof/>
          <w:sz w:val="16"/>
        </w:rPr>
        <w:t>Int J Behav Nutr Phys Act</w:t>
      </w:r>
      <w:r w:rsidRPr="008A7AB0">
        <w:rPr>
          <w:noProof/>
          <w:sz w:val="16"/>
        </w:rPr>
        <w:t xml:space="preserve"> 13(1): 124.</w:t>
      </w:r>
    </w:p>
    <w:p w14:paraId="652B386F"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Foster M, Herulah UN, Prasad A et al (2015) Zinc Status of Vegetarians during Pregnancy: A Systematic Review of Observational Studies and Meta-Analysis of Zinc Intake. </w:t>
      </w:r>
      <w:r w:rsidRPr="008A7AB0">
        <w:rPr>
          <w:i/>
          <w:noProof/>
          <w:sz w:val="16"/>
        </w:rPr>
        <w:t>Nutrients</w:t>
      </w:r>
      <w:r w:rsidRPr="008A7AB0">
        <w:rPr>
          <w:noProof/>
          <w:sz w:val="16"/>
        </w:rPr>
        <w:t xml:space="preserve"> 7(6): 4512-25.</w:t>
      </w:r>
    </w:p>
    <w:p w14:paraId="6433857D"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Frazier AL, Camargo CA, Jr., Malspeis S et al (2014) Prospective study of peripregnancy consumption of peanuts or tree nuts by mothers and the risk of peanut or tree nut allergy in their offspring. </w:t>
      </w:r>
      <w:r w:rsidRPr="008A7AB0">
        <w:rPr>
          <w:i/>
          <w:noProof/>
          <w:sz w:val="16"/>
        </w:rPr>
        <w:t>JAMA Pediatr</w:t>
      </w:r>
      <w:r w:rsidRPr="008A7AB0">
        <w:rPr>
          <w:noProof/>
          <w:sz w:val="16"/>
        </w:rPr>
        <w:t xml:space="preserve"> 168(2): 156-62.</w:t>
      </w:r>
    </w:p>
    <w:p w14:paraId="1B25FF50" w14:textId="731C23F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FSANZ (2019) Caffeine. Accessed: 13 April 2020. </w:t>
      </w:r>
      <w:hyperlink r:id="rId25" w:history="1">
        <w:r w:rsidRPr="008A7AB0">
          <w:rPr>
            <w:rStyle w:val="Hyperlink"/>
            <w:noProof/>
            <w:lang w:val="en-AU"/>
          </w:rPr>
          <w:t>https://www.foodstandards.gov.au/consumer/generalissues/Pages/Caffeine.aspx</w:t>
        </w:r>
      </w:hyperlink>
    </w:p>
    <w:p w14:paraId="63B1C99D"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Fu ZM, Ma ZZ, Liu GJ et al (2018) Vitamins supplementation affects the onset of preeclampsia. </w:t>
      </w:r>
      <w:r w:rsidRPr="008A7AB0">
        <w:rPr>
          <w:i/>
          <w:noProof/>
          <w:sz w:val="16"/>
        </w:rPr>
        <w:t>J Formos Med Assoc</w:t>
      </w:r>
      <w:r w:rsidRPr="008A7AB0">
        <w:rPr>
          <w:noProof/>
          <w:sz w:val="16"/>
        </w:rPr>
        <w:t xml:space="preserve"> 117(1): 6-13.</w:t>
      </w:r>
    </w:p>
    <w:p w14:paraId="0089459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Garnaes KK, Morkved S, Salvesen O et al (2016) Exercise Training and Weight Gain in Obese Pregnant Women: A Randomized Controlled Trial (ETIP Trial). </w:t>
      </w:r>
      <w:r w:rsidRPr="008A7AB0">
        <w:rPr>
          <w:i/>
          <w:noProof/>
          <w:sz w:val="16"/>
        </w:rPr>
        <w:t>PLoS Med</w:t>
      </w:r>
      <w:r w:rsidRPr="008A7AB0">
        <w:rPr>
          <w:noProof/>
          <w:sz w:val="16"/>
        </w:rPr>
        <w:t xml:space="preserve"> 13(7): e1002079.</w:t>
      </w:r>
    </w:p>
    <w:p w14:paraId="7A7A365A"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Gjestland K, Bo K, Owe KM et al (2013) Do pregnant women follow exercise guidelines? Prevalence data among 3482 women, and prediction of low-back pain, pelvic girdle pain and depression. </w:t>
      </w:r>
      <w:r w:rsidRPr="008A7AB0">
        <w:rPr>
          <w:i/>
          <w:noProof/>
          <w:sz w:val="16"/>
        </w:rPr>
        <w:t>Br J Sports Med</w:t>
      </w:r>
      <w:r w:rsidRPr="008A7AB0">
        <w:rPr>
          <w:noProof/>
          <w:sz w:val="16"/>
        </w:rPr>
        <w:t xml:space="preserve"> 47(8): 515-20.</w:t>
      </w:r>
    </w:p>
    <w:p w14:paraId="26D434F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Glazier JD, Hayes DJL, Hussain S et al (2018) The effect of Ramadan fasting during pregnancy on perinatal outcomes: a systematic review and meta-analysis. </w:t>
      </w:r>
      <w:r w:rsidRPr="008A7AB0">
        <w:rPr>
          <w:i/>
          <w:noProof/>
          <w:sz w:val="16"/>
        </w:rPr>
        <w:t>BMC Pregnancy Childbirth</w:t>
      </w:r>
      <w:r w:rsidRPr="008A7AB0">
        <w:rPr>
          <w:noProof/>
          <w:sz w:val="16"/>
        </w:rPr>
        <w:t xml:space="preserve"> 18(1): 421.</w:t>
      </w:r>
    </w:p>
    <w:p w14:paraId="4FD36C0C"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Greenop KR, Miller M, Attia J et al (2014) Maternal consumption of coffee and tea during pregnancy and risk of childhood brain tumors: results from an Australian case-control study. </w:t>
      </w:r>
      <w:r w:rsidRPr="008A7AB0">
        <w:rPr>
          <w:i/>
          <w:noProof/>
          <w:sz w:val="16"/>
        </w:rPr>
        <w:t>Cancer Causes Control</w:t>
      </w:r>
      <w:r w:rsidRPr="008A7AB0">
        <w:rPr>
          <w:noProof/>
          <w:sz w:val="16"/>
        </w:rPr>
        <w:t xml:space="preserve"> 25(10): 1321-7.</w:t>
      </w:r>
    </w:p>
    <w:p w14:paraId="7E1DA099"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Gresham E, Collins CE, Mishra GD et al (2016) Diet quality before or during pregnancy and the relationship with pregnancy and birth outcomes: the Australian Longitudinal Study on Women's Health. </w:t>
      </w:r>
      <w:r w:rsidRPr="008A7AB0">
        <w:rPr>
          <w:i/>
          <w:noProof/>
          <w:sz w:val="16"/>
        </w:rPr>
        <w:t>Public Health Nutr</w:t>
      </w:r>
      <w:r w:rsidRPr="008A7AB0">
        <w:rPr>
          <w:noProof/>
          <w:sz w:val="16"/>
        </w:rPr>
        <w:t xml:space="preserve"> 19(16): 2975-83.</w:t>
      </w:r>
    </w:p>
    <w:p w14:paraId="7B00864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Guelfi KJ, Ong MJ, Crisp NA et al (2016) Regular Exercise to Prevent the Recurrence of Gestational Diabetes Mellitus: A Randomized Controlled Trial. </w:t>
      </w:r>
      <w:r w:rsidRPr="008A7AB0">
        <w:rPr>
          <w:i/>
          <w:noProof/>
          <w:sz w:val="16"/>
        </w:rPr>
        <w:t>Obstet Gynecol</w:t>
      </w:r>
      <w:r w:rsidRPr="008A7AB0">
        <w:rPr>
          <w:noProof/>
          <w:sz w:val="16"/>
        </w:rPr>
        <w:t xml:space="preserve"> 128(4): 819-27.</w:t>
      </w:r>
    </w:p>
    <w:p w14:paraId="683DD3C2"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Guess K, Malek L, Anderson A et al (2017) Knowledge and practices regarding iodine supplementation: A national survey of healthcare providers. </w:t>
      </w:r>
      <w:r w:rsidRPr="008A7AB0">
        <w:rPr>
          <w:i/>
          <w:noProof/>
          <w:sz w:val="16"/>
        </w:rPr>
        <w:t>Women Birth</w:t>
      </w:r>
      <w:r w:rsidRPr="008A7AB0">
        <w:rPr>
          <w:noProof/>
          <w:sz w:val="16"/>
        </w:rPr>
        <w:t xml:space="preserve"> 30(1): e56-e60.</w:t>
      </w:r>
    </w:p>
    <w:p w14:paraId="3D87E50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Gustafsson MK, Stafne SN, Romundstad PR et al (2016) The effects of an exercise programme during pregnancy on health-related quality of life in pregnant women: a Norwegian randomised controlled trial. </w:t>
      </w:r>
      <w:r w:rsidRPr="008A7AB0">
        <w:rPr>
          <w:i/>
          <w:noProof/>
          <w:sz w:val="16"/>
        </w:rPr>
        <w:t>BJOG</w:t>
      </w:r>
      <w:r w:rsidRPr="008A7AB0">
        <w:rPr>
          <w:noProof/>
          <w:sz w:val="16"/>
        </w:rPr>
        <w:t xml:space="preserve"> 123(7): 1152-60.</w:t>
      </w:r>
    </w:p>
    <w:p w14:paraId="4E60F87C"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Haakstad LA, Torset B, Bo K (2016) What is the effect of regular group exercise on maternal psychological outcomes and common pregnancy complaints? An assessor blinded RCT. </w:t>
      </w:r>
      <w:r w:rsidRPr="008A7AB0">
        <w:rPr>
          <w:i/>
          <w:noProof/>
          <w:sz w:val="16"/>
        </w:rPr>
        <w:t>Midwifery</w:t>
      </w:r>
      <w:r w:rsidRPr="008A7AB0">
        <w:rPr>
          <w:noProof/>
          <w:sz w:val="16"/>
        </w:rPr>
        <w:t xml:space="preserve"> 32: 81-6.</w:t>
      </w:r>
    </w:p>
    <w:p w14:paraId="69569563"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Halvorsen S, Haakstad LA, Edvardsen E et al (2013) Effect of aerobic dance on cardiorespiratory fitness in pregnant women: a randomised controlled trial. </w:t>
      </w:r>
      <w:r w:rsidRPr="008A7AB0">
        <w:rPr>
          <w:i/>
          <w:noProof/>
          <w:sz w:val="16"/>
        </w:rPr>
        <w:t>Physiotherapy</w:t>
      </w:r>
      <w:r w:rsidRPr="008A7AB0">
        <w:rPr>
          <w:noProof/>
          <w:sz w:val="16"/>
        </w:rPr>
        <w:t xml:space="preserve"> 99(1): 42-8.</w:t>
      </w:r>
    </w:p>
    <w:p w14:paraId="5FF3352F"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Harding KB, Pena-Rosas JP, Webster AC et al (2017) Iodine supplementation for women during the preconception, pregnancy and postpartum period. </w:t>
      </w:r>
      <w:r w:rsidRPr="008A7AB0">
        <w:rPr>
          <w:i/>
          <w:noProof/>
          <w:sz w:val="16"/>
        </w:rPr>
        <w:t>Cochrane Database Syst Rev</w:t>
      </w:r>
      <w:r w:rsidRPr="008A7AB0">
        <w:rPr>
          <w:noProof/>
          <w:sz w:val="16"/>
        </w:rPr>
        <w:t xml:space="preserve"> 3: CD011761.</w:t>
      </w:r>
    </w:p>
    <w:p w14:paraId="23787D7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Harrison M, Lee A, Findlay M et al (2010) The increasing cost of healthy food. </w:t>
      </w:r>
      <w:r w:rsidRPr="008A7AB0">
        <w:rPr>
          <w:i/>
          <w:noProof/>
          <w:sz w:val="16"/>
        </w:rPr>
        <w:t>Aust N Z J Public Health</w:t>
      </w:r>
      <w:r w:rsidRPr="008A7AB0">
        <w:rPr>
          <w:noProof/>
          <w:sz w:val="16"/>
        </w:rPr>
        <w:t xml:space="preserve"> 34(2): 179–86.</w:t>
      </w:r>
    </w:p>
    <w:p w14:paraId="3AA1401B"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Hayman M, Short C, Reaburn P (2016) An investigation into the exercise behaviours of regionally based Australian pregnant women. </w:t>
      </w:r>
      <w:r w:rsidRPr="008A7AB0">
        <w:rPr>
          <w:i/>
          <w:noProof/>
          <w:sz w:val="16"/>
        </w:rPr>
        <w:t>J Sci Med Sport</w:t>
      </w:r>
      <w:r w:rsidRPr="008A7AB0">
        <w:rPr>
          <w:noProof/>
          <w:sz w:val="16"/>
        </w:rPr>
        <w:t xml:space="preserve"> 19(8): 664-8.</w:t>
      </w:r>
    </w:p>
    <w:p w14:paraId="69F22C8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Hine T, Zhao Y, Begley A et al (2018) Iodine-containing supplement use by pregnant women attending antenatal clinics in Western Australia. </w:t>
      </w:r>
      <w:r w:rsidRPr="008A7AB0">
        <w:rPr>
          <w:i/>
          <w:noProof/>
          <w:sz w:val="16"/>
        </w:rPr>
        <w:t>Aust N Z J Obstet Gynaecol</w:t>
      </w:r>
      <w:r w:rsidRPr="008A7AB0">
        <w:rPr>
          <w:noProof/>
          <w:sz w:val="16"/>
        </w:rPr>
        <w:t xml:space="preserve"> 58(6): 636-42.</w:t>
      </w:r>
    </w:p>
    <w:p w14:paraId="43FF4ED2"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Hofmeyr GJ, Belizan JM, von Dadelszen P et al (2014) Low-dose calcium supplementation for preventing pre-eclampsia: a systematic review and commentary. </w:t>
      </w:r>
      <w:r w:rsidRPr="008A7AB0">
        <w:rPr>
          <w:i/>
          <w:noProof/>
          <w:sz w:val="16"/>
        </w:rPr>
        <w:t>BJOG</w:t>
      </w:r>
      <w:r w:rsidRPr="008A7AB0">
        <w:rPr>
          <w:noProof/>
          <w:sz w:val="16"/>
        </w:rPr>
        <w:t xml:space="preserve"> 121(8): 951-7.</w:t>
      </w:r>
    </w:p>
    <w:p w14:paraId="37C02F50"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Hofmeyr GJ, Lawrie TA, Atallah ÁN et al (2018) Calcium supplementation during pregnancy for preventing hypertensive disorders and related problems. </w:t>
      </w:r>
      <w:r w:rsidRPr="008A7AB0">
        <w:rPr>
          <w:i/>
          <w:noProof/>
          <w:sz w:val="16"/>
        </w:rPr>
        <w:t>Cochrane Database of Systematic Reviews</w:t>
      </w:r>
      <w:r w:rsidRPr="008A7AB0">
        <w:rPr>
          <w:noProof/>
          <w:sz w:val="16"/>
        </w:rPr>
        <w:t>.</w:t>
      </w:r>
    </w:p>
    <w:p w14:paraId="589A623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Holst L, Havnen GC, Nordeng H (2014) Echinacea and elderberry-should they be used against upper respiratory tract infections during pregnancy? </w:t>
      </w:r>
      <w:r w:rsidRPr="008A7AB0">
        <w:rPr>
          <w:i/>
          <w:noProof/>
          <w:sz w:val="16"/>
        </w:rPr>
        <w:t>Front Pharmacol</w:t>
      </w:r>
      <w:r w:rsidRPr="008A7AB0">
        <w:rPr>
          <w:noProof/>
          <w:sz w:val="16"/>
        </w:rPr>
        <w:t xml:space="preserve"> 5: 31.</w:t>
      </w:r>
    </w:p>
    <w:p w14:paraId="44193C0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Hopkins SA, Baldi JC, Cutfield WS et al (2010) Exercise training in pregnancy reduces offspring size without changes in maternal insulin sensitivity. </w:t>
      </w:r>
      <w:r w:rsidRPr="008A7AB0">
        <w:rPr>
          <w:i/>
          <w:noProof/>
          <w:sz w:val="16"/>
        </w:rPr>
        <w:t>J Clin Endocrinol Metab</w:t>
      </w:r>
      <w:r w:rsidRPr="008A7AB0">
        <w:rPr>
          <w:noProof/>
          <w:sz w:val="16"/>
        </w:rPr>
        <w:t xml:space="preserve"> 95(5): 2080-8.</w:t>
      </w:r>
    </w:p>
    <w:p w14:paraId="3DB33480"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Hua X, Zhang J, Guo Y et al (2016) Effect of folic acid supplementation during pregnancy on gestational hypertension/preeclampsia: A systematic review and meta-analysis. </w:t>
      </w:r>
      <w:r w:rsidRPr="008A7AB0">
        <w:rPr>
          <w:i/>
          <w:noProof/>
          <w:sz w:val="16"/>
        </w:rPr>
        <w:t>Hypertens Pregnancy</w:t>
      </w:r>
      <w:r w:rsidRPr="008A7AB0">
        <w:rPr>
          <w:noProof/>
          <w:sz w:val="16"/>
        </w:rPr>
        <w:t xml:space="preserve"> 35(4): 447-60.</w:t>
      </w:r>
    </w:p>
    <w:p w14:paraId="377EC46A"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Ikem E, Halldorsson TI, Birgisdóttir BE et al (2019) Dietary patterns and the risk of pregnancy-associated hypertension in the Danish National Birth Cohort: a prospective longitudinal study. </w:t>
      </w:r>
      <w:r w:rsidRPr="008A7AB0">
        <w:rPr>
          <w:i/>
          <w:noProof/>
          <w:sz w:val="16"/>
        </w:rPr>
        <w:t>BJOG</w:t>
      </w:r>
      <w:r w:rsidRPr="008A7AB0">
        <w:rPr>
          <w:noProof/>
          <w:sz w:val="16"/>
        </w:rPr>
        <w:t xml:space="preserve"> 126(5): 663-73.</w:t>
      </w:r>
    </w:p>
    <w:p w14:paraId="1E7D4EB2"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Jahanfar S &amp; Jaafar SH (2015) Effects of restricted caffeine intake by mother on fetal, neonatal and pregnancy outcomes. </w:t>
      </w:r>
      <w:r w:rsidRPr="008A7AB0">
        <w:rPr>
          <w:i/>
          <w:noProof/>
          <w:sz w:val="16"/>
        </w:rPr>
        <w:t>Cochrane Database Syst Rev</w:t>
      </w:r>
      <w:r w:rsidRPr="008A7AB0">
        <w:rPr>
          <w:noProof/>
          <w:sz w:val="16"/>
        </w:rPr>
        <w:t>(6): CD006965.</w:t>
      </w:r>
    </w:p>
    <w:p w14:paraId="6FB9E8EC"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Jayasinghe C, Polson R, van Woerden HC et al (2018) The effect of universal maternal antenatal iron supplementation on neurodevelopment in offspring: a systematic review and meta-analysis. </w:t>
      </w:r>
      <w:r w:rsidRPr="008A7AB0">
        <w:rPr>
          <w:i/>
          <w:noProof/>
          <w:sz w:val="16"/>
        </w:rPr>
        <w:t>BMC Pediatr</w:t>
      </w:r>
      <w:r w:rsidRPr="008A7AB0">
        <w:rPr>
          <w:noProof/>
          <w:sz w:val="16"/>
        </w:rPr>
        <w:t xml:space="preserve"> 18(1): 150.</w:t>
      </w:r>
    </w:p>
    <w:p w14:paraId="69B647E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Juhl M (2005) Psychosocial and physical work environment, and risk of pelvic pain in pregnancy. A study within the Danish national birth cohort. </w:t>
      </w:r>
      <w:r w:rsidRPr="008A7AB0">
        <w:rPr>
          <w:i/>
          <w:noProof/>
          <w:sz w:val="16"/>
        </w:rPr>
        <w:t>J Epidemiol &amp; Community Health</w:t>
      </w:r>
      <w:r w:rsidRPr="008A7AB0">
        <w:rPr>
          <w:noProof/>
          <w:sz w:val="16"/>
        </w:rPr>
        <w:t xml:space="preserve"> 59(7): 580-85.</w:t>
      </w:r>
    </w:p>
    <w:p w14:paraId="55237D0F"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Juhl M, Strandberg-Larsen K, Larsen PS et al (2013) Occupational lifting during pregnancy and risk of fetal death in a large national cohort study. </w:t>
      </w:r>
      <w:r w:rsidRPr="008A7AB0">
        <w:rPr>
          <w:i/>
          <w:noProof/>
          <w:sz w:val="16"/>
        </w:rPr>
        <w:t>Scand J Work Environ Health</w:t>
      </w:r>
      <w:r w:rsidRPr="008A7AB0">
        <w:rPr>
          <w:noProof/>
          <w:sz w:val="16"/>
        </w:rPr>
        <w:t xml:space="preserve"> 39(4): 335-42.</w:t>
      </w:r>
    </w:p>
    <w:p w14:paraId="7BA9CB7A"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Juhl M, Larsen PS, Andersen PK et al (2014) Occupational lifting during pregnancy and child’s birth size in a large cohort study. </w:t>
      </w:r>
      <w:r w:rsidRPr="008A7AB0">
        <w:rPr>
          <w:i/>
          <w:noProof/>
          <w:sz w:val="16"/>
        </w:rPr>
        <w:t>Scand J Work Environ Health</w:t>
      </w:r>
      <w:r w:rsidRPr="008A7AB0">
        <w:rPr>
          <w:noProof/>
          <w:sz w:val="16"/>
        </w:rPr>
        <w:t xml:space="preserve"> 40(4): 411-19.</w:t>
      </w:r>
    </w:p>
    <w:p w14:paraId="176166A7"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Jukic AM, Evenson KR, Daniels JL et al (2012) A prospective study of the association between vigorous physical activity during pregnancy and length of gestation and birthweight. </w:t>
      </w:r>
      <w:r w:rsidRPr="008A7AB0">
        <w:rPr>
          <w:i/>
          <w:noProof/>
          <w:sz w:val="16"/>
        </w:rPr>
        <w:t>Matern Child Health J</w:t>
      </w:r>
      <w:r w:rsidRPr="008A7AB0">
        <w:rPr>
          <w:noProof/>
          <w:sz w:val="16"/>
        </w:rPr>
        <w:t xml:space="preserve"> 16(5): 1031-44.</w:t>
      </w:r>
    </w:p>
    <w:p w14:paraId="4D17EB90"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Keats EC, Haider BA, Tam E et al (2019) Multiple-micronutrient supplementation for women during pregnancy. </w:t>
      </w:r>
      <w:r w:rsidRPr="008A7AB0">
        <w:rPr>
          <w:i/>
          <w:noProof/>
          <w:sz w:val="16"/>
        </w:rPr>
        <w:t>Cochrane Database Syst Rev</w:t>
      </w:r>
      <w:r w:rsidRPr="008A7AB0">
        <w:rPr>
          <w:noProof/>
          <w:sz w:val="16"/>
        </w:rPr>
        <w:t xml:space="preserve"> 3: CD004905.</w:t>
      </w:r>
    </w:p>
    <w:p w14:paraId="196B549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Khaing W, Vallibhakara SA, Tantrakul V et al (2017) Calcium and Vitamin D Supplementation for Prevention of Preeclampsia: A Systematic Review and Network Meta-Analysis. </w:t>
      </w:r>
      <w:r w:rsidRPr="008A7AB0">
        <w:rPr>
          <w:i/>
          <w:noProof/>
          <w:sz w:val="16"/>
        </w:rPr>
        <w:t>Nutrients</w:t>
      </w:r>
      <w:r w:rsidRPr="008A7AB0">
        <w:rPr>
          <w:noProof/>
          <w:sz w:val="16"/>
        </w:rPr>
        <w:t xml:space="preserve"> 9(10).</w:t>
      </w:r>
    </w:p>
    <w:p w14:paraId="24F70721"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Kocsis I, Szilágyi T, Turos J et al (2017) Effect of a gymnastics program on sleep characteristics in pregnant women. </w:t>
      </w:r>
      <w:r w:rsidRPr="008A7AB0">
        <w:rPr>
          <w:i/>
          <w:noProof/>
          <w:sz w:val="16"/>
        </w:rPr>
        <w:t>Taiwanese Journal of Obstetrics and Gynecology</w:t>
      </w:r>
      <w:r w:rsidRPr="008A7AB0">
        <w:rPr>
          <w:noProof/>
          <w:sz w:val="16"/>
        </w:rPr>
        <w:t xml:space="preserve"> 56(2): 204-09.</w:t>
      </w:r>
    </w:p>
    <w:p w14:paraId="2450582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Kong KL, Gillman MW, Rifas-Shiman SL et al (2016) Leisure time physical activity before and during mid-pregnancy and offspring adiposity in mid-childhood. </w:t>
      </w:r>
      <w:r w:rsidRPr="008A7AB0">
        <w:rPr>
          <w:i/>
          <w:noProof/>
          <w:sz w:val="16"/>
        </w:rPr>
        <w:t>Pediatr Obes</w:t>
      </w:r>
      <w:r w:rsidRPr="008A7AB0">
        <w:rPr>
          <w:noProof/>
          <w:sz w:val="16"/>
        </w:rPr>
        <w:t xml:space="preserve"> 11(2): 81-7.</w:t>
      </w:r>
    </w:p>
    <w:p w14:paraId="2A948504"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Kramer MS &amp; McDonald SW (2006) Aerobic exercise for women during pregnancy. </w:t>
      </w:r>
      <w:r w:rsidRPr="008A7AB0">
        <w:rPr>
          <w:i/>
          <w:noProof/>
          <w:sz w:val="16"/>
        </w:rPr>
        <w:t>Cochrane Database of Systematic Reviews</w:t>
      </w:r>
      <w:r w:rsidRPr="008A7AB0">
        <w:rPr>
          <w:noProof/>
          <w:sz w:val="16"/>
        </w:rPr>
        <w:t>.</w:t>
      </w:r>
    </w:p>
    <w:p w14:paraId="7BA96340"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andrigan T &amp; Pollard C (2011) </w:t>
      </w:r>
      <w:r w:rsidRPr="008A7AB0">
        <w:rPr>
          <w:i/>
          <w:noProof/>
          <w:sz w:val="16"/>
        </w:rPr>
        <w:t>Food Access and Cost Survey (FACS), Western Australia, 2010</w:t>
      </w:r>
      <w:r w:rsidRPr="008A7AB0">
        <w:rPr>
          <w:noProof/>
          <w:sz w:val="16"/>
        </w:rPr>
        <w:t>. Perth: Department of Health, WA.</w:t>
      </w:r>
    </w:p>
    <w:p w14:paraId="458B3765"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arsen PS, Strandberg-Larsen K, Juhl M et al (2013) Occupational lifting and pelvic pain during pregnancy: a study within the Danish National Birth Cohort. </w:t>
      </w:r>
      <w:r w:rsidRPr="008A7AB0">
        <w:rPr>
          <w:i/>
          <w:noProof/>
          <w:sz w:val="16"/>
        </w:rPr>
        <w:t>Scand J Work Environ Health</w:t>
      </w:r>
      <w:r w:rsidRPr="008A7AB0">
        <w:rPr>
          <w:noProof/>
          <w:sz w:val="16"/>
        </w:rPr>
        <w:t xml:space="preserve"> 39(1): 88-95.</w:t>
      </w:r>
    </w:p>
    <w:p w14:paraId="08071DC9"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assi ZS, Salam RA, Haider BA et al (2013) Folic acid supplementation during pregnancy for maternal health and pregnancy outcomes. </w:t>
      </w:r>
      <w:r w:rsidRPr="008A7AB0">
        <w:rPr>
          <w:i/>
          <w:noProof/>
          <w:sz w:val="16"/>
        </w:rPr>
        <w:t>Cochrane Database of Systematic Reviews</w:t>
      </w:r>
      <w:r w:rsidRPr="008A7AB0">
        <w:rPr>
          <w:noProof/>
          <w:sz w:val="16"/>
        </w:rPr>
        <w:t>.</w:t>
      </w:r>
    </w:p>
    <w:p w14:paraId="5D381D39"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ee A, Belski R, Radcliffe J et al (2016) What do pregnant women know about the healthy eating guidelines for pregnancy? A web-based questionnaire. </w:t>
      </w:r>
      <w:r w:rsidRPr="008A7AB0">
        <w:rPr>
          <w:i/>
          <w:noProof/>
          <w:sz w:val="16"/>
        </w:rPr>
        <w:t>Matern Child Health J</w:t>
      </w:r>
      <w:r w:rsidRPr="008A7AB0">
        <w:rPr>
          <w:noProof/>
          <w:sz w:val="16"/>
        </w:rPr>
        <w:t xml:space="preserve"> 20(10): 2179-88.</w:t>
      </w:r>
    </w:p>
    <w:p w14:paraId="05D68FE1"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ee A, Muggli E, Halliday J et al (2018a) What do pregnant women eat, and are they meeting the recommended dietary requirements for pregnancy? </w:t>
      </w:r>
      <w:r w:rsidRPr="008A7AB0">
        <w:rPr>
          <w:i/>
          <w:noProof/>
          <w:sz w:val="16"/>
        </w:rPr>
        <w:t>Midwifery</w:t>
      </w:r>
      <w:r w:rsidRPr="008A7AB0">
        <w:rPr>
          <w:noProof/>
          <w:sz w:val="16"/>
        </w:rPr>
        <w:t xml:space="preserve"> 67: 70-76.</w:t>
      </w:r>
    </w:p>
    <w:p w14:paraId="0A0E95FD"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ee A, Newton M, Radcliffe J et al (2018b) Pregnancy nutrition knowledge and experiences of pregnant women and antenatal care clinicians: A mixed methods approach. </w:t>
      </w:r>
      <w:r w:rsidRPr="008A7AB0">
        <w:rPr>
          <w:i/>
          <w:noProof/>
          <w:sz w:val="16"/>
        </w:rPr>
        <w:t>Women Birth</w:t>
      </w:r>
      <w:r w:rsidRPr="008A7AB0">
        <w:rPr>
          <w:noProof/>
          <w:sz w:val="16"/>
        </w:rPr>
        <w:t xml:space="preserve"> 31(4): 269-77.</w:t>
      </w:r>
    </w:p>
    <w:p w14:paraId="5A510880"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ee A &amp; Ride K (2018) Review of nutrition among Aboriginal and Torres Strait Islander people. </w:t>
      </w:r>
      <w:r w:rsidRPr="008A7AB0">
        <w:rPr>
          <w:i/>
          <w:noProof/>
          <w:sz w:val="16"/>
        </w:rPr>
        <w:t>Australian Indigenous Health Bulletin</w:t>
      </w:r>
      <w:r w:rsidRPr="008A7AB0">
        <w:rPr>
          <w:noProof/>
          <w:sz w:val="16"/>
        </w:rPr>
        <w:t xml:space="preserve"> 18(1).</w:t>
      </w:r>
    </w:p>
    <w:p w14:paraId="7736A29F"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ee YQ, Collins CE, Schumacher TL et al (2018c) Disparities exist between the dietary intake of Indigenous Australian women during pregnancy and the Australian dietary guidelines: the Gomeroi gaaynggal study. </w:t>
      </w:r>
      <w:r w:rsidRPr="008A7AB0">
        <w:rPr>
          <w:i/>
          <w:noProof/>
          <w:sz w:val="16"/>
        </w:rPr>
        <w:t>J Hum Nutr Diet</w:t>
      </w:r>
      <w:r w:rsidRPr="008A7AB0">
        <w:rPr>
          <w:noProof/>
          <w:sz w:val="16"/>
        </w:rPr>
        <w:t xml:space="preserve"> 31(4): 473-85.</w:t>
      </w:r>
    </w:p>
    <w:p w14:paraId="75645321"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eermakers ETM, Tielemans MJ, van den Broek M et al (2017) Maternal dietary patterns during pregnancy and offspring cardiometabolic health at age 6 years: The generation R study. </w:t>
      </w:r>
      <w:r w:rsidRPr="008A7AB0">
        <w:rPr>
          <w:i/>
          <w:noProof/>
          <w:sz w:val="16"/>
        </w:rPr>
        <w:t>Clin Nutr</w:t>
      </w:r>
      <w:r w:rsidRPr="008A7AB0">
        <w:rPr>
          <w:noProof/>
          <w:sz w:val="16"/>
        </w:rPr>
        <w:t xml:space="preserve"> 36(2): 477-84.</w:t>
      </w:r>
    </w:p>
    <w:p w14:paraId="446EC019"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eiferman JA &amp; Evenson KR (2003) The effect of regular leisure physical activity on birth outcomes. </w:t>
      </w:r>
      <w:r w:rsidRPr="008A7AB0">
        <w:rPr>
          <w:i/>
          <w:noProof/>
          <w:sz w:val="16"/>
        </w:rPr>
        <w:t>Matern Child Health J</w:t>
      </w:r>
      <w:r w:rsidRPr="008A7AB0">
        <w:rPr>
          <w:noProof/>
          <w:sz w:val="16"/>
        </w:rPr>
        <w:t xml:space="preserve"> 7(1): 59-64.</w:t>
      </w:r>
    </w:p>
    <w:p w14:paraId="61A3CE7A"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eonard D, Buttner P, Thompson F et al (2018) Anaemia in pregnancy among Aboriginal and Torres Strait Islander women of Far North Queensland: A retrospective cohort study. </w:t>
      </w:r>
      <w:r w:rsidRPr="008A7AB0">
        <w:rPr>
          <w:i/>
          <w:noProof/>
          <w:sz w:val="16"/>
        </w:rPr>
        <w:t>Nutr Diet</w:t>
      </w:r>
      <w:r w:rsidRPr="008A7AB0">
        <w:rPr>
          <w:noProof/>
          <w:sz w:val="16"/>
        </w:rPr>
        <w:t xml:space="preserve"> 75(5): 457-67.</w:t>
      </w:r>
    </w:p>
    <w:p w14:paraId="591F0280"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iu C, Liu C, Wang Q et al (2018a) Supplementation of folic acid in pregnancy and the risk of preeclampsia and gestational hypertension: a meta-analysis. </w:t>
      </w:r>
      <w:r w:rsidRPr="008A7AB0">
        <w:rPr>
          <w:i/>
          <w:noProof/>
          <w:sz w:val="16"/>
        </w:rPr>
        <w:t>Archives of Gynecology and Obstetrics</w:t>
      </w:r>
      <w:r w:rsidRPr="008A7AB0">
        <w:rPr>
          <w:noProof/>
          <w:sz w:val="16"/>
        </w:rPr>
        <w:t xml:space="preserve"> 298(4): 697-704.</w:t>
      </w:r>
    </w:p>
    <w:p w14:paraId="168809B3"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iu E, Pimpin L, Shulkin M et al (2018b) Effect of Zinc Supplementation on Growth Outcomes in Children under 5 Years of Age. </w:t>
      </w:r>
      <w:r w:rsidRPr="008A7AB0">
        <w:rPr>
          <w:i/>
          <w:noProof/>
          <w:sz w:val="16"/>
        </w:rPr>
        <w:t>Nutrients</w:t>
      </w:r>
      <w:r w:rsidRPr="008A7AB0">
        <w:rPr>
          <w:noProof/>
          <w:sz w:val="16"/>
        </w:rPr>
        <w:t xml:space="preserve"> 10(3).</w:t>
      </w:r>
    </w:p>
    <w:p w14:paraId="641E7C2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ivock M, Anderson PJ, Lewis S et al (2017) Maternal micronutrient consumption periconceptionally and during pregnancy: a prospective cohort study. </w:t>
      </w:r>
      <w:r w:rsidRPr="008A7AB0">
        <w:rPr>
          <w:i/>
          <w:noProof/>
          <w:sz w:val="16"/>
        </w:rPr>
        <w:t>Public Health Nutr</w:t>
      </w:r>
      <w:r w:rsidRPr="008A7AB0">
        <w:rPr>
          <w:noProof/>
          <w:sz w:val="16"/>
        </w:rPr>
        <w:t xml:space="preserve"> 20(2): 294-304.</w:t>
      </w:r>
    </w:p>
    <w:p w14:paraId="4BC2EAD5"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ombardi C, Ganguly A, Bunin GR et al (2015) Maternal diet during pregnancy and unilateral retinoblastoma. </w:t>
      </w:r>
      <w:r w:rsidRPr="008A7AB0">
        <w:rPr>
          <w:i/>
          <w:noProof/>
          <w:sz w:val="16"/>
        </w:rPr>
        <w:t>Cancer Causes Control</w:t>
      </w:r>
      <w:r w:rsidRPr="008A7AB0">
        <w:rPr>
          <w:noProof/>
          <w:sz w:val="16"/>
        </w:rPr>
        <w:t xml:space="preserve"> 26(3): 387-97.</w:t>
      </w:r>
    </w:p>
    <w:p w14:paraId="18C71C7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Loprinzi PD, Loprinzi KL, Cardinal BJ (2012) The relationship between physical activity and sleep among pregnant women. </w:t>
      </w:r>
      <w:r w:rsidRPr="008A7AB0">
        <w:rPr>
          <w:i/>
          <w:noProof/>
          <w:sz w:val="16"/>
        </w:rPr>
        <w:t>Mental Health and Physical Activity</w:t>
      </w:r>
      <w:r w:rsidRPr="008A7AB0">
        <w:rPr>
          <w:noProof/>
          <w:sz w:val="16"/>
        </w:rPr>
        <w:t xml:space="preserve"> 5(1): 22-27.</w:t>
      </w:r>
    </w:p>
    <w:p w14:paraId="1182ED5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adsen M, Jorgensen T, Jensen ML et al (2007) Leisure time physical exercise during pregnancy and the risk of miscarriage: a study within the Danish National Birth Cohort. </w:t>
      </w:r>
      <w:r w:rsidRPr="008A7AB0">
        <w:rPr>
          <w:i/>
          <w:noProof/>
          <w:sz w:val="16"/>
        </w:rPr>
        <w:t>BJOG</w:t>
      </w:r>
      <w:r w:rsidRPr="008A7AB0">
        <w:rPr>
          <w:noProof/>
          <w:sz w:val="16"/>
        </w:rPr>
        <w:t xml:space="preserve"> 114(11): 1419-26.</w:t>
      </w:r>
    </w:p>
    <w:p w14:paraId="7A9701DC"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akrides M, Crosby DD, Shepherd E et al (2014) Magnesium supplementation in pregnancy. </w:t>
      </w:r>
      <w:r w:rsidRPr="008A7AB0">
        <w:rPr>
          <w:i/>
          <w:noProof/>
          <w:sz w:val="16"/>
        </w:rPr>
        <w:t>Cochrane Database of Systematic Reviews</w:t>
      </w:r>
      <w:r w:rsidRPr="008A7AB0">
        <w:rPr>
          <w:noProof/>
          <w:sz w:val="16"/>
        </w:rPr>
        <w:t>.</w:t>
      </w:r>
    </w:p>
    <w:p w14:paraId="467A5A0C"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alek L, Umberger W, Makrides M et al (2016a) Adherence to the Australian dietary guidelines during pregnancy: evidence from a national study. </w:t>
      </w:r>
      <w:r w:rsidRPr="008A7AB0">
        <w:rPr>
          <w:i/>
          <w:noProof/>
          <w:sz w:val="16"/>
        </w:rPr>
        <w:t>Public Health Nutr</w:t>
      </w:r>
      <w:r w:rsidRPr="008A7AB0">
        <w:rPr>
          <w:noProof/>
          <w:sz w:val="16"/>
        </w:rPr>
        <w:t xml:space="preserve"> 19(7): 1155-63.</w:t>
      </w:r>
    </w:p>
    <w:p w14:paraId="6D10F50F"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alek L, Umberger W, Makrides M et al (2016b) Poor adherence to folic acid and iodine supplement recommendations in preconception and pregnancy: a cross-sectional analysis. </w:t>
      </w:r>
      <w:r w:rsidRPr="008A7AB0">
        <w:rPr>
          <w:i/>
          <w:noProof/>
          <w:sz w:val="16"/>
        </w:rPr>
        <w:t>Australian and New Zealand Journal of Public Health</w:t>
      </w:r>
      <w:r w:rsidRPr="008A7AB0">
        <w:rPr>
          <w:noProof/>
          <w:sz w:val="16"/>
        </w:rPr>
        <w:t xml:space="preserve"> 40(5): 424-29.</w:t>
      </w:r>
    </w:p>
    <w:p w14:paraId="67A0EF4B"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arsh K, Zeuschner C, Saunders A et al (2009) Meeting nutritional needs on a vegetarian diet. </w:t>
      </w:r>
      <w:r w:rsidRPr="008A7AB0">
        <w:rPr>
          <w:i/>
          <w:noProof/>
          <w:sz w:val="16"/>
        </w:rPr>
        <w:t>Aust Fam Physician</w:t>
      </w:r>
      <w:r w:rsidRPr="008A7AB0">
        <w:rPr>
          <w:noProof/>
          <w:sz w:val="16"/>
        </w:rPr>
        <w:t xml:space="preserve"> 38(8): 600-2.</w:t>
      </w:r>
    </w:p>
    <w:p w14:paraId="0553DC4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artínez-Galiano J, Olmedo-Requena R, Barrios-Rodríguez R et al (2018) Effect of adherence to a Mediterranean diet and olive oil intake during pregnancy on risk of small for gestational age infants. </w:t>
      </w:r>
      <w:r w:rsidRPr="008A7AB0">
        <w:rPr>
          <w:i/>
          <w:noProof/>
          <w:sz w:val="16"/>
        </w:rPr>
        <w:t>Nutrients</w:t>
      </w:r>
      <w:r w:rsidRPr="008A7AB0">
        <w:rPr>
          <w:noProof/>
          <w:sz w:val="16"/>
        </w:rPr>
        <w:t xml:space="preserve"> 10(9).</w:t>
      </w:r>
    </w:p>
    <w:p w14:paraId="2BE02467"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artinez-Galiano JM, Amezcua-Prieto C, Salcedo-Bellido I et al (2018) Maternal dietary consumption of legumes, vegetables and fruit during pregnancy, does it protect against small for gestational age? </w:t>
      </w:r>
      <w:r w:rsidRPr="008A7AB0">
        <w:rPr>
          <w:i/>
          <w:noProof/>
          <w:sz w:val="16"/>
        </w:rPr>
        <w:t>BMC Pregnancy Childbirth</w:t>
      </w:r>
      <w:r w:rsidRPr="008A7AB0">
        <w:rPr>
          <w:noProof/>
          <w:sz w:val="16"/>
        </w:rPr>
        <w:t xml:space="preserve"> 18(1): 486.</w:t>
      </w:r>
    </w:p>
    <w:p w14:paraId="46185B9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cCauley ME, van den Broek N, Dou L et al (2015) Vitamin A supplementation during pregnancy for maternal and newborn outcomes. </w:t>
      </w:r>
      <w:r w:rsidRPr="008A7AB0">
        <w:rPr>
          <w:i/>
          <w:noProof/>
          <w:sz w:val="16"/>
        </w:rPr>
        <w:t>Cochrane Database Syst Rev</w:t>
      </w:r>
      <w:r w:rsidRPr="008A7AB0">
        <w:rPr>
          <w:noProof/>
          <w:sz w:val="16"/>
        </w:rPr>
        <w:t>(10): CD008666.</w:t>
      </w:r>
    </w:p>
    <w:p w14:paraId="42EEBA54"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cGowan CA &amp; McAuliffe FM (2013) Maternal dietary patterns and associated nutrient intakes during each trimester of pregnancy. </w:t>
      </w:r>
      <w:r w:rsidRPr="008A7AB0">
        <w:rPr>
          <w:i/>
          <w:noProof/>
          <w:sz w:val="16"/>
        </w:rPr>
        <w:t>Public Health Nutr</w:t>
      </w:r>
      <w:r w:rsidRPr="008A7AB0">
        <w:rPr>
          <w:noProof/>
          <w:sz w:val="16"/>
        </w:rPr>
        <w:t xml:space="preserve"> 16(1): 97-107.</w:t>
      </w:r>
    </w:p>
    <w:p w14:paraId="4D5E075C"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eertens LJE, Scheepers HCJ, Willemse J et al (2018) Should women be advised to use calcium supplements during pregnancy? A decision analysis. </w:t>
      </w:r>
      <w:r w:rsidRPr="008A7AB0">
        <w:rPr>
          <w:i/>
          <w:noProof/>
          <w:sz w:val="16"/>
        </w:rPr>
        <w:t>Matern Child Nutr</w:t>
      </w:r>
      <w:r w:rsidRPr="008A7AB0">
        <w:rPr>
          <w:noProof/>
          <w:sz w:val="16"/>
        </w:rPr>
        <w:t xml:space="preserve"> 14(1).</w:t>
      </w:r>
    </w:p>
    <w:p w14:paraId="6A97CC05"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eher S &amp; Duley L (2006) Garlic for preventing pre-eclampsia and its complications. </w:t>
      </w:r>
      <w:r w:rsidRPr="008A7AB0">
        <w:rPr>
          <w:i/>
          <w:noProof/>
          <w:sz w:val="16"/>
        </w:rPr>
        <w:t>Cochrane Database Syst Rev</w:t>
      </w:r>
      <w:r w:rsidRPr="008A7AB0">
        <w:rPr>
          <w:noProof/>
          <w:sz w:val="16"/>
        </w:rPr>
        <w:t>(3): CD006065.</w:t>
      </w:r>
    </w:p>
    <w:p w14:paraId="12C2F47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etayer C, Milne E, Dockerty JD et al (2014) Maternal supplementation with folic acid and other vitamins and risk of leukemia in offspring: a Childhood Leukemia International Consortium study. </w:t>
      </w:r>
      <w:r w:rsidRPr="008A7AB0">
        <w:rPr>
          <w:i/>
          <w:noProof/>
          <w:sz w:val="16"/>
        </w:rPr>
        <w:t>Epidemiology</w:t>
      </w:r>
      <w:r w:rsidRPr="008A7AB0">
        <w:rPr>
          <w:noProof/>
          <w:sz w:val="16"/>
        </w:rPr>
        <w:t xml:space="preserve"> 25(6): 811-22.</w:t>
      </w:r>
    </w:p>
    <w:p w14:paraId="59D4EA14"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i B, Wen X, Li S et al (2019) Vegetable dietary pattern associated with low risk of preeclampsia possibly through reducing proteinuria. </w:t>
      </w:r>
      <w:r w:rsidRPr="008A7AB0">
        <w:rPr>
          <w:i/>
          <w:noProof/>
          <w:sz w:val="16"/>
        </w:rPr>
        <w:t>Pregnancy Hypertens</w:t>
      </w:r>
      <w:r w:rsidRPr="008A7AB0">
        <w:rPr>
          <w:noProof/>
          <w:sz w:val="16"/>
        </w:rPr>
        <w:t xml:space="preserve"> 16: 131-38.</w:t>
      </w:r>
    </w:p>
    <w:p w14:paraId="34C6B743"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iddleton P, Gomersall JC, Gould JF et al (2018) Omega-3 fatty acid addition during pregnancy. </w:t>
      </w:r>
      <w:r w:rsidRPr="008A7AB0">
        <w:rPr>
          <w:i/>
          <w:noProof/>
          <w:sz w:val="16"/>
        </w:rPr>
        <w:t>Cochrane Database of Systematic Reviews</w:t>
      </w:r>
      <w:r w:rsidRPr="008A7AB0">
        <w:rPr>
          <w:noProof/>
          <w:sz w:val="16"/>
        </w:rPr>
        <w:t>.</w:t>
      </w:r>
    </w:p>
    <w:p w14:paraId="415020E2"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ishra GD, Schoenaker DA, Mihrshahi S et al (2015) How do women's diets compare with the new Australian dietary guidelines? </w:t>
      </w:r>
      <w:r w:rsidRPr="008A7AB0">
        <w:rPr>
          <w:i/>
          <w:noProof/>
          <w:sz w:val="16"/>
        </w:rPr>
        <w:t>Public Health Nutr</w:t>
      </w:r>
      <w:r w:rsidRPr="008A7AB0">
        <w:rPr>
          <w:noProof/>
          <w:sz w:val="16"/>
        </w:rPr>
        <w:t xml:space="preserve"> 18(2): 218-25.</w:t>
      </w:r>
    </w:p>
    <w:p w14:paraId="3BC5343D"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itchell EKL, Martin JC, D'Amore A et al (2018) Maternal iodine dietary supplements and neonatal thyroid stimulating hormone in Gippsland, Australia. </w:t>
      </w:r>
      <w:r w:rsidRPr="008A7AB0">
        <w:rPr>
          <w:i/>
          <w:noProof/>
          <w:sz w:val="16"/>
        </w:rPr>
        <w:t>Asia Pac J Clin Nutr</w:t>
      </w:r>
      <w:r w:rsidRPr="008A7AB0">
        <w:rPr>
          <w:noProof/>
          <w:sz w:val="16"/>
        </w:rPr>
        <w:t xml:space="preserve"> 27(4): 848-52.</w:t>
      </w:r>
    </w:p>
    <w:p w14:paraId="2197162F"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iyake Y, Tanaka K, Okubo H et al (2015) Intake of dairy products and calcium and prevalence of depressive symptoms during pregnancy in Japan: a cross-sectional study. </w:t>
      </w:r>
      <w:r w:rsidRPr="008A7AB0">
        <w:rPr>
          <w:i/>
          <w:noProof/>
          <w:sz w:val="16"/>
        </w:rPr>
        <w:t>BJOG</w:t>
      </w:r>
      <w:r w:rsidRPr="008A7AB0">
        <w:rPr>
          <w:noProof/>
          <w:sz w:val="16"/>
        </w:rPr>
        <w:t xml:space="preserve"> 122(3): 336-43.</w:t>
      </w:r>
    </w:p>
    <w:p w14:paraId="37D5981B"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iyake Y, Tanaka K, Okubo H et al (2018) Dietary patterns and depressive symptoms during pregnancy in Japan: Baseline data from the Kyushu Okinawa Maternal and Child Health Study. </w:t>
      </w:r>
      <w:r w:rsidRPr="008A7AB0">
        <w:rPr>
          <w:i/>
          <w:noProof/>
          <w:sz w:val="16"/>
        </w:rPr>
        <w:t>Journal of Affective Disorders</w:t>
      </w:r>
      <w:r w:rsidRPr="008A7AB0">
        <w:rPr>
          <w:noProof/>
          <w:sz w:val="16"/>
        </w:rPr>
        <w:t xml:space="preserve"> 225: 552-58.</w:t>
      </w:r>
    </w:p>
    <w:p w14:paraId="5E73262B"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izgier M, Jarzabek-Bielecka G, Mruczyk K (2019) Maternal diet and gestational diabetes mellitus development. </w:t>
      </w:r>
      <w:r w:rsidRPr="008A7AB0">
        <w:rPr>
          <w:i/>
          <w:noProof/>
          <w:sz w:val="16"/>
        </w:rPr>
        <w:t>J Maternal-Fetal Neonat Med</w:t>
      </w:r>
      <w:r w:rsidRPr="008A7AB0">
        <w:rPr>
          <w:noProof/>
          <w:sz w:val="16"/>
        </w:rPr>
        <w:t>: 1-10.</w:t>
      </w:r>
    </w:p>
    <w:p w14:paraId="53CA4FFA"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ocevic E, Svendsen SW, Jorgensen KT et al (2014) Occupational lifting, fetal death and preterm birth: findings from the Danish National Birth Cohort using a job exposure matrix. </w:t>
      </w:r>
      <w:r w:rsidRPr="008A7AB0">
        <w:rPr>
          <w:i/>
          <w:noProof/>
          <w:sz w:val="16"/>
        </w:rPr>
        <w:t>PLoS One</w:t>
      </w:r>
      <w:r w:rsidRPr="008A7AB0">
        <w:rPr>
          <w:noProof/>
          <w:sz w:val="16"/>
        </w:rPr>
        <w:t xml:space="preserve"> 9(3): e90550.</w:t>
      </w:r>
    </w:p>
    <w:p w14:paraId="2FC33624"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ohanty AF, Siscovick DS, Williams MA et al (2016) Periconceptional seafood intake and pregnancy complications. </w:t>
      </w:r>
      <w:r w:rsidRPr="008A7AB0">
        <w:rPr>
          <w:i/>
          <w:noProof/>
          <w:sz w:val="16"/>
        </w:rPr>
        <w:t>Public Health Nutr</w:t>
      </w:r>
      <w:r w:rsidRPr="008A7AB0">
        <w:rPr>
          <w:noProof/>
          <w:sz w:val="16"/>
        </w:rPr>
        <w:t xml:space="preserve"> 19(10): 1795-803.</w:t>
      </w:r>
    </w:p>
    <w:p w14:paraId="7569223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ontoya Arizabaleta AV, Orozco Buitrago L, Aguilar de Plata AC et al (2010) Aerobic exercise during pregnancy improves health-related quality of life: a randomised trial. </w:t>
      </w:r>
      <w:r w:rsidRPr="008A7AB0">
        <w:rPr>
          <w:i/>
          <w:noProof/>
          <w:sz w:val="16"/>
        </w:rPr>
        <w:t>Journal of Physiotherapy</w:t>
      </w:r>
      <w:r w:rsidRPr="008A7AB0">
        <w:rPr>
          <w:noProof/>
          <w:sz w:val="16"/>
        </w:rPr>
        <w:t xml:space="preserve"> 56(4): 253-58.</w:t>
      </w:r>
    </w:p>
    <w:p w14:paraId="4B75E665"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Mottola MF, Nagpal TS, Bgeginski R et al (2019) Is supine exercise associated with adverse maternal and fetal outcomes? A systematic review. </w:t>
      </w:r>
      <w:r w:rsidRPr="008A7AB0">
        <w:rPr>
          <w:i/>
          <w:noProof/>
          <w:sz w:val="16"/>
        </w:rPr>
        <w:t>British Journal of Sports Medicine</w:t>
      </w:r>
      <w:r w:rsidRPr="008A7AB0">
        <w:rPr>
          <w:noProof/>
          <w:sz w:val="16"/>
        </w:rPr>
        <w:t xml:space="preserve"> 53(2): 82-89.</w:t>
      </w:r>
    </w:p>
    <w:p w14:paraId="4F54BF74"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Newman RB, Goldenberg RL, Moawad AH et al (2001) Occupational fatigue and preterm premature rupture of membranes. </w:t>
      </w:r>
      <w:r w:rsidRPr="008A7AB0">
        <w:rPr>
          <w:i/>
          <w:noProof/>
          <w:sz w:val="16"/>
        </w:rPr>
        <w:t>American Journal of Obstetrics and Gynecology</w:t>
      </w:r>
      <w:r w:rsidRPr="008A7AB0">
        <w:rPr>
          <w:noProof/>
          <w:sz w:val="16"/>
        </w:rPr>
        <w:t xml:space="preserve"> 184(3): 438-46.</w:t>
      </w:r>
    </w:p>
    <w:p w14:paraId="0F397B1D"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NHMRC (2000) </w:t>
      </w:r>
      <w:r w:rsidRPr="008A7AB0">
        <w:rPr>
          <w:i/>
          <w:noProof/>
          <w:sz w:val="16"/>
        </w:rPr>
        <w:t>Nutrition in Aboriginal and Torres Strait Islander Peoples: An Information Paper</w:t>
      </w:r>
      <w:r w:rsidRPr="008A7AB0">
        <w:rPr>
          <w:noProof/>
          <w:sz w:val="16"/>
        </w:rPr>
        <w:t>. Canberra: National Health and Medical Research Council.</w:t>
      </w:r>
    </w:p>
    <w:p w14:paraId="1F4AE709"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NHMRC (2013) </w:t>
      </w:r>
      <w:r w:rsidRPr="008A7AB0">
        <w:rPr>
          <w:i/>
          <w:noProof/>
          <w:sz w:val="16"/>
        </w:rPr>
        <w:t>Australian Dietary Guidelines</w:t>
      </w:r>
      <w:r w:rsidRPr="008A7AB0">
        <w:rPr>
          <w:noProof/>
          <w:sz w:val="16"/>
        </w:rPr>
        <w:t>. Canberra: National Health and Medical Research Council.</w:t>
      </w:r>
    </w:p>
    <w:p w14:paraId="6BE1D72A"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Nino Cruz GI, Ramirez Varela A, da Silva ICM et al (2018) Physical activity during pregnancy and offspring neurodevelopment: A systematic review. </w:t>
      </w:r>
      <w:r w:rsidRPr="008A7AB0">
        <w:rPr>
          <w:i/>
          <w:noProof/>
          <w:sz w:val="16"/>
        </w:rPr>
        <w:t>Paediatr Perinat Epidemiol</w:t>
      </w:r>
      <w:r w:rsidRPr="008A7AB0">
        <w:rPr>
          <w:noProof/>
          <w:sz w:val="16"/>
        </w:rPr>
        <w:t xml:space="preserve"> 32(4): 369-79.</w:t>
      </w:r>
    </w:p>
    <w:p w14:paraId="775CABFA"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Nossier SA, Naeim NE, El-Sayed NA et al (2015) The effect of zinc supplementation on pregnancy outcomes: a double-blind, randomised controlled trial, Egypt. </w:t>
      </w:r>
      <w:r w:rsidRPr="008A7AB0">
        <w:rPr>
          <w:i/>
          <w:noProof/>
          <w:sz w:val="16"/>
        </w:rPr>
        <w:t>Br J Nutr</w:t>
      </w:r>
      <w:r w:rsidRPr="008A7AB0">
        <w:rPr>
          <w:noProof/>
          <w:sz w:val="16"/>
        </w:rPr>
        <w:t xml:space="preserve"> 114(2): 274-85.</w:t>
      </w:r>
    </w:p>
    <w:p w14:paraId="30A6BA95"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NT DHCS (2007) </w:t>
      </w:r>
      <w:r w:rsidRPr="008A7AB0">
        <w:rPr>
          <w:i/>
          <w:noProof/>
          <w:sz w:val="16"/>
        </w:rPr>
        <w:t>NT Market Basket Survey, 2006</w:t>
      </w:r>
      <w:r w:rsidRPr="008A7AB0">
        <w:rPr>
          <w:noProof/>
          <w:sz w:val="16"/>
        </w:rPr>
        <w:t>. Darwin: NT Department of Health and Community Services.</w:t>
      </w:r>
    </w:p>
    <w:p w14:paraId="73373A83"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Okubo H, Miyake Y, Tanaka K et al (2015) Maternal total caffeine intake, mainly from Japanese and Chinese tea, during pregnancy was associated with risk of preterm birth: the Osaka Maternal and Child Health Study. </w:t>
      </w:r>
      <w:r w:rsidRPr="008A7AB0">
        <w:rPr>
          <w:i/>
          <w:noProof/>
          <w:sz w:val="16"/>
        </w:rPr>
        <w:t>Nutr Res</w:t>
      </w:r>
      <w:r w:rsidRPr="008A7AB0">
        <w:rPr>
          <w:noProof/>
          <w:sz w:val="16"/>
        </w:rPr>
        <w:t xml:space="preserve"> 35(4): 309-16.</w:t>
      </w:r>
    </w:p>
    <w:p w14:paraId="4F6DCC40"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Ota E, Mori R, Middleton P et al (2015) Zinc supplementation for improving pregnancy and infant outcome. </w:t>
      </w:r>
      <w:r w:rsidRPr="008A7AB0">
        <w:rPr>
          <w:i/>
          <w:noProof/>
          <w:sz w:val="16"/>
        </w:rPr>
        <w:t>Cochrane Database of Systematic Reviews</w:t>
      </w:r>
      <w:r w:rsidRPr="008A7AB0">
        <w:rPr>
          <w:noProof/>
          <w:sz w:val="16"/>
        </w:rPr>
        <w:t>.</w:t>
      </w:r>
    </w:p>
    <w:p w14:paraId="28439A7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Owe KM, Nystad W, Bø K (2009) Association Between Regular Exercise and Excessive Newborn Birth Weight. </w:t>
      </w:r>
      <w:r w:rsidRPr="008A7AB0">
        <w:rPr>
          <w:i/>
          <w:noProof/>
          <w:sz w:val="16"/>
        </w:rPr>
        <w:t>Obstetrics &amp; Gynecology</w:t>
      </w:r>
      <w:r w:rsidRPr="008A7AB0">
        <w:rPr>
          <w:noProof/>
          <w:sz w:val="16"/>
        </w:rPr>
        <w:t xml:space="preserve"> 114(4): 770-76.</w:t>
      </w:r>
    </w:p>
    <w:p w14:paraId="2A1ECAD4"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Ozawa N, Shimojo N, Suzuki Y et al (2014) Maternal intake of Natto, a Japan's traditional fermented soybean food, during pregnancy and the risk of eczema in Japanese babies. </w:t>
      </w:r>
      <w:r w:rsidRPr="008A7AB0">
        <w:rPr>
          <w:i/>
          <w:noProof/>
          <w:sz w:val="16"/>
        </w:rPr>
        <w:t>Allergol Int</w:t>
      </w:r>
      <w:r w:rsidRPr="008A7AB0">
        <w:rPr>
          <w:noProof/>
          <w:sz w:val="16"/>
        </w:rPr>
        <w:t xml:space="preserve"> 63(2): 261-6.</w:t>
      </w:r>
    </w:p>
    <w:p w14:paraId="389DAA4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Pang WW, Colega M, Cai S et al (2017) Higher maternal dietary protein intake is associated with a higher risk of gestational diabetes mellitus in a multiethnic asian cohort. </w:t>
      </w:r>
      <w:r w:rsidRPr="008A7AB0">
        <w:rPr>
          <w:i/>
          <w:noProof/>
          <w:sz w:val="16"/>
        </w:rPr>
        <w:t>J Nutr</w:t>
      </w:r>
      <w:r w:rsidRPr="008A7AB0">
        <w:rPr>
          <w:noProof/>
          <w:sz w:val="16"/>
        </w:rPr>
        <w:t xml:space="preserve"> 147(4): 653-60.</w:t>
      </w:r>
    </w:p>
    <w:p w14:paraId="238FED19"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Paskulin JTA, Drehmer M, Olinto MT et al (2017) Association between dietary patterns and mental disorders in pregnant women in Southern Brazil. </w:t>
      </w:r>
      <w:r w:rsidRPr="008A7AB0">
        <w:rPr>
          <w:i/>
          <w:noProof/>
          <w:sz w:val="16"/>
        </w:rPr>
        <w:t>Braz J Psychiatry</w:t>
      </w:r>
      <w:r w:rsidRPr="008A7AB0">
        <w:rPr>
          <w:noProof/>
          <w:sz w:val="16"/>
        </w:rPr>
        <w:t xml:space="preserve"> 39(3): 208-15.</w:t>
      </w:r>
    </w:p>
    <w:p w14:paraId="71AA756C"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Pawlak R, Lester SE, Babatunde T (2014) The prevalence of cobalamin deficiency among vegetarians assessed by serum vitamin B12: a review of literature. </w:t>
      </w:r>
      <w:r w:rsidRPr="008A7AB0">
        <w:rPr>
          <w:i/>
          <w:noProof/>
          <w:sz w:val="16"/>
        </w:rPr>
        <w:t>Eur J Clin Nutr</w:t>
      </w:r>
      <w:r w:rsidRPr="008A7AB0">
        <w:rPr>
          <w:noProof/>
          <w:sz w:val="16"/>
        </w:rPr>
        <w:t xml:space="preserve"> 68(5): 541-8.</w:t>
      </w:r>
    </w:p>
    <w:p w14:paraId="1538C2F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Pena-Rosas JP, De-Regil LM, Gomez Malave H et al (2015) Intermittent oral iron supplementation during pregnancy. </w:t>
      </w:r>
      <w:r w:rsidRPr="008A7AB0">
        <w:rPr>
          <w:i/>
          <w:noProof/>
          <w:sz w:val="16"/>
        </w:rPr>
        <w:t>Cochrane Database Syst Rev</w:t>
      </w:r>
      <w:r w:rsidRPr="008A7AB0">
        <w:rPr>
          <w:noProof/>
          <w:sz w:val="16"/>
        </w:rPr>
        <w:t>(10): CD009997.</w:t>
      </w:r>
    </w:p>
    <w:p w14:paraId="2A35A5A7"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Peña-Rosas JP, De-Regil LM, Garcia-Casal MN et al (2015) Daily oral iron supplementation during pregnancy. </w:t>
      </w:r>
      <w:r w:rsidRPr="008A7AB0">
        <w:rPr>
          <w:i/>
          <w:noProof/>
          <w:sz w:val="16"/>
        </w:rPr>
        <w:t>Cochrane Database of Systematic Reviews</w:t>
      </w:r>
      <w:r w:rsidRPr="008A7AB0">
        <w:rPr>
          <w:noProof/>
          <w:sz w:val="16"/>
        </w:rPr>
        <w:t>.</w:t>
      </w:r>
    </w:p>
    <w:p w14:paraId="243777FA"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Perales M, Calabria I, Lopez C et al (2016a) Regular Exercise Throughout Pregnancy is Associated with a Shorter First Stage of Labor. </w:t>
      </w:r>
      <w:r w:rsidRPr="008A7AB0">
        <w:rPr>
          <w:i/>
          <w:noProof/>
          <w:sz w:val="16"/>
        </w:rPr>
        <w:t>American Journal of Health Promotion</w:t>
      </w:r>
      <w:r w:rsidRPr="008A7AB0">
        <w:rPr>
          <w:noProof/>
          <w:sz w:val="16"/>
        </w:rPr>
        <w:t xml:space="preserve"> 30(3): 149-57.</w:t>
      </w:r>
    </w:p>
    <w:p w14:paraId="5E6C80B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Perales M, Santos-Lozano A, Sanchis-Gomar F et al (2016b) Maternal Cardiac Adaptations to a Physical Exercise Program during Pregnancy. </w:t>
      </w:r>
      <w:r w:rsidRPr="008A7AB0">
        <w:rPr>
          <w:i/>
          <w:noProof/>
          <w:sz w:val="16"/>
        </w:rPr>
        <w:t>Med Sci Sports Exerc</w:t>
      </w:r>
      <w:r w:rsidRPr="008A7AB0">
        <w:rPr>
          <w:noProof/>
          <w:sz w:val="16"/>
        </w:rPr>
        <w:t xml:space="preserve"> 48(5): 896-906.</w:t>
      </w:r>
    </w:p>
    <w:p w14:paraId="2D904ED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Pham NM, Do VV, Lee AH (2019) Polyphenol-rich foods and risk of gestational diabetes: a systematic review and meta-analysis. </w:t>
      </w:r>
      <w:r w:rsidRPr="008A7AB0">
        <w:rPr>
          <w:i/>
          <w:noProof/>
          <w:sz w:val="16"/>
        </w:rPr>
        <w:t>Eur J Clin Nutr</w:t>
      </w:r>
      <w:r w:rsidRPr="008A7AB0">
        <w:rPr>
          <w:noProof/>
          <w:sz w:val="16"/>
        </w:rPr>
        <w:t xml:space="preserve"> 73(5): 647-56.</w:t>
      </w:r>
    </w:p>
    <w:p w14:paraId="40A01401"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Piccoli GB, Clari R, Vigotti FN et al (2015) Vegan-vegetarian diets in pregnancy: danger or panacea? A systematic narrative review. </w:t>
      </w:r>
      <w:r w:rsidRPr="008A7AB0">
        <w:rPr>
          <w:i/>
          <w:noProof/>
          <w:sz w:val="16"/>
        </w:rPr>
        <w:t>BJOG: An International Journal of Obstetrics &amp; Gynaecology</w:t>
      </w:r>
      <w:r w:rsidRPr="008A7AB0">
        <w:rPr>
          <w:noProof/>
          <w:sz w:val="16"/>
        </w:rPr>
        <w:t xml:space="preserve"> 122(5): 623-33.</w:t>
      </w:r>
    </w:p>
    <w:p w14:paraId="7E7B895A"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Pompeii LA, Savitz DA, Evenson KR et al (2005) Physical exertion at work and the risk of preterm delivery and small-for-gestational-age birth. </w:t>
      </w:r>
      <w:r w:rsidRPr="008A7AB0">
        <w:rPr>
          <w:i/>
          <w:noProof/>
          <w:sz w:val="16"/>
        </w:rPr>
        <w:t>Obstet Gynecol</w:t>
      </w:r>
      <w:r w:rsidRPr="008A7AB0">
        <w:rPr>
          <w:noProof/>
          <w:sz w:val="16"/>
        </w:rPr>
        <w:t xml:space="preserve"> 106(6): 1279-88.</w:t>
      </w:r>
    </w:p>
    <w:p w14:paraId="1C6E0579"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Raghavan R, Dreibelbis C, Kingshipp BL et al (2019) Dietary patterns before and during pregnancy and birth outcomes: a systematic review. </w:t>
      </w:r>
      <w:r w:rsidRPr="008A7AB0">
        <w:rPr>
          <w:i/>
          <w:noProof/>
          <w:sz w:val="16"/>
        </w:rPr>
        <w:t>Am J Clin Nutr</w:t>
      </w:r>
      <w:r w:rsidRPr="008A7AB0">
        <w:rPr>
          <w:noProof/>
          <w:sz w:val="16"/>
        </w:rPr>
        <w:t xml:space="preserve"> 109(Supplement_7): 729S-56S.</w:t>
      </w:r>
    </w:p>
    <w:p w14:paraId="215C6205"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Ramson JA, Middleton P, Bowman A (2020) </w:t>
      </w:r>
      <w:r w:rsidRPr="008A7AB0">
        <w:rPr>
          <w:i/>
          <w:noProof/>
          <w:sz w:val="16"/>
        </w:rPr>
        <w:t>Evidence Evaluation Report: Diet, Exercise and Weight Management in Pregnancy</w:t>
      </w:r>
      <w:r w:rsidRPr="008A7AB0">
        <w:rPr>
          <w:noProof/>
          <w:sz w:val="16"/>
        </w:rPr>
        <w:t xml:space="preserve">. Prepared by South Australian Health and Medical Research Institute and Ampersand Health Science Writing for the Australian Government Department of Health. Available at: </w:t>
      </w:r>
    </w:p>
    <w:p w14:paraId="7487CA0A"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Rayman MP, Searle E, Kelly L et al (2014) Effect of selenium on markers of risk of pre-eclampsia in UK pregnant women: a randomised, controlled pilot trial. </w:t>
      </w:r>
      <w:r w:rsidRPr="008A7AB0">
        <w:rPr>
          <w:i/>
          <w:noProof/>
          <w:sz w:val="16"/>
        </w:rPr>
        <w:t>Br J Nutr</w:t>
      </w:r>
      <w:r w:rsidRPr="008A7AB0">
        <w:rPr>
          <w:noProof/>
          <w:sz w:val="16"/>
        </w:rPr>
        <w:t xml:space="preserve"> 112(1): 99-111.</w:t>
      </w:r>
    </w:p>
    <w:p w14:paraId="767CF5ED"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Renault KM, Carlsen EM, Norgaard K et al (2015a) Intake of carbohydrates during pregnancy in obese women is associated with fat mass in the newborn offspring. </w:t>
      </w:r>
      <w:r w:rsidRPr="008A7AB0">
        <w:rPr>
          <w:i/>
          <w:noProof/>
          <w:sz w:val="16"/>
        </w:rPr>
        <w:t>Am J Clin Nutr</w:t>
      </w:r>
      <w:r w:rsidRPr="008A7AB0">
        <w:rPr>
          <w:noProof/>
          <w:sz w:val="16"/>
        </w:rPr>
        <w:t xml:space="preserve"> 102(6): 1475-81.</w:t>
      </w:r>
    </w:p>
    <w:p w14:paraId="6B176CF0"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Renault KM, Carlsen EM, Nørgaard K et al (2015b) Intake of sweets, snacks and soft drinks predicts weight gain in obese pregnant women: detailed analysis of the results of a randomised controlled trial. </w:t>
      </w:r>
      <w:r w:rsidRPr="008A7AB0">
        <w:rPr>
          <w:i/>
          <w:noProof/>
          <w:sz w:val="16"/>
        </w:rPr>
        <w:t>Plos One</w:t>
      </w:r>
      <w:r w:rsidRPr="008A7AB0">
        <w:rPr>
          <w:noProof/>
          <w:sz w:val="16"/>
        </w:rPr>
        <w:t xml:space="preserve"> 10(7).</w:t>
      </w:r>
    </w:p>
    <w:p w14:paraId="20058A0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Ritsmitchai S, Geater AF, Chongsuviwatvong V (1997) Prolonged standing and physical exertion at work during pregnancy increases the risk of preterm birth for Thai mothers. </w:t>
      </w:r>
      <w:r w:rsidRPr="008A7AB0">
        <w:rPr>
          <w:i/>
          <w:noProof/>
          <w:sz w:val="16"/>
        </w:rPr>
        <w:t>J Occup Health</w:t>
      </w:r>
      <w:r w:rsidRPr="008A7AB0">
        <w:rPr>
          <w:noProof/>
          <w:sz w:val="16"/>
        </w:rPr>
        <w:t xml:space="preserve"> 39: 217-22.</w:t>
      </w:r>
    </w:p>
    <w:p w14:paraId="558C9EE3"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Rodriguez-Blanque R, Sanchez-Garcia JC, Sanchez-Lopez AM et al (2018) The influence of physical activity in water on sleep quality in pregnant women: A randomised trial. </w:t>
      </w:r>
      <w:r w:rsidRPr="008A7AB0">
        <w:rPr>
          <w:i/>
          <w:noProof/>
          <w:sz w:val="16"/>
        </w:rPr>
        <w:t>Women Birth</w:t>
      </w:r>
      <w:r w:rsidRPr="008A7AB0">
        <w:rPr>
          <w:noProof/>
          <w:sz w:val="16"/>
        </w:rPr>
        <w:t xml:space="preserve"> 31(1): e51-e58.</w:t>
      </w:r>
    </w:p>
    <w:p w14:paraId="5B8D4C4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Rumbold A, Ota E, Hori H et al (2015a) Vitamin E supplementation in pregnancy. </w:t>
      </w:r>
      <w:r w:rsidRPr="008A7AB0">
        <w:rPr>
          <w:i/>
          <w:noProof/>
          <w:sz w:val="16"/>
        </w:rPr>
        <w:t>Cochrane Database Syst Rev</w:t>
      </w:r>
      <w:r w:rsidRPr="008A7AB0">
        <w:rPr>
          <w:noProof/>
          <w:sz w:val="16"/>
        </w:rPr>
        <w:t>(9): CD004069.</w:t>
      </w:r>
    </w:p>
    <w:p w14:paraId="6091370F"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Rumbold A, Ota E, Nagata C et al (2015b) Vitamin C supplementation in pregnancy. </w:t>
      </w:r>
      <w:r w:rsidRPr="008A7AB0">
        <w:rPr>
          <w:i/>
          <w:noProof/>
          <w:sz w:val="16"/>
        </w:rPr>
        <w:t>Cochrane Database Syst Rev</w:t>
      </w:r>
      <w:r w:rsidRPr="008A7AB0">
        <w:rPr>
          <w:noProof/>
          <w:sz w:val="16"/>
        </w:rPr>
        <w:t>(9): CD004072.</w:t>
      </w:r>
    </w:p>
    <w:p w14:paraId="4C7007F5"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accone G &amp; Berghella V (2016) Folic acid supplementation in pregnancy to prevent preterm birth: a systematic review and meta-analysis of randomized controlled trials. </w:t>
      </w:r>
      <w:r w:rsidRPr="008A7AB0">
        <w:rPr>
          <w:i/>
          <w:noProof/>
          <w:sz w:val="16"/>
        </w:rPr>
        <w:t>Eur J Obstet Gynecol Reprod Biol</w:t>
      </w:r>
      <w:r w:rsidRPr="008A7AB0">
        <w:rPr>
          <w:noProof/>
          <w:sz w:val="16"/>
        </w:rPr>
        <w:t xml:space="preserve"> 199: 76-81.</w:t>
      </w:r>
    </w:p>
    <w:p w14:paraId="61B60342"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alam RA, Zuberi NF, Bhutta ZA (2015) Pyridoxine (vitamin B6) supplementation during pregnancy or labour for maternal and neonatal outcomes. </w:t>
      </w:r>
      <w:r w:rsidRPr="008A7AB0">
        <w:rPr>
          <w:i/>
          <w:noProof/>
          <w:sz w:val="16"/>
        </w:rPr>
        <w:t>Cochrane Database Syst Rev</w:t>
      </w:r>
      <w:r w:rsidRPr="008A7AB0">
        <w:rPr>
          <w:noProof/>
          <w:sz w:val="16"/>
        </w:rPr>
        <w:t>(6): CD000179.</w:t>
      </w:r>
    </w:p>
    <w:p w14:paraId="28EC787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alvesen KA &amp; Morkved S (2004) Randomised controlled trial of pelvic floor muscle training during pregnancy. </w:t>
      </w:r>
      <w:r w:rsidRPr="008A7AB0">
        <w:rPr>
          <w:i/>
          <w:noProof/>
          <w:sz w:val="16"/>
        </w:rPr>
        <w:t>BMJ</w:t>
      </w:r>
      <w:r w:rsidRPr="008A7AB0">
        <w:rPr>
          <w:noProof/>
          <w:sz w:val="16"/>
        </w:rPr>
        <w:t xml:space="preserve"> 329(7462): 378-80.</w:t>
      </w:r>
    </w:p>
    <w:p w14:paraId="501B9280"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alvesen KA, Stafne SN, Eggebo TM et al (2014) Does regular exercise in pregnancy influence duration of labor? A secondary analysis of a randomized controlled trial. </w:t>
      </w:r>
      <w:r w:rsidRPr="008A7AB0">
        <w:rPr>
          <w:i/>
          <w:noProof/>
          <w:sz w:val="16"/>
        </w:rPr>
        <w:t>Acta Obstet Gynecol Scand</w:t>
      </w:r>
      <w:r w:rsidRPr="008A7AB0">
        <w:rPr>
          <w:noProof/>
          <w:sz w:val="16"/>
        </w:rPr>
        <w:t xml:space="preserve"> 93(1): 73-9.</w:t>
      </w:r>
    </w:p>
    <w:p w14:paraId="580B298D"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choenaker DA, Soedamah-Muthu SS, Mishra GD (2014) The association between dietary factors and gestational hypertension and pre-eclampsia: a systematic review and meta-analysis of observational studies. </w:t>
      </w:r>
      <w:r w:rsidRPr="008A7AB0">
        <w:rPr>
          <w:i/>
          <w:noProof/>
          <w:sz w:val="16"/>
        </w:rPr>
        <w:t>BMC Med</w:t>
      </w:r>
      <w:r w:rsidRPr="008A7AB0">
        <w:rPr>
          <w:noProof/>
          <w:sz w:val="16"/>
        </w:rPr>
        <w:t xml:space="preserve"> 12: 157.</w:t>
      </w:r>
    </w:p>
    <w:p w14:paraId="6C0BA547"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choenaker DA, Mishra GD, Callaway LK et al (2016) The role of energy, nutrients, foods, and dietary patterns in the development of gestational diabetes mellitus: A systematic review of observational studies. </w:t>
      </w:r>
      <w:r w:rsidRPr="008A7AB0">
        <w:rPr>
          <w:i/>
          <w:noProof/>
          <w:sz w:val="16"/>
        </w:rPr>
        <w:t>Diabetes Care</w:t>
      </w:r>
      <w:r w:rsidRPr="008A7AB0">
        <w:rPr>
          <w:noProof/>
          <w:sz w:val="16"/>
        </w:rPr>
        <w:t xml:space="preserve"> 39(1): 16-23.</w:t>
      </w:r>
    </w:p>
    <w:p w14:paraId="2C710DD2"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eneviratne SN, Jiang Y, Derraik J et al (2016) Effects of antenatal exercise in overweight and obese pregnant women on maternal and perinatal outcomes: a randomised controlled trial. </w:t>
      </w:r>
      <w:r w:rsidRPr="008A7AB0">
        <w:rPr>
          <w:i/>
          <w:noProof/>
          <w:sz w:val="16"/>
        </w:rPr>
        <w:t>BJOG</w:t>
      </w:r>
      <w:r w:rsidRPr="008A7AB0">
        <w:rPr>
          <w:noProof/>
          <w:sz w:val="16"/>
        </w:rPr>
        <w:t xml:space="preserve"> 123(4): 588-97.</w:t>
      </w:r>
    </w:p>
    <w:p w14:paraId="2E39A6E5"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hand AW, Walls M, Chatterjee R et al (2016) Dietary vitamin, mineral and herbal supplement use: a cross-sectional survey of before and during pregnancy use in Sydney, Australia. </w:t>
      </w:r>
      <w:r w:rsidRPr="008A7AB0">
        <w:rPr>
          <w:i/>
          <w:noProof/>
          <w:sz w:val="16"/>
        </w:rPr>
        <w:t>Aust N Z J Obstet Gynaecol</w:t>
      </w:r>
      <w:r w:rsidRPr="008A7AB0">
        <w:rPr>
          <w:noProof/>
          <w:sz w:val="16"/>
        </w:rPr>
        <w:t xml:space="preserve"> 56(2): 154-61.</w:t>
      </w:r>
    </w:p>
    <w:p w14:paraId="2CF1814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harma SS, Greenwood DC, Simpson NAB et al (2018) Is dietary macronutrient composition during pregnancy associated with offspring birth weight? An observational study. </w:t>
      </w:r>
      <w:r w:rsidRPr="008A7AB0">
        <w:rPr>
          <w:i/>
          <w:noProof/>
          <w:sz w:val="16"/>
        </w:rPr>
        <w:t>Br J Nutr</w:t>
      </w:r>
      <w:r w:rsidRPr="008A7AB0">
        <w:rPr>
          <w:noProof/>
          <w:sz w:val="16"/>
        </w:rPr>
        <w:t xml:space="preserve"> 119(3): 330-39.</w:t>
      </w:r>
    </w:p>
    <w:p w14:paraId="61D179D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hin D, Lee KW, Song WO (2015) Dietary patterns during pregnancy are associated with risk of gestational diabetes mellitus. </w:t>
      </w:r>
      <w:r w:rsidRPr="008A7AB0">
        <w:rPr>
          <w:i/>
          <w:noProof/>
          <w:sz w:val="16"/>
        </w:rPr>
        <w:t>Nutrients</w:t>
      </w:r>
      <w:r w:rsidRPr="008A7AB0">
        <w:rPr>
          <w:noProof/>
          <w:sz w:val="16"/>
        </w:rPr>
        <w:t xml:space="preserve"> 7(11): 9369-82.</w:t>
      </w:r>
    </w:p>
    <w:p w14:paraId="20017694"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hiri R, Coggon D, Falah-Hassani K (2018) Exercise for the prevention of low back and pelvic girdle pain in pregnancy: A meta-analysis of randomized controlled trials. </w:t>
      </w:r>
      <w:r w:rsidRPr="008A7AB0">
        <w:rPr>
          <w:i/>
          <w:noProof/>
          <w:sz w:val="16"/>
        </w:rPr>
        <w:t>Eur J Pain</w:t>
      </w:r>
      <w:r w:rsidRPr="008A7AB0">
        <w:rPr>
          <w:noProof/>
          <w:sz w:val="16"/>
        </w:rPr>
        <w:t xml:space="preserve"> 22(1): 19-27.</w:t>
      </w:r>
    </w:p>
    <w:p w14:paraId="6AA4B007"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klempe Kokic I, Ivanisevic M, Uremovic M et al (2017) Effect of therapeutic exercises on pregnancy-related low back pain and pelvic girdle pain: Secondary analysis of a randomized controlled trial. </w:t>
      </w:r>
      <w:r w:rsidRPr="008A7AB0">
        <w:rPr>
          <w:i/>
          <w:noProof/>
          <w:sz w:val="16"/>
        </w:rPr>
        <w:t>J Rehabil Med</w:t>
      </w:r>
      <w:r w:rsidRPr="008A7AB0">
        <w:rPr>
          <w:noProof/>
          <w:sz w:val="16"/>
        </w:rPr>
        <w:t xml:space="preserve"> 49(3): 251-57.</w:t>
      </w:r>
    </w:p>
    <w:p w14:paraId="50826021"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mith LK, Draper ES, Evans TA et al (2015) Associations between late and moderately preterm birth and smoking, alcohol, drug use and diet: a population-based case-cohort study. </w:t>
      </w:r>
      <w:r w:rsidRPr="008A7AB0">
        <w:rPr>
          <w:i/>
          <w:noProof/>
          <w:sz w:val="16"/>
        </w:rPr>
        <w:t>Arch Dis Child Fetal Neonatal Ed</w:t>
      </w:r>
      <w:r w:rsidRPr="008A7AB0">
        <w:rPr>
          <w:noProof/>
          <w:sz w:val="16"/>
        </w:rPr>
        <w:t xml:space="preserve"> 100(6): F486-91.</w:t>
      </w:r>
    </w:p>
    <w:p w14:paraId="2D6725A7"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nijder CA, Brand T, Jaddoe V et al (2012) Physically demanding work, fetal growth and the risk of adverse birth outcomes. The Generation R Study. </w:t>
      </w:r>
      <w:r w:rsidRPr="008A7AB0">
        <w:rPr>
          <w:i/>
          <w:noProof/>
          <w:sz w:val="16"/>
        </w:rPr>
        <w:t>Occup Environ Med</w:t>
      </w:r>
      <w:r w:rsidRPr="008A7AB0">
        <w:rPr>
          <w:noProof/>
          <w:sz w:val="16"/>
        </w:rPr>
        <w:t xml:space="preserve"> 69(8): 543-50.</w:t>
      </w:r>
    </w:p>
    <w:p w14:paraId="6479348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oto R, Guilloty N, Anzalota L et al (2015) Association between maternal diet factors and hemoglobin levels, glucose tolerance, blood pressure and gestational age in a Hispanic population. </w:t>
      </w:r>
      <w:r w:rsidRPr="008A7AB0">
        <w:rPr>
          <w:i/>
          <w:noProof/>
          <w:sz w:val="16"/>
        </w:rPr>
        <w:t>Arch Latinoam Nutr</w:t>
      </w:r>
      <w:r w:rsidRPr="008A7AB0">
        <w:rPr>
          <w:noProof/>
          <w:sz w:val="16"/>
        </w:rPr>
        <w:t xml:space="preserve"> 65(2): 86-96.</w:t>
      </w:r>
    </w:p>
    <w:p w14:paraId="3B28DE27"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ridharan K &amp; Sivaramakrishnan G (2018) Interventions for treating nausea and vomiting in pregnancy: a network meta-analysis and trial sequential analysis of randomized clinical trials. </w:t>
      </w:r>
      <w:r w:rsidRPr="008A7AB0">
        <w:rPr>
          <w:i/>
          <w:noProof/>
          <w:sz w:val="16"/>
        </w:rPr>
        <w:t>Expert Review of Clinical Pharmacology</w:t>
      </w:r>
      <w:r w:rsidRPr="008A7AB0">
        <w:rPr>
          <w:noProof/>
          <w:sz w:val="16"/>
        </w:rPr>
        <w:t xml:space="preserve"> 11(11): 1143-50.</w:t>
      </w:r>
    </w:p>
    <w:p w14:paraId="1C87607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tarling P, Charlton K, McMahon AT et al (2015) Fish intake during pregnancy and foetal neurodevelopment--a systematic review of the evidence. </w:t>
      </w:r>
      <w:r w:rsidRPr="008A7AB0">
        <w:rPr>
          <w:i/>
          <w:noProof/>
          <w:sz w:val="16"/>
        </w:rPr>
        <w:t>Nutrients</w:t>
      </w:r>
      <w:r w:rsidRPr="008A7AB0">
        <w:rPr>
          <w:noProof/>
          <w:sz w:val="16"/>
        </w:rPr>
        <w:t xml:space="preserve"> 7(3): 2001-14.</w:t>
      </w:r>
    </w:p>
    <w:p w14:paraId="70CB70C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tratakis N, Roumeliotaki T, Oken E et al (2016) Fish Intake in Pregnancy and Child Growth: A Pooled Analysis of 15 European and US Birth Cohorts. </w:t>
      </w:r>
      <w:r w:rsidRPr="008A7AB0">
        <w:rPr>
          <w:i/>
          <w:noProof/>
          <w:sz w:val="16"/>
        </w:rPr>
        <w:t>JAMA Pediatr</w:t>
      </w:r>
      <w:r w:rsidRPr="008A7AB0">
        <w:rPr>
          <w:noProof/>
          <w:sz w:val="16"/>
        </w:rPr>
        <w:t xml:space="preserve"> 170(4): 381-90.</w:t>
      </w:r>
    </w:p>
    <w:p w14:paraId="75516B6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tratakis N, Conti DV, Borras E et al (2020) Association of fish consumption and mercury exposure during pregnancy with metabolic health and inflammatory biomarkers in children. </w:t>
      </w:r>
      <w:r w:rsidRPr="008A7AB0">
        <w:rPr>
          <w:i/>
          <w:noProof/>
          <w:sz w:val="16"/>
        </w:rPr>
        <w:t>JAMA Netw Open</w:t>
      </w:r>
      <w:r w:rsidRPr="008A7AB0">
        <w:rPr>
          <w:noProof/>
          <w:sz w:val="16"/>
        </w:rPr>
        <w:t xml:space="preserve"> 3(3): e201007.</w:t>
      </w:r>
    </w:p>
    <w:p w14:paraId="69B33B67"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un X, Li H, He X et al (2019) The association between calcium supplement and preeclampsia and gestational hypertension: a systematic review and meta-analysis of randomized trials. </w:t>
      </w:r>
      <w:r w:rsidRPr="008A7AB0">
        <w:rPr>
          <w:i/>
          <w:noProof/>
          <w:sz w:val="16"/>
        </w:rPr>
        <w:t>Hypertens Pregnancy</w:t>
      </w:r>
      <w:r w:rsidRPr="008A7AB0">
        <w:rPr>
          <w:noProof/>
          <w:sz w:val="16"/>
        </w:rPr>
        <w:t xml:space="preserve"> 38(2): 129-39.</w:t>
      </w:r>
    </w:p>
    <w:p w14:paraId="43EDC1BD"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Switkowski KM, Jacques PF, Must A et al (2016) Maternal protein intake during pregnancy and linear growth in the offspring. </w:t>
      </w:r>
      <w:r w:rsidRPr="008A7AB0">
        <w:rPr>
          <w:i/>
          <w:noProof/>
          <w:sz w:val="16"/>
        </w:rPr>
        <w:t>Am J Clin Nutr</w:t>
      </w:r>
      <w:r w:rsidRPr="008A7AB0">
        <w:rPr>
          <w:noProof/>
          <w:sz w:val="16"/>
        </w:rPr>
        <w:t xml:space="preserve"> 104(4): 1128-36.</w:t>
      </w:r>
    </w:p>
    <w:p w14:paraId="71C3B3AF"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Taniguchi C &amp; Sato C (2016) Home-based walking during pregnancy affects mood and birth outcomes among sedentary women: A randomized controlled trial. </w:t>
      </w:r>
      <w:r w:rsidRPr="008A7AB0">
        <w:rPr>
          <w:i/>
          <w:noProof/>
          <w:sz w:val="16"/>
        </w:rPr>
        <w:t>Int J Nurs Pract</w:t>
      </w:r>
      <w:r w:rsidRPr="008A7AB0">
        <w:rPr>
          <w:noProof/>
          <w:sz w:val="16"/>
        </w:rPr>
        <w:t xml:space="preserve"> 22(5): 420-26.</w:t>
      </w:r>
    </w:p>
    <w:p w14:paraId="4B4C1FD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Tara F, Maamouri G, Rayman MP et al (2010) Selenium supplementation and the incidence of preeclampsia in pregnant Iranian women: a randomized, double-blind, placebo-controlled pilot trial. </w:t>
      </w:r>
      <w:r w:rsidRPr="008A7AB0">
        <w:rPr>
          <w:i/>
          <w:noProof/>
          <w:sz w:val="16"/>
        </w:rPr>
        <w:t>Taiwan J Obstet Gynecol</w:t>
      </w:r>
      <w:r w:rsidRPr="008A7AB0">
        <w:rPr>
          <w:noProof/>
          <w:sz w:val="16"/>
        </w:rPr>
        <w:t xml:space="preserve"> 49(2): 181-7.</w:t>
      </w:r>
    </w:p>
    <w:p w14:paraId="7D3775D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Tenorio MB, Ferreira RC, Moura FA et al (2018) Oral antioxidant therapy for prevention and treatment of preeclampsia: Meta-analysis of randomized controlled trials. </w:t>
      </w:r>
      <w:r w:rsidRPr="008A7AB0">
        <w:rPr>
          <w:i/>
          <w:noProof/>
          <w:sz w:val="16"/>
        </w:rPr>
        <w:t>Nutr Metab Cardiovasc Dis</w:t>
      </w:r>
      <w:r w:rsidRPr="008A7AB0">
        <w:rPr>
          <w:noProof/>
          <w:sz w:val="16"/>
        </w:rPr>
        <w:t xml:space="preserve"> 28(9): 865-76.</w:t>
      </w:r>
    </w:p>
    <w:p w14:paraId="072192A3"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Tielemans MJ, Steegers EAP, Voortman T et al (2017) Protein intake during pregnancy and offspring body composition at 6 years: the Generation R Study. </w:t>
      </w:r>
      <w:r w:rsidRPr="008A7AB0">
        <w:rPr>
          <w:i/>
          <w:noProof/>
          <w:sz w:val="16"/>
        </w:rPr>
        <w:t>Eur J Nutr</w:t>
      </w:r>
      <w:r w:rsidRPr="008A7AB0">
        <w:rPr>
          <w:noProof/>
          <w:sz w:val="16"/>
        </w:rPr>
        <w:t xml:space="preserve"> 56(6): 2151-60.</w:t>
      </w:r>
    </w:p>
    <w:p w14:paraId="665AA532"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Torjusen H, Brantsaeter AL, Haugen M et al (2014) Reduced risk of pre-eclampsia with organic vegetable consumption: results from the prospective Norwegian Mother and Child Cohort Study. </w:t>
      </w:r>
      <w:r w:rsidRPr="008A7AB0">
        <w:rPr>
          <w:i/>
          <w:noProof/>
          <w:sz w:val="16"/>
        </w:rPr>
        <w:t>BMJ Open</w:t>
      </w:r>
      <w:r w:rsidRPr="008A7AB0">
        <w:rPr>
          <w:noProof/>
          <w:sz w:val="16"/>
        </w:rPr>
        <w:t xml:space="preserve"> 4(9): e006143.</w:t>
      </w:r>
    </w:p>
    <w:p w14:paraId="5E1DF343"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Tuokkola J, Luukkainen P, Tapanainen H et al (2016) Maternal diet during pregnancy and lactation and cow's milk allergy in offspring. </w:t>
      </w:r>
      <w:r w:rsidRPr="008A7AB0">
        <w:rPr>
          <w:i/>
          <w:noProof/>
          <w:sz w:val="16"/>
        </w:rPr>
        <w:t>Eur J Clin Nutr</w:t>
      </w:r>
      <w:r w:rsidRPr="008A7AB0">
        <w:rPr>
          <w:noProof/>
          <w:sz w:val="16"/>
        </w:rPr>
        <w:t xml:space="preserve"> 70(5): 554-9.</w:t>
      </w:r>
    </w:p>
    <w:p w14:paraId="59FF0BB3"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Vahdaninia M., Mackenzie H., Helps S. et al (2017) Prenatal intake of vitamins and allergic outcomes in the offspring: a systematic review and meta-analysis. </w:t>
      </w:r>
      <w:r w:rsidRPr="008A7AB0">
        <w:rPr>
          <w:i/>
          <w:noProof/>
          <w:sz w:val="16"/>
        </w:rPr>
        <w:t>J Allergy Clin Immunol Pract</w:t>
      </w:r>
      <w:r w:rsidRPr="008A7AB0">
        <w:rPr>
          <w:noProof/>
          <w:sz w:val="16"/>
        </w:rPr>
        <w:t xml:space="preserve"> 5(3): 771-78.</w:t>
      </w:r>
    </w:p>
    <w:p w14:paraId="6F44A7A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van den Berg SW, Wijga AH, van Rossem L et al (2016) Maternal fish consumption during pregnancy and BMI in children from birth up to age 14 years: the PIAMA cohort study. </w:t>
      </w:r>
      <w:r w:rsidRPr="008A7AB0">
        <w:rPr>
          <w:i/>
          <w:noProof/>
          <w:sz w:val="16"/>
        </w:rPr>
        <w:t>Eur J Nutr</w:t>
      </w:r>
      <w:r w:rsidRPr="008A7AB0">
        <w:rPr>
          <w:noProof/>
          <w:sz w:val="16"/>
        </w:rPr>
        <w:t xml:space="preserve"> 55(2): 799-808.</w:t>
      </w:r>
    </w:p>
    <w:p w14:paraId="49F43BF9"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van den Broek M, Leermakers ETM, Jaddoe VWV et al (2015) Maternal dietary patterns during pregnancy and body composition of the child at age 6 y: the Generation R Study. </w:t>
      </w:r>
      <w:r w:rsidRPr="008A7AB0">
        <w:rPr>
          <w:i/>
          <w:noProof/>
          <w:sz w:val="16"/>
        </w:rPr>
        <w:t>The American Journal of Clinical Nutrition</w:t>
      </w:r>
      <w:r w:rsidRPr="008A7AB0">
        <w:rPr>
          <w:noProof/>
          <w:sz w:val="16"/>
        </w:rPr>
        <w:t xml:space="preserve"> 102(4): 873-80.</w:t>
      </w:r>
    </w:p>
    <w:p w14:paraId="52971906"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Vejrup K, Brantsaeter AL, Knutsen HK et al (2014) Prenatal mercury exposure and infant birth weight in the Norwegian Mother and Child Cohort Study. </w:t>
      </w:r>
      <w:r w:rsidRPr="008A7AB0">
        <w:rPr>
          <w:i/>
          <w:noProof/>
          <w:sz w:val="16"/>
        </w:rPr>
        <w:t>Public Health Nutr</w:t>
      </w:r>
      <w:r w:rsidRPr="008A7AB0">
        <w:rPr>
          <w:noProof/>
          <w:sz w:val="16"/>
        </w:rPr>
        <w:t xml:space="preserve"> 17(9): 2071-80.</w:t>
      </w:r>
    </w:p>
    <w:p w14:paraId="0B9C21AF"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Vejrup K, Schjolberg S, Knutsen HK et al (2016) Prenatal methylmercury exposure and language delay at three years of age in the Norwegian Mother and Child Cohort Study. </w:t>
      </w:r>
      <w:r w:rsidRPr="008A7AB0">
        <w:rPr>
          <w:i/>
          <w:noProof/>
          <w:sz w:val="16"/>
        </w:rPr>
        <w:t>Environ Int</w:t>
      </w:r>
      <w:r w:rsidRPr="008A7AB0">
        <w:rPr>
          <w:noProof/>
          <w:sz w:val="16"/>
        </w:rPr>
        <w:t xml:space="preserve"> 92-93: 63-9.</w:t>
      </w:r>
    </w:p>
    <w:p w14:paraId="0C81337C"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Vejrup K, Brandlistuen RE, Brantsaeter AL et al (2018) Prenatal mercury exposure, maternal seafood consumption and associations with child language at five years. </w:t>
      </w:r>
      <w:r w:rsidRPr="008A7AB0">
        <w:rPr>
          <w:i/>
          <w:noProof/>
          <w:sz w:val="16"/>
        </w:rPr>
        <w:t>Environ Int</w:t>
      </w:r>
      <w:r w:rsidRPr="008A7AB0">
        <w:rPr>
          <w:noProof/>
          <w:sz w:val="16"/>
        </w:rPr>
        <w:t xml:space="preserve"> 110: 71-79.</w:t>
      </w:r>
    </w:p>
    <w:p w14:paraId="34E8FC83"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von Ehrenstein OS, Aralis H, Flores ME et al (2015) Fast food consumption in pregnancy and subsequent asthma symptoms in young children. </w:t>
      </w:r>
      <w:r w:rsidRPr="008A7AB0">
        <w:rPr>
          <w:i/>
          <w:noProof/>
          <w:sz w:val="16"/>
        </w:rPr>
        <w:t>Pediatr Allergy Immunol</w:t>
      </w:r>
      <w:r w:rsidRPr="008A7AB0">
        <w:rPr>
          <w:noProof/>
          <w:sz w:val="16"/>
        </w:rPr>
        <w:t xml:space="preserve"> 26(6): 571-7.</w:t>
      </w:r>
    </w:p>
    <w:p w14:paraId="581D6488"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Wall CR, Gammon CS, Bandara DK et al (2016) Dietary Patterns in Pregnancy in New Zealand-Influence of Maternal Socio-Demographic, Health and Lifestyle Factors. </w:t>
      </w:r>
      <w:r w:rsidRPr="008A7AB0">
        <w:rPr>
          <w:i/>
          <w:noProof/>
          <w:sz w:val="16"/>
        </w:rPr>
        <w:t>Nutrients</w:t>
      </w:r>
      <w:r w:rsidRPr="008A7AB0">
        <w:rPr>
          <w:noProof/>
          <w:sz w:val="16"/>
        </w:rPr>
        <w:t xml:space="preserve"> 8(5).</w:t>
      </w:r>
    </w:p>
    <w:p w14:paraId="47363B8E"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Wang M, Wang ZP, Gao LJ et al (2015a) Maternal consumption of non-staple food in the first trimester and risk of neural tube defects in offspring. </w:t>
      </w:r>
      <w:r w:rsidRPr="008A7AB0">
        <w:rPr>
          <w:i/>
          <w:noProof/>
          <w:sz w:val="16"/>
        </w:rPr>
        <w:t>Nutrients</w:t>
      </w:r>
      <w:r w:rsidRPr="008A7AB0">
        <w:rPr>
          <w:noProof/>
          <w:sz w:val="16"/>
        </w:rPr>
        <w:t xml:space="preserve"> 7(5): 3067-77.</w:t>
      </w:r>
    </w:p>
    <w:p w14:paraId="6C359680"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Wang M, Li K, Zhao D et al (2017) The association between maternal use of folic acid supplements during pregnancy and risk of autism spectrum disorders in children: a meta-analysis. </w:t>
      </w:r>
      <w:r w:rsidRPr="008A7AB0">
        <w:rPr>
          <w:i/>
          <w:noProof/>
          <w:sz w:val="16"/>
        </w:rPr>
        <w:t>Mol Autism</w:t>
      </w:r>
      <w:r w:rsidRPr="008A7AB0">
        <w:rPr>
          <w:noProof/>
          <w:sz w:val="16"/>
        </w:rPr>
        <w:t xml:space="preserve"> 8: 51.</w:t>
      </w:r>
    </w:p>
    <w:p w14:paraId="2C43C9BA"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Wang T, Zhang H-P, Zhang X et al (2015b) Is folate status a risk factor for asthma or other allergic diseases? </w:t>
      </w:r>
      <w:r w:rsidRPr="008A7AB0">
        <w:rPr>
          <w:i/>
          <w:noProof/>
          <w:sz w:val="16"/>
        </w:rPr>
        <w:t>Allergy, Asthma &amp; Immunology Research</w:t>
      </w:r>
      <w:r w:rsidRPr="008A7AB0">
        <w:rPr>
          <w:noProof/>
          <w:sz w:val="16"/>
        </w:rPr>
        <w:t xml:space="preserve"> 7(6).</w:t>
      </w:r>
    </w:p>
    <w:p w14:paraId="43643679"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Wen SW, White RR, Rybak N et al (2018) Effect of high dose folic acid supplementation in pregnancy on pre-eclampsia (FACT): double blind, phase III, randomised controlled, international, multicentre trial. </w:t>
      </w:r>
      <w:r w:rsidRPr="008A7AB0">
        <w:rPr>
          <w:i/>
          <w:noProof/>
          <w:sz w:val="16"/>
        </w:rPr>
        <w:t>Bmj</w:t>
      </w:r>
      <w:r w:rsidRPr="008A7AB0">
        <w:rPr>
          <w:noProof/>
          <w:sz w:val="16"/>
        </w:rPr>
        <w:t>.</w:t>
      </w:r>
    </w:p>
    <w:p w14:paraId="381C2204"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WHO (2010) </w:t>
      </w:r>
      <w:r w:rsidRPr="008A7AB0">
        <w:rPr>
          <w:i/>
          <w:noProof/>
          <w:sz w:val="16"/>
        </w:rPr>
        <w:t>Equity, Social Determinant and Public Health Programmes</w:t>
      </w:r>
      <w:r w:rsidRPr="008A7AB0">
        <w:rPr>
          <w:noProof/>
          <w:sz w:val="16"/>
        </w:rPr>
        <w:t>. Geneva: World Health Organization.</w:t>
      </w:r>
    </w:p>
    <w:p w14:paraId="1C6648A4"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Wolf HT, Hegaard HK, Huusom LD et al (2017) Multivitamin use and adverse birth outcomes in high-income countries: a systematic review and meta-analysis. </w:t>
      </w:r>
      <w:r w:rsidRPr="008A7AB0">
        <w:rPr>
          <w:i/>
          <w:noProof/>
          <w:sz w:val="16"/>
        </w:rPr>
        <w:t>Am J Obstet Gynecol</w:t>
      </w:r>
      <w:r w:rsidRPr="008A7AB0">
        <w:rPr>
          <w:noProof/>
          <w:sz w:val="16"/>
        </w:rPr>
        <w:t xml:space="preserve"> 217(4): 404 e1-04 e30.</w:t>
      </w:r>
    </w:p>
    <w:p w14:paraId="60A13D92"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Xu A, Cao X, Lu Y et al (2016) A meta-analysis of the relationship between maternal folic acid supplementation and the risk of congenital heart defects. </w:t>
      </w:r>
      <w:r w:rsidRPr="008A7AB0">
        <w:rPr>
          <w:i/>
          <w:noProof/>
          <w:sz w:val="16"/>
        </w:rPr>
        <w:t>Int Heart J</w:t>
      </w:r>
      <w:r w:rsidRPr="008A7AB0">
        <w:rPr>
          <w:noProof/>
          <w:sz w:val="16"/>
        </w:rPr>
        <w:t xml:space="preserve"> 57(6): 725-28.</w:t>
      </w:r>
    </w:p>
    <w:p w14:paraId="0B024404"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Zahiri Sorouri Z, Sadeghi H, Pourmarzi D (2016) The effect of zinc supplementation on pregnancy outcome: a randomized controlled trial. </w:t>
      </w:r>
      <w:r w:rsidRPr="008A7AB0">
        <w:rPr>
          <w:i/>
          <w:noProof/>
          <w:sz w:val="16"/>
        </w:rPr>
        <w:t>J Matern Fetal Neonatal Med</w:t>
      </w:r>
      <w:r w:rsidRPr="008A7AB0">
        <w:rPr>
          <w:noProof/>
          <w:sz w:val="16"/>
        </w:rPr>
        <w:t xml:space="preserve"> 29(13): 2194-8.</w:t>
      </w:r>
    </w:p>
    <w:p w14:paraId="21D7B91F"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Zhang GQ, Liu B, Li J et al (2017) Fish intake during pregnancy or infancy and allergic outcomes in children: A systematic review and meta-analysis. </w:t>
      </w:r>
      <w:r w:rsidRPr="008A7AB0">
        <w:rPr>
          <w:i/>
          <w:noProof/>
          <w:sz w:val="16"/>
        </w:rPr>
        <w:t>Pediatr Allergy Immunol</w:t>
      </w:r>
      <w:r w:rsidRPr="008A7AB0">
        <w:rPr>
          <w:noProof/>
          <w:sz w:val="16"/>
        </w:rPr>
        <w:t xml:space="preserve"> 28(2): 152-61.</w:t>
      </w:r>
    </w:p>
    <w:p w14:paraId="63A5F8DC"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Zhang Y, Lin J, Fu W et al (2019) Mediterranean diet during pregnancy and childhood for asthma in children: A systematic review and meta-analysis of observational studies. </w:t>
      </w:r>
      <w:r w:rsidRPr="008A7AB0">
        <w:rPr>
          <w:i/>
          <w:noProof/>
          <w:sz w:val="16"/>
        </w:rPr>
        <w:t>Pediatr Pulmonol</w:t>
      </w:r>
      <w:r w:rsidRPr="008A7AB0">
        <w:rPr>
          <w:noProof/>
          <w:sz w:val="16"/>
        </w:rPr>
        <w:t xml:space="preserve"> 54(7): 949-61.</w:t>
      </w:r>
    </w:p>
    <w:p w14:paraId="2E114F35" w14:textId="77777777" w:rsidR="008A7AB0" w:rsidRPr="008A7AB0" w:rsidRDefault="008A7AB0" w:rsidP="00937108">
      <w:pPr>
        <w:pStyle w:val="EndNoteBibliography"/>
        <w:spacing w:before="40" w:after="40" w:line="240" w:lineRule="auto"/>
        <w:ind w:left="720" w:hanging="720"/>
        <w:rPr>
          <w:noProof/>
          <w:sz w:val="16"/>
        </w:rPr>
      </w:pPr>
      <w:r w:rsidRPr="008A7AB0">
        <w:rPr>
          <w:noProof/>
          <w:sz w:val="16"/>
        </w:rPr>
        <w:t xml:space="preserve">Zhu Y, Olsen SF, Mendola P et al (2017) Maternal consumption of artificially sweetened beverages during pregnancy, and offspring growth through 7 years of age: a prospective cohort study. </w:t>
      </w:r>
      <w:r w:rsidRPr="008A7AB0">
        <w:rPr>
          <w:i/>
          <w:noProof/>
          <w:sz w:val="16"/>
        </w:rPr>
        <w:t>Int J Epidemiol</w:t>
      </w:r>
      <w:r w:rsidRPr="008A7AB0">
        <w:rPr>
          <w:noProof/>
          <w:sz w:val="16"/>
        </w:rPr>
        <w:t xml:space="preserve"> 46(5): 1499-508.</w:t>
      </w:r>
    </w:p>
    <w:p w14:paraId="5B888D33" w14:textId="77777777" w:rsidR="00B00C3F" w:rsidRDefault="00CD4BC1" w:rsidP="00937108">
      <w:pPr>
        <w:spacing w:before="40" w:after="40" w:line="240" w:lineRule="auto"/>
        <w:sectPr w:rsidR="00B00C3F" w:rsidSect="003E7EEC">
          <w:headerReference w:type="even" r:id="rId26"/>
          <w:headerReference w:type="default" r:id="rId27"/>
          <w:footerReference w:type="even" r:id="rId28"/>
          <w:footerReference w:type="default" r:id="rId29"/>
          <w:headerReference w:type="first" r:id="rId30"/>
          <w:pgSz w:w="11900" w:h="16840"/>
          <w:pgMar w:top="1440" w:right="1440" w:bottom="1440" w:left="1440" w:header="708" w:footer="708" w:gutter="0"/>
          <w:cols w:space="708"/>
          <w:docGrid w:linePitch="360"/>
        </w:sectPr>
      </w:pPr>
      <w:r>
        <w:fldChar w:fldCharType="end"/>
      </w:r>
    </w:p>
    <w:p w14:paraId="38DF4AFC" w14:textId="2B0F5E53" w:rsidR="000844CC" w:rsidRDefault="000844CC" w:rsidP="000844CC">
      <w:pPr>
        <w:pStyle w:val="Section"/>
      </w:pPr>
      <w:bookmarkStart w:id="57" w:name="_Toc41914132"/>
      <w:bookmarkStart w:id="58" w:name="_Ref476148570"/>
      <w:bookmarkStart w:id="59" w:name="_Toc490397553"/>
      <w:bookmarkStart w:id="60" w:name="_Toc5022499"/>
      <w:r>
        <w:t>Clinical assessments</w:t>
      </w:r>
      <w:bookmarkEnd w:id="57"/>
    </w:p>
    <w:p w14:paraId="04E5E6AC" w14:textId="694C847B" w:rsidR="00B00C3F" w:rsidRDefault="00B00C3F" w:rsidP="00B00C3F">
      <w:pPr>
        <w:pStyle w:val="Heading1"/>
        <w:spacing w:line="260" w:lineRule="exact"/>
        <w:ind w:left="576" w:hanging="576"/>
      </w:pPr>
      <w:bookmarkStart w:id="61" w:name="_Toc41914133"/>
      <w:r>
        <w:t>Weight and body mass index</w:t>
      </w:r>
      <w:bookmarkEnd w:id="58"/>
      <w:bookmarkEnd w:id="59"/>
      <w:bookmarkEnd w:id="60"/>
      <w:bookmarkEnd w:id="61"/>
    </w:p>
    <w:p w14:paraId="02CEF635" w14:textId="77777777" w:rsidR="00B00C3F" w:rsidRPr="0012730D" w:rsidRDefault="00B00C3F" w:rsidP="00B00C3F">
      <w:pPr>
        <w:pStyle w:val="chapdescription"/>
      </w:pPr>
      <w:r>
        <w:t>Body mass index (prior to pregnancy or at the first antenatal visit)</w:t>
      </w:r>
      <w:r w:rsidRPr="0012730D">
        <w:t xml:space="preserve"> and weight gain during pregnancy are</w:t>
      </w:r>
      <w:r>
        <w:t xml:space="preserve"> among the</w:t>
      </w:r>
      <w:r w:rsidRPr="0012730D">
        <w:t xml:space="preserve"> important determinants of the health of both mother and baby.</w:t>
      </w:r>
    </w:p>
    <w:p w14:paraId="58C7F8B0" w14:textId="77777777" w:rsidR="00B00C3F" w:rsidRPr="0012730D" w:rsidRDefault="00B00C3F" w:rsidP="00B00C3F">
      <w:pPr>
        <w:pStyle w:val="Heading2"/>
        <w:pBdr>
          <w:bottom w:val="single" w:sz="4" w:space="1" w:color="92D050"/>
        </w:pBdr>
      </w:pPr>
      <w:r w:rsidRPr="0012730D">
        <w:t>Background</w:t>
      </w:r>
    </w:p>
    <w:p w14:paraId="0A9C62F1" w14:textId="77777777" w:rsidR="00B00C3F" w:rsidRPr="009416EB" w:rsidRDefault="00B00C3F" w:rsidP="00B00C3F">
      <w:pPr>
        <w:pStyle w:val="Heading3"/>
      </w:pPr>
      <w:r w:rsidRPr="009416EB">
        <w:t>Weight classification</w:t>
      </w:r>
    </w:p>
    <w:p w14:paraId="2C8C6A5B" w14:textId="2FFF375F" w:rsidR="00B00C3F" w:rsidRDefault="00B00C3F" w:rsidP="00B00C3F">
      <w:r w:rsidRPr="0012730D">
        <w:rPr>
          <w:rFonts w:eastAsiaTheme="minorHAnsi"/>
        </w:rPr>
        <w:t xml:space="preserve">Body mass index (BMI) is commonly used to classify </w:t>
      </w:r>
      <w:r>
        <w:rPr>
          <w:rFonts w:eastAsiaTheme="minorHAnsi"/>
        </w:rPr>
        <w:t xml:space="preserve">adults as being </w:t>
      </w:r>
      <w:r w:rsidRPr="0012730D">
        <w:rPr>
          <w:rFonts w:eastAsiaTheme="minorHAnsi"/>
        </w:rPr>
        <w:t xml:space="preserve">underweight, </w:t>
      </w:r>
      <w:r>
        <w:rPr>
          <w:rFonts w:eastAsiaTheme="minorHAnsi"/>
        </w:rPr>
        <w:t xml:space="preserve">of healthy weight, </w:t>
      </w:r>
      <w:r w:rsidRPr="0012730D">
        <w:rPr>
          <w:rFonts w:eastAsiaTheme="minorHAnsi"/>
        </w:rPr>
        <w:t xml:space="preserve">overweight </w:t>
      </w:r>
      <w:r>
        <w:rPr>
          <w:rFonts w:eastAsiaTheme="minorHAnsi"/>
        </w:rPr>
        <w:t>or obese</w:t>
      </w:r>
      <w:r w:rsidRPr="0012730D">
        <w:t>. It is calculated by dividing weight by the square of height</w:t>
      </w:r>
      <w:r>
        <w:t xml:space="preserve">: </w:t>
      </w:r>
      <w:r w:rsidRPr="0012730D">
        <w:t>weight</w:t>
      </w:r>
      <w:r>
        <w:t> </w:t>
      </w:r>
      <w:r w:rsidRPr="0012730D">
        <w:t>(kg)/height (m)</w:t>
      </w:r>
      <w:r w:rsidRPr="0012730D">
        <w:rPr>
          <w:vertAlign w:val="superscript"/>
        </w:rPr>
        <w:t>2</w:t>
      </w:r>
      <w:r w:rsidRPr="0012730D">
        <w:t xml:space="preserve">. The </w:t>
      </w:r>
      <w:r>
        <w:t xml:space="preserve">WHO </w:t>
      </w:r>
      <w:r w:rsidRPr="0012730D">
        <w:t xml:space="preserve">classification of </w:t>
      </w:r>
      <w:r>
        <w:t>BMI</w:t>
      </w:r>
      <w:r w:rsidRPr="0012730D">
        <w:t xml:space="preserve"> classification is given in Table </w:t>
      </w:r>
      <w:r w:rsidR="007F6B71">
        <w:t>4</w:t>
      </w:r>
      <w:r w:rsidRPr="0012730D">
        <w:t>.</w:t>
      </w:r>
      <w:r>
        <w:t xml:space="preserve"> </w:t>
      </w:r>
    </w:p>
    <w:p w14:paraId="21D8DE62" w14:textId="0D63DF4E" w:rsidR="00B00C3F" w:rsidRPr="0012730D" w:rsidRDefault="00B00C3F" w:rsidP="00B00C3F">
      <w:pPr>
        <w:pStyle w:val="TableName"/>
      </w:pPr>
      <w:bookmarkStart w:id="62" w:name="_Toc165088322"/>
      <w:bookmarkStart w:id="63" w:name="_Toc197482937"/>
      <w:bookmarkStart w:id="64" w:name="_Toc5022918"/>
      <w:bookmarkStart w:id="65" w:name="_Toc41914147"/>
      <w:r w:rsidRPr="0012730D">
        <w:t xml:space="preserve">Table </w:t>
      </w:r>
      <w:r w:rsidR="007F6B71">
        <w:t xml:space="preserve">4: </w:t>
      </w:r>
      <w:r>
        <w:t>C</w:t>
      </w:r>
      <w:r w:rsidRPr="0012730D">
        <w:t>lassification of adult underweight, overweight and obesity according to BMI</w:t>
      </w:r>
      <w:bookmarkEnd w:id="62"/>
      <w:bookmarkEnd w:id="63"/>
      <w:bookmarkEnd w:id="64"/>
      <w:bookmarkEnd w:id="65"/>
      <w:r w:rsidRPr="0012730D">
        <w:t xml:space="preserve"> </w:t>
      </w:r>
    </w:p>
    <w:tbl>
      <w:tblPr>
        <w:tblStyle w:val="TableGrid"/>
        <w:tblW w:w="9072" w:type="dxa"/>
        <w:tblLook w:val="04A0" w:firstRow="1" w:lastRow="0" w:firstColumn="1" w:lastColumn="0" w:noHBand="0" w:noVBand="1"/>
        <w:tblDescription w:val="The table provides weight classification for different BMI categories."/>
      </w:tblPr>
      <w:tblGrid>
        <w:gridCol w:w="4595"/>
        <w:gridCol w:w="4477"/>
      </w:tblGrid>
      <w:tr w:rsidR="00B00C3F" w:rsidRPr="00E16CB2" w14:paraId="4EBFEE17" w14:textId="77777777" w:rsidTr="00455A60">
        <w:trPr>
          <w:tblHeader/>
        </w:trPr>
        <w:tc>
          <w:tcPr>
            <w:tcW w:w="4595" w:type="dxa"/>
            <w:shd w:val="clear" w:color="auto" w:fill="989CAD"/>
          </w:tcPr>
          <w:p w14:paraId="17D8075B" w14:textId="77777777" w:rsidR="00B00C3F" w:rsidRPr="00E16CB2" w:rsidRDefault="00B00C3F" w:rsidP="00B00C3F">
            <w:pPr>
              <w:pStyle w:val="Tablecell"/>
              <w:keepNext/>
              <w:rPr>
                <w:b/>
                <w:color w:val="000000" w:themeColor="text1"/>
              </w:rPr>
            </w:pPr>
            <w:r w:rsidRPr="00E16CB2">
              <w:rPr>
                <w:b/>
                <w:color w:val="000000" w:themeColor="text1"/>
              </w:rPr>
              <w:t>BMI (kg/m</w:t>
            </w:r>
            <w:r w:rsidRPr="00E16CB2">
              <w:rPr>
                <w:b/>
                <w:color w:val="000000" w:themeColor="text1"/>
                <w:vertAlign w:val="superscript"/>
              </w:rPr>
              <w:t>2</w:t>
            </w:r>
            <w:r w:rsidRPr="00E16CB2">
              <w:rPr>
                <w:b/>
                <w:color w:val="000000" w:themeColor="text1"/>
              </w:rPr>
              <w:t>)</w:t>
            </w:r>
          </w:p>
        </w:tc>
        <w:tc>
          <w:tcPr>
            <w:tcW w:w="4477" w:type="dxa"/>
            <w:shd w:val="clear" w:color="auto" w:fill="989CAD"/>
          </w:tcPr>
          <w:p w14:paraId="559EF8E9" w14:textId="77777777" w:rsidR="00B00C3F" w:rsidRPr="00E16CB2" w:rsidRDefault="00B00C3F" w:rsidP="00B00C3F">
            <w:pPr>
              <w:pStyle w:val="Tablecell"/>
              <w:keepNext/>
              <w:rPr>
                <w:b/>
                <w:color w:val="000000" w:themeColor="text1"/>
              </w:rPr>
            </w:pPr>
            <w:r w:rsidRPr="00E16CB2">
              <w:rPr>
                <w:b/>
                <w:color w:val="000000" w:themeColor="text1"/>
              </w:rPr>
              <w:t>Classification</w:t>
            </w:r>
          </w:p>
        </w:tc>
      </w:tr>
      <w:tr w:rsidR="00B00C3F" w:rsidRPr="0012730D" w14:paraId="556F09AC" w14:textId="77777777" w:rsidTr="00455A60">
        <w:tc>
          <w:tcPr>
            <w:tcW w:w="4595" w:type="dxa"/>
          </w:tcPr>
          <w:p w14:paraId="341DD454" w14:textId="77777777" w:rsidR="00B00C3F" w:rsidRPr="00E16CB2" w:rsidRDefault="00B00C3F" w:rsidP="00B00C3F">
            <w:pPr>
              <w:pStyle w:val="Tablecell"/>
            </w:pPr>
            <w:r w:rsidRPr="003F2488">
              <w:t>&lt;18.50</w:t>
            </w:r>
          </w:p>
        </w:tc>
        <w:tc>
          <w:tcPr>
            <w:tcW w:w="4477" w:type="dxa"/>
          </w:tcPr>
          <w:p w14:paraId="77676A89" w14:textId="77777777" w:rsidR="00B00C3F" w:rsidRPr="00E16CB2" w:rsidRDefault="00B00C3F" w:rsidP="00B00C3F">
            <w:pPr>
              <w:pStyle w:val="Tablecell"/>
            </w:pPr>
            <w:r w:rsidRPr="00E16CB2">
              <w:t>Underweight</w:t>
            </w:r>
          </w:p>
        </w:tc>
      </w:tr>
      <w:tr w:rsidR="00B00C3F" w:rsidRPr="0012730D" w14:paraId="06731E8C" w14:textId="77777777" w:rsidTr="00455A60">
        <w:tc>
          <w:tcPr>
            <w:tcW w:w="4595" w:type="dxa"/>
          </w:tcPr>
          <w:p w14:paraId="1FD2E7B9" w14:textId="77777777" w:rsidR="00B00C3F" w:rsidRPr="00E16CB2" w:rsidRDefault="00B00C3F" w:rsidP="00B00C3F">
            <w:pPr>
              <w:pStyle w:val="Tablecell"/>
              <w:tabs>
                <w:tab w:val="left" w:pos="284"/>
              </w:tabs>
            </w:pPr>
            <w:r w:rsidRPr="003F2488">
              <w:t>18.5–24.9</w:t>
            </w:r>
          </w:p>
        </w:tc>
        <w:tc>
          <w:tcPr>
            <w:tcW w:w="4477" w:type="dxa"/>
          </w:tcPr>
          <w:p w14:paraId="79106EAF" w14:textId="77777777" w:rsidR="00B00C3F" w:rsidRPr="00E16CB2" w:rsidRDefault="00B00C3F" w:rsidP="00B00C3F">
            <w:pPr>
              <w:pStyle w:val="Tablecell"/>
              <w:tabs>
                <w:tab w:val="left" w:pos="284"/>
              </w:tabs>
            </w:pPr>
            <w:r w:rsidRPr="00E16CB2">
              <w:t xml:space="preserve">Healthy weight </w:t>
            </w:r>
          </w:p>
        </w:tc>
      </w:tr>
      <w:tr w:rsidR="00B00C3F" w:rsidRPr="0012730D" w14:paraId="207BFDBE" w14:textId="77777777" w:rsidTr="00455A60">
        <w:tc>
          <w:tcPr>
            <w:tcW w:w="4595" w:type="dxa"/>
          </w:tcPr>
          <w:p w14:paraId="096794CA" w14:textId="77777777" w:rsidR="00B00C3F" w:rsidRPr="00E16CB2" w:rsidRDefault="00B00C3F" w:rsidP="00B00C3F">
            <w:pPr>
              <w:pStyle w:val="Tablecell"/>
              <w:tabs>
                <w:tab w:val="left" w:pos="284"/>
              </w:tabs>
            </w:pPr>
            <w:r w:rsidRPr="003F2488">
              <w:t>25.0–29.9</w:t>
            </w:r>
          </w:p>
        </w:tc>
        <w:tc>
          <w:tcPr>
            <w:tcW w:w="4477" w:type="dxa"/>
          </w:tcPr>
          <w:p w14:paraId="65C3B823" w14:textId="77777777" w:rsidR="00B00C3F" w:rsidRPr="00E16CB2" w:rsidRDefault="00B00C3F" w:rsidP="00B00C3F">
            <w:pPr>
              <w:pStyle w:val="Tablecell"/>
              <w:tabs>
                <w:tab w:val="left" w:pos="284"/>
              </w:tabs>
            </w:pPr>
            <w:r w:rsidRPr="00E16CB2">
              <w:t xml:space="preserve">Overweight </w:t>
            </w:r>
          </w:p>
        </w:tc>
      </w:tr>
      <w:tr w:rsidR="00B00C3F" w:rsidRPr="0012730D" w14:paraId="7E09020F" w14:textId="77777777" w:rsidTr="00455A60">
        <w:tc>
          <w:tcPr>
            <w:tcW w:w="4595" w:type="dxa"/>
          </w:tcPr>
          <w:p w14:paraId="4FC2327F" w14:textId="7FC91F90" w:rsidR="00B00C3F" w:rsidRPr="00E16CB2" w:rsidRDefault="008B4CFF" w:rsidP="00B00C3F">
            <w:pPr>
              <w:pStyle w:val="Tablecell"/>
              <w:tabs>
                <w:tab w:val="left" w:pos="284"/>
              </w:tabs>
            </w:pPr>
            <w:r>
              <w:t>&gt;</w:t>
            </w:r>
            <w:r w:rsidR="00B00C3F" w:rsidRPr="003F2488">
              <w:t>30.0</w:t>
            </w:r>
          </w:p>
        </w:tc>
        <w:tc>
          <w:tcPr>
            <w:tcW w:w="4477" w:type="dxa"/>
          </w:tcPr>
          <w:p w14:paraId="68180F1F" w14:textId="090A8500" w:rsidR="00B00C3F" w:rsidRPr="00E16CB2" w:rsidRDefault="00B00C3F" w:rsidP="008B4CFF">
            <w:pPr>
              <w:pStyle w:val="Tablecell"/>
              <w:tabs>
                <w:tab w:val="left" w:pos="284"/>
              </w:tabs>
            </w:pPr>
            <w:r w:rsidRPr="00E16CB2">
              <w:t>Obes</w:t>
            </w:r>
            <w:r w:rsidR="008B4CFF">
              <w:t>e</w:t>
            </w:r>
          </w:p>
        </w:tc>
      </w:tr>
    </w:tbl>
    <w:p w14:paraId="3AA0E592" w14:textId="77777777" w:rsidR="00B00C3F" w:rsidRPr="005E1D9F" w:rsidRDefault="00B00C3F" w:rsidP="00B00C3F">
      <w:pPr>
        <w:pStyle w:val="Heading3"/>
      </w:pPr>
      <w:r w:rsidRPr="005E1D9F">
        <w:t>Weight classification during pregnancy in Australia</w:t>
      </w:r>
    </w:p>
    <w:p w14:paraId="4993F013" w14:textId="2CE16296" w:rsidR="00B00C3F" w:rsidRPr="005E1D9F" w:rsidRDefault="00B00C3F" w:rsidP="00B00C3F">
      <w:r w:rsidRPr="005E1D9F">
        <w:t xml:space="preserve">Among women who gave birth in Australia in </w:t>
      </w:r>
      <w:r w:rsidR="003E7F9E" w:rsidRPr="005E1D9F">
        <w:t>201</w:t>
      </w:r>
      <w:r w:rsidR="003E7F9E">
        <w:t>8</w:t>
      </w:r>
      <w:r w:rsidR="009673CD">
        <w:t xml:space="preserve"> </w:t>
      </w:r>
      <w:r w:rsidR="00C06F91">
        <w:fldChar w:fldCharType="begin"/>
      </w:r>
      <w:r w:rsidR="00C06F91">
        <w:instrText xml:space="preserve"> ADDIN EN.CITE &lt;EndNote&gt;&lt;Cite&gt;&lt;Author&gt;AIHW&lt;/Author&gt;&lt;Year&gt;2020&lt;/Year&gt;&lt;RecNum&gt;1974&lt;/RecNum&gt;&lt;DisplayText&gt;(&lt;style font="Century Gothic" size="8"&gt;AIHW 2020&lt;/style&gt;)&lt;/DisplayText&gt;&lt;record&gt;&lt;rec-number&gt;1974&lt;/rec-number&gt;&lt;foreign-keys&gt;&lt;key app="EN" db-id="exvasrfx2dtraoesasxp2szsxa2df502592x" timestamp="1590724334"&gt;1974&lt;/key&gt;&lt;/foreign-keys&gt;&lt;ref-type name="Report"&gt;27&lt;/ref-type&gt;&lt;contributors&gt;&lt;authors&gt;&lt;author&gt;AIHW&lt;/author&gt;&lt;/authors&gt;&lt;/contributors&gt;&lt;titles&gt;&lt;title&gt;Australia’s mothers and babies 2018: in brief&lt;/title&gt;&lt;secondary-title&gt;Perinatal statistics series no. 36. Cat. no. PER 108&lt;/secondary-title&gt;&lt;/titles&gt;&lt;dates&gt;&lt;year&gt;2020&lt;/year&gt;&lt;/dates&gt;&lt;pub-location&gt;Canberra&lt;/pub-location&gt;&lt;publisher&gt;Australian Institute of Health and Welfare&lt;/publisher&gt;&lt;urls&gt;&lt;/urls&gt;&lt;/record&gt;&lt;/Cite&gt;&lt;/EndNote&gt;</w:instrText>
      </w:r>
      <w:r w:rsidR="00C06F91">
        <w:fldChar w:fldCharType="separate"/>
      </w:r>
      <w:r w:rsidR="00C06F91">
        <w:rPr>
          <w:noProof/>
        </w:rPr>
        <w:t>(</w:t>
      </w:r>
      <w:r w:rsidR="00C06F91" w:rsidRPr="00C06F91">
        <w:rPr>
          <w:noProof/>
          <w:sz w:val="16"/>
        </w:rPr>
        <w:t>AIHW 2020</w:t>
      </w:r>
      <w:r w:rsidR="00C06F91">
        <w:rPr>
          <w:noProof/>
        </w:rPr>
        <w:t>)</w:t>
      </w:r>
      <w:r w:rsidR="00C06F91">
        <w:fldChar w:fldCharType="end"/>
      </w:r>
      <w:r w:rsidRPr="005E1D9F">
        <w:t>:</w:t>
      </w:r>
    </w:p>
    <w:p w14:paraId="4B6DE12B" w14:textId="2703BE84" w:rsidR="00B00C3F" w:rsidRDefault="00B00C3F" w:rsidP="00B00C3F">
      <w:pPr>
        <w:pStyle w:val="bullet"/>
      </w:pPr>
      <w:r w:rsidRPr="005E1D9F">
        <w:t>3</w:t>
      </w:r>
      <w:r>
        <w:t>.</w:t>
      </w:r>
      <w:r w:rsidR="008E7C72">
        <w:t>8</w:t>
      </w:r>
      <w:r w:rsidRPr="005E1D9F">
        <w:t>% were underweight</w:t>
      </w:r>
      <w:r>
        <w:t xml:space="preserve">, </w:t>
      </w:r>
      <w:r w:rsidR="008E7C72">
        <w:t>49.5</w:t>
      </w:r>
      <w:r w:rsidRPr="005E1D9F">
        <w:t xml:space="preserve">% were in the </w:t>
      </w:r>
      <w:r>
        <w:t>healthy</w:t>
      </w:r>
      <w:r w:rsidRPr="005E1D9F">
        <w:t xml:space="preserve"> weight range</w:t>
      </w:r>
      <w:r>
        <w:t xml:space="preserve">, </w:t>
      </w:r>
      <w:r w:rsidRPr="005E1D9F">
        <w:t>2</w:t>
      </w:r>
      <w:r>
        <w:t>6</w:t>
      </w:r>
      <w:r w:rsidR="008E7C72">
        <w:t>.0</w:t>
      </w:r>
      <w:r w:rsidRPr="005E1D9F">
        <w:t>% were overweight</w:t>
      </w:r>
      <w:r>
        <w:t xml:space="preserve"> but not obese and 2</w:t>
      </w:r>
      <w:r w:rsidR="008E7C72">
        <w:t>1</w:t>
      </w:r>
      <w:r>
        <w:t>.0</w:t>
      </w:r>
      <w:r w:rsidRPr="005E1D9F">
        <w:t xml:space="preserve">% were obese </w:t>
      </w:r>
      <w:r>
        <w:t>at the beginning of their pregnancy</w:t>
      </w:r>
    </w:p>
    <w:p w14:paraId="51640769" w14:textId="4754D42D" w:rsidR="00B00C3F" w:rsidRPr="005E1D9F" w:rsidRDefault="00B00C3F" w:rsidP="00B00C3F">
      <w:pPr>
        <w:pStyle w:val="bullet"/>
      </w:pPr>
      <w:r w:rsidRPr="005E1D9F">
        <w:t xml:space="preserve">Aboriginal and Torres Strait Islander women were more likely than non-Indigenous women to be </w:t>
      </w:r>
      <w:r>
        <w:t xml:space="preserve">either </w:t>
      </w:r>
      <w:r w:rsidRPr="005E1D9F">
        <w:t>obese (</w:t>
      </w:r>
      <w:r w:rsidR="009C099D">
        <w:rPr>
          <w:rStyle w:val="textref"/>
        </w:rPr>
        <w:t>31</w:t>
      </w:r>
      <w:r>
        <w:rPr>
          <w:rStyle w:val="textref"/>
        </w:rPr>
        <w:t>.0</w:t>
      </w:r>
      <w:r w:rsidRPr="00A579C3">
        <w:rPr>
          <w:rStyle w:val="textref"/>
        </w:rPr>
        <w:t>%</w:t>
      </w:r>
      <w:r>
        <w:rPr>
          <w:rStyle w:val="textref"/>
        </w:rPr>
        <w:t xml:space="preserve"> vs 2</w:t>
      </w:r>
      <w:r w:rsidR="009C099D">
        <w:rPr>
          <w:rStyle w:val="textref"/>
        </w:rPr>
        <w:t>1</w:t>
      </w:r>
      <w:r>
        <w:rPr>
          <w:rStyle w:val="textref"/>
        </w:rPr>
        <w:t>.0%</w:t>
      </w:r>
      <w:r w:rsidRPr="005E1D9F">
        <w:t>) or underweight (</w:t>
      </w:r>
      <w:r w:rsidR="009C099D">
        <w:rPr>
          <w:rStyle w:val="textref"/>
        </w:rPr>
        <w:t>6.8</w:t>
      </w:r>
      <w:r w:rsidRPr="00A579C3">
        <w:rPr>
          <w:rStyle w:val="textref"/>
        </w:rPr>
        <w:t>%</w:t>
      </w:r>
      <w:r>
        <w:rPr>
          <w:rStyle w:val="textref"/>
        </w:rPr>
        <w:t xml:space="preserve"> vs 3.</w:t>
      </w:r>
      <w:r w:rsidR="00230810">
        <w:rPr>
          <w:rStyle w:val="textref"/>
        </w:rPr>
        <w:t>8</w:t>
      </w:r>
      <w:r>
        <w:rPr>
          <w:rStyle w:val="textref"/>
        </w:rPr>
        <w:t>%</w:t>
      </w:r>
      <w:r w:rsidRPr="005E1D9F">
        <w:t>)</w:t>
      </w:r>
      <w:r>
        <w:t xml:space="preserve"> and less likely to be in</w:t>
      </w:r>
      <w:r w:rsidRPr="005E1D9F">
        <w:t xml:space="preserve"> the </w:t>
      </w:r>
      <w:r>
        <w:t>healthy</w:t>
      </w:r>
      <w:r w:rsidRPr="005E1D9F">
        <w:t xml:space="preserve"> weight range (</w:t>
      </w:r>
      <w:r>
        <w:rPr>
          <w:rStyle w:val="textref"/>
        </w:rPr>
        <w:t>3</w:t>
      </w:r>
      <w:r w:rsidR="009C099D">
        <w:rPr>
          <w:rStyle w:val="textref"/>
        </w:rPr>
        <w:t>8</w:t>
      </w:r>
      <w:r w:rsidRPr="00A579C3">
        <w:rPr>
          <w:rStyle w:val="textref"/>
        </w:rPr>
        <w:t>%</w:t>
      </w:r>
      <w:r>
        <w:rPr>
          <w:rStyle w:val="textref"/>
        </w:rPr>
        <w:t xml:space="preserve"> vs </w:t>
      </w:r>
      <w:r w:rsidR="009C099D">
        <w:rPr>
          <w:rStyle w:val="textref"/>
        </w:rPr>
        <w:t>49.5</w:t>
      </w:r>
      <w:r>
        <w:rPr>
          <w:rStyle w:val="textref"/>
        </w:rPr>
        <w:t>%</w:t>
      </w:r>
      <w:r w:rsidRPr="005E1D9F">
        <w:t>)</w:t>
      </w:r>
      <w:r>
        <w:t xml:space="preserve">, with a similar likelihood of being </w:t>
      </w:r>
      <w:r w:rsidRPr="005E1D9F">
        <w:t xml:space="preserve">overweight </w:t>
      </w:r>
      <w:r w:rsidR="009C099D">
        <w:t xml:space="preserve">but not obese </w:t>
      </w:r>
      <w:r w:rsidRPr="005E1D9F">
        <w:t>(</w:t>
      </w:r>
      <w:r>
        <w:rPr>
          <w:rStyle w:val="textref"/>
        </w:rPr>
        <w:t>2</w:t>
      </w:r>
      <w:r w:rsidR="009C099D">
        <w:rPr>
          <w:rStyle w:val="textref"/>
        </w:rPr>
        <w:t>4</w:t>
      </w:r>
      <w:r w:rsidRPr="00A579C3">
        <w:rPr>
          <w:rStyle w:val="textref"/>
        </w:rPr>
        <w:t>%</w:t>
      </w:r>
      <w:r w:rsidRPr="005E1D9F">
        <w:t>)</w:t>
      </w:r>
    </w:p>
    <w:p w14:paraId="057D2A5A" w14:textId="41B6ABBD" w:rsidR="00B00C3F" w:rsidRPr="005E1D9F" w:rsidRDefault="00B00C3F" w:rsidP="00B00C3F">
      <w:pPr>
        <w:pStyle w:val="bullet"/>
      </w:pPr>
      <w:r w:rsidRPr="005E1D9F">
        <w:t xml:space="preserve">compared to women in the highest socioeconomic status quintile, those in the </w:t>
      </w:r>
      <w:r w:rsidR="00FE7E2D">
        <w:t>most disadvantaged</w:t>
      </w:r>
      <w:r w:rsidR="00FE7E2D" w:rsidRPr="005E1D9F">
        <w:t xml:space="preserve"> </w:t>
      </w:r>
      <w:r w:rsidRPr="005E1D9F">
        <w:t>quintile were more likely to be obese (</w:t>
      </w:r>
      <w:r>
        <w:rPr>
          <w:rStyle w:val="textref"/>
        </w:rPr>
        <w:t>26.</w:t>
      </w:r>
      <w:r w:rsidR="00FE7E2D">
        <w:rPr>
          <w:rStyle w:val="textref"/>
        </w:rPr>
        <w:t xml:space="preserve">7 </w:t>
      </w:r>
      <w:r>
        <w:rPr>
          <w:rStyle w:val="textref"/>
        </w:rPr>
        <w:t xml:space="preserve">vs </w:t>
      </w:r>
      <w:r w:rsidR="00FE7E2D">
        <w:rPr>
          <w:rStyle w:val="textref"/>
        </w:rPr>
        <w:t>12.4</w:t>
      </w:r>
      <w:r w:rsidRPr="00A579C3">
        <w:rPr>
          <w:rStyle w:val="textref"/>
        </w:rPr>
        <w:t>%</w:t>
      </w:r>
      <w:r w:rsidRPr="005E1D9F">
        <w:t>)</w:t>
      </w:r>
      <w:r>
        <w:t xml:space="preserve">, </w:t>
      </w:r>
      <w:r w:rsidRPr="005E1D9F">
        <w:t>less likely to be in the healthy weight range (</w:t>
      </w:r>
      <w:r>
        <w:rPr>
          <w:rStyle w:val="textref"/>
        </w:rPr>
        <w:t>42.</w:t>
      </w:r>
      <w:r w:rsidR="00FE7E2D">
        <w:rPr>
          <w:rStyle w:val="textref"/>
        </w:rPr>
        <w:t>0</w:t>
      </w:r>
      <w:r w:rsidRPr="00A579C3">
        <w:rPr>
          <w:rStyle w:val="textref"/>
        </w:rPr>
        <w:t xml:space="preserve"> vs </w:t>
      </w:r>
      <w:r>
        <w:rPr>
          <w:rStyle w:val="textref"/>
        </w:rPr>
        <w:t>6</w:t>
      </w:r>
      <w:r w:rsidR="00FE7E2D">
        <w:rPr>
          <w:rStyle w:val="textref"/>
        </w:rPr>
        <w:t>0.3</w:t>
      </w:r>
      <w:r w:rsidRPr="00A579C3">
        <w:rPr>
          <w:rStyle w:val="textref"/>
        </w:rPr>
        <w:t>%</w:t>
      </w:r>
      <w:r w:rsidRPr="005E1D9F">
        <w:t xml:space="preserve">) and had a similar likelihood of being </w:t>
      </w:r>
      <w:r>
        <w:t>overweight (</w:t>
      </w:r>
      <w:r w:rsidRPr="00A579C3">
        <w:rPr>
          <w:rStyle w:val="textref"/>
        </w:rPr>
        <w:t>2</w:t>
      </w:r>
      <w:r w:rsidR="00FE7E2D">
        <w:rPr>
          <w:rStyle w:val="textref"/>
        </w:rPr>
        <w:t>7.1</w:t>
      </w:r>
      <w:r>
        <w:rPr>
          <w:rStyle w:val="textref"/>
        </w:rPr>
        <w:t xml:space="preserve"> vs 2</w:t>
      </w:r>
      <w:r w:rsidR="00FE7E2D">
        <w:rPr>
          <w:rStyle w:val="textref"/>
        </w:rPr>
        <w:t>3.1</w:t>
      </w:r>
      <w:r w:rsidRPr="00A579C3">
        <w:rPr>
          <w:rStyle w:val="textref"/>
        </w:rPr>
        <w:t>%</w:t>
      </w:r>
      <w:r>
        <w:t xml:space="preserve">) or </w:t>
      </w:r>
      <w:r w:rsidRPr="005E1D9F">
        <w:t>underweight (</w:t>
      </w:r>
      <w:r w:rsidR="00FE7E2D" w:rsidRPr="00FA1F70">
        <w:rPr>
          <w:sz w:val="16"/>
          <w:szCs w:val="16"/>
        </w:rPr>
        <w:t>both</w:t>
      </w:r>
      <w:r w:rsidR="00FE7E2D">
        <w:t xml:space="preserve"> </w:t>
      </w:r>
      <w:r>
        <w:rPr>
          <w:rStyle w:val="textref"/>
        </w:rPr>
        <w:t>4.</w:t>
      </w:r>
      <w:r w:rsidR="00FE7E2D">
        <w:rPr>
          <w:rStyle w:val="textref"/>
        </w:rPr>
        <w:t>2</w:t>
      </w:r>
      <w:r>
        <w:rPr>
          <w:rStyle w:val="textref"/>
        </w:rPr>
        <w:t>%</w:t>
      </w:r>
      <w:r w:rsidRPr="005E1D9F">
        <w:t>)</w:t>
      </w:r>
    </w:p>
    <w:p w14:paraId="2DCE850E" w14:textId="466B79F3" w:rsidR="00B00C3F" w:rsidRPr="005E1D9F" w:rsidRDefault="00B00C3F" w:rsidP="00B00C3F">
      <w:pPr>
        <w:pStyle w:val="bullet"/>
      </w:pPr>
      <w:r w:rsidRPr="005E1D9F">
        <w:t>obesity was most common in very remote areas (</w:t>
      </w:r>
      <w:r>
        <w:rPr>
          <w:rStyle w:val="textref"/>
        </w:rPr>
        <w:t>2</w:t>
      </w:r>
      <w:r w:rsidR="00FE7E2D">
        <w:rPr>
          <w:rStyle w:val="textref"/>
        </w:rPr>
        <w:t>7.1</w:t>
      </w:r>
      <w:r>
        <w:rPr>
          <w:rStyle w:val="textref"/>
        </w:rPr>
        <w:t xml:space="preserve"> vs 18.</w:t>
      </w:r>
      <w:r w:rsidR="00FE7E2D">
        <w:rPr>
          <w:rStyle w:val="textref"/>
        </w:rPr>
        <w:t>7</w:t>
      </w:r>
      <w:r w:rsidRPr="00A579C3">
        <w:rPr>
          <w:rStyle w:val="textref"/>
        </w:rPr>
        <w:t>% in major cities</w:t>
      </w:r>
      <w:r w:rsidRPr="005E1D9F">
        <w:t>), prevalence of overweight was similar across geographical regions, prevalence of healthy weight decreased with increasing remoteness (</w:t>
      </w:r>
      <w:r>
        <w:rPr>
          <w:rStyle w:val="textref"/>
        </w:rPr>
        <w:t>5</w:t>
      </w:r>
      <w:r w:rsidR="00FE7E2D">
        <w:rPr>
          <w:rStyle w:val="textref"/>
        </w:rPr>
        <w:t>1.7</w:t>
      </w:r>
      <w:r w:rsidRPr="00A579C3">
        <w:rPr>
          <w:rStyle w:val="textref"/>
        </w:rPr>
        <w:t xml:space="preserve">% in major cities to </w:t>
      </w:r>
      <w:r w:rsidR="00FE7E2D">
        <w:rPr>
          <w:rStyle w:val="textref"/>
        </w:rPr>
        <w:t>39.2</w:t>
      </w:r>
      <w:r w:rsidRPr="00A579C3">
        <w:rPr>
          <w:rStyle w:val="textref"/>
        </w:rPr>
        <w:t>% in very remote areas</w:t>
      </w:r>
      <w:r w:rsidRPr="005E1D9F">
        <w:t>) and underweight was more common in very remote areas (</w:t>
      </w:r>
      <w:r>
        <w:rPr>
          <w:rStyle w:val="textref"/>
        </w:rPr>
        <w:t>7.</w:t>
      </w:r>
      <w:r w:rsidR="00FE7E2D">
        <w:rPr>
          <w:rStyle w:val="textref"/>
        </w:rPr>
        <w:t>1</w:t>
      </w:r>
      <w:r w:rsidRPr="00A579C3">
        <w:rPr>
          <w:rStyle w:val="textref"/>
        </w:rPr>
        <w:t xml:space="preserve"> vs 3</w:t>
      </w:r>
      <w:r>
        <w:rPr>
          <w:rStyle w:val="textref"/>
        </w:rPr>
        <w:t>.</w:t>
      </w:r>
      <w:r w:rsidR="00FE7E2D">
        <w:rPr>
          <w:rStyle w:val="textref"/>
        </w:rPr>
        <w:t>8</w:t>
      </w:r>
      <w:r w:rsidRPr="00A579C3">
        <w:rPr>
          <w:rStyle w:val="textref"/>
        </w:rPr>
        <w:t>% in major cities</w:t>
      </w:r>
      <w:r w:rsidRPr="005E1D9F">
        <w:t>).</w:t>
      </w:r>
    </w:p>
    <w:p w14:paraId="66D33310" w14:textId="77777777" w:rsidR="00B00C3F" w:rsidRPr="008B20D6" w:rsidRDefault="00B00C3F" w:rsidP="00B00C3F">
      <w:pPr>
        <w:pStyle w:val="Heading2"/>
        <w:pBdr>
          <w:bottom w:val="single" w:sz="4" w:space="1" w:color="92D050"/>
        </w:pBdr>
      </w:pPr>
      <w:bookmarkStart w:id="66" w:name="_Ref38009880"/>
      <w:bookmarkStart w:id="67" w:name="_Ref164336622"/>
      <w:r w:rsidRPr="008B20D6">
        <w:t>Assessing BMI</w:t>
      </w:r>
      <w:bookmarkEnd w:id="66"/>
      <w:r w:rsidRPr="008B20D6">
        <w:t xml:space="preserve"> </w:t>
      </w:r>
      <w:bookmarkEnd w:id="67"/>
    </w:p>
    <w:p w14:paraId="4F5AE9DE" w14:textId="77777777" w:rsidR="00B00C3F" w:rsidRPr="0012730D" w:rsidRDefault="00B00C3F" w:rsidP="00B00C3F">
      <w:pPr>
        <w:pStyle w:val="Heading3"/>
      </w:pPr>
      <w:r w:rsidRPr="0012730D">
        <w:t>Measuring height and weight and calculating BMI</w:t>
      </w:r>
      <w:r>
        <w:t xml:space="preserve"> </w:t>
      </w:r>
    </w:p>
    <w:p w14:paraId="6DCAC98E" w14:textId="14C685ED" w:rsidR="00B00C3F" w:rsidRDefault="00B00C3F" w:rsidP="00B00C3F">
      <w:pPr>
        <w:rPr>
          <w:rFonts w:eastAsiaTheme="minorHAnsi"/>
          <w:lang w:val="en-US"/>
        </w:rPr>
      </w:pPr>
      <w:r>
        <w:t>R</w:t>
      </w:r>
      <w:r w:rsidRPr="0012730D">
        <w:t xml:space="preserve">outine measurement of women’s weight and height and calculation of BMI at the first antenatal contact allows identification of women who require additional care during pregnancy. </w:t>
      </w:r>
      <w:r>
        <w:t xml:space="preserve">When there is an accurate record of a woman’s pre-pregnancy BMI, this may be used to estimate gestational weight gain (see </w:t>
      </w:r>
      <w:r w:rsidR="001639C1">
        <w:t>Section </w:t>
      </w:r>
      <w:r>
        <w:fldChar w:fldCharType="begin"/>
      </w:r>
      <w:r>
        <w:instrText xml:space="preserve"> REF _Ref35956544 \r \h </w:instrText>
      </w:r>
      <w:r>
        <w:fldChar w:fldCharType="separate"/>
      </w:r>
      <w:r w:rsidR="008803AF">
        <w:t>2.3</w:t>
      </w:r>
      <w:r>
        <w:fldChar w:fldCharType="end"/>
      </w:r>
      <w:r>
        <w:t xml:space="preserve">). </w:t>
      </w:r>
      <w:r w:rsidRPr="0012730D">
        <w:t xml:space="preserve">Note that </w:t>
      </w:r>
      <w:r w:rsidRPr="0012730D">
        <w:rPr>
          <w:rFonts w:eastAsiaTheme="minorHAnsi"/>
          <w:lang w:val="en-US"/>
        </w:rPr>
        <w:t xml:space="preserve">the BMI can be less accurate for assessing healthy weight in certain groups due to variations in muscle mass and fat mass (eg cut-offs lower than the WHO classifications </w:t>
      </w:r>
      <w:r>
        <w:rPr>
          <w:rFonts w:eastAsiaTheme="minorHAnsi"/>
          <w:lang w:val="en-US"/>
        </w:rPr>
        <w:t xml:space="preserve">may be appropriate </w:t>
      </w:r>
      <w:r w:rsidRPr="0012730D">
        <w:rPr>
          <w:rFonts w:eastAsiaTheme="minorHAnsi"/>
          <w:lang w:val="en-US"/>
        </w:rPr>
        <w:t xml:space="preserve">for women </w:t>
      </w:r>
      <w:r>
        <w:rPr>
          <w:rFonts w:eastAsiaTheme="minorHAnsi"/>
          <w:lang w:val="en-US"/>
        </w:rPr>
        <w:t xml:space="preserve">from Asian backgrounds </w:t>
      </w:r>
      <w:r w:rsidRPr="0012730D">
        <w:rPr>
          <w:rFonts w:eastAsiaTheme="minorHAnsi"/>
          <w:lang w:val="en-US"/>
        </w:rPr>
        <w:t xml:space="preserve">and higher cut-offs for women from </w:t>
      </w:r>
      <w:r>
        <w:rPr>
          <w:rFonts w:eastAsiaTheme="minorHAnsi"/>
          <w:lang w:val="en-US"/>
        </w:rPr>
        <w:t xml:space="preserve">the </w:t>
      </w:r>
      <w:r w:rsidRPr="0012730D">
        <w:rPr>
          <w:rFonts w:eastAsiaTheme="minorHAnsi"/>
          <w:lang w:val="en-US"/>
        </w:rPr>
        <w:t>Pacific Islands)</w:t>
      </w:r>
      <w:r>
        <w:rPr>
          <w:rFonts w:eastAsiaTheme="minorHAnsi"/>
          <w:lang w:val="en-US"/>
        </w:rPr>
        <w:t xml:space="preserve">. </w:t>
      </w:r>
    </w:p>
    <w:p w14:paraId="17A3399C" w14:textId="77777777" w:rsidR="00B00C3F" w:rsidRPr="0012730D" w:rsidRDefault="00B00C3F" w:rsidP="00B00C3F">
      <w:pPr>
        <w:pStyle w:val="Heading3"/>
      </w:pPr>
      <w:r w:rsidRPr="0012730D">
        <w:t>Risks associated with a low or high BMI</w:t>
      </w:r>
    </w:p>
    <w:p w14:paraId="25AF0CDC" w14:textId="77777777" w:rsidR="009331B2" w:rsidRPr="00C849BE" w:rsidRDefault="009331B2" w:rsidP="00E86FC6">
      <w:pPr>
        <w:pStyle w:val="Heading4"/>
      </w:pPr>
      <w:bookmarkStart w:id="68" w:name="_Toc35255953"/>
      <w:r w:rsidRPr="00C849BE">
        <w:t>Low pre-pregnancy BMI</w:t>
      </w:r>
    </w:p>
    <w:p w14:paraId="236D5D05" w14:textId="77777777" w:rsidR="009331B2" w:rsidRPr="00C849BE" w:rsidRDefault="009331B2" w:rsidP="009331B2">
      <w:r w:rsidRPr="00C849BE">
        <w:t>Systematic reviews are consistent in finding that low pre-pregnancy BMI is associated with an increased risk of:</w:t>
      </w:r>
    </w:p>
    <w:p w14:paraId="7430B01B" w14:textId="002E8BB2" w:rsidR="009331B2" w:rsidRPr="00C849BE" w:rsidRDefault="009331B2" w:rsidP="00E86FC6">
      <w:pPr>
        <w:pStyle w:val="bullet"/>
      </w:pPr>
      <w:r w:rsidRPr="00C849BE">
        <w:t xml:space="preserve">preterm birth </w:t>
      </w:r>
      <w:r w:rsidRPr="00C849BE">
        <w:fldChar w:fldCharType="begin">
          <w:fldData xml:space="preserve">PEVuZE5vdGU+PENpdGU+PEF1dGhvcj5IYW48L0F1dGhvcj48WWVhcj4yMDExPC9ZZWFyPjxSZWNO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</w:fldData>
        </w:fldChar>
      </w:r>
      <w:r w:rsidRPr="00C849BE">
        <w:instrText xml:space="preserve"> ADDIN EN.CITE </w:instrText>
      </w:r>
      <w:r w:rsidRPr="00C849BE">
        <w:fldChar w:fldCharType="begin">
          <w:fldData xml:space="preserve">PEVuZE5vdGU+PENpdGU+PEF1dGhvcj5IYW48L0F1dGhvcj48WWVhcj4yMDExPC9ZZWFyPjxSZWNO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Han et al 2011; Liu et al 2016</w:t>
      </w:r>
      <w:r w:rsidRPr="00C849BE">
        <w:rPr>
          <w:noProof/>
        </w:rPr>
        <w:t>)</w:t>
      </w:r>
      <w:r w:rsidRPr="00C849BE">
        <w:fldChar w:fldCharType="end"/>
      </w:r>
    </w:p>
    <w:p w14:paraId="38D964C2" w14:textId="14B1C9CA" w:rsidR="009331B2" w:rsidRPr="00C849BE" w:rsidRDefault="009331B2" w:rsidP="00E86FC6">
      <w:pPr>
        <w:pStyle w:val="bullet"/>
      </w:pPr>
      <w:r w:rsidRPr="00C849BE">
        <w:t xml:space="preserve">small for gestational age </w:t>
      </w:r>
      <w:r w:rsidRPr="00C849BE">
        <w:fldChar w:fldCharType="begin">
          <w:fldData xml:space="preserve">PEVuZE5vdGU+PENpdGU+PEF1dGhvcj5MaXU8L0F1dGhvcj48WWVhcj4yMDE2PC9ZZWFyPjxSZWNO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</w:fldData>
        </w:fldChar>
      </w:r>
      <w:r w:rsidRPr="00C849BE">
        <w:instrText xml:space="preserve"> ADDIN EN.CITE </w:instrText>
      </w:r>
      <w:r w:rsidRPr="00C849BE">
        <w:fldChar w:fldCharType="begin">
          <w:fldData xml:space="preserve">PEVuZE5vdGU+PENpdGU+PEF1dGhvcj5MaXU8L0F1dGhvcj48WWVhcj4yMDE2PC9ZZWFyPjxSZWNO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Yu et al 2013; Liu et al 2016; Goto 2017; Liu et al 2019</w:t>
      </w:r>
      <w:r w:rsidRPr="00C849BE">
        <w:rPr>
          <w:noProof/>
        </w:rPr>
        <w:t>)</w:t>
      </w:r>
      <w:r w:rsidRPr="00C849BE">
        <w:fldChar w:fldCharType="end"/>
      </w:r>
      <w:r w:rsidRPr="00C849BE">
        <w:t xml:space="preserve"> </w:t>
      </w:r>
    </w:p>
    <w:p w14:paraId="711E46BD" w14:textId="0396FE9D" w:rsidR="009331B2" w:rsidRPr="00C849BE" w:rsidRDefault="009331B2" w:rsidP="00E86FC6">
      <w:pPr>
        <w:pStyle w:val="bullet"/>
      </w:pPr>
      <w:r w:rsidRPr="00C849BE">
        <w:t xml:space="preserve">low birthweight </w:t>
      </w:r>
      <w:r w:rsidRPr="00C849BE">
        <w:fldChar w:fldCharType="begin">
          <w:fldData xml:space="preserve">PEVuZE5vdGU+PENpdGU+PEF1dGhvcj5MaXU8L0F1dGhvcj48WWVhcj4yMDE2PC9ZZWFyPjxSZWNO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</w:fldData>
        </w:fldChar>
      </w:r>
      <w:r w:rsidRPr="00C849BE">
        <w:instrText xml:space="preserve"> ADDIN EN.CITE </w:instrText>
      </w:r>
      <w:r w:rsidRPr="00C849BE">
        <w:fldChar w:fldCharType="begin">
          <w:fldData xml:space="preserve">PEVuZE5vdGU+PENpdGU+PEF1dGhvcj5MaXU8L0F1dGhvcj48WWVhcj4yMDE2PC9ZZWFyPjxSZWNO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Han et al 2011; Yu et al 2013; Liu et al 2016; Liu et al 2019</w:t>
      </w:r>
      <w:r w:rsidRPr="00C849BE">
        <w:rPr>
          <w:noProof/>
        </w:rPr>
        <w:t>)</w:t>
      </w:r>
      <w:r w:rsidRPr="00C849BE">
        <w:fldChar w:fldCharType="end"/>
      </w:r>
      <w:r w:rsidRPr="00C849BE">
        <w:t xml:space="preserve">. </w:t>
      </w:r>
    </w:p>
    <w:p w14:paraId="392042CA" w14:textId="1A665C7F" w:rsidR="009331B2" w:rsidRPr="00C849BE" w:rsidRDefault="009331B2" w:rsidP="009331B2">
      <w:r w:rsidRPr="00C849BE">
        <w:t xml:space="preserve">Systematic reviews have also found a possible increase in risk of miscarriage </w:t>
      </w:r>
      <w:r w:rsidRPr="00C849BE">
        <w:fldChar w:fldCharType="begin">
          <w:fldData xml:space="preserve">PEVuZE5vdGU+PENpdGU+PEF1dGhvcj5CYWxzZWxsczwvQXV0aG9yPjxZZWFyPjIwMTY8L1llYXI+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</w:fldData>
        </w:fldChar>
      </w:r>
      <w:r w:rsidRPr="00C849BE">
        <w:instrText xml:space="preserve"> ADDIN EN.CITE </w:instrText>
      </w:r>
      <w:r w:rsidRPr="00C849BE">
        <w:fldChar w:fldCharType="begin">
          <w:fldData xml:space="preserve">PEVuZE5vdGU+PENpdGU+PEF1dGhvcj5CYWxzZWxsczwvQXV0aG9yPjxZZWFyPjIwMTY8L1llYXI+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Balsells et al 2016</w:t>
      </w:r>
      <w:r w:rsidRPr="00C849BE">
        <w:rPr>
          <w:noProof/>
        </w:rPr>
        <w:t>)</w:t>
      </w:r>
      <w:r w:rsidRPr="00C849BE">
        <w:fldChar w:fldCharType="end"/>
      </w:r>
      <w:r w:rsidRPr="00C849BE">
        <w:t xml:space="preserve"> and placental abruption </w:t>
      </w:r>
      <w:r w:rsidRPr="00C849BE">
        <w:fldChar w:fldCharType="begin"/>
      </w:r>
      <w:r w:rsidRPr="00C849BE">
        <w:instrText xml:space="preserve"> ADDIN EN.CITE &lt;EndNote&gt;&lt;Cite&gt;&lt;Author&gt;Adane&lt;/Author&gt;&lt;Year&gt;2019&lt;/Year&gt;&lt;RecNum&gt;1858&lt;/RecNum&gt;&lt;DisplayText&gt;(&lt;style font="Century Gothic" size="8"&gt;Adane et al 2019&lt;/style&gt;)&lt;/DisplayText&gt;&lt;record&gt;&lt;rec-number&gt;1858&lt;/rec-number&gt;&lt;foreign-keys&gt;&lt;key app="EN" db-id="exvasrfx2dtraoesasxp2szsxa2df502592x" timestamp="1587794110"&gt;1858&lt;/key&gt;&lt;key app="ENWeb" db-id=""&gt;0&lt;/key&gt;&lt;/foreign-keys&gt;&lt;ref-type name="Journal Article"&gt;17&lt;/ref-type&gt;&lt;contributors&gt;&lt;authors&gt;&lt;author&gt;Adane, A.A.,&lt;/author&gt;&lt;author&gt;Shepherd, C.C.J.&lt;/author&gt;&lt;author&gt;Lim, F.J.&lt;/author&gt;&lt;author&gt;White, S.W.&lt;/author&gt;&lt;author&gt;Farrant, B.M.&lt;/author&gt;&lt;author&gt;Bailey, H.D.&lt;/author&gt;&lt;/authors&gt;&lt;/contributors&gt;&lt;titles&gt;&lt;title&gt;The impact of pre-pregnancy body mass index and gestational weight gain on placental abruption risk: a systematic review and meta-analysis&lt;/title&gt;&lt;secondary-title&gt;Arch Gynecol Obstet&lt;/secondary-title&gt;&lt;/titles&gt;&lt;periodical&gt;&lt;full-title&gt;Arch Gynecol Obstet&lt;/full-title&gt;&lt;/periodical&gt;&lt;pages&gt;1201-1210&lt;/pages&gt;&lt;volume&gt;300&lt;/volume&gt;&lt;number&gt;5&lt;/number&gt;&lt;section&gt;1201&lt;/section&gt;&lt;dates&gt;&lt;year&gt;2019&lt;/year&gt;&lt;/dates&gt;&lt;isbn&gt;0932-0067&amp;#xD;1432-0711&lt;/isbn&gt;&lt;urls&gt;&lt;/urls&gt;&lt;electronic-resource-num&gt;10.1007/s00404-019-05320-8&lt;/electronic-resource-num&gt;&lt;/record&gt;&lt;/Cite&gt;&lt;/EndNote&gt;</w:instrText>
      </w:r>
      <w:r w:rsidRPr="00C849BE">
        <w:fldChar w:fldCharType="separate"/>
      </w:r>
      <w:r w:rsidRPr="00C849BE">
        <w:rPr>
          <w:noProof/>
        </w:rPr>
        <w:t>(</w:t>
      </w:r>
      <w:r w:rsidRPr="00C849BE">
        <w:rPr>
          <w:noProof/>
          <w:sz w:val="16"/>
        </w:rPr>
        <w:t>Adane et al 2019</w:t>
      </w:r>
      <w:r w:rsidRPr="00C849BE">
        <w:rPr>
          <w:noProof/>
        </w:rPr>
        <w:t>)</w:t>
      </w:r>
      <w:r w:rsidRPr="00C849BE">
        <w:fldChar w:fldCharType="end"/>
      </w:r>
      <w:r w:rsidRPr="00C849BE">
        <w:t xml:space="preserve"> and a decreased risk of gestational diabetes </w:t>
      </w:r>
      <w:r w:rsidRPr="00C849BE">
        <w:fldChar w:fldCharType="begin"/>
      </w:r>
      <w:r w:rsidRPr="00C849BE">
        <w:instrText xml:space="preserve"> ADDIN EN.CITE &lt;EndNote&gt;&lt;Cite&gt;&lt;Author&gt;Torloni&lt;/Author&gt;&lt;Year&gt;2009&lt;/Year&gt;&lt;RecNum&gt;1865&lt;/RecNum&gt;&lt;DisplayText&gt;(&lt;style font="Century Gothic" size="8"&gt;Torloni et al 2009&lt;/style&gt;)&lt;/DisplayText&gt;&lt;record&gt;&lt;rec-number&gt;1865&lt;/rec-number&gt;&lt;foreign-keys&gt;&lt;key app="EN" db-id="exvasrfx2dtraoesasxp2szsxa2df502592x" timestamp="1587794175"&gt;1865&lt;/key&gt;&lt;key app="ENWeb" db-id=""&gt;0&lt;/key&gt;&lt;/foreign-keys&gt;&lt;ref-type name="Journal Article"&gt;17&lt;/ref-type&gt;&lt;contributors&gt;&lt;authors&gt;&lt;author&gt;Torloni, M. R.&lt;/author&gt;&lt;author&gt;Betran, A. P.&lt;/author&gt;&lt;author&gt;Horta, B. L.&lt;/author&gt;&lt;author&gt;Nakamura, M. U.&lt;/author&gt;&lt;author&gt;Atallah, A. N.&lt;/author&gt;&lt;author&gt;Moron, A. F.&lt;/author&gt;&lt;author&gt;Valente, O.&lt;/author&gt;&lt;/authors&gt;&lt;/contributors&gt;&lt;auth-address&gt;Department of Emergency and Evidence Based Medicine, Sao Paulo Federal University, Sao Paulo, Brazil.&lt;/auth-address&gt;&lt;titles&gt;&lt;title&gt;Prepregnancy BMI and the risk of gestational diabetes: a systematic review of the literature with meta-analysis&lt;/title&gt;&lt;secondary-title&gt;Obes Rev&lt;/secondary-title&gt;&lt;/titles&gt;&lt;periodical&gt;&lt;full-title&gt;Obes Rev&lt;/full-title&gt;&lt;/periodical&gt;&lt;pages&gt;194-203&lt;/pages&gt;&lt;volume&gt;10&lt;/volume&gt;&lt;number&gt;2&lt;/number&gt;&lt;edition&gt;2008/12/06&lt;/edition&gt;&lt;keywords&gt;&lt;keyword&gt;*Body Mass Index&lt;/keyword&gt;&lt;keyword&gt;Diabetes, Gestational/*epidemiology&lt;/keyword&gt;&lt;keyword&gt;Female&lt;/keyword&gt;&lt;keyword&gt;Humans&lt;/keyword&gt;&lt;keyword&gt;Pregnancy&lt;/keyword&gt;&lt;keyword&gt;Risk Factors&lt;/keyword&gt;&lt;/keywords&gt;&lt;dates&gt;&lt;year&gt;2009&lt;/year&gt;&lt;pub-dates&gt;&lt;date&gt;Mar&lt;/date&gt;&lt;/pub-dates&gt;&lt;/dates&gt;&lt;isbn&gt;1467-789X (Electronic)&amp;#xD;1467-7881 (Linking)&lt;/isbn&gt;&lt;accession-num&gt;19055539&lt;/accession-num&gt;&lt;urls&gt;&lt;related-urls&gt;&lt;url&gt;https://www.ncbi.nlm.nih.gov/pubmed/19055539&lt;/url&gt;&lt;/related-urls&gt;&lt;/urls&gt;&lt;electronic-resource-num&gt;10.1111/j.1467-789X.2008.00541.x&lt;/electronic-resource-num&gt;&lt;/record&gt;&lt;/Cite&gt;&lt;/EndNote&gt;</w:instrText>
      </w:r>
      <w:r w:rsidRPr="00C849BE">
        <w:fldChar w:fldCharType="separate"/>
      </w:r>
      <w:r w:rsidRPr="00C849BE">
        <w:rPr>
          <w:noProof/>
        </w:rPr>
        <w:t>(</w:t>
      </w:r>
      <w:r w:rsidRPr="00C849BE">
        <w:rPr>
          <w:noProof/>
          <w:sz w:val="16"/>
        </w:rPr>
        <w:t>Torloni et al 2009</w:t>
      </w:r>
      <w:r w:rsidRPr="00C849BE">
        <w:rPr>
          <w:noProof/>
        </w:rPr>
        <w:t>)</w:t>
      </w:r>
      <w:r w:rsidRPr="00C849BE">
        <w:fldChar w:fldCharType="end"/>
      </w:r>
      <w:r w:rsidRPr="00C849BE">
        <w:t xml:space="preserve">. There was no clear effect on risk of congenital heart defects </w:t>
      </w:r>
      <w:r w:rsidRPr="00C849BE">
        <w:fldChar w:fldCharType="begin"/>
      </w:r>
      <w:r w:rsidRPr="00C849BE">
        <w:instrText xml:space="preserve"> ADDIN EN.CITE &lt;EndNote&gt;&lt;Cite&gt;&lt;Author&gt;Zhu&lt;/Author&gt;&lt;Year&gt;2018&lt;/Year&gt;&lt;RecNum&gt;1908&lt;/RecNum&gt;&lt;DisplayText&gt;(&lt;style font="Century Gothic" size="8"&gt;Zhu et al 2018&lt;/style&gt;)&lt;/DisplayText&gt;&lt;record&gt;&lt;rec-number&gt;1908&lt;/rec-number&gt;&lt;foreign-keys&gt;&lt;key app="EN" db-id="exvasrfx2dtraoesasxp2szsxa2df502592x" timestamp="1588208212"&gt;1908&lt;/key&gt;&lt;key app="ENWeb" db-id=""&gt;0&lt;/key&gt;&lt;/foreign-keys&gt;&lt;ref-type name="Journal Article"&gt;17&lt;/ref-type&gt;&lt;contributors&gt;&lt;authors&gt;&lt;author&gt;Zhu, Y.&lt;/author&gt;&lt;author&gt;Chen, Y.&lt;/author&gt;&lt;author&gt;Feng, Y.&lt;/author&gt;&lt;author&gt;Yu, D.&lt;/author&gt;&lt;author&gt;Mo, X.&lt;/author&gt;&lt;/authors&gt;&lt;/contributors&gt;&lt;auth-address&gt;Department of Cardiothoracic Surgery, Children&amp;apos;s Hospital of Nanjing Medical University, Nanjing, China.&amp;#xD;Department of Thoracic Surgery, The First Affiliated Hospital of Soochow University, Soochow, China.&lt;/auth-address&gt;&lt;titles&gt;&lt;title&gt;Association between maternal body mass index and congenital heart defects in infants: A meta-analysis&lt;/title&gt;&lt;secondary-title&gt;Congenit Heart Dis&lt;/secondary-title&gt;&lt;/titles&gt;&lt;periodical&gt;&lt;full-title&gt;Congenit Heart Dis&lt;/full-title&gt;&lt;/periodical&gt;&lt;pages&gt;271-281&lt;/pages&gt;&lt;volume&gt;13&lt;/volume&gt;&lt;number&gt;2&lt;/number&gt;&lt;edition&gt;2018/01/25&lt;/edition&gt;&lt;keywords&gt;&lt;keyword&gt;*Body Mass Index&lt;/keyword&gt;&lt;keyword&gt;Female&lt;/keyword&gt;&lt;keyword&gt;Global Health&lt;/keyword&gt;&lt;keyword&gt;Heart Defects, Congenital/epidemiology/*etiology&lt;/keyword&gt;&lt;keyword&gt;Humans&lt;/keyword&gt;&lt;keyword&gt;Infant&lt;/keyword&gt;&lt;keyword&gt;Maternal Exposure/*adverse effects&lt;/keyword&gt;&lt;keyword&gt;Obesity/*complications&lt;/keyword&gt;&lt;keyword&gt;Odds Ratio&lt;/keyword&gt;&lt;keyword&gt;Pregnancy&lt;/keyword&gt;&lt;keyword&gt;Risk Factors&lt;/keyword&gt;&lt;keyword&gt;congenital heart defects&lt;/keyword&gt;&lt;keyword&gt;maternal body mass index&lt;/keyword&gt;&lt;keyword&gt;meta-analysis&lt;/keyword&gt;&lt;/keywords&gt;&lt;dates&gt;&lt;year&gt;2018&lt;/year&gt;&lt;pub-dates&gt;&lt;date&gt;Mar&lt;/date&gt;&lt;/pub-dates&gt;&lt;/dates&gt;&lt;isbn&gt;1747-0803 (Electronic)&amp;#xD;1747-079X (Linking)&lt;/isbn&gt;&lt;accession-num&gt;29363266&lt;/accession-num&gt;&lt;urls&gt;&lt;related-urls&gt;&lt;url&gt;https://www.ncbi.nlm.nih.gov/pubmed/29363266&lt;/url&gt;&lt;/related-urls&gt;&lt;/urls&gt;&lt;electronic-resource-num&gt;10.1111/chd.12567&lt;/electronic-resource-num&gt;&lt;/record&gt;&lt;/Cite&gt;&lt;/EndNote&gt;</w:instrText>
      </w:r>
      <w:r w:rsidRPr="00C849BE">
        <w:fldChar w:fldCharType="separate"/>
      </w:r>
      <w:r w:rsidRPr="00C849BE">
        <w:rPr>
          <w:noProof/>
        </w:rPr>
        <w:t>(</w:t>
      </w:r>
      <w:r w:rsidRPr="00C849BE">
        <w:rPr>
          <w:noProof/>
          <w:sz w:val="16"/>
        </w:rPr>
        <w:t>Zhu et al 2018</w:t>
      </w:r>
      <w:r w:rsidRPr="00C849BE">
        <w:rPr>
          <w:noProof/>
        </w:rPr>
        <w:t>)</w:t>
      </w:r>
      <w:r w:rsidRPr="00C849BE">
        <w:fldChar w:fldCharType="end"/>
      </w:r>
      <w:r w:rsidRPr="00C849BE">
        <w:t>.</w:t>
      </w:r>
    </w:p>
    <w:p w14:paraId="0D132FAC" w14:textId="2D63055A" w:rsidR="009331B2" w:rsidRPr="00C849BE" w:rsidRDefault="009331B2" w:rsidP="00E86FC6">
      <w:pPr>
        <w:pStyle w:val="Heading4"/>
      </w:pPr>
      <w:r w:rsidRPr="00C849BE">
        <w:t>High pre-pregnancy BMI</w:t>
      </w:r>
    </w:p>
    <w:p w14:paraId="16AEACBB" w14:textId="77777777" w:rsidR="009331B2" w:rsidRPr="00C849BE" w:rsidRDefault="009331B2" w:rsidP="009331B2">
      <w:r w:rsidRPr="00C849BE">
        <w:t xml:space="preserve">Systematic reviews are consistent in finding that pre-pregnancy overweight and obesity is associated with: </w:t>
      </w:r>
    </w:p>
    <w:p w14:paraId="4D85AD82" w14:textId="62AD0445" w:rsidR="009331B2" w:rsidRPr="00C849BE" w:rsidRDefault="009331B2" w:rsidP="00E86FC6">
      <w:pPr>
        <w:pStyle w:val="bullet"/>
      </w:pPr>
      <w:r w:rsidRPr="00C849BE">
        <w:t xml:space="preserve">large for gestational age </w:t>
      </w:r>
      <w:r w:rsidRPr="00C849BE">
        <w:fldChar w:fldCharType="begin">
          <w:fldData xml:space="preserve">PEVuZE5vdGU+PENpdGU+PEF1dGhvcj5MaXU8L0F1dGhvcj48WWVhcj4yMDE2PC9ZZWFyPjxSZWNO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</w:fldData>
        </w:fldChar>
      </w:r>
      <w:r w:rsidRPr="00C849BE">
        <w:instrText xml:space="preserve"> ADDIN EN.CITE </w:instrText>
      </w:r>
      <w:r w:rsidRPr="00C849BE">
        <w:fldChar w:fldCharType="begin">
          <w:fldData xml:space="preserve">PEVuZE5vdGU+PENpdGU+PEF1dGhvcj5MaXU8L0F1dGhvcj48WWVhcj4yMDE2PC9ZZWFyPjxSZWNO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Yu et al 2013; Liu et al 2016; Liu et al 2019</w:t>
      </w:r>
      <w:r w:rsidRPr="00C849BE">
        <w:rPr>
          <w:noProof/>
        </w:rPr>
        <w:t>)</w:t>
      </w:r>
      <w:r w:rsidRPr="00C849BE">
        <w:fldChar w:fldCharType="end"/>
      </w:r>
    </w:p>
    <w:p w14:paraId="1928A02F" w14:textId="0BFC3151" w:rsidR="009331B2" w:rsidRPr="00C849BE" w:rsidRDefault="009331B2" w:rsidP="00E86FC6">
      <w:pPr>
        <w:pStyle w:val="bullet"/>
      </w:pPr>
      <w:r w:rsidRPr="00C849BE">
        <w:t>macrosomia</w:t>
      </w:r>
      <w:r w:rsidR="00E74CDF" w:rsidRPr="00C849BE">
        <w:t xml:space="preserve"> </w:t>
      </w:r>
      <w:r w:rsidRPr="00C849BE">
        <w:fldChar w:fldCharType="begin">
          <w:fldData xml:space="preserve">PEVuZE5vdGU+PENpdGU+PEF1dGhvcj5MaXU8L0F1dGhvcj48WWVhcj4yMDE2PC9ZZWFyPjxSZWNO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</w:fldData>
        </w:fldChar>
      </w:r>
      <w:r w:rsidRPr="00C849BE">
        <w:instrText xml:space="preserve"> ADDIN EN.CITE </w:instrText>
      </w:r>
      <w:r w:rsidRPr="00C849BE">
        <w:fldChar w:fldCharType="begin">
          <w:fldData xml:space="preserve">PEVuZE5vdGU+PENpdGU+PEF1dGhvcj5MaXU8L0F1dGhvcj48WWVhcj4yMDE2PC9ZZWFyPjxSZWNO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Yu et al 2013; Liu et al 2016; Liu et al 2019</w:t>
      </w:r>
      <w:r w:rsidRPr="00C849BE">
        <w:rPr>
          <w:noProof/>
        </w:rPr>
        <w:t>)</w:t>
      </w:r>
      <w:r w:rsidRPr="00C849BE">
        <w:fldChar w:fldCharType="end"/>
      </w:r>
      <w:r w:rsidRPr="00C849BE">
        <w:t xml:space="preserve"> </w:t>
      </w:r>
    </w:p>
    <w:p w14:paraId="7B256033" w14:textId="19DEC32F" w:rsidR="009331B2" w:rsidRPr="00C849BE" w:rsidRDefault="009331B2" w:rsidP="00E86FC6">
      <w:pPr>
        <w:pStyle w:val="bullet"/>
      </w:pPr>
      <w:r w:rsidRPr="00C849BE">
        <w:t xml:space="preserve">childhood overweight/obesity </w:t>
      </w:r>
      <w:r w:rsidRPr="00C849BE">
        <w:fldChar w:fldCharType="begin">
          <w:fldData xml:space="preserve">PEVuZE5vdGU+PENpdGU+PEF1dGhvcj5ZdTwvQXV0aG9yPjxZZWFyPjIwMTM8L1llYXI+PFJlY051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=
</w:fldData>
        </w:fldChar>
      </w:r>
      <w:r w:rsidR="00455A60" w:rsidRPr="00C849BE">
        <w:instrText xml:space="preserve"> ADDIN EN.CITE </w:instrText>
      </w:r>
      <w:r w:rsidR="00455A60" w:rsidRPr="00C849BE">
        <w:fldChar w:fldCharType="begin">
          <w:fldData xml:space="preserve">PEVuZE5vdGU+PENpdGU+PEF1dGhvcj5ZdTwvQXV0aG9yPjxZZWFyPjIwMTM8L1llYXI+PFJlY051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=
</w:fldData>
        </w:fldChar>
      </w:r>
      <w:r w:rsidR="00455A60" w:rsidRPr="00C849BE">
        <w:instrText xml:space="preserve"> ADDIN EN.CITE.DATA </w:instrText>
      </w:r>
      <w:r w:rsidR="00455A60" w:rsidRPr="00C849BE">
        <w:fldChar w:fldCharType="end"/>
      </w:r>
      <w:r w:rsidRPr="00C849BE">
        <w:fldChar w:fldCharType="separate"/>
      </w:r>
      <w:r w:rsidR="00455A60" w:rsidRPr="00C849BE">
        <w:rPr>
          <w:noProof/>
        </w:rPr>
        <w:t>(</w:t>
      </w:r>
      <w:r w:rsidR="00455A60" w:rsidRPr="00C849BE">
        <w:rPr>
          <w:noProof/>
          <w:sz w:val="16"/>
        </w:rPr>
        <w:t>Yu et al 2013; Voerman et al 2019</w:t>
      </w:r>
      <w:r w:rsidR="00455A60" w:rsidRPr="00C849BE">
        <w:rPr>
          <w:noProof/>
        </w:rPr>
        <w:t>)</w:t>
      </w:r>
      <w:r w:rsidRPr="00C849BE">
        <w:fldChar w:fldCharType="end"/>
      </w:r>
      <w:r w:rsidRPr="00C849BE">
        <w:t>.</w:t>
      </w:r>
    </w:p>
    <w:p w14:paraId="63E87A3D" w14:textId="77777777" w:rsidR="009331B2" w:rsidRPr="00C849BE" w:rsidRDefault="009331B2" w:rsidP="009331B2">
      <w:r w:rsidRPr="00C849BE">
        <w:t>Systematic reviews have also found associations between high pre-pregnancy BMI and:</w:t>
      </w:r>
    </w:p>
    <w:p w14:paraId="68A65DC9" w14:textId="75BFEEDC" w:rsidR="009331B2" w:rsidRPr="00C849BE" w:rsidRDefault="009331B2" w:rsidP="009331B2">
      <w:pPr>
        <w:pStyle w:val="bullet"/>
      </w:pPr>
      <w:r w:rsidRPr="00C849BE">
        <w:t xml:space="preserve">increased risk of gestational diabetes </w:t>
      </w:r>
      <w:r w:rsidRPr="00C849BE">
        <w:fldChar w:fldCharType="begin"/>
      </w:r>
      <w:r w:rsidRPr="00C849BE">
        <w:instrText xml:space="preserve"> ADDIN EN.CITE &lt;EndNote&gt;&lt;Cite&gt;&lt;Author&gt;Torloni&lt;/Author&gt;&lt;Year&gt;2009&lt;/Year&gt;&lt;RecNum&gt;1865&lt;/RecNum&gt;&lt;DisplayText&gt;(&lt;style font="Century Gothic" size="8"&gt;Torloni et al 2009&lt;/style&gt;)&lt;/DisplayText&gt;&lt;record&gt;&lt;rec-number&gt;1865&lt;/rec-number&gt;&lt;foreign-keys&gt;&lt;key app="EN" db-id="exvasrfx2dtraoesasxp2szsxa2df502592x" timestamp="1587794175"&gt;1865&lt;/key&gt;&lt;key app="ENWeb" db-id=""&gt;0&lt;/key&gt;&lt;/foreign-keys&gt;&lt;ref-type name="Journal Article"&gt;17&lt;/ref-type&gt;&lt;contributors&gt;&lt;authors&gt;&lt;author&gt;Torloni, M. R.&lt;/author&gt;&lt;author&gt;Betran, A. P.&lt;/author&gt;&lt;author&gt;Horta, B. L.&lt;/author&gt;&lt;author&gt;Nakamura, M. U.&lt;/author&gt;&lt;author&gt;Atallah, A. N.&lt;/author&gt;&lt;author&gt;Moron, A. F.&lt;/author&gt;&lt;author&gt;Valente, O.&lt;/author&gt;&lt;/authors&gt;&lt;/contributors&gt;&lt;auth-address&gt;Department of Emergency and Evidence Based Medicine, Sao Paulo Federal University, Sao Paulo, Brazil.&lt;/auth-address&gt;&lt;titles&gt;&lt;title&gt;Prepregnancy BMI and the risk of gestational diabetes: a systematic review of the literature with meta-analysis&lt;/title&gt;&lt;secondary-title&gt;Obes Rev&lt;/secondary-title&gt;&lt;/titles&gt;&lt;periodical&gt;&lt;full-title&gt;Obes Rev&lt;/full-title&gt;&lt;/periodical&gt;&lt;pages&gt;194-203&lt;/pages&gt;&lt;volume&gt;10&lt;/volume&gt;&lt;number&gt;2&lt;/number&gt;&lt;edition&gt;2008/12/06&lt;/edition&gt;&lt;keywords&gt;&lt;keyword&gt;*Body Mass Index&lt;/keyword&gt;&lt;keyword&gt;Diabetes, Gestational/*epidemiology&lt;/keyword&gt;&lt;keyword&gt;Female&lt;/keyword&gt;&lt;keyword&gt;Humans&lt;/keyword&gt;&lt;keyword&gt;Pregnancy&lt;/keyword&gt;&lt;keyword&gt;Risk Factors&lt;/keyword&gt;&lt;/keywords&gt;&lt;dates&gt;&lt;year&gt;2009&lt;/year&gt;&lt;pub-dates&gt;&lt;date&gt;Mar&lt;/date&gt;&lt;/pub-dates&gt;&lt;/dates&gt;&lt;isbn&gt;1467-789X (Electronic)&amp;#xD;1467-7881 (Linking)&lt;/isbn&gt;&lt;accession-num&gt;19055539&lt;/accession-num&gt;&lt;urls&gt;&lt;related-urls&gt;&lt;url&gt;https://www.ncbi.nlm.nih.gov/pubmed/19055539&lt;/url&gt;&lt;/related-urls&gt;&lt;/urls&gt;&lt;electronic-resource-num&gt;10.1111/j.1467-789X.2008.00541.x&lt;/electronic-resource-num&gt;&lt;/record&gt;&lt;/Cite&gt;&lt;/EndNote&gt;</w:instrText>
      </w:r>
      <w:r w:rsidRPr="00C849BE">
        <w:fldChar w:fldCharType="separate"/>
      </w:r>
      <w:r w:rsidRPr="00C849BE">
        <w:rPr>
          <w:noProof/>
        </w:rPr>
        <w:t>(</w:t>
      </w:r>
      <w:r w:rsidRPr="00C849BE">
        <w:rPr>
          <w:noProof/>
          <w:sz w:val="16"/>
        </w:rPr>
        <w:t>Torloni et al 2009</w:t>
      </w:r>
      <w:r w:rsidRPr="00C849BE">
        <w:rPr>
          <w:noProof/>
        </w:rPr>
        <w:t>)</w:t>
      </w:r>
      <w:r w:rsidRPr="00C849BE">
        <w:fldChar w:fldCharType="end"/>
      </w:r>
      <w:r w:rsidRPr="00C849BE">
        <w:t xml:space="preserve">, preterm birth, neonatal asphyxia </w:t>
      </w:r>
      <w:r w:rsidRPr="00C849BE">
        <w:fldChar w:fldCharType="begin">
          <w:fldData xml:space="preserve">PEVuZE5vdGU+PENpdGU+PEF1dGhvcj5MaXU8L0F1dGhvcj48WWVhcj4yMDE5PC9ZZWFyPjxSZWNO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</w:fldData>
        </w:fldChar>
      </w:r>
      <w:r w:rsidRPr="00C849BE">
        <w:instrText xml:space="preserve"> ADDIN EN.CITE </w:instrText>
      </w:r>
      <w:r w:rsidRPr="00C849BE">
        <w:fldChar w:fldCharType="begin">
          <w:fldData xml:space="preserve">PEVuZE5vdGU+PENpdGU+PEF1dGhvcj5MaXU8L0F1dGhvcj48WWVhcj4yMDE5PC9ZZWFyPjxSZWNO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Liu et al 2019</w:t>
      </w:r>
      <w:r w:rsidRPr="00C849BE">
        <w:rPr>
          <w:noProof/>
        </w:rPr>
        <w:t>)</w:t>
      </w:r>
      <w:r w:rsidRPr="00C849BE">
        <w:fldChar w:fldCharType="end"/>
      </w:r>
      <w:r w:rsidRPr="00C849BE">
        <w:t xml:space="preserve">, admission to neonatal intensive care, stillbirth </w:t>
      </w:r>
      <w:r w:rsidRPr="00C849BE">
        <w:fldChar w:fldCharType="begin">
          <w:fldData xml:space="preserve">PEVuZE5vdGU+PENpdGU+PEF1dGhvcj5MaXU8L0F1dGhvcj48WWVhcj4yMDE2PC9ZZWFyPjxSZWNO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</w:fldData>
        </w:fldChar>
      </w:r>
      <w:r w:rsidRPr="00C849BE">
        <w:instrText xml:space="preserve"> ADDIN EN.CITE </w:instrText>
      </w:r>
      <w:r w:rsidRPr="00C849BE">
        <w:fldChar w:fldCharType="begin">
          <w:fldData xml:space="preserve">PEVuZE5vdGU+PENpdGU+PEF1dGhvcj5MaXU8L0F1dGhvcj48WWVhcj4yMDE2PC9ZZWFyPjxSZWNO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Liu et al 2016</w:t>
      </w:r>
      <w:r w:rsidRPr="00C849BE">
        <w:rPr>
          <w:noProof/>
        </w:rPr>
        <w:t>)</w:t>
      </w:r>
      <w:r w:rsidRPr="00C849BE">
        <w:fldChar w:fldCharType="end"/>
      </w:r>
      <w:r w:rsidRPr="00C849BE">
        <w:t xml:space="preserve"> and congenital heart defects </w:t>
      </w:r>
      <w:r w:rsidRPr="00C849BE">
        <w:fldChar w:fldCharType="begin">
          <w:fldData xml:space="preserve">PEVuZE5vdGU+PENpdGU+PEF1dGhvcj5aaHU8L0F1dGhvcj48WWVhcj4yMDE4PC9ZZWFyPjxSZWNO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</w:fldData>
        </w:fldChar>
      </w:r>
      <w:r w:rsidRPr="00C849BE">
        <w:instrText xml:space="preserve"> ADDIN EN.CITE </w:instrText>
      </w:r>
      <w:r w:rsidRPr="00C849BE">
        <w:fldChar w:fldCharType="begin">
          <w:fldData xml:space="preserve">PEVuZE5vdGU+PENpdGU+PEF1dGhvcj5aaHU8L0F1dGhvcj48WWVhcj4yMDE4PC9ZZWFyPjxSZWNO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Cai et al 2014; Zhu et al 2018</w:t>
      </w:r>
      <w:r w:rsidRPr="00C849BE">
        <w:rPr>
          <w:noProof/>
        </w:rPr>
        <w:t>)</w:t>
      </w:r>
      <w:r w:rsidRPr="00C849BE">
        <w:fldChar w:fldCharType="end"/>
      </w:r>
    </w:p>
    <w:p w14:paraId="5168C9E0" w14:textId="79845765" w:rsidR="009331B2" w:rsidRPr="00C849BE" w:rsidRDefault="009331B2" w:rsidP="009331B2">
      <w:pPr>
        <w:pStyle w:val="bullet"/>
      </w:pPr>
      <w:r w:rsidRPr="00C849BE">
        <w:t xml:space="preserve">reduced risk of small for gestational age </w:t>
      </w:r>
      <w:r w:rsidRPr="00C849BE">
        <w:fldChar w:fldCharType="begin"/>
      </w:r>
      <w:r w:rsidRPr="00C849BE">
        <w:instrText xml:space="preserve"> ADDIN EN.CITE &lt;EndNote&gt;&lt;Cite&gt;&lt;Author&gt;Goto&lt;/Author&gt;&lt;Year&gt;2017&lt;/Year&gt;&lt;RecNum&gt;1862&lt;/RecNum&gt;&lt;DisplayText&gt;(&lt;style font="Century Gothic" size="8"&gt;Goto 2017&lt;/style&gt;)&lt;/DisplayText&gt;&lt;record&gt;&lt;rec-number&gt;1862&lt;/rec-number&gt;&lt;foreign-keys&gt;&lt;key app="EN" db-id="exvasrfx2dtraoesasxp2szsxa2df502592x" timestamp="1587794145"&gt;1862&lt;/key&gt;&lt;key app="ENWeb" db-id=""&gt;0&lt;/key&gt;&lt;/foreign-keys&gt;&lt;ref-type name="Journal Article"&gt;17&lt;/ref-type&gt;&lt;contributors&gt;&lt;authors&gt;&lt;author&gt;Goto, E.&lt;/author&gt;&lt;/authors&gt;&lt;/contributors&gt;&lt;auth-address&gt;a Department of Medicine and Public Health , Nagoya Medical Science Research Institute , Nagoya , Japan.&lt;/auth-address&gt;&lt;titles&gt;&lt;title&gt;Dose-response association between maternal body mass index and small for gestational age: a meta-analysis&lt;/title&gt;&lt;secondary-title&gt;J Matern Fetal Neonatal Med&lt;/secondary-title&gt;&lt;/titles&gt;&lt;periodical&gt;&lt;full-title&gt;J Matern Fetal Neonatal Med&lt;/full-title&gt;&lt;/periodical&gt;&lt;pages&gt;213-218&lt;/pages&gt;&lt;volume&gt;30&lt;/volume&gt;&lt;number&gt;2&lt;/number&gt;&lt;edition&gt;2016/03/24&lt;/edition&gt;&lt;keywords&gt;&lt;keyword&gt;*Body Mass Index&lt;/keyword&gt;&lt;keyword&gt;Body Weight/*physiology&lt;/keyword&gt;&lt;keyword&gt;Female&lt;/keyword&gt;&lt;keyword&gt;Humans&lt;/keyword&gt;&lt;keyword&gt;Infant, Newborn&lt;/keyword&gt;&lt;keyword&gt;*Infant, Small for Gestational Age&lt;/keyword&gt;&lt;keyword&gt;Pregnancy&lt;/keyword&gt;&lt;keyword&gt;Pregnancy Complications&lt;/keyword&gt;&lt;keyword&gt;Risk Factors&lt;/keyword&gt;&lt;keyword&gt;*Anthropometry&lt;/keyword&gt;&lt;keyword&gt;*meta-analysis&lt;/keyword&gt;&lt;keyword&gt;*risk&lt;/keyword&gt;&lt;keyword&gt;*small for gestational age&lt;/keyword&gt;&lt;/keywords&gt;&lt;dates&gt;&lt;year&gt;2017&lt;/year&gt;&lt;pub-dates&gt;&lt;date&gt;Jan&lt;/date&gt;&lt;/pub-dates&gt;&lt;/dates&gt;&lt;isbn&gt;1476-4954 (Electronic)&amp;#xD;1476-4954 (Linking)&lt;/isbn&gt;&lt;accession-num&gt;27002363&lt;/accession-num&gt;&lt;urls&gt;&lt;related-urls&gt;&lt;url&gt;https://www.ncbi.nlm.nih.gov/pubmed/27002363&lt;/url&gt;&lt;/related-urls&gt;&lt;/urls&gt;&lt;electronic-resource-num&gt;10.3109/14767058.2016.1169519&lt;/electronic-resource-num&gt;&lt;/record&gt;&lt;/Cite&gt;&lt;/EndNote&gt;</w:instrText>
      </w:r>
      <w:r w:rsidRPr="00C849BE">
        <w:fldChar w:fldCharType="separate"/>
      </w:r>
      <w:r w:rsidRPr="00C849BE">
        <w:rPr>
          <w:noProof/>
        </w:rPr>
        <w:t>(</w:t>
      </w:r>
      <w:r w:rsidRPr="00C849BE">
        <w:rPr>
          <w:noProof/>
          <w:sz w:val="16"/>
        </w:rPr>
        <w:t>Goto 2017</w:t>
      </w:r>
      <w:r w:rsidRPr="00C849BE">
        <w:rPr>
          <w:noProof/>
        </w:rPr>
        <w:t>)</w:t>
      </w:r>
      <w:r w:rsidRPr="00C849BE">
        <w:fldChar w:fldCharType="end"/>
      </w:r>
      <w:r w:rsidRPr="00C849BE">
        <w:t xml:space="preserve"> and placental abruption </w:t>
      </w:r>
      <w:r w:rsidRPr="00C849BE">
        <w:fldChar w:fldCharType="begin"/>
      </w:r>
      <w:r w:rsidRPr="00C849BE">
        <w:instrText xml:space="preserve"> ADDIN EN.CITE &lt;EndNote&gt;&lt;Cite&gt;&lt;Author&gt;Adane&lt;/Author&gt;&lt;Year&gt;2019&lt;/Year&gt;&lt;RecNum&gt;1858&lt;/RecNum&gt;&lt;DisplayText&gt;(&lt;style font="Century Gothic" size="8"&gt;Adane et al 2019&lt;/style&gt;)&lt;/DisplayText&gt;&lt;record&gt;&lt;rec-number&gt;1858&lt;/rec-number&gt;&lt;foreign-keys&gt;&lt;key app="EN" db-id="exvasrfx2dtraoesasxp2szsxa2df502592x" timestamp="1587794110"&gt;1858&lt;/key&gt;&lt;key app="ENWeb" db-id=""&gt;0&lt;/key&gt;&lt;/foreign-keys&gt;&lt;ref-type name="Journal Article"&gt;17&lt;/ref-type&gt;&lt;contributors&gt;&lt;authors&gt;&lt;author&gt;Adane, A.A.,&lt;/author&gt;&lt;author&gt;Shepherd, C.C.J.&lt;/author&gt;&lt;author&gt;Lim, F.J.&lt;/author&gt;&lt;author&gt;White, S.W.&lt;/author&gt;&lt;author&gt;Farrant, B.M.&lt;/author&gt;&lt;author&gt;Bailey, H.D.&lt;/author&gt;&lt;/authors&gt;&lt;/contributors&gt;&lt;titles&gt;&lt;title&gt;The impact of pre-pregnancy body mass index and gestational weight gain on placental abruption risk: a systematic review and meta-analysis&lt;/title&gt;&lt;secondary-title&gt;Arch Gynecol Obstet&lt;/secondary-title&gt;&lt;/titles&gt;&lt;periodical&gt;&lt;full-title&gt;Arch Gynecol Obstet&lt;/full-title&gt;&lt;/periodical&gt;&lt;pages&gt;1201-1210&lt;/pages&gt;&lt;volume&gt;300&lt;/volume&gt;&lt;number&gt;5&lt;/number&gt;&lt;section&gt;1201&lt;/section&gt;&lt;dates&gt;&lt;year&gt;2019&lt;/year&gt;&lt;/dates&gt;&lt;isbn&gt;0932-0067&amp;#xD;1432-0711&lt;/isbn&gt;&lt;urls&gt;&lt;/urls&gt;&lt;electronic-resource-num&gt;10.1007/s00404-019-05320-8&lt;/electronic-resource-num&gt;&lt;/record&gt;&lt;/Cite&gt;&lt;/EndNote&gt;</w:instrText>
      </w:r>
      <w:r w:rsidRPr="00C849BE">
        <w:fldChar w:fldCharType="separate"/>
      </w:r>
      <w:r w:rsidRPr="00C849BE">
        <w:rPr>
          <w:noProof/>
        </w:rPr>
        <w:t>(</w:t>
      </w:r>
      <w:r w:rsidRPr="00C849BE">
        <w:rPr>
          <w:noProof/>
          <w:sz w:val="16"/>
        </w:rPr>
        <w:t>Adane et al 2019</w:t>
      </w:r>
      <w:r w:rsidRPr="00C849BE">
        <w:rPr>
          <w:noProof/>
        </w:rPr>
        <w:t>)</w:t>
      </w:r>
      <w:r w:rsidRPr="00C849BE">
        <w:fldChar w:fldCharType="end"/>
      </w:r>
      <w:r w:rsidRPr="00C849BE">
        <w:t>.</w:t>
      </w:r>
    </w:p>
    <w:p w14:paraId="3C1578C2" w14:textId="49F9A99E" w:rsidR="009331B2" w:rsidRPr="00C849BE" w:rsidRDefault="009331B2" w:rsidP="009331B2">
      <w:r w:rsidRPr="00C849BE">
        <w:t xml:space="preserve">Systematic reviews found a decreased likelihood of initiating breastfeeding among obese women </w:t>
      </w:r>
      <w:r w:rsidRPr="00C849BE">
        <w:fldChar w:fldCharType="begin">
          <w:fldData xml:space="preserve">PEVuZE5vdGU+PENpdGU+PEF1dGhvcj5IdWFuZzwvQXV0aG9yPjxZZWFyPjIwMTk8L1llYXI+PFJl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</w:fldData>
        </w:fldChar>
      </w:r>
      <w:r w:rsidRPr="00C849BE">
        <w:instrText xml:space="preserve"> ADDIN EN.CITE </w:instrText>
      </w:r>
      <w:r w:rsidRPr="00C849BE">
        <w:fldChar w:fldCharType="begin">
          <w:fldData xml:space="preserve">PEVuZE5vdGU+PENpdGU+PEF1dGhvcj5IdWFuZzwvQXV0aG9yPjxZZWFyPjIwMTk8L1llYXI+PFJl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Garcia et al 2016; Huang et al 2019</w:t>
      </w:r>
      <w:r w:rsidRPr="00C849BE">
        <w:rPr>
          <w:noProof/>
        </w:rPr>
        <w:t>)</w:t>
      </w:r>
      <w:r w:rsidRPr="00C849BE">
        <w:fldChar w:fldCharType="end"/>
      </w:r>
      <w:r w:rsidRPr="00C849BE">
        <w:t>.</w:t>
      </w:r>
    </w:p>
    <w:p w14:paraId="6B0BF556" w14:textId="77777777" w:rsidR="00B00C3F" w:rsidRPr="00C849BE" w:rsidRDefault="00B00C3F" w:rsidP="00B00C3F">
      <w:pPr>
        <w:pStyle w:val="Heading3"/>
      </w:pPr>
      <w:r w:rsidRPr="00C849BE">
        <w:t>Discussing weight with women</w:t>
      </w:r>
    </w:p>
    <w:p w14:paraId="44CFC1AE" w14:textId="77777777" w:rsidR="00B00C3F" w:rsidRPr="00C849BE" w:rsidRDefault="00B00C3F" w:rsidP="00B00C3F">
      <w:r w:rsidRPr="0012730D">
        <w:t xml:space="preserve">Women who have a BMI that is below or above the healthy range are likely to require additional care </w:t>
      </w:r>
      <w:r>
        <w:t xml:space="preserve">and support </w:t>
      </w:r>
      <w:r w:rsidRPr="0012730D">
        <w:t>during pregnancy. For women with a</w:t>
      </w:r>
      <w:r>
        <w:t>n elevated</w:t>
      </w:r>
      <w:r w:rsidRPr="0012730D">
        <w:t xml:space="preserve"> BMI, there may be additional implications for care during pregnancy (eg the potential for poor ultr</w:t>
      </w:r>
      <w:r w:rsidRPr="00C849BE">
        <w:t xml:space="preserve">asound visualisation) and the birth (eg need for the birth to take place in a larger centre, difficulties with fetal monitoring). Relevant risks associated with a woman’s BMI should be explained and the woman given the opportunity to discuss these and how they might be minimised. </w:t>
      </w:r>
    </w:p>
    <w:p w14:paraId="443C06AF" w14:textId="5125FAF1" w:rsidR="004B3664" w:rsidRPr="00C849BE" w:rsidRDefault="004B3664" w:rsidP="004B3664">
      <w:r w:rsidRPr="00C849BE">
        <w:t xml:space="preserve">Assessment of fetal growth is discussed in Section 22.1 and assessment for risk of preterm birth in Chapter 23. </w:t>
      </w:r>
    </w:p>
    <w:p w14:paraId="2EA0CDC9" w14:textId="7B474BC1" w:rsidR="00B00C3F" w:rsidRPr="00C849BE" w:rsidRDefault="00B00C3F" w:rsidP="00B00C3F">
      <w:pPr>
        <w:pStyle w:val="Heading2"/>
      </w:pPr>
      <w:bookmarkStart w:id="69" w:name="_Ref35956544"/>
      <w:r w:rsidRPr="00C849BE">
        <w:t>Monitoring weight gain</w:t>
      </w:r>
      <w:bookmarkEnd w:id="69"/>
    </w:p>
    <w:p w14:paraId="6A03627F" w14:textId="2BE618FC" w:rsidR="00B00C3F" w:rsidRDefault="00B00C3F" w:rsidP="00B00C3F">
      <w:bookmarkStart w:id="70" w:name="_Toc35255952"/>
      <w:r w:rsidRPr="00C849BE">
        <w:t xml:space="preserve">While BMI prior to or early in pregnancy is independently associated with pregnancy outcomes, the amount of weight gained during pregnancy is also a contributing factor. The US Institute of Medicine (IOM) provides guidance on weight gain in pregnancy based on pre-pregnancy BMI. </w:t>
      </w:r>
      <w:r w:rsidR="008B4CFF" w:rsidRPr="00C849BE">
        <w:t xml:space="preserve">The IOM recommendations are consensus-based and were written in 2009. </w:t>
      </w:r>
      <w:r w:rsidR="00793FDB" w:rsidRPr="00C849BE">
        <w:t xml:space="preserve">More recently, the US Centers for Disease Control and Prevention </w:t>
      </w:r>
      <w:r w:rsidR="00783939" w:rsidRPr="00C849BE">
        <w:t xml:space="preserve">(CDC) </w:t>
      </w:r>
      <w:r w:rsidR="00793FDB" w:rsidRPr="00C849BE">
        <w:t>have provided recommendations on gestational weight gain</w:t>
      </w:r>
      <w:r w:rsidR="00A15D81" w:rsidRPr="00C849BE">
        <w:t>, which are also consensus-based</w:t>
      </w:r>
      <w:r w:rsidR="00793FDB" w:rsidRPr="00C849BE">
        <w:t>.</w:t>
      </w:r>
    </w:p>
    <w:p w14:paraId="24ECCAF7" w14:textId="0EDB0668" w:rsidR="00793FDB" w:rsidRDefault="00793FDB" w:rsidP="00793FDB">
      <w:pPr>
        <w:pStyle w:val="TableName"/>
      </w:pPr>
      <w:bookmarkStart w:id="71" w:name="_Toc41914148"/>
      <w:r w:rsidRPr="0012730D">
        <w:t xml:space="preserve">Table </w:t>
      </w:r>
      <w:r w:rsidR="007F6B71">
        <w:t>5</w:t>
      </w:r>
      <w:r w:rsidRPr="0012730D">
        <w:t>:</w:t>
      </w:r>
      <w:r w:rsidRPr="0012730D">
        <w:tab/>
      </w:r>
      <w:r>
        <w:t>Recommendations</w:t>
      </w:r>
      <w:r w:rsidRPr="0012730D">
        <w:t xml:space="preserve"> for weight gain in pregnancy</w:t>
      </w:r>
      <w:r>
        <w:t xml:space="preserve"> (kg)</w:t>
      </w:r>
      <w:bookmarkEnd w:id="71"/>
    </w:p>
    <w:tbl>
      <w:tblPr>
        <w:tblStyle w:val="TableGrid"/>
        <w:tblW w:w="9072" w:type="dxa"/>
        <w:tblLook w:val="04A0" w:firstRow="1" w:lastRow="0" w:firstColumn="1" w:lastColumn="0" w:noHBand="0" w:noVBand="1"/>
        <w:tblDescription w:val="The table lists suggested amounts of weight gain recommended for women relative to their pre-pregnancy BMI."/>
      </w:tblPr>
      <w:tblGrid>
        <w:gridCol w:w="2609"/>
        <w:gridCol w:w="3507"/>
        <w:gridCol w:w="2956"/>
      </w:tblGrid>
      <w:tr w:rsidR="00793FDB" w:rsidRPr="00533BA1" w14:paraId="49637854" w14:textId="77777777" w:rsidTr="00616E32">
        <w:trPr>
          <w:trHeight w:val="212"/>
          <w:tblHeader/>
        </w:trPr>
        <w:tc>
          <w:tcPr>
            <w:tcW w:w="2609" w:type="dxa"/>
            <w:shd w:val="clear" w:color="auto" w:fill="989CAD"/>
          </w:tcPr>
          <w:p w14:paraId="2B331BAE" w14:textId="77777777" w:rsidR="00793FDB" w:rsidRPr="00533BA1" w:rsidRDefault="00793FDB" w:rsidP="00616E32">
            <w:pPr>
              <w:pStyle w:val="Tablecell"/>
              <w:rPr>
                <w:b/>
              </w:rPr>
            </w:pPr>
            <w:r w:rsidRPr="00533BA1">
              <w:rPr>
                <w:b/>
              </w:rPr>
              <w:t>Pre-pregnancy BMI (kg/m</w:t>
            </w:r>
            <w:r w:rsidRPr="00533BA1">
              <w:rPr>
                <w:b/>
                <w:vertAlign w:val="superscript"/>
              </w:rPr>
              <w:t>2</w:t>
            </w:r>
            <w:r w:rsidRPr="00533BA1">
              <w:rPr>
                <w:b/>
              </w:rPr>
              <w:t>)</w:t>
            </w:r>
          </w:p>
        </w:tc>
        <w:tc>
          <w:tcPr>
            <w:tcW w:w="3507" w:type="dxa"/>
            <w:shd w:val="clear" w:color="auto" w:fill="989CAD"/>
          </w:tcPr>
          <w:p w14:paraId="62B9B3A8" w14:textId="77777777" w:rsidR="00793FDB" w:rsidRPr="00533BA1" w:rsidRDefault="00793FDB" w:rsidP="00616E32">
            <w:pPr>
              <w:pStyle w:val="Tablecell"/>
              <w:rPr>
                <w:b/>
              </w:rPr>
            </w:pPr>
            <w:r>
              <w:rPr>
                <w:b/>
              </w:rPr>
              <w:t>IOM recommendations</w:t>
            </w:r>
          </w:p>
        </w:tc>
        <w:tc>
          <w:tcPr>
            <w:tcW w:w="2956" w:type="dxa"/>
            <w:shd w:val="clear" w:color="auto" w:fill="989CAD"/>
          </w:tcPr>
          <w:p w14:paraId="092E1EE2" w14:textId="77777777" w:rsidR="00793FDB" w:rsidRPr="00E86FC6" w:rsidRDefault="00793FDB" w:rsidP="00616E32">
            <w:pPr>
              <w:pStyle w:val="Tablecell"/>
              <w:rPr>
                <w:b/>
                <w:highlight w:val="lightGray"/>
              </w:rPr>
            </w:pPr>
            <w:r w:rsidRPr="00C849BE">
              <w:rPr>
                <w:b/>
              </w:rPr>
              <w:t>CDC 2019 recommendations</w:t>
            </w:r>
          </w:p>
        </w:tc>
      </w:tr>
      <w:tr w:rsidR="00793FDB" w14:paraId="6E6DE437" w14:textId="77777777" w:rsidTr="00616E32">
        <w:tc>
          <w:tcPr>
            <w:tcW w:w="2609" w:type="dxa"/>
          </w:tcPr>
          <w:p w14:paraId="080BF926" w14:textId="77777777" w:rsidR="00793FDB" w:rsidRPr="002C571A" w:rsidRDefault="00793FDB" w:rsidP="00616E32">
            <w:pPr>
              <w:pStyle w:val="Tablecell"/>
            </w:pPr>
            <w:r>
              <w:t>U</w:t>
            </w:r>
            <w:r w:rsidRPr="00F43957">
              <w:t>nderweight</w:t>
            </w:r>
          </w:p>
        </w:tc>
        <w:tc>
          <w:tcPr>
            <w:tcW w:w="3507" w:type="dxa"/>
          </w:tcPr>
          <w:p w14:paraId="4E61D6FC" w14:textId="77777777" w:rsidR="00793FDB" w:rsidRPr="00E16CB2" w:rsidRDefault="00793FDB" w:rsidP="00616E32">
            <w:pPr>
              <w:pStyle w:val="Tablecell"/>
            </w:pPr>
            <w:r w:rsidRPr="00E16CB2">
              <w:t>12.</w:t>
            </w:r>
            <w:r>
              <w:t>5</w:t>
            </w:r>
            <w:r w:rsidRPr="00E16CB2">
              <w:t>–18.</w:t>
            </w:r>
            <w:r>
              <w:t>0</w:t>
            </w:r>
          </w:p>
        </w:tc>
        <w:tc>
          <w:tcPr>
            <w:tcW w:w="2956" w:type="dxa"/>
          </w:tcPr>
          <w:p w14:paraId="1A815385" w14:textId="77777777" w:rsidR="00793FDB" w:rsidRPr="00C849BE" w:rsidRDefault="00793FDB" w:rsidP="00616E32">
            <w:pPr>
              <w:pStyle w:val="Tablecell"/>
            </w:pPr>
            <w:r w:rsidRPr="00C849BE">
              <w:t>16.0-18.0</w:t>
            </w:r>
          </w:p>
        </w:tc>
      </w:tr>
      <w:tr w:rsidR="00793FDB" w14:paraId="7492D27A" w14:textId="77777777" w:rsidTr="00616E32">
        <w:tc>
          <w:tcPr>
            <w:tcW w:w="2609" w:type="dxa"/>
          </w:tcPr>
          <w:p w14:paraId="08D8F617" w14:textId="77777777" w:rsidR="00793FDB" w:rsidRPr="002C571A" w:rsidRDefault="00793FDB" w:rsidP="00616E32">
            <w:pPr>
              <w:pStyle w:val="Tablecell"/>
            </w:pPr>
            <w:r>
              <w:t>Healthy weight</w:t>
            </w:r>
          </w:p>
        </w:tc>
        <w:tc>
          <w:tcPr>
            <w:tcW w:w="3507" w:type="dxa"/>
          </w:tcPr>
          <w:p w14:paraId="0665773F" w14:textId="77777777" w:rsidR="00793FDB" w:rsidRPr="00E16CB2" w:rsidRDefault="00793FDB" w:rsidP="00616E32">
            <w:pPr>
              <w:pStyle w:val="Tablecell"/>
            </w:pPr>
            <w:r w:rsidRPr="00E16CB2">
              <w:t>11.</w:t>
            </w:r>
            <w:r>
              <w:t>5</w:t>
            </w:r>
            <w:r w:rsidRPr="00E16CB2">
              <w:t>–1</w:t>
            </w:r>
            <w:r>
              <w:t>6.0</w:t>
            </w:r>
          </w:p>
        </w:tc>
        <w:tc>
          <w:tcPr>
            <w:tcW w:w="2956" w:type="dxa"/>
          </w:tcPr>
          <w:p w14:paraId="7D9C69C6" w14:textId="77777777" w:rsidR="00793FDB" w:rsidRPr="00C849BE" w:rsidRDefault="00793FDB" w:rsidP="00616E32">
            <w:pPr>
              <w:pStyle w:val="Tablecell"/>
            </w:pPr>
            <w:r w:rsidRPr="00C849BE">
              <w:t>16.0-18.0</w:t>
            </w:r>
          </w:p>
        </w:tc>
      </w:tr>
      <w:tr w:rsidR="00793FDB" w14:paraId="2C779831" w14:textId="77777777" w:rsidTr="00616E32">
        <w:tc>
          <w:tcPr>
            <w:tcW w:w="2609" w:type="dxa"/>
          </w:tcPr>
          <w:p w14:paraId="3FA194C5" w14:textId="77777777" w:rsidR="00793FDB" w:rsidRPr="002C571A" w:rsidRDefault="00793FDB" w:rsidP="00616E32">
            <w:pPr>
              <w:pStyle w:val="Tablecell"/>
            </w:pPr>
            <w:r>
              <w:t>Overweight</w:t>
            </w:r>
          </w:p>
        </w:tc>
        <w:tc>
          <w:tcPr>
            <w:tcW w:w="3507" w:type="dxa"/>
          </w:tcPr>
          <w:p w14:paraId="34D52C8C" w14:textId="77777777" w:rsidR="00793FDB" w:rsidRPr="00E16CB2" w:rsidRDefault="00793FDB" w:rsidP="00616E32">
            <w:pPr>
              <w:pStyle w:val="Tablecell"/>
            </w:pPr>
            <w:r>
              <w:t>7.0</w:t>
            </w:r>
            <w:r w:rsidRPr="00E16CB2">
              <w:t>–11.</w:t>
            </w:r>
            <w:r>
              <w:t>5</w:t>
            </w:r>
          </w:p>
        </w:tc>
        <w:tc>
          <w:tcPr>
            <w:tcW w:w="2956" w:type="dxa"/>
          </w:tcPr>
          <w:p w14:paraId="711ACEAC" w14:textId="77777777" w:rsidR="00793FDB" w:rsidRPr="00C849BE" w:rsidRDefault="00793FDB" w:rsidP="00616E32">
            <w:pPr>
              <w:pStyle w:val="Tablecell"/>
            </w:pPr>
            <w:r w:rsidRPr="00C849BE">
              <w:t>12.0-16.0</w:t>
            </w:r>
          </w:p>
        </w:tc>
      </w:tr>
      <w:tr w:rsidR="00793FDB" w14:paraId="719FF770" w14:textId="77777777" w:rsidTr="00616E32">
        <w:tc>
          <w:tcPr>
            <w:tcW w:w="2609" w:type="dxa"/>
          </w:tcPr>
          <w:p w14:paraId="03166573" w14:textId="77777777" w:rsidR="00793FDB" w:rsidRPr="002C571A" w:rsidRDefault="00793FDB" w:rsidP="00616E32">
            <w:pPr>
              <w:pStyle w:val="Tablecell"/>
            </w:pPr>
            <w:r>
              <w:t>Obese</w:t>
            </w:r>
          </w:p>
        </w:tc>
        <w:tc>
          <w:tcPr>
            <w:tcW w:w="3507" w:type="dxa"/>
          </w:tcPr>
          <w:p w14:paraId="0D3E917F" w14:textId="77777777" w:rsidR="00793FDB" w:rsidRPr="00E16CB2" w:rsidRDefault="00793FDB" w:rsidP="00616E32">
            <w:pPr>
              <w:pStyle w:val="Tablecell"/>
            </w:pPr>
            <w:r w:rsidRPr="00E16CB2">
              <w:t>5</w:t>
            </w:r>
            <w:r>
              <w:t>.0</w:t>
            </w:r>
            <w:r w:rsidRPr="00E16CB2">
              <w:t>–9</w:t>
            </w:r>
            <w:r>
              <w:t>.0</w:t>
            </w:r>
          </w:p>
        </w:tc>
        <w:tc>
          <w:tcPr>
            <w:tcW w:w="2956" w:type="dxa"/>
          </w:tcPr>
          <w:p w14:paraId="346068C4" w14:textId="77777777" w:rsidR="00793FDB" w:rsidRPr="00C849BE" w:rsidRDefault="00793FDB" w:rsidP="00616E32">
            <w:pPr>
              <w:pStyle w:val="Tablecell"/>
            </w:pPr>
            <w:r w:rsidRPr="00C849BE">
              <w:t>6.0-9.0</w:t>
            </w:r>
          </w:p>
        </w:tc>
      </w:tr>
    </w:tbl>
    <w:p w14:paraId="20E48940" w14:textId="77777777" w:rsidR="00793FDB" w:rsidRDefault="00793FDB" w:rsidP="00793FDB">
      <w:pPr>
        <w:pStyle w:val="source"/>
        <w:spacing w:after="0"/>
      </w:pPr>
      <w:r>
        <w:t>Note: The recommended weight gain ranges are indicative only and provide suggested limits rather than specific goals.</w:t>
      </w:r>
    </w:p>
    <w:p w14:paraId="7A721A5D" w14:textId="0FFC79A0" w:rsidR="00793FDB" w:rsidRDefault="00793FDB" w:rsidP="00793FDB">
      <w:pPr>
        <w:pStyle w:val="source"/>
      </w:pPr>
      <w:r>
        <w:t xml:space="preserve">Sources: </w:t>
      </w:r>
      <w:r>
        <w:fldChar w:fldCharType="begin"/>
      </w:r>
      <w:r w:rsidR="00C06F91">
        <w:instrText xml:space="preserve"> ADDIN EN.CITE &lt;EndNote&gt;&lt;Cite&gt;&lt;Author&gt;NHMRC&lt;/Author&gt;&lt;Year&gt;2013&lt;/Year&gt;&lt;RecNum&gt;1308&lt;/RecNum&gt;&lt;DisplayText&gt;(&lt;style font="Century Gothic" size="8"&gt;NHMRC 2013b&lt;/style&gt;)&lt;/DisplayText&gt;&lt;record&gt;&lt;rec-number&gt;1308&lt;/rec-number&gt;&lt;foreign-keys&gt;&lt;key app="EN" db-id="r0fwxaz05vavvyexrs5vxa5r2tr0afxwvt2w" timestamp="1486418469"&gt;1308&lt;/key&gt;&lt;/foreign-keys&gt;&lt;ref-type name="Report"&gt;27&lt;/ref-type&gt;&lt;contributors&gt;&lt;authors&gt;&lt;author&gt;NHMRC&lt;/author&gt;&lt;/authors&gt;&lt;/contributors&gt;&lt;titles&gt;&lt;title&gt;Australian Dietary Guidelines&lt;/title&gt;&lt;/titles&gt;&lt;dates&gt;&lt;year&gt;2013&lt;/year&gt;&lt;/dates&gt;&lt;pub-location&gt;Canberra&lt;/pub-location&gt;&lt;publisher&gt;National Health and Medical Research Council&lt;/publisher&gt;&lt;urls&gt;&lt;related-urls&gt;&lt;url&gt;nhmrc.gov.au&lt;/url&gt;&lt;/related-urls&gt;&lt;/urls&gt;&lt;/record&gt;&lt;/Cite&gt;&lt;/EndNote&gt;</w:instrText>
      </w:r>
      <w:r>
        <w:fldChar w:fldCharType="separate"/>
      </w:r>
      <w:r w:rsidR="00C06F91">
        <w:t>(</w:t>
      </w:r>
      <w:r w:rsidR="00C06F91" w:rsidRPr="00C06F91">
        <w:t>NHMRC 2013b</w:t>
      </w:r>
      <w:r w:rsidR="00C06F91">
        <w:t>)</w:t>
      </w:r>
      <w:r>
        <w:fldChar w:fldCharType="end"/>
      </w:r>
      <w:r>
        <w:t xml:space="preserve"> based on (IOM 2009) and </w:t>
      </w:r>
      <w:r w:rsidR="00616E32">
        <w:fldChar w:fldCharType="begin"/>
      </w:r>
      <w:r w:rsidR="00616E32">
        <w:instrText xml:space="preserve"> ADDIN EN.CITE &lt;EndNote&gt;&lt;Cite&gt;&lt;Author&gt;CDC&lt;/Author&gt;&lt;Year&gt;2019&lt;/Year&gt;&lt;RecNum&gt;1973&lt;/RecNum&gt;&lt;DisplayText&gt;(&lt;style font="Century Gothic" size="8"&gt;CDC 2019&lt;/style&gt;)&lt;/DisplayText&gt;&lt;record&gt;&lt;rec-number&gt;1973&lt;/rec-number&gt;&lt;foreign-keys&gt;&lt;key app="EN" db-id="exvasrfx2dtraoesasxp2szsxa2df502592x" timestamp="1589852220"&gt;1973&lt;/key&gt;&lt;/foreign-keys&gt;&lt;ref-type name="Web Page"&gt;12&lt;/ref-type&gt;&lt;contributors&gt;&lt;authors&gt;&lt;author&gt;CDC,&lt;/author&gt;&lt;/authors&gt;&lt;/contributors&gt;&lt;titles&gt;&lt;title&gt;Weight Gain During Pregnancy&lt;/title&gt;&lt;/titles&gt;&lt;number&gt;19 May 2020&lt;/number&gt;&lt;dates&gt;&lt;year&gt;2019&lt;/year&gt;&lt;/dates&gt;&lt;urls&gt;&lt;related-urls&gt;&lt;url&gt;https://www.cdc.gov/reproductivehealth/maternalinfanthealth/pregnancy-weight-gain.htm#cdc&lt;/url&gt;&lt;/related-urls&gt;&lt;/urls&gt;&lt;/record&gt;&lt;/Cite&gt;&lt;/EndNote&gt;</w:instrText>
      </w:r>
      <w:r w:rsidR="00616E32">
        <w:fldChar w:fldCharType="separate"/>
      </w:r>
      <w:r w:rsidR="00616E32">
        <w:t>(</w:t>
      </w:r>
      <w:r w:rsidR="00616E32" w:rsidRPr="00E86FC6">
        <w:t>CDC 2019</w:t>
      </w:r>
      <w:r w:rsidR="00616E32">
        <w:t>)</w:t>
      </w:r>
      <w:r w:rsidR="00616E32">
        <w:fldChar w:fldCharType="end"/>
      </w:r>
      <w:r w:rsidR="007F6B71">
        <w:t>.</w:t>
      </w:r>
    </w:p>
    <w:p w14:paraId="77648386" w14:textId="77777777" w:rsidR="00793FDB" w:rsidRDefault="00793FDB" w:rsidP="00B00C3F"/>
    <w:p w14:paraId="0932E5F4" w14:textId="47A2B0DB" w:rsidR="008A307E" w:rsidRPr="00C849BE" w:rsidRDefault="008A307E" w:rsidP="008A307E">
      <w:bookmarkStart w:id="72" w:name="_Toc165088323"/>
      <w:bookmarkStart w:id="73" w:name="_Toc197482938"/>
      <w:bookmarkStart w:id="74" w:name="_Toc5022919"/>
      <w:r w:rsidRPr="00C849BE">
        <w:t>An individual participant-level meta-analysis (</w:t>
      </w:r>
      <w:r w:rsidRPr="00C849BE">
        <w:rPr>
          <w:sz w:val="16"/>
          <w:szCs w:val="16"/>
        </w:rPr>
        <w:t>25 cohort studies; n=196,670</w:t>
      </w:r>
      <w:r w:rsidRPr="00C849BE">
        <w:t xml:space="preserve">) </w:t>
      </w:r>
      <w:r w:rsidRPr="00C849BE">
        <w:fldChar w:fldCharType="begin">
          <w:fldData xml:space="preserve">PEVuZE5vdGU+PENpdGU+PEF1dGhvcj5MaWZlQ3ljbGUgUHJvamVjdC1NYXRlcm5hbDwvQXV0aG9y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</w:fldData>
        </w:fldChar>
      </w:r>
      <w:r w:rsidRPr="00C849BE">
        <w:instrText xml:space="preserve"> ADDIN EN.CITE </w:instrText>
      </w:r>
      <w:r w:rsidRPr="00C849BE">
        <w:fldChar w:fldCharType="begin">
          <w:fldData xml:space="preserve">PEVuZE5vdGU+PENpdGU+PEF1dGhvcj5MaWZlQ3ljbGUgUHJvamVjdC1NYXRlcm5hbDwvQXV0aG9y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LifeCycle Project-Maternal et al 2019</w:t>
      </w:r>
      <w:r w:rsidRPr="00C849BE">
        <w:rPr>
          <w:noProof/>
        </w:rPr>
        <w:t>)</w:t>
      </w:r>
      <w:r w:rsidRPr="00C849BE">
        <w:fldChar w:fldCharType="end"/>
      </w:r>
      <w:r w:rsidRPr="00C849BE">
        <w:t xml:space="preserve"> estimated optimal gestational weight gain ranges for each pre-pregnancy BMI category by selecting the range of gestational weight gain that was associated with lower risk for any adverse outcome. This process identified weight gain </w:t>
      </w:r>
      <w:r w:rsidR="00644D20" w:rsidRPr="00C849BE">
        <w:t>ranges</w:t>
      </w:r>
      <w:r w:rsidRPr="00C849BE">
        <w:t xml:space="preserve"> for women who are overweight or obese</w:t>
      </w:r>
      <w:r w:rsidR="00644D20" w:rsidRPr="00C849BE">
        <w:t xml:space="preserve"> that were considerably lower than the IOM recommendations</w:t>
      </w:r>
      <w:r w:rsidRPr="00C849BE">
        <w:t xml:space="preserve">. </w:t>
      </w:r>
      <w:r w:rsidR="0003017B" w:rsidRPr="00C849BE">
        <w:t>However, t</w:t>
      </w:r>
      <w:r w:rsidRPr="00C849BE">
        <w:t xml:space="preserve">he authors noted that </w:t>
      </w:r>
      <w:r w:rsidR="00477E06" w:rsidRPr="00C849BE">
        <w:t xml:space="preserve">while </w:t>
      </w:r>
      <w:r w:rsidRPr="00C849BE">
        <w:t>the estimates may inform antenatal counselling</w:t>
      </w:r>
      <w:r w:rsidR="00477E06" w:rsidRPr="00C849BE">
        <w:t>, the</w:t>
      </w:r>
      <w:r w:rsidRPr="00C849BE">
        <w:t xml:space="preserve"> gestational weight gain ranges had limited predictive value for the outcomes assessed. </w:t>
      </w:r>
    </w:p>
    <w:p w14:paraId="00AC7844" w14:textId="77777777" w:rsidR="008A307E" w:rsidRPr="00C849BE" w:rsidRDefault="008A307E" w:rsidP="008A307E">
      <w:r w:rsidRPr="00C849BE">
        <w:t>A number of studies have suggested that the IOM guidelines may not be applicable to all women.</w:t>
      </w:r>
    </w:p>
    <w:p w14:paraId="738E8C23" w14:textId="52470E09" w:rsidR="008A307E" w:rsidRPr="00C849BE" w:rsidRDefault="008A307E" w:rsidP="008A307E">
      <w:pPr>
        <w:pStyle w:val="bullet"/>
      </w:pPr>
      <w:r w:rsidRPr="00C849BE">
        <w:t>A systematic review of the utility of IOM-2009 guidelines among Indian and other Asian pregnant women in terms of maternal and fetal outcomes (</w:t>
      </w:r>
      <w:r w:rsidRPr="00C849BE">
        <w:rPr>
          <w:sz w:val="16"/>
          <w:szCs w:val="16"/>
        </w:rPr>
        <w:t>n=13 studies</w:t>
      </w:r>
      <w:r w:rsidRPr="00C849BE">
        <w:t xml:space="preserve">) </w:t>
      </w:r>
      <w:r w:rsidRPr="00C849BE">
        <w:fldChar w:fldCharType="begin">
          <w:fldData xml:space="preserve">PEVuZE5vdGU+PENpdGU+PEF1dGhvcj5Bcm9yYTwvQXV0aG9yPjxZZWFyPjIwMTk8L1llYXI+PFJl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</w:fldData>
        </w:fldChar>
      </w:r>
      <w:r w:rsidRPr="00C849BE">
        <w:instrText xml:space="preserve"> ADDIN EN.CITE </w:instrText>
      </w:r>
      <w:r w:rsidRPr="00C849BE">
        <w:fldChar w:fldCharType="begin">
          <w:fldData xml:space="preserve">PEVuZE5vdGU+PENpdGU+PEF1dGhvcj5Bcm9yYTwvQXV0aG9yPjxZZWFyPjIwMTk8L1llYXI+PFJl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Arora &amp; Tamber Aeri 2019</w:t>
      </w:r>
      <w:r w:rsidRPr="00C849BE">
        <w:rPr>
          <w:noProof/>
        </w:rPr>
        <w:t>)</w:t>
      </w:r>
      <w:r w:rsidRPr="00C849BE">
        <w:fldChar w:fldCharType="end"/>
      </w:r>
      <w:r w:rsidRPr="00C849BE">
        <w:t xml:space="preserve"> highlighted the need for gestational weight gain recommendations across the different body mass index levels specifically for Indian women and other Asian populations.</w:t>
      </w:r>
    </w:p>
    <w:p w14:paraId="3EA306D7" w14:textId="77777777" w:rsidR="008A307E" w:rsidRPr="00C849BE" w:rsidRDefault="008A307E" w:rsidP="008A307E">
      <w:pPr>
        <w:pStyle w:val="bullet"/>
      </w:pPr>
      <w:r w:rsidRPr="00C849BE">
        <w:t>A retrospective cohort study in China (</w:t>
      </w:r>
      <w:r w:rsidRPr="00C849BE">
        <w:rPr>
          <w:sz w:val="16"/>
          <w:szCs w:val="16"/>
        </w:rPr>
        <w:t>n=8,209</w:t>
      </w:r>
      <w:r w:rsidRPr="00C849BE">
        <w:t xml:space="preserve">) </w:t>
      </w:r>
      <w:r w:rsidRPr="00C849BE">
        <w:fldChar w:fldCharType="begin">
          <w:fldData xml:space="preserve">PEVuZE5vdGU+PENpdGU+PEF1dGhvcj5KaWFuZzwvQXV0aG9yPjxZZWFyPjIwMTk8L1llYXI+PFJl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</w:fldData>
        </w:fldChar>
      </w:r>
      <w:r w:rsidRPr="00C849BE">
        <w:instrText xml:space="preserve"> ADDIN EN.CITE </w:instrText>
      </w:r>
      <w:r w:rsidRPr="00C849BE">
        <w:fldChar w:fldCharType="begin">
          <w:fldData xml:space="preserve">PEVuZE5vdGU+PENpdGU+PEF1dGhvcj5KaWFuZzwvQXV0aG9yPjxZZWFyPjIwMTk8L1llYXI+PFJl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Jiang et al 2019</w:t>
      </w:r>
      <w:r w:rsidRPr="00C849BE">
        <w:rPr>
          <w:noProof/>
        </w:rPr>
        <w:t>)</w:t>
      </w:r>
      <w:r w:rsidRPr="00C849BE">
        <w:fldChar w:fldCharType="end"/>
      </w:r>
      <w:r w:rsidRPr="00C849BE">
        <w:t xml:space="preserve"> found that the lowest accumulated risk of low birthweight and macrosomia was not always achieved among women who gained weight within recommendations and suggested that the IOM weight gain ranges are too high for Chinese women.</w:t>
      </w:r>
    </w:p>
    <w:p w14:paraId="0F4A2952" w14:textId="77777777" w:rsidR="008A307E" w:rsidRPr="00C849BE" w:rsidRDefault="008A307E" w:rsidP="008A307E">
      <w:pPr>
        <w:pStyle w:val="bullet"/>
      </w:pPr>
      <w:r w:rsidRPr="00C849BE">
        <w:t>A cohort study in the United States (</w:t>
      </w:r>
      <w:r w:rsidRPr="00C849BE">
        <w:rPr>
          <w:sz w:val="16"/>
          <w:szCs w:val="16"/>
        </w:rPr>
        <w:t>n=181,948</w:t>
      </w:r>
      <w:r w:rsidRPr="00C849BE">
        <w:t xml:space="preserve">) </w:t>
      </w:r>
      <w:r w:rsidRPr="00C849BE">
        <w:fldChar w:fldCharType="begin"/>
      </w:r>
      <w:r w:rsidRPr="00C849BE">
        <w:instrText xml:space="preserve"> ADDIN EN.CITE &lt;EndNote&gt;&lt;Cite&gt;&lt;Author&gt;Khanolkar&lt;/Author&gt;&lt;Year&gt;2020&lt;/Year&gt;&lt;RecNum&gt;1970&lt;/RecNum&gt;&lt;DisplayText&gt;(&lt;style font="Century Gothic" size="8"&gt;Khanolkar et al 2020&lt;/style&gt;)&lt;/DisplayText&gt;&lt;record&gt;&lt;rec-number&gt;1970&lt;/rec-number&gt;&lt;foreign-keys&gt;&lt;key app="EN" db-id="exvasrfx2dtraoesasxp2szsxa2df502592x" timestamp="1588903235"&gt;1970&lt;/key&gt;&lt;key app="ENWeb" db-id=""&gt;0&lt;/key&gt;&lt;/foreign-keys&gt;&lt;ref-type name="Journal Article"&gt;17&lt;/ref-type&gt;&lt;contributors&gt;&lt;authors&gt;&lt;author&gt;Khanolkar, A. R.&lt;/author&gt;&lt;author&gt;Hanley, G. E.&lt;/author&gt;&lt;author&gt;Koupil, I.&lt;/author&gt;&lt;author&gt;Janssen, P. A.&lt;/author&gt;&lt;/authors&gt;&lt;/contributors&gt;&lt;auth-address&gt;Centre for Health Equity Studies (CHESS), Stockholm University, Stockholm, Sweden.&amp;#xD;Institute of Environmental Medicine, Karolinska Institutet, Stockholm, Sweden.&amp;#xD;GOS Institute of Child Health, University College London, London, UK.&amp;#xD;School of Population and Public Health and the Child and Family Research Institute, University of British Columbia, Vancouver, Canada.&lt;/auth-address&gt;&lt;titles&gt;&lt;title&gt;2009 IOM guidelines for gestational weight gain: how well do they predict outcomes across ethnic groups?&lt;/title&gt;&lt;secondary-title&gt;Ethn Health&lt;/secondary-title&gt;&lt;/titles&gt;&lt;periodical&gt;&lt;full-title&gt;Ethn Health&lt;/full-title&gt;&lt;/periodical&gt;&lt;pages&gt;110-125&lt;/pages&gt;&lt;volume&gt;25&lt;/volume&gt;&lt;number&gt;1&lt;/number&gt;&lt;edition&gt;2017/11/15&lt;/edition&gt;&lt;keywords&gt;&lt;keyword&gt;Iom&lt;/keyword&gt;&lt;keyword&gt;Weight gain&lt;/keyword&gt;&lt;keyword&gt;ethnicity&lt;/keyword&gt;&lt;keyword&gt;maternal health&lt;/keyword&gt;&lt;keyword&gt;neonatal outcomes&lt;/keyword&gt;&lt;keyword&gt;pregnancy&lt;/keyword&gt;&lt;/keywords&gt;&lt;dates&gt;&lt;year&gt;2020&lt;/year&gt;&lt;pub-dates&gt;&lt;date&gt;Jan&lt;/date&gt;&lt;/pub-dates&gt;&lt;/dates&gt;&lt;isbn&gt;1465-3419 (Electronic)&amp;#xD;1355-7858 (Linking)&lt;/isbn&gt;&lt;accession-num&gt;29132221&lt;/accession-num&gt;&lt;urls&gt;&lt;related-urls&gt;&lt;url&gt;https://www.ncbi.nlm.nih.gov/pubmed/29132221&lt;/url&gt;&lt;/related-urls&gt;&lt;/urls&gt;&lt;electronic-resource-num&gt;10.1080/13557858.2017.1398312&lt;/electronic-resource-num&gt;&lt;/record&gt;&lt;/Cite&gt;&lt;/EndNote&gt;</w:instrText>
      </w:r>
      <w:r w:rsidRPr="00C849BE">
        <w:fldChar w:fldCharType="separate"/>
      </w:r>
      <w:r w:rsidRPr="00C849BE">
        <w:rPr>
          <w:noProof/>
        </w:rPr>
        <w:t>(</w:t>
      </w:r>
      <w:r w:rsidRPr="00C849BE">
        <w:rPr>
          <w:noProof/>
          <w:sz w:val="16"/>
        </w:rPr>
        <w:t>Khanolkar et al 2020</w:t>
      </w:r>
      <w:r w:rsidRPr="00C849BE">
        <w:rPr>
          <w:noProof/>
        </w:rPr>
        <w:t>)</w:t>
      </w:r>
      <w:r w:rsidRPr="00C849BE">
        <w:fldChar w:fldCharType="end"/>
      </w:r>
      <w:r w:rsidRPr="00C849BE">
        <w:t xml:space="preserve"> found that adherence to the 2009 IOM guidelines for weight gain during pregnancy reduced risk for various adverse maternal outcomes in all ethnic groups studied. However, the guidelines were better at predicting small and large for gestational age than other infant outcomes.</w:t>
      </w:r>
    </w:p>
    <w:bookmarkEnd w:id="72"/>
    <w:bookmarkEnd w:id="73"/>
    <w:bookmarkEnd w:id="74"/>
    <w:p w14:paraId="77575511" w14:textId="62BB57B6" w:rsidR="00B00C3F" w:rsidRPr="00C849BE" w:rsidRDefault="00B00C3F" w:rsidP="00B00C3F">
      <w:pPr>
        <w:pStyle w:val="CBRheader"/>
      </w:pPr>
      <w:r w:rsidRPr="00C849BE">
        <w:t>Consensus-based recommendation</w:t>
      </w:r>
    </w:p>
    <w:p w14:paraId="6C675F84" w14:textId="4820D8ED" w:rsidR="00B00C3F" w:rsidRPr="00C849BE" w:rsidRDefault="00B00C3F" w:rsidP="00B00C3F">
      <w:pPr>
        <w:pStyle w:val="CBR"/>
      </w:pPr>
      <w:r w:rsidRPr="00C849BE">
        <w:t xml:space="preserve">Measure women’s weight and height at the first antenatal visit and calculate their body mass index (BMI) and give them advice about </w:t>
      </w:r>
      <w:r w:rsidR="00477E06" w:rsidRPr="00C849BE">
        <w:t>the benefits of gaining weight within the recommended weight gain range for their BMI</w:t>
      </w:r>
      <w:r w:rsidRPr="00C849BE">
        <w:t>.</w:t>
      </w:r>
    </w:p>
    <w:p w14:paraId="54C82BFC" w14:textId="77777777" w:rsidR="00B00C3F" w:rsidRPr="00C849BE" w:rsidRDefault="00B00C3F" w:rsidP="00B00C3F">
      <w:pPr>
        <w:pStyle w:val="Heading3"/>
        <w:keepLines/>
        <w:tabs>
          <w:tab w:val="clear" w:pos="851"/>
        </w:tabs>
        <w:spacing w:before="120"/>
      </w:pPr>
      <w:r w:rsidRPr="00C849BE">
        <w:t>Determinants of gestational weight gain</w:t>
      </w:r>
      <w:bookmarkEnd w:id="70"/>
    </w:p>
    <w:p w14:paraId="1E4C4514" w14:textId="77777777" w:rsidR="00B00C3F" w:rsidRPr="00C849BE" w:rsidRDefault="00B00C3F" w:rsidP="00B00C3F">
      <w:pPr>
        <w:pStyle w:val="Heading4"/>
      </w:pPr>
      <w:r w:rsidRPr="00C849BE">
        <w:t>Weight gain below guidelines</w:t>
      </w:r>
    </w:p>
    <w:p w14:paraId="24E50C93" w14:textId="43A5463D" w:rsidR="00AC5A39" w:rsidRPr="00C849BE" w:rsidRDefault="00AC5A39" w:rsidP="00AC5A39">
      <w:r w:rsidRPr="00C849BE">
        <w:t>A systematic review found that women with lower educational attainment had an increased risk of inadequate weight gain (</w:t>
      </w:r>
      <w:r w:rsidRPr="00C849BE">
        <w:rPr>
          <w:sz w:val="16"/>
          <w:szCs w:val="16"/>
        </w:rPr>
        <w:t>OR 1.3; 95% CI 1.0 to 1.6, p=0.017</w:t>
      </w:r>
      <w:r w:rsidRPr="00C849BE">
        <w:t xml:space="preserve">) </w:t>
      </w:r>
      <w:r w:rsidRPr="00C849BE">
        <w:fldChar w:fldCharType="begin">
          <w:fldData xml:space="preserve">PEVuZE5vdGU+PENpdGU+PEF1dGhvcj5PJmFwb3M7QnJpZW48L0F1dGhvcj48WWVhcj4yMDE5PC9Z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</w:fldData>
        </w:fldChar>
      </w:r>
      <w:r w:rsidR="00391116" w:rsidRPr="00C849BE">
        <w:instrText xml:space="preserve"> ADDIN EN.CITE </w:instrText>
      </w:r>
      <w:r w:rsidR="00391116" w:rsidRPr="00C849BE">
        <w:fldChar w:fldCharType="begin">
          <w:fldData xml:space="preserve">PEVuZE5vdGU+PENpdGU+PEF1dGhvcj5PJmFwb3M7QnJpZW48L0F1dGhvcj48WWVhcj4yMDE5PC9Z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</w:fldData>
        </w:fldChar>
      </w:r>
      <w:r w:rsidR="00391116" w:rsidRPr="00C849BE">
        <w:instrText xml:space="preserve"> ADDIN EN.CITE.DATA </w:instrText>
      </w:r>
      <w:r w:rsidR="00391116" w:rsidRPr="00C849BE">
        <w:fldChar w:fldCharType="end"/>
      </w:r>
      <w:r w:rsidRPr="00C849BE">
        <w:fldChar w:fldCharType="separate"/>
      </w:r>
      <w:r w:rsidR="00391116" w:rsidRPr="00C849BE">
        <w:rPr>
          <w:noProof/>
        </w:rPr>
        <w:t>(</w:t>
      </w:r>
      <w:r w:rsidR="00391116" w:rsidRPr="00C849BE">
        <w:rPr>
          <w:noProof/>
          <w:sz w:val="16"/>
        </w:rPr>
        <w:t>O'Brien et al 2019</w:t>
      </w:r>
      <w:r w:rsidR="00391116" w:rsidRPr="00C849BE">
        <w:rPr>
          <w:noProof/>
        </w:rPr>
        <w:t>)</w:t>
      </w:r>
      <w:r w:rsidRPr="00C849BE">
        <w:fldChar w:fldCharType="end"/>
      </w:r>
      <w:r w:rsidRPr="00C849BE">
        <w:t>.</w:t>
      </w:r>
    </w:p>
    <w:p w14:paraId="34E24DBE" w14:textId="3C634DE7" w:rsidR="00391116" w:rsidRPr="00C849BE" w:rsidRDefault="00391116" w:rsidP="00391116">
      <w:r w:rsidRPr="00C849BE">
        <w:t>An analysis of observational data from a longitudinal cohort study of Aboriginal women during pregnancy (</w:t>
      </w:r>
      <w:r w:rsidRPr="00C849BE">
        <w:rPr>
          <w:sz w:val="16"/>
          <w:szCs w:val="16"/>
        </w:rPr>
        <w:t>n=110</w:t>
      </w:r>
      <w:r w:rsidRPr="00C849BE">
        <w:t>)</w:t>
      </w:r>
      <w:r w:rsidRPr="00C849BE">
        <w:fldChar w:fldCharType="begin">
          <w:fldData xml:space="preserve">PEVuZE5vdGU+PENpdGU+PEF1dGhvcj5TY2h1bWFjaGVyPC9BdXRob3I+PFllYXI+MjAxODwvWWVh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</w:fldData>
        </w:fldChar>
      </w:r>
      <w:r w:rsidRPr="00C849BE">
        <w:instrText xml:space="preserve"> ADDIN EN.CITE </w:instrText>
      </w:r>
      <w:r w:rsidRPr="00C849BE">
        <w:fldChar w:fldCharType="begin">
          <w:fldData xml:space="preserve">PEVuZE5vdGU+PENpdGU+PEF1dGhvcj5TY2h1bWFjaGVyPC9BdXRob3I+PFllYXI+MjAxODwvWWVh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Schumacher et al 2018</w:t>
      </w:r>
      <w:r w:rsidRPr="00C849BE">
        <w:rPr>
          <w:noProof/>
        </w:rPr>
        <w:t>)</w:t>
      </w:r>
      <w:r w:rsidRPr="00C849BE">
        <w:fldChar w:fldCharType="end"/>
      </w:r>
      <w:r w:rsidRPr="00C849BE">
        <w:t xml:space="preserve"> found that 32% of women had inadequate weight gain.</w:t>
      </w:r>
    </w:p>
    <w:p w14:paraId="6F02E4A2" w14:textId="77777777" w:rsidR="00B00C3F" w:rsidRPr="00C849BE" w:rsidRDefault="00B00C3F" w:rsidP="00B00C3F">
      <w:r w:rsidRPr="00C849BE">
        <w:t xml:space="preserve">Cohort studies in the United States </w:t>
      </w:r>
      <w:r w:rsidRPr="00C849BE">
        <w:fldChar w:fldCharType="begin">
          <w:fldData xml:space="preserve">PEVuZE5vdGU+PENpdGU+PEF1dGhvcj5NZW5kZXo8L0F1dGhvcj48WWVhcj4yMDE0PC9ZZWFyPjxS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</w:fldData>
        </w:fldChar>
      </w:r>
      <w:r w:rsidRPr="00C849BE">
        <w:instrText xml:space="preserve"> ADDIN EN.CITE </w:instrText>
      </w:r>
      <w:r w:rsidRPr="00C849BE">
        <w:fldChar w:fldCharType="begin">
          <w:fldData xml:space="preserve">PEVuZE5vdGU+PENpdGU+PEF1dGhvcj5NZW5kZXo8L0F1dGhvcj48WWVhcj4yMDE0PC9ZZWFyPjxS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Mendez et al 2014; Headen et al 2015; Mendez et al 2016</w:t>
      </w:r>
      <w:r w:rsidRPr="00C849BE">
        <w:rPr>
          <w:noProof/>
        </w:rPr>
        <w:t>)</w:t>
      </w:r>
      <w:r w:rsidRPr="00C849BE">
        <w:fldChar w:fldCharType="end"/>
      </w:r>
      <w:r w:rsidRPr="00C849BE">
        <w:t xml:space="preserve"> have found that African American women, Hispanic women and women in socially disadvantaged areas are more likely to experience inadequate weight gain. </w:t>
      </w:r>
    </w:p>
    <w:p w14:paraId="5D0A08EB" w14:textId="77777777" w:rsidR="00B00C3F" w:rsidRPr="00C849BE" w:rsidRDefault="00B00C3F" w:rsidP="00B00C3F">
      <w:pPr>
        <w:pStyle w:val="Heading4"/>
      </w:pPr>
      <w:r w:rsidRPr="00C849BE">
        <w:t>Weight gain exceeding guidelines</w:t>
      </w:r>
    </w:p>
    <w:p w14:paraId="65051921" w14:textId="77777777" w:rsidR="00B00C3F" w:rsidRPr="00C849BE" w:rsidRDefault="00B00C3F" w:rsidP="00B00C3F">
      <w:r w:rsidRPr="00C849BE">
        <w:t>Systematic reviews have found associations between weight gain exceeding recommendations and:</w:t>
      </w:r>
    </w:p>
    <w:p w14:paraId="73D632AD" w14:textId="262CC6A5" w:rsidR="009204A2" w:rsidRPr="00C849BE" w:rsidRDefault="009204A2" w:rsidP="00B00C3F">
      <w:pPr>
        <w:pStyle w:val="bullet"/>
      </w:pPr>
      <w:r w:rsidRPr="00C849BE">
        <w:t xml:space="preserve">lower educational attainment </w:t>
      </w:r>
      <w:r w:rsidRPr="00C849BE">
        <w:fldChar w:fldCharType="begin">
          <w:fldData xml:space="preserve">PEVuZE5vdGU+PENpdGU+PEF1dGhvcj5PJmFwb3M7QnJpZW48L0F1dGhvcj48WWVhcj4yMDE5PC9Z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</w:fldData>
        </w:fldChar>
      </w:r>
      <w:r w:rsidR="00391116" w:rsidRPr="00C849BE">
        <w:instrText xml:space="preserve"> ADDIN EN.CITE </w:instrText>
      </w:r>
      <w:r w:rsidR="00391116" w:rsidRPr="00C849BE">
        <w:fldChar w:fldCharType="begin">
          <w:fldData xml:space="preserve">PEVuZE5vdGU+PENpdGU+PEF1dGhvcj5PJmFwb3M7QnJpZW48L0F1dGhvcj48WWVhcj4yMDE5PC9Z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</w:fldData>
        </w:fldChar>
      </w:r>
      <w:r w:rsidR="00391116" w:rsidRPr="00C849BE">
        <w:instrText xml:space="preserve"> ADDIN EN.CITE.DATA </w:instrText>
      </w:r>
      <w:r w:rsidR="00391116" w:rsidRPr="00C849BE">
        <w:fldChar w:fldCharType="end"/>
      </w:r>
      <w:r w:rsidRPr="00C849BE">
        <w:fldChar w:fldCharType="separate"/>
      </w:r>
      <w:r w:rsidR="00391116" w:rsidRPr="00C849BE">
        <w:rPr>
          <w:noProof/>
        </w:rPr>
        <w:t>(</w:t>
      </w:r>
      <w:r w:rsidR="00391116" w:rsidRPr="00C849BE">
        <w:rPr>
          <w:noProof/>
          <w:sz w:val="16"/>
        </w:rPr>
        <w:t>O'Brien et al 2019</w:t>
      </w:r>
      <w:r w:rsidR="00391116" w:rsidRPr="00C849BE">
        <w:rPr>
          <w:noProof/>
        </w:rPr>
        <w:t>)</w:t>
      </w:r>
      <w:r w:rsidRPr="00C849BE">
        <w:fldChar w:fldCharType="end"/>
      </w:r>
    </w:p>
    <w:p w14:paraId="0FA1E733" w14:textId="7B631F70" w:rsidR="00B00C3F" w:rsidRPr="00C849BE" w:rsidRDefault="00B00C3F" w:rsidP="00B00C3F">
      <w:pPr>
        <w:pStyle w:val="bullet"/>
      </w:pPr>
      <w:r w:rsidRPr="00C849BE">
        <w:t xml:space="preserve">body image dissatisfaction </w:t>
      </w:r>
      <w:r w:rsidRPr="00C849BE">
        <w:fldChar w:fldCharType="begin">
          <w:fldData xml:space="preserve">PEVuZE5vdGU+PENpdGU+PEF1dGhvcj5IYXJ0bGV5PC9BdXRob3I+PFllYXI+MjAxNTwvWWVhcj48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==
</w:fldData>
        </w:fldChar>
      </w:r>
      <w:r w:rsidRPr="00C849BE">
        <w:instrText xml:space="preserve"> ADDIN EN.CITE </w:instrText>
      </w:r>
      <w:r w:rsidRPr="00C849BE">
        <w:fldChar w:fldCharType="begin">
          <w:fldData xml:space="preserve">PEVuZE5vdGU+PENpdGU+PEF1dGhvcj5IYXJ0bGV5PC9BdXRob3I+PFllYXI+MjAxNTwvWWVhcj48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==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Hartley et al 2015; Kapadia et al 2015a</w:t>
      </w:r>
      <w:r w:rsidRPr="00C849BE">
        <w:rPr>
          <w:noProof/>
        </w:rPr>
        <w:t>)</w:t>
      </w:r>
      <w:r w:rsidRPr="00C849BE">
        <w:fldChar w:fldCharType="end"/>
      </w:r>
      <w:r w:rsidRPr="00C849BE">
        <w:t xml:space="preserve"> </w:t>
      </w:r>
    </w:p>
    <w:p w14:paraId="512F4BB2" w14:textId="77777777" w:rsidR="00B00C3F" w:rsidRPr="00C849BE" w:rsidRDefault="00B00C3F" w:rsidP="00B00C3F">
      <w:pPr>
        <w:pStyle w:val="bullet"/>
      </w:pPr>
      <w:r w:rsidRPr="00C849BE">
        <w:t xml:space="preserve">lack of social support </w:t>
      </w:r>
      <w:r w:rsidRPr="00C849BE">
        <w:fldChar w:fldCharType="begin">
          <w:fldData xml:space="preserve">PEVuZE5vdGU+PENpdGU+PEF1dGhvcj5IYXJ0bGV5PC9BdXRob3I+PFllYXI+MjAxNTwvWWVhcj48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</w:fldData>
        </w:fldChar>
      </w:r>
      <w:r w:rsidRPr="00C849BE">
        <w:instrText xml:space="preserve"> ADDIN EN.CITE </w:instrText>
      </w:r>
      <w:r w:rsidRPr="00C849BE">
        <w:fldChar w:fldCharType="begin">
          <w:fldData xml:space="preserve">PEVuZE5vdGU+PENpdGU+PEF1dGhvcj5IYXJ0bGV5PC9BdXRob3I+PFllYXI+MjAxNTwvWWVhcj48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Hartley et al 2015</w:t>
      </w:r>
      <w:r w:rsidRPr="00C849BE">
        <w:rPr>
          <w:noProof/>
        </w:rPr>
        <w:t>)</w:t>
      </w:r>
      <w:r w:rsidRPr="00C849BE">
        <w:fldChar w:fldCharType="end"/>
      </w:r>
    </w:p>
    <w:p w14:paraId="1E77C009" w14:textId="77777777" w:rsidR="00B00C3F" w:rsidRPr="00C849BE" w:rsidRDefault="00B00C3F" w:rsidP="00B00C3F">
      <w:pPr>
        <w:pStyle w:val="bullet"/>
      </w:pPr>
      <w:r w:rsidRPr="00C849BE">
        <w:t xml:space="preserve">concern about weight gain, negative attitude towards weight gain, inaccurate perceptions regarding weight, higher than recommended target weight gain, less knowledge about weight gain, higher levels of cognitive dietary restraint, and perceived barriers to healthy eating </w:t>
      </w:r>
      <w:r w:rsidRPr="00C849BE">
        <w:fldChar w:fldCharType="begin">
          <w:fldData xml:space="preserve">PEVuZE5vdGU+PENpdGU+PEF1dGhvcj5LYXBhZGlhPC9BdXRob3I+PFllYXI+MjAxNTwvWWVhcj48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=
</w:fldData>
        </w:fldChar>
      </w:r>
      <w:r w:rsidRPr="00C849BE">
        <w:instrText xml:space="preserve"> ADDIN EN.CITE </w:instrText>
      </w:r>
      <w:r w:rsidRPr="00C849BE">
        <w:fldChar w:fldCharType="begin">
          <w:fldData xml:space="preserve">PEVuZE5vdGU+PENpdGU+PEF1dGhvcj5LYXBhZGlhPC9BdXRob3I+PFllYXI+MjAxNTwvWWVhcj48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=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Kapadia et al 2015a</w:t>
      </w:r>
      <w:r w:rsidRPr="00C849BE">
        <w:rPr>
          <w:noProof/>
        </w:rPr>
        <w:t>)</w:t>
      </w:r>
      <w:r w:rsidRPr="00C849BE">
        <w:fldChar w:fldCharType="end"/>
      </w:r>
      <w:r w:rsidRPr="00C849BE">
        <w:t>.</w:t>
      </w:r>
    </w:p>
    <w:p w14:paraId="730EE0F9" w14:textId="77777777" w:rsidR="00B00C3F" w:rsidRPr="00C849BE" w:rsidRDefault="00B00C3F" w:rsidP="00B00C3F">
      <w:r w:rsidRPr="00C849BE">
        <w:t>There were no clear associations between weight gain exceeding recommendations and:</w:t>
      </w:r>
    </w:p>
    <w:p w14:paraId="1CD9AA25" w14:textId="37A7EA3F" w:rsidR="00B00C3F" w:rsidRPr="00C849BE" w:rsidRDefault="00B00C3F" w:rsidP="00B00C3F">
      <w:pPr>
        <w:pStyle w:val="bullet"/>
      </w:pPr>
      <w:r w:rsidRPr="00C849BE">
        <w:t xml:space="preserve">anxiety </w:t>
      </w:r>
      <w:r w:rsidRPr="00C849BE">
        <w:fldChar w:fldCharType="begin">
          <w:fldData xml:space="preserve">PEVuZE5vdGU+PENpdGU+PEF1dGhvcj5IYXJ0bGV5PC9BdXRob3I+PFllYXI+MjAxNTwvWWVhcj48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==
</w:fldData>
        </w:fldChar>
      </w:r>
      <w:r w:rsidRPr="00C849BE">
        <w:instrText xml:space="preserve"> ADDIN EN.CITE </w:instrText>
      </w:r>
      <w:r w:rsidRPr="00C849BE">
        <w:fldChar w:fldCharType="begin">
          <w:fldData xml:space="preserve">PEVuZE5vdGU+PENpdGU+PEF1dGhvcj5IYXJ0bGV5PC9BdXRob3I+PFllYXI+MjAxNTwvWWVhcj48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==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Hartley et al 2015; Kapadia et al 2015a</w:t>
      </w:r>
      <w:r w:rsidRPr="00C849BE">
        <w:rPr>
          <w:noProof/>
        </w:rPr>
        <w:t>)</w:t>
      </w:r>
      <w:r w:rsidRPr="00C849BE">
        <w:fldChar w:fldCharType="end"/>
      </w:r>
      <w:r w:rsidRPr="00C849BE">
        <w:t xml:space="preserve">, stress </w:t>
      </w:r>
      <w:r w:rsidRPr="00C849BE">
        <w:fldChar w:fldCharType="begin">
          <w:fldData xml:space="preserve">PEVuZE5vdGU+PENpdGU+PEF1dGhvcj5IYXJ0bGV5PC9BdXRob3I+PFllYXI+MjAxNTwvWWVhcj48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==
</w:fldData>
        </w:fldChar>
      </w:r>
      <w:r w:rsidRPr="00C849BE">
        <w:instrText xml:space="preserve"> ADDIN EN.CITE </w:instrText>
      </w:r>
      <w:r w:rsidRPr="00C849BE">
        <w:fldChar w:fldCharType="begin">
          <w:fldData xml:space="preserve">PEVuZE5vdGU+PENpdGU+PEF1dGhvcj5IYXJ0bGV5PC9BdXRob3I+PFllYXI+MjAxNTwvWWVhcj48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==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Hartley et al 2015; Kapadia et al 2015a</w:t>
      </w:r>
      <w:r w:rsidRPr="00C849BE">
        <w:rPr>
          <w:noProof/>
        </w:rPr>
        <w:t>)</w:t>
      </w:r>
      <w:r w:rsidRPr="00C849BE">
        <w:fldChar w:fldCharType="end"/>
      </w:r>
      <w:r w:rsidRPr="00C849BE">
        <w:t xml:space="preserve">, self-efficacy </w:t>
      </w:r>
      <w:r w:rsidRPr="00C849BE">
        <w:fldChar w:fldCharType="begin">
          <w:fldData xml:space="preserve">PEVuZE5vdGU+PENpdGU+PEF1dGhvcj5IYXJ0bGV5PC9BdXRob3I+PFllYXI+MjAxNTwvWWVhcj48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</w:fldData>
        </w:fldChar>
      </w:r>
      <w:r w:rsidRPr="00C849BE">
        <w:instrText xml:space="preserve"> ADDIN EN.CITE </w:instrText>
      </w:r>
      <w:r w:rsidRPr="00C849BE">
        <w:fldChar w:fldCharType="begin">
          <w:fldData xml:space="preserve">PEVuZE5vdGU+PENpdGU+PEF1dGhvcj5IYXJ0bGV5PC9BdXRob3I+PFllYXI+MjAxNTwvWWVhcj48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Hartley et al 2015</w:t>
      </w:r>
      <w:r w:rsidRPr="00C849BE">
        <w:rPr>
          <w:noProof/>
        </w:rPr>
        <w:t>)</w:t>
      </w:r>
      <w:r w:rsidRPr="00C849BE">
        <w:fldChar w:fldCharType="end"/>
      </w:r>
      <w:r w:rsidR="009204A2" w:rsidRPr="00C849BE">
        <w:t>,</w:t>
      </w:r>
      <w:r w:rsidRPr="00C849BE">
        <w:t xml:space="preserve"> self-esteem </w:t>
      </w:r>
      <w:r w:rsidRPr="00C849BE">
        <w:fldChar w:fldCharType="begin">
          <w:fldData xml:space="preserve">PEVuZE5vdGU+PENpdGU+PEF1dGhvcj5IYXJ0bGV5PC9BdXRob3I+PFllYXI+MjAxNTwvWWVhcj48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</w:fldData>
        </w:fldChar>
      </w:r>
      <w:r w:rsidRPr="00C849BE">
        <w:instrText xml:space="preserve"> ADDIN EN.CITE </w:instrText>
      </w:r>
      <w:r w:rsidRPr="00C849BE">
        <w:fldChar w:fldCharType="begin">
          <w:fldData xml:space="preserve">PEVuZE5vdGU+PENpdGU+PEF1dGhvcj5IYXJ0bGV5PC9BdXRob3I+PFllYXI+MjAxNTwvWWVhcj48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Hartley et al 2015</w:t>
      </w:r>
      <w:r w:rsidRPr="00C849BE">
        <w:rPr>
          <w:noProof/>
        </w:rPr>
        <w:t>)</w:t>
      </w:r>
      <w:r w:rsidRPr="00C849BE">
        <w:fldChar w:fldCharType="end"/>
      </w:r>
      <w:r w:rsidR="009204A2" w:rsidRPr="00C849BE">
        <w:t xml:space="preserve"> or social support </w:t>
      </w:r>
      <w:r w:rsidR="009204A2" w:rsidRPr="00C849BE">
        <w:fldChar w:fldCharType="begin"/>
      </w:r>
      <w:r w:rsidR="00391116" w:rsidRPr="00C849BE">
        <w:instrText xml:space="preserve"> ADDIN EN.CITE &lt;EndNote&gt;&lt;Cite&gt;&lt;Author&gt;Ratan&lt;/Author&gt;&lt;Year&gt;2020&lt;/Year&gt;&lt;RecNum&gt;1972&lt;/RecNum&gt;&lt;DisplayText&gt;(&lt;style font="Century Gothic" size="8"&gt;Ratan et al 2020&lt;/style&gt;)&lt;/DisplayText&gt;&lt;record&gt;&lt;rec-number&gt;1972&lt;/rec-number&gt;&lt;foreign-keys&gt;&lt;key app="EN" db-id="exvasrfx2dtraoesasxp2szsxa2df502592x" timestamp="1588904831"&gt;1972&lt;/key&gt;&lt;key app="ENWeb" db-id=""&gt;0&lt;/key&gt;&lt;/foreign-keys&gt;&lt;ref-type name="Journal Article"&gt;17&lt;/ref-type&gt;&lt;contributors&gt;&lt;authors&gt;&lt;author&gt;Ratan, B. M.&lt;/author&gt;&lt;author&gt;Garbarino, A. H.&lt;/author&gt;&lt;author&gt;Sellner, A. A.&lt;/author&gt;&lt;author&gt;Miao, D.&lt;/author&gt;&lt;author&gt;Hollier, L. M.&lt;/author&gt;&lt;/authors&gt;&lt;/contributors&gt;&lt;auth-address&gt;Department of Obstetrics and Gynecology, Baylor College of Medicine, Houston, Texas.&amp;#xD;Texas Children&amp;apos;s Health Plan, The Center for Children and Women, Houston, Texas.&lt;/auth-address&gt;&lt;titles&gt;&lt;title&gt;Social determinants of gestational weight gain in an obese, low-income population&lt;/title&gt;&lt;secondary-title&gt;Am J Perinatol&lt;/secondary-title&gt;&lt;/titles&gt;&lt;periodical&gt;&lt;full-title&gt;Am J Perinatol&lt;/full-title&gt;&lt;/periodical&gt;&lt;pages&gt;296-303&lt;/pages&gt;&lt;volume&gt;37&lt;/volume&gt;&lt;number&gt;3&lt;/number&gt;&lt;edition&gt;2019/02/12&lt;/edition&gt;&lt;dates&gt;&lt;year&gt;2020&lt;/year&gt;&lt;pub-dates&gt;&lt;date&gt;Feb&lt;/date&gt;&lt;/pub-dates&gt;&lt;/dates&gt;&lt;isbn&gt;1098-8785 (Electronic)&amp;#xD;0735-1631 (Linking)&lt;/isbn&gt;&lt;accession-num&gt;30743269&lt;/accession-num&gt;&lt;urls&gt;&lt;related-urls&gt;&lt;url&gt;https://www.ncbi.nlm.nih.gov/pubmed/30743269&lt;/url&gt;&lt;/related-urls&gt;&lt;/urls&gt;&lt;electronic-resource-num&gt;10.1055/s-0039-1678606&lt;/electronic-resource-num&gt;&lt;/record&gt;&lt;/Cite&gt;&lt;/EndNote&gt;</w:instrText>
      </w:r>
      <w:r w:rsidR="009204A2" w:rsidRPr="00C849BE">
        <w:fldChar w:fldCharType="separate"/>
      </w:r>
      <w:r w:rsidR="00391116" w:rsidRPr="00C849BE">
        <w:rPr>
          <w:noProof/>
        </w:rPr>
        <w:t>(</w:t>
      </w:r>
      <w:r w:rsidR="00391116" w:rsidRPr="00C849BE">
        <w:rPr>
          <w:noProof/>
          <w:sz w:val="16"/>
        </w:rPr>
        <w:t>Ratan et al 2020</w:t>
      </w:r>
      <w:r w:rsidR="00391116" w:rsidRPr="00C849BE">
        <w:rPr>
          <w:noProof/>
        </w:rPr>
        <w:t>)</w:t>
      </w:r>
      <w:r w:rsidR="009204A2" w:rsidRPr="00C849BE">
        <w:fldChar w:fldCharType="end"/>
      </w:r>
    </w:p>
    <w:p w14:paraId="65610051" w14:textId="2F2EE6F2" w:rsidR="00B00C3F" w:rsidRPr="00C849BE" w:rsidRDefault="00B00C3F" w:rsidP="00B00C3F">
      <w:pPr>
        <w:pStyle w:val="bullet"/>
      </w:pPr>
      <w:r w:rsidRPr="00C849BE">
        <w:t>parity (</w:t>
      </w:r>
      <w:r w:rsidRPr="00C849BE">
        <w:rPr>
          <w:rFonts w:ascii="Helvetica" w:hAnsi="Helvetica"/>
          <w:sz w:val="16"/>
          <w:szCs w:val="16"/>
        </w:rPr>
        <w:t>r</w:t>
      </w:r>
      <w:r w:rsidRPr="00C849BE">
        <w:rPr>
          <w:sz w:val="16"/>
          <w:szCs w:val="16"/>
        </w:rPr>
        <w:t xml:space="preserve"> 0.04, 95%CI 0.10 to 0.16, </w:t>
      </w:r>
      <w:r w:rsidRPr="00C849BE">
        <w:rPr>
          <w:rFonts w:ascii="Helvetica" w:hAnsi="Helvetica"/>
          <w:sz w:val="16"/>
          <w:szCs w:val="16"/>
        </w:rPr>
        <w:t>p</w:t>
      </w:r>
      <w:r w:rsidRPr="00C849BE">
        <w:rPr>
          <w:sz w:val="16"/>
          <w:szCs w:val="16"/>
        </w:rPr>
        <w:t>=0.61; 17 studies</w:t>
      </w:r>
      <w:r w:rsidRPr="00C849BE">
        <w:t>), including after adjusting for pre-pregnancy BMI (</w:t>
      </w:r>
      <w:r w:rsidRPr="00C849BE">
        <w:rPr>
          <w:rFonts w:ascii="Helvetica" w:hAnsi="Helvetica"/>
          <w:sz w:val="16"/>
          <w:szCs w:val="16"/>
        </w:rPr>
        <w:t>r</w:t>
      </w:r>
      <w:r w:rsidRPr="00C849BE">
        <w:rPr>
          <w:sz w:val="16"/>
          <w:szCs w:val="16"/>
        </w:rPr>
        <w:t xml:space="preserve"> 0.08, 95%CI 0.19 to 0.03, </w:t>
      </w:r>
      <w:r w:rsidRPr="00C849BE">
        <w:rPr>
          <w:rFonts w:ascii="Helvetica" w:hAnsi="Helvetica"/>
          <w:sz w:val="16"/>
          <w:szCs w:val="16"/>
        </w:rPr>
        <w:t>p</w:t>
      </w:r>
      <w:r w:rsidRPr="00C849BE">
        <w:rPr>
          <w:sz w:val="16"/>
          <w:szCs w:val="16"/>
        </w:rPr>
        <w:t>=0.16; 16 studies</w:t>
      </w:r>
      <w:r w:rsidRPr="00C849BE">
        <w:t xml:space="preserve">) </w:t>
      </w:r>
      <w:r w:rsidRPr="00C849BE">
        <w:fldChar w:fldCharType="begin">
          <w:fldData xml:space="preserve">PEVuZE5vdGU+PENpdGU+PEF1dGhvcj5IaWxsPC9BdXRob3I+PFllYXI+MjAxNzwvWWVhcj48UmVj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</w:fldData>
        </w:fldChar>
      </w:r>
      <w:r w:rsidRPr="00C849BE">
        <w:instrText xml:space="preserve"> ADDIN EN.CITE </w:instrText>
      </w:r>
      <w:r w:rsidRPr="00C849BE">
        <w:fldChar w:fldCharType="begin">
          <w:fldData xml:space="preserve">PEVuZE5vdGU+PENpdGU+PEF1dGhvcj5IaWxsPC9BdXRob3I+PFllYXI+MjAxNzwvWWVhcj48UmVj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Hill et al 2017</w:t>
      </w:r>
      <w:r w:rsidRPr="00C849BE">
        <w:rPr>
          <w:noProof/>
        </w:rPr>
        <w:t>)</w:t>
      </w:r>
      <w:r w:rsidRPr="00C849BE">
        <w:fldChar w:fldCharType="end"/>
      </w:r>
    </w:p>
    <w:p w14:paraId="55560A14" w14:textId="0C0C9B7F" w:rsidR="00B00C3F" w:rsidRPr="00C849BE" w:rsidRDefault="00B00C3F" w:rsidP="00B00C3F">
      <w:r w:rsidRPr="00C849BE">
        <w:t xml:space="preserve">The evidence </w:t>
      </w:r>
      <w:r w:rsidR="00E55AE7" w:rsidRPr="00C849BE">
        <w:t xml:space="preserve">of </w:t>
      </w:r>
      <w:r w:rsidRPr="00C849BE">
        <w:t xml:space="preserve">an association between weight gain exceeding recommendations and depression was inconsistent </w:t>
      </w:r>
      <w:r w:rsidRPr="00C849BE">
        <w:fldChar w:fldCharType="begin">
          <w:fldData xml:space="preserve">PEVuZE5vdGU+PENpdGU+PEF1dGhvcj5IYXJ0bGV5PC9BdXRob3I+PFllYXI+MjAxNTwvWWVhcj48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==
</w:fldData>
        </w:fldChar>
      </w:r>
      <w:r w:rsidRPr="00C849BE">
        <w:instrText xml:space="preserve"> ADDIN EN.CITE </w:instrText>
      </w:r>
      <w:r w:rsidRPr="00C849BE">
        <w:fldChar w:fldCharType="begin">
          <w:fldData xml:space="preserve">PEVuZE5vdGU+PENpdGU+PEF1dGhvcj5IYXJ0bGV5PC9BdXRob3I+PFllYXI+MjAxNTwvWWVhcj48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==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Hartley et al 2015; Kapadia et al 2015a</w:t>
      </w:r>
      <w:r w:rsidRPr="00C849BE">
        <w:rPr>
          <w:noProof/>
        </w:rPr>
        <w:t>)</w:t>
      </w:r>
      <w:r w:rsidRPr="00C849BE">
        <w:fldChar w:fldCharType="end"/>
      </w:r>
      <w:r w:rsidRPr="00C849BE">
        <w:t>.</w:t>
      </w:r>
    </w:p>
    <w:p w14:paraId="60CD7542" w14:textId="77777777" w:rsidR="00B00C3F" w:rsidRPr="00C849BE" w:rsidRDefault="00B00C3F" w:rsidP="00B00C3F">
      <w:r w:rsidRPr="00C849BE">
        <w:t xml:space="preserve">Protective factors included a perception of control over weight gain, lower than recommended target weight gain and higher self-efficacy for healthy eating </w:t>
      </w:r>
      <w:r w:rsidRPr="00C849BE">
        <w:fldChar w:fldCharType="begin">
          <w:fldData xml:space="preserve">PEVuZE5vdGU+PENpdGU+PEF1dGhvcj5LYXBhZGlhPC9BdXRob3I+PFllYXI+MjAxNTwvWWVhcj48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=
</w:fldData>
        </w:fldChar>
      </w:r>
      <w:r w:rsidRPr="00C849BE">
        <w:instrText xml:space="preserve"> ADDIN EN.CITE </w:instrText>
      </w:r>
      <w:r w:rsidRPr="00C849BE">
        <w:fldChar w:fldCharType="begin">
          <w:fldData xml:space="preserve">PEVuZE5vdGU+PENpdGU+PEF1dGhvcj5LYXBhZGlhPC9BdXRob3I+PFllYXI+MjAxNTwvWWVhcj48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=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Kapadia et al 2015a</w:t>
      </w:r>
      <w:r w:rsidRPr="00C849BE">
        <w:rPr>
          <w:noProof/>
        </w:rPr>
        <w:t>)</w:t>
      </w:r>
      <w:r w:rsidRPr="00C849BE">
        <w:fldChar w:fldCharType="end"/>
      </w:r>
      <w:r w:rsidRPr="00C849BE">
        <w:t>.</w:t>
      </w:r>
    </w:p>
    <w:p w14:paraId="45185691" w14:textId="77777777" w:rsidR="00B00C3F" w:rsidRPr="00C849BE" w:rsidRDefault="00B00C3F" w:rsidP="009204A2">
      <w:pPr>
        <w:keepNext/>
      </w:pPr>
      <w:r w:rsidRPr="00C849BE">
        <w:t>Cohort studies have found associations between weight gain exceeding guidelines and:</w:t>
      </w:r>
    </w:p>
    <w:p w14:paraId="51BDE09A" w14:textId="77777777" w:rsidR="00B00C3F" w:rsidRPr="00C849BE" w:rsidRDefault="00B00C3F" w:rsidP="00B00C3F">
      <w:pPr>
        <w:pStyle w:val="bullet"/>
      </w:pPr>
      <w:r w:rsidRPr="00C849BE">
        <w:t>pre-pregnancy BMI (≥25 vs &lt;25) (</w:t>
      </w:r>
      <w:r w:rsidRPr="00C849BE">
        <w:rPr>
          <w:sz w:val="16"/>
          <w:szCs w:val="16"/>
        </w:rPr>
        <w:t>OR 3.35; 95%CI 2.44 to 4.64; p&lt;0.0001</w:t>
      </w:r>
      <w:r w:rsidRPr="00C849BE">
        <w:t xml:space="preserve">) </w:t>
      </w:r>
      <w:r w:rsidRPr="00C849BE">
        <w:fldChar w:fldCharType="begin">
          <w:fldData xml:space="preserve">PEVuZE5vdGU+PENpdGU+PEF1dGhvcj5Nb3Jpc3NldDwvQXV0aG9yPjxZZWFyPjIwMTc8L1llYXI+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</w:fldData>
        </w:fldChar>
      </w:r>
      <w:r w:rsidRPr="00C849BE">
        <w:instrText xml:space="preserve"> ADDIN EN.CITE </w:instrText>
      </w:r>
      <w:r w:rsidRPr="00C849BE">
        <w:fldChar w:fldCharType="begin">
          <w:fldData xml:space="preserve">PEVuZE5vdGU+PENpdGU+PEF1dGhvcj5Nb3Jpc3NldDwvQXV0aG9yPjxZZWFyPjIwMTc8L1llYXI+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Morisset et al 2017</w:t>
      </w:r>
      <w:r w:rsidRPr="00C849BE">
        <w:rPr>
          <w:noProof/>
        </w:rPr>
        <w:t>)</w:t>
      </w:r>
      <w:r w:rsidRPr="00C849BE">
        <w:fldChar w:fldCharType="end"/>
      </w:r>
    </w:p>
    <w:p w14:paraId="7C5E4B4F" w14:textId="77777777" w:rsidR="00B00C3F" w:rsidRPr="00C849BE" w:rsidRDefault="00B00C3F" w:rsidP="00B00C3F">
      <w:pPr>
        <w:pStyle w:val="bullet"/>
      </w:pPr>
      <w:r w:rsidRPr="00C849BE">
        <w:t>stopping smoking compared to women who never smoked (</w:t>
      </w:r>
      <w:r w:rsidRPr="00C849BE">
        <w:rPr>
          <w:sz w:val="16"/>
          <w:szCs w:val="16"/>
        </w:rPr>
        <w:t>weekly weight gain in second and third trimesters MD 0.09 kg; 95%CI 0.03 to 0.15</w:t>
      </w:r>
      <w:r w:rsidRPr="00C849BE">
        <w:t xml:space="preserve">) </w:t>
      </w:r>
      <w:r w:rsidRPr="00C849BE">
        <w:fldChar w:fldCharType="begin">
          <w:fldData xml:space="preserve">PEVuZE5vdGU+PENpdGU+PEF1dGhvcj5IdWxtYW48L0F1dGhvcj48WWVhcj4yMDE2PC9ZZWFyPjxS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</w:fldData>
        </w:fldChar>
      </w:r>
      <w:r w:rsidRPr="00C849BE">
        <w:instrText xml:space="preserve"> ADDIN EN.CITE </w:instrText>
      </w:r>
      <w:r w:rsidRPr="00C849BE">
        <w:fldChar w:fldCharType="begin">
          <w:fldData xml:space="preserve">PEVuZE5vdGU+PENpdGU+PEF1dGhvcj5IdWxtYW48L0F1dGhvcj48WWVhcj4yMDE2PC9ZZWFyPjxS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Hulman et al 2016</w:t>
      </w:r>
      <w:r w:rsidRPr="00C849BE">
        <w:rPr>
          <w:noProof/>
        </w:rPr>
        <w:t>)</w:t>
      </w:r>
      <w:r w:rsidRPr="00C849BE">
        <w:fldChar w:fldCharType="end"/>
      </w:r>
    </w:p>
    <w:p w14:paraId="487C0DF5" w14:textId="77777777" w:rsidR="00B00C3F" w:rsidRPr="00C849BE" w:rsidRDefault="00B00C3F" w:rsidP="00E86FC6">
      <w:pPr>
        <w:keepNext/>
      </w:pPr>
      <w:r w:rsidRPr="00C849BE">
        <w:t>There was no clear association in cohort studies between weight gain exceeding guidelines and:</w:t>
      </w:r>
    </w:p>
    <w:p w14:paraId="5A305E5F" w14:textId="77777777" w:rsidR="00B00C3F" w:rsidRPr="00C849BE" w:rsidRDefault="00B00C3F" w:rsidP="00B00C3F">
      <w:pPr>
        <w:pStyle w:val="bullet"/>
      </w:pPr>
      <w:r w:rsidRPr="00C849BE">
        <w:t>experiencing hardship in childhood (</w:t>
      </w:r>
      <w:r w:rsidRPr="00C849BE">
        <w:rPr>
          <w:sz w:val="16"/>
          <w:szCs w:val="16"/>
        </w:rPr>
        <w:t>OR 1.45, 95%CI 0.99 to 2.14</w:t>
      </w:r>
      <w:r w:rsidRPr="00C849BE">
        <w:t>), in adulthood (</w:t>
      </w:r>
      <w:r w:rsidRPr="00C849BE">
        <w:rPr>
          <w:sz w:val="16"/>
          <w:szCs w:val="16"/>
        </w:rPr>
        <w:t>OR 0.72; 95%CI 0.41 to 1.26</w:t>
      </w:r>
      <w:r w:rsidRPr="00C849BE">
        <w:t>)</w:t>
      </w:r>
      <w:r w:rsidRPr="00C849BE">
        <w:rPr>
          <w:rFonts w:eastAsiaTheme="minorHAnsi" w:cs="Times New Roman"/>
          <w:szCs w:val="24"/>
          <w:lang w:val="en-GB"/>
        </w:rPr>
        <w:t xml:space="preserve"> or in</w:t>
      </w:r>
      <w:r w:rsidRPr="00C849BE">
        <w:t xml:space="preserve"> pregnancy (</w:t>
      </w:r>
      <w:r w:rsidRPr="00C849BE">
        <w:rPr>
          <w:sz w:val="16"/>
          <w:szCs w:val="16"/>
        </w:rPr>
        <w:t>OR 1.09; 95%CI 0.43 to 2.76</w:t>
      </w:r>
      <w:r w:rsidRPr="00C849BE">
        <w:t xml:space="preserve">) </w:t>
      </w:r>
      <w:r w:rsidRPr="00C849BE">
        <w:fldChar w:fldCharType="begin">
          <w:fldData xml:space="preserve">PEVuZE5vdGU+PENpdGU+PEF1dGhvcj5Qcm92ZW56YW5vPC9BdXRob3I+PFllYXI+MjAxNTwvWWVh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</w:fldData>
        </w:fldChar>
      </w:r>
      <w:r w:rsidRPr="00C849BE">
        <w:instrText xml:space="preserve"> ADDIN EN.CITE </w:instrText>
      </w:r>
      <w:r w:rsidRPr="00C849BE">
        <w:fldChar w:fldCharType="begin">
          <w:fldData xml:space="preserve">PEVuZE5vdGU+PENpdGU+PEF1dGhvcj5Qcm92ZW56YW5vPC9BdXRob3I+PFllYXI+MjAxNTwvWWVh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Provenzano et al 2015</w:t>
      </w:r>
      <w:r w:rsidRPr="00C849BE">
        <w:rPr>
          <w:noProof/>
        </w:rPr>
        <w:t>)</w:t>
      </w:r>
      <w:r w:rsidRPr="00C849BE">
        <w:fldChar w:fldCharType="end"/>
      </w:r>
    </w:p>
    <w:p w14:paraId="0CA151B5" w14:textId="77777777" w:rsidR="00B00C3F" w:rsidRPr="00C849BE" w:rsidRDefault="00B00C3F" w:rsidP="00B00C3F">
      <w:pPr>
        <w:pStyle w:val="bullet"/>
      </w:pPr>
      <w:r w:rsidRPr="00C849BE">
        <w:t>maternal age (&lt;30 vs ≥30) (</w:t>
      </w:r>
      <w:r w:rsidRPr="00C849BE">
        <w:rPr>
          <w:sz w:val="16"/>
          <w:szCs w:val="16"/>
        </w:rPr>
        <w:t>OR 1.02; 95%CI 0.98 to 1.02; p=0.89</w:t>
      </w:r>
      <w:r w:rsidRPr="00C849BE">
        <w:t xml:space="preserve">) </w:t>
      </w:r>
      <w:r w:rsidRPr="00C849BE">
        <w:fldChar w:fldCharType="begin">
          <w:fldData xml:space="preserve">PEVuZE5vdGU+PENpdGU+PEF1dGhvcj5Nb3Jpc3NldDwvQXV0aG9yPjxZZWFyPjIwMTc8L1llYXI+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</w:fldData>
        </w:fldChar>
      </w:r>
      <w:r w:rsidRPr="00C849BE">
        <w:instrText xml:space="preserve"> ADDIN EN.CITE </w:instrText>
      </w:r>
      <w:r w:rsidRPr="00C849BE">
        <w:fldChar w:fldCharType="begin">
          <w:fldData xml:space="preserve">PEVuZE5vdGU+PENpdGU+PEF1dGhvcj5Nb3Jpc3NldDwvQXV0aG9yPjxZZWFyPjIwMTc8L1llYXI+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Morisset et al 2017</w:t>
      </w:r>
      <w:r w:rsidRPr="00C849BE">
        <w:rPr>
          <w:noProof/>
        </w:rPr>
        <w:t>)</w:t>
      </w:r>
      <w:r w:rsidRPr="00C849BE">
        <w:fldChar w:fldCharType="end"/>
      </w:r>
    </w:p>
    <w:p w14:paraId="23C85583" w14:textId="3202CFD5" w:rsidR="00B00C3F" w:rsidRPr="00C849BE" w:rsidRDefault="00B00C3F" w:rsidP="00B00C3F">
      <w:pPr>
        <w:pStyle w:val="bullet"/>
      </w:pPr>
      <w:r w:rsidRPr="00C849BE">
        <w:t>household income (&lt;</w:t>
      </w:r>
      <w:r w:rsidR="00B22F39" w:rsidRPr="00C849BE">
        <w:t>CAN</w:t>
      </w:r>
      <w:r w:rsidRPr="00C849BE">
        <w:t>$60,000 vs ≥</w:t>
      </w:r>
      <w:r w:rsidR="00B22F39" w:rsidRPr="00C849BE">
        <w:t>CAN</w:t>
      </w:r>
      <w:r w:rsidRPr="00C849BE">
        <w:t>$60,000) (</w:t>
      </w:r>
      <w:r w:rsidRPr="00C849BE">
        <w:rPr>
          <w:sz w:val="16"/>
          <w:szCs w:val="16"/>
        </w:rPr>
        <w:t>OR 1.06; 95%CI 0.71 to 1.26; p=0.71</w:t>
      </w:r>
      <w:r w:rsidRPr="00C849BE">
        <w:t xml:space="preserve">) </w:t>
      </w:r>
      <w:r w:rsidRPr="00C849BE">
        <w:fldChar w:fldCharType="begin">
          <w:fldData xml:space="preserve">PEVuZE5vdGU+PENpdGU+PEF1dGhvcj5Nb3Jpc3NldDwvQXV0aG9yPjxZZWFyPjIwMTc8L1llYXI+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</w:fldData>
        </w:fldChar>
      </w:r>
      <w:r w:rsidRPr="00C849BE">
        <w:instrText xml:space="preserve"> ADDIN EN.CITE </w:instrText>
      </w:r>
      <w:r w:rsidRPr="00C849BE">
        <w:fldChar w:fldCharType="begin">
          <w:fldData xml:space="preserve">PEVuZE5vdGU+PENpdGU+PEF1dGhvcj5Nb3Jpc3NldDwvQXV0aG9yPjxZZWFyPjIwMTc8L1llYXI+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Morisset et al 2017</w:t>
      </w:r>
      <w:r w:rsidRPr="00C849BE">
        <w:rPr>
          <w:noProof/>
        </w:rPr>
        <w:t>)</w:t>
      </w:r>
      <w:r w:rsidRPr="00C849BE">
        <w:fldChar w:fldCharType="end"/>
      </w:r>
    </w:p>
    <w:p w14:paraId="57854460" w14:textId="77777777" w:rsidR="00B00C3F" w:rsidRPr="00C849BE" w:rsidRDefault="00B00C3F" w:rsidP="00B00C3F">
      <w:pPr>
        <w:pStyle w:val="bullet"/>
      </w:pPr>
      <w:r w:rsidRPr="00C849BE">
        <w:t>education level (&lt;university vs ≥university degree) (</w:t>
      </w:r>
      <w:r w:rsidRPr="00C849BE">
        <w:rPr>
          <w:sz w:val="16"/>
          <w:szCs w:val="16"/>
        </w:rPr>
        <w:t>OR 1.26; 95%CI 0.93 to 1.70; p=0.14</w:t>
      </w:r>
      <w:r w:rsidRPr="00C849BE">
        <w:t xml:space="preserve">) </w:t>
      </w:r>
      <w:r w:rsidRPr="00C849BE">
        <w:fldChar w:fldCharType="begin">
          <w:fldData xml:space="preserve">PEVuZE5vdGU+PENpdGU+PEF1dGhvcj5Nb3Jpc3NldDwvQXV0aG9yPjxZZWFyPjIwMTc8L1llYXI+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</w:fldData>
        </w:fldChar>
      </w:r>
      <w:r w:rsidRPr="00C849BE">
        <w:instrText xml:space="preserve"> ADDIN EN.CITE </w:instrText>
      </w:r>
      <w:r w:rsidRPr="00C849BE">
        <w:fldChar w:fldCharType="begin">
          <w:fldData xml:space="preserve">PEVuZE5vdGU+PENpdGU+PEF1dGhvcj5Nb3Jpc3NldDwvQXV0aG9yPjxZZWFyPjIwMTc8L1llYXI+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Morisset et al 2017</w:t>
      </w:r>
      <w:r w:rsidRPr="00C849BE">
        <w:rPr>
          <w:noProof/>
        </w:rPr>
        <w:t>)</w:t>
      </w:r>
      <w:r w:rsidRPr="00C849BE">
        <w:fldChar w:fldCharType="end"/>
      </w:r>
    </w:p>
    <w:p w14:paraId="2E9D0326" w14:textId="77777777" w:rsidR="00B00C3F" w:rsidRPr="00C849BE" w:rsidRDefault="00B00C3F" w:rsidP="00B00C3F">
      <w:pPr>
        <w:pStyle w:val="bullet"/>
      </w:pPr>
      <w:r w:rsidRPr="00C849BE">
        <w:t>country of birth (other countries vs Canada) (</w:t>
      </w:r>
      <w:r w:rsidRPr="00C849BE">
        <w:rPr>
          <w:sz w:val="16"/>
          <w:szCs w:val="16"/>
        </w:rPr>
        <w:t>OR 1.05; 95%CI 0.78 to 1.41; p=0.73</w:t>
      </w:r>
      <w:r w:rsidRPr="00C849BE">
        <w:t>).</w:t>
      </w:r>
      <w:r w:rsidRPr="00C849BE">
        <w:fldChar w:fldCharType="begin">
          <w:fldData xml:space="preserve">PEVuZE5vdGU+PENpdGU+PEF1dGhvcj5Nb3Jpc3NldDwvQXV0aG9yPjxZZWFyPjIwMTc8L1llYXI+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</w:fldData>
        </w:fldChar>
      </w:r>
      <w:r w:rsidRPr="00C849BE">
        <w:instrText xml:space="preserve"> ADDIN EN.CITE </w:instrText>
      </w:r>
      <w:r w:rsidRPr="00C849BE">
        <w:fldChar w:fldCharType="begin">
          <w:fldData xml:space="preserve">PEVuZE5vdGU+PENpdGU+PEF1dGhvcj5Nb3Jpc3NldDwvQXV0aG9yPjxZZWFyPjIwMTc8L1llYXI+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Morisset et al 2017</w:t>
      </w:r>
      <w:r w:rsidRPr="00C849BE">
        <w:rPr>
          <w:noProof/>
        </w:rPr>
        <w:t>)</w:t>
      </w:r>
      <w:r w:rsidRPr="00C849BE">
        <w:fldChar w:fldCharType="end"/>
      </w:r>
      <w:r w:rsidRPr="00C849BE">
        <w:t>.</w:t>
      </w:r>
    </w:p>
    <w:p w14:paraId="13AB1997" w14:textId="19889F6B" w:rsidR="00391116" w:rsidRPr="00C849BE" w:rsidRDefault="00391116" w:rsidP="00391116">
      <w:r w:rsidRPr="00C849BE">
        <w:t>An analysis of observational data collected from a longitudinal cohort study of Aboriginal women during pregnancy (</w:t>
      </w:r>
      <w:r w:rsidRPr="00C849BE">
        <w:rPr>
          <w:sz w:val="16"/>
          <w:szCs w:val="16"/>
        </w:rPr>
        <w:t>n=110</w:t>
      </w:r>
      <w:r w:rsidRPr="00C849BE">
        <w:t xml:space="preserve">) </w:t>
      </w:r>
      <w:r w:rsidRPr="00C849BE">
        <w:fldChar w:fldCharType="begin">
          <w:fldData xml:space="preserve">PEVuZE5vdGU+PENpdGU+PEF1dGhvcj5TY2h1bWFjaGVyPC9BdXRob3I+PFllYXI+MjAxODwvWWVh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</w:fldData>
        </w:fldChar>
      </w:r>
      <w:r w:rsidRPr="00C849BE">
        <w:instrText xml:space="preserve"> ADDIN EN.CITE </w:instrText>
      </w:r>
      <w:r w:rsidRPr="00C849BE">
        <w:fldChar w:fldCharType="begin">
          <w:fldData xml:space="preserve">PEVuZE5vdGU+PENpdGU+PEF1dGhvcj5TY2h1bWFjaGVyPC9BdXRob3I+PFllYXI+MjAxODwvWWVh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Schumacher et al 2018</w:t>
      </w:r>
      <w:r w:rsidRPr="00C849BE">
        <w:rPr>
          <w:noProof/>
        </w:rPr>
        <w:t>)</w:t>
      </w:r>
      <w:r w:rsidRPr="00C849BE">
        <w:fldChar w:fldCharType="end"/>
      </w:r>
      <w:r w:rsidRPr="00C849BE">
        <w:t xml:space="preserve"> found that 54% of women had weight gain exceeding recommendations.</w:t>
      </w:r>
    </w:p>
    <w:p w14:paraId="588E8E56" w14:textId="77777777" w:rsidR="00B00C3F" w:rsidRPr="00C849BE" w:rsidRDefault="00B00C3F" w:rsidP="00B00C3F">
      <w:pPr>
        <w:pStyle w:val="Heading3"/>
        <w:keepLines/>
        <w:tabs>
          <w:tab w:val="clear" w:pos="851"/>
        </w:tabs>
        <w:spacing w:before="120"/>
      </w:pPr>
      <w:r w:rsidRPr="00C849BE">
        <w:t>Risks associated with low or high gestational weight gain</w:t>
      </w:r>
      <w:bookmarkEnd w:id="68"/>
    </w:p>
    <w:p w14:paraId="0BE964D2" w14:textId="5A0A0A59" w:rsidR="009E273D" w:rsidRPr="00C849BE" w:rsidRDefault="00BD2F6E" w:rsidP="00BD2F6E">
      <w:r w:rsidRPr="00C849BE">
        <w:t>A meta-analysis of individual participant data (</w:t>
      </w:r>
      <w:r w:rsidRPr="00C849BE">
        <w:rPr>
          <w:sz w:val="16"/>
          <w:szCs w:val="16"/>
        </w:rPr>
        <w:t>n=265,270</w:t>
      </w:r>
      <w:r w:rsidRPr="00C849BE">
        <w:t>)</w:t>
      </w:r>
      <w:r w:rsidR="00D944F9" w:rsidRPr="00C849BE">
        <w:t xml:space="preserve"> </w:t>
      </w:r>
      <w:r w:rsidR="009331B2" w:rsidRPr="00C849BE">
        <w:fldChar w:fldCharType="begin">
          <w:fldData xml:space="preserve">PEVuZE5vdGU+PENpdGU+PEF1dGhvcj5TYW50b3M8L0F1dGhvcj48WWVhcj4yMDE5PC9ZZWFyPjxS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</w:fldData>
        </w:fldChar>
      </w:r>
      <w:r w:rsidR="009331B2" w:rsidRPr="00C849BE">
        <w:instrText xml:space="preserve"> ADDIN EN.CITE </w:instrText>
      </w:r>
      <w:r w:rsidR="009331B2" w:rsidRPr="00C849BE">
        <w:fldChar w:fldCharType="begin">
          <w:fldData xml:space="preserve">PEVuZE5vdGU+PENpdGU+PEF1dGhvcj5TYW50b3M8L0F1dGhvcj48WWVhcj4yMDE5PC9ZZWFyPjxS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</w:fldData>
        </w:fldChar>
      </w:r>
      <w:r w:rsidR="009331B2" w:rsidRPr="00C849BE">
        <w:instrText xml:space="preserve"> ADDIN EN.CITE.DATA </w:instrText>
      </w:r>
      <w:r w:rsidR="009331B2" w:rsidRPr="00C849BE">
        <w:fldChar w:fldCharType="end"/>
      </w:r>
      <w:r w:rsidR="009331B2" w:rsidRPr="00C849BE">
        <w:fldChar w:fldCharType="separate"/>
      </w:r>
      <w:r w:rsidR="009331B2" w:rsidRPr="00C849BE">
        <w:rPr>
          <w:noProof/>
        </w:rPr>
        <w:t>(</w:t>
      </w:r>
      <w:r w:rsidR="009331B2" w:rsidRPr="00C849BE">
        <w:rPr>
          <w:noProof/>
          <w:sz w:val="16"/>
        </w:rPr>
        <w:t>Santos et al 2019</w:t>
      </w:r>
      <w:r w:rsidR="009331B2" w:rsidRPr="00C849BE">
        <w:rPr>
          <w:noProof/>
        </w:rPr>
        <w:t>)</w:t>
      </w:r>
      <w:r w:rsidR="009331B2" w:rsidRPr="00C849BE">
        <w:fldChar w:fldCharType="end"/>
      </w:r>
      <w:r w:rsidRPr="00C849BE">
        <w:t xml:space="preserve"> found that low or high gestational weight gain was associated with </w:t>
      </w:r>
      <w:r w:rsidR="009E273D" w:rsidRPr="00C849BE">
        <w:t>pregnancy complications across all BMI classifications.</w:t>
      </w:r>
    </w:p>
    <w:p w14:paraId="6FF768A8" w14:textId="77777777" w:rsidR="00B00C3F" w:rsidRPr="00C849BE" w:rsidRDefault="00B00C3F" w:rsidP="00B00C3F">
      <w:pPr>
        <w:pStyle w:val="Heading4"/>
      </w:pPr>
      <w:r w:rsidRPr="00C849BE">
        <w:t>Weight gain among women of any BMI</w:t>
      </w:r>
    </w:p>
    <w:p w14:paraId="0176F90F" w14:textId="77777777" w:rsidR="00B00C3F" w:rsidRPr="00C849BE" w:rsidRDefault="00B00C3F" w:rsidP="00B00C3F">
      <w:pPr>
        <w:pStyle w:val="Heading5"/>
      </w:pPr>
      <w:r w:rsidRPr="00C849BE">
        <w:t>Weight gain lower than recommendations</w:t>
      </w:r>
    </w:p>
    <w:p w14:paraId="4C3D6A06" w14:textId="452B7E6E" w:rsidR="00B00C3F" w:rsidRPr="00C849BE" w:rsidRDefault="00B00C3F" w:rsidP="00B00C3F">
      <w:r w:rsidRPr="00C849BE">
        <w:t>In a systematic review of cohort studies of pregnant women of any BMI (</w:t>
      </w:r>
      <w:r w:rsidRPr="00C849BE">
        <w:rPr>
          <w:sz w:val="16"/>
          <w:szCs w:val="16"/>
        </w:rPr>
        <w:t>23 studies; 1,309,136 women</w:t>
      </w:r>
      <w:r w:rsidRPr="00C849BE">
        <w:t xml:space="preserve">) </w:t>
      </w:r>
      <w:r w:rsidRPr="00C849BE">
        <w:fldChar w:fldCharType="begin">
          <w:fldData xml:space="preserve">PEVuZE5vdGU+PENpdGU+PEF1dGhvcj5Hb2xkc3RlaW48L0F1dGhvcj48WWVhcj4yMDE3PC9ZZWFy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</w:fldData>
        </w:fldChar>
      </w:r>
      <w:r w:rsidRPr="00C849BE">
        <w:instrText xml:space="preserve"> ADDIN EN.CITE </w:instrText>
      </w:r>
      <w:r w:rsidRPr="00C849BE">
        <w:fldChar w:fldCharType="begin">
          <w:fldData xml:space="preserve">PEVuZE5vdGU+PENpdGU+PEF1dGhvcj5Hb2xkc3RlaW48L0F1dGhvcj48WWVhcj4yMDE3PC9ZZWFy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Goldstein et al 2017</w:t>
      </w:r>
      <w:r w:rsidRPr="00C849BE">
        <w:rPr>
          <w:noProof/>
        </w:rPr>
        <w:t>)</w:t>
      </w:r>
      <w:r w:rsidRPr="00C849BE">
        <w:fldChar w:fldCharType="end"/>
      </w:r>
      <w:r w:rsidR="00EE5255" w:rsidRPr="00C849BE">
        <w:t>,</w:t>
      </w:r>
      <w:r w:rsidRPr="00C849BE">
        <w:t xml:space="preserve"> weight gain </w:t>
      </w:r>
      <w:r w:rsidRPr="00C849BE">
        <w:rPr>
          <w:i/>
        </w:rPr>
        <w:t>lower</w:t>
      </w:r>
      <w:r w:rsidRPr="00C849BE">
        <w:t xml:space="preserve"> than recommendations was associated with an increased risk of:</w:t>
      </w:r>
    </w:p>
    <w:p w14:paraId="6B193D26" w14:textId="77777777" w:rsidR="00B00C3F" w:rsidRPr="00C849BE" w:rsidRDefault="00B00C3F" w:rsidP="00B00C3F">
      <w:pPr>
        <w:pStyle w:val="bullet"/>
      </w:pPr>
      <w:r w:rsidRPr="00C849BE">
        <w:t>preterm birth (</w:t>
      </w:r>
      <w:r w:rsidRPr="00C849BE">
        <w:rPr>
          <w:sz w:val="16"/>
          <w:szCs w:val="16"/>
        </w:rPr>
        <w:t>OR 1.70; 95%CI 1.32 to 2.20</w:t>
      </w:r>
      <w:r w:rsidRPr="00C849BE">
        <w:t xml:space="preserve">) </w:t>
      </w:r>
    </w:p>
    <w:p w14:paraId="424BBF5C" w14:textId="77777777" w:rsidR="00B00C3F" w:rsidRPr="00C849BE" w:rsidRDefault="00B00C3F" w:rsidP="00B00C3F">
      <w:pPr>
        <w:pStyle w:val="bullet"/>
      </w:pPr>
      <w:r w:rsidRPr="00C849BE">
        <w:t>small for gestational age babies (</w:t>
      </w:r>
      <w:r w:rsidRPr="00C849BE">
        <w:rPr>
          <w:sz w:val="16"/>
          <w:szCs w:val="16"/>
        </w:rPr>
        <w:t>OR 1.53; 95% CI 1.44 to 1.64</w:t>
      </w:r>
      <w:r w:rsidRPr="00C849BE">
        <w:t>).</w:t>
      </w:r>
    </w:p>
    <w:p w14:paraId="6EF8FD44" w14:textId="77777777" w:rsidR="00B00C3F" w:rsidRPr="00C849BE" w:rsidRDefault="00B00C3F" w:rsidP="00B00C3F">
      <w:r w:rsidRPr="00C849BE">
        <w:t xml:space="preserve">There was an association between weight gain </w:t>
      </w:r>
      <w:r w:rsidRPr="00C849BE">
        <w:rPr>
          <w:i/>
          <w:iCs/>
        </w:rPr>
        <w:t>lower</w:t>
      </w:r>
      <w:r w:rsidRPr="00C849BE">
        <w:t xml:space="preserve"> than recommendations and a lower likelihood of:</w:t>
      </w:r>
    </w:p>
    <w:p w14:paraId="61191987" w14:textId="77777777" w:rsidR="00B00C3F" w:rsidRPr="00C849BE" w:rsidRDefault="00B00C3F" w:rsidP="00B00C3F">
      <w:pPr>
        <w:pStyle w:val="bullet"/>
      </w:pPr>
      <w:r w:rsidRPr="00C849BE">
        <w:t>large-for-gestational-age babies (</w:t>
      </w:r>
      <w:r w:rsidRPr="00C849BE">
        <w:rPr>
          <w:sz w:val="16"/>
          <w:szCs w:val="16"/>
        </w:rPr>
        <w:t>OR 0.59; 95%CI 0.55 to 0.64</w:t>
      </w:r>
      <w:r w:rsidRPr="00C849BE">
        <w:t xml:space="preserve">) </w:t>
      </w:r>
    </w:p>
    <w:p w14:paraId="1AF54BC1" w14:textId="77777777" w:rsidR="00B00C3F" w:rsidRPr="00C849BE" w:rsidRDefault="00B00C3F" w:rsidP="00B00C3F">
      <w:pPr>
        <w:pStyle w:val="bullet"/>
      </w:pPr>
      <w:r w:rsidRPr="00C849BE">
        <w:t>macrosomia (</w:t>
      </w:r>
      <w:r w:rsidRPr="00C849BE">
        <w:rPr>
          <w:sz w:val="16"/>
          <w:szCs w:val="16"/>
        </w:rPr>
        <w:t>OR 0.60; 95%CI 0.52 to 0.68</w:t>
      </w:r>
      <w:r w:rsidRPr="00C849BE">
        <w:t>).</w:t>
      </w:r>
    </w:p>
    <w:p w14:paraId="4F67DA51" w14:textId="77777777" w:rsidR="00B00C3F" w:rsidRPr="00C849BE" w:rsidRDefault="00B00C3F" w:rsidP="00B00C3F">
      <w:r w:rsidRPr="00C849BE">
        <w:t xml:space="preserve">There was an association between weight gain </w:t>
      </w:r>
      <w:r w:rsidRPr="00C849BE">
        <w:rPr>
          <w:i/>
          <w:iCs/>
        </w:rPr>
        <w:t>lower</w:t>
      </w:r>
      <w:r w:rsidRPr="00C849BE">
        <w:t xml:space="preserve"> than recommendations and a possible lower likelihood of caesarean section (</w:t>
      </w:r>
      <w:r w:rsidRPr="00C849BE">
        <w:rPr>
          <w:sz w:val="16"/>
          <w:szCs w:val="16"/>
        </w:rPr>
        <w:t>OR 0.98; 95%CI 0.96 to 1.02</w:t>
      </w:r>
      <w:r w:rsidRPr="00C849BE">
        <w:t>).</w:t>
      </w:r>
    </w:p>
    <w:p w14:paraId="5E2F3FE6" w14:textId="77777777" w:rsidR="00B00C3F" w:rsidRPr="00C849BE" w:rsidRDefault="00B00C3F" w:rsidP="00B00C3F">
      <w:pPr>
        <w:rPr>
          <w:lang w:eastAsia="en-GB"/>
        </w:rPr>
      </w:pPr>
      <w:r w:rsidRPr="00C849BE">
        <w:rPr>
          <w:shd w:val="clear" w:color="auto" w:fill="FFFFFF"/>
          <w:lang w:eastAsia="en-GB"/>
        </w:rPr>
        <w:t>In an analysis of individual participant data from the control arms of 36 RCTs (</w:t>
      </w:r>
      <w:r w:rsidRPr="00C849BE">
        <w:rPr>
          <w:sz w:val="16"/>
          <w:szCs w:val="16"/>
          <w:shd w:val="clear" w:color="auto" w:fill="FFFFFF"/>
          <w:lang w:eastAsia="en-GB"/>
        </w:rPr>
        <w:t>n=4,429</w:t>
      </w:r>
      <w:r w:rsidRPr="00C849BE">
        <w:rPr>
          <w:shd w:val="clear" w:color="auto" w:fill="FFFFFF"/>
          <w:lang w:eastAsia="en-GB"/>
        </w:rPr>
        <w:t xml:space="preserve">) </w:t>
      </w:r>
      <w:r w:rsidRPr="00C849BE">
        <w:rPr>
          <w:shd w:val="clear" w:color="auto" w:fill="FFFFFF"/>
          <w:lang w:eastAsia="en-GB"/>
        </w:rPr>
        <w:fldChar w:fldCharType="begin">
          <w:fldData xml:space="preserve">PEVuZE5vdGU+PENpdGU+PEF1dGhvcj5Sb2dvemluc2thPC9BdXRob3I+PFllYXI+MjAxOTwvWWVh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</w:fldData>
        </w:fldChar>
      </w:r>
      <w:r w:rsidRPr="00C849BE">
        <w:rPr>
          <w:shd w:val="clear" w:color="auto" w:fill="FFFFFF"/>
          <w:lang w:eastAsia="en-GB"/>
        </w:rPr>
        <w:instrText xml:space="preserve"> ADDIN EN.CITE </w:instrText>
      </w:r>
      <w:r w:rsidRPr="00C849BE">
        <w:rPr>
          <w:shd w:val="clear" w:color="auto" w:fill="FFFFFF"/>
          <w:lang w:eastAsia="en-GB"/>
        </w:rPr>
        <w:fldChar w:fldCharType="begin">
          <w:fldData xml:space="preserve">PEVuZE5vdGU+PENpdGU+PEF1dGhvcj5Sb2dvemluc2thPC9BdXRob3I+PFllYXI+MjAxOTwvWWVh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</w:fldData>
        </w:fldChar>
      </w:r>
      <w:r w:rsidRPr="00C849BE">
        <w:rPr>
          <w:shd w:val="clear" w:color="auto" w:fill="FFFFFF"/>
          <w:lang w:eastAsia="en-GB"/>
        </w:rPr>
        <w:instrText xml:space="preserve"> ADDIN EN.CITE.DATA </w:instrText>
      </w:r>
      <w:r w:rsidRPr="00C849BE">
        <w:rPr>
          <w:shd w:val="clear" w:color="auto" w:fill="FFFFFF"/>
          <w:lang w:eastAsia="en-GB"/>
        </w:rPr>
      </w:r>
      <w:r w:rsidRPr="00C849BE">
        <w:rPr>
          <w:shd w:val="clear" w:color="auto" w:fill="FFFFFF"/>
          <w:lang w:eastAsia="en-GB"/>
        </w:rPr>
        <w:fldChar w:fldCharType="end"/>
      </w:r>
      <w:r w:rsidRPr="00C849BE">
        <w:rPr>
          <w:shd w:val="clear" w:color="auto" w:fill="FFFFFF"/>
          <w:lang w:eastAsia="en-GB"/>
        </w:rPr>
      </w:r>
      <w:r w:rsidRPr="00C849BE">
        <w:rPr>
          <w:shd w:val="clear" w:color="auto" w:fill="FFFFFF"/>
          <w:lang w:eastAsia="en-GB"/>
        </w:rPr>
        <w:fldChar w:fldCharType="separate"/>
      </w:r>
      <w:r w:rsidRPr="00C849BE">
        <w:rPr>
          <w:noProof/>
          <w:shd w:val="clear" w:color="auto" w:fill="FFFFFF"/>
          <w:lang w:eastAsia="en-GB"/>
        </w:rPr>
        <w:t>(</w:t>
      </w:r>
      <w:r w:rsidRPr="00C849BE">
        <w:rPr>
          <w:noProof/>
          <w:sz w:val="16"/>
          <w:shd w:val="clear" w:color="auto" w:fill="FFFFFF"/>
          <w:lang w:eastAsia="en-GB"/>
        </w:rPr>
        <w:t>Rogozinska et al 2019</w:t>
      </w:r>
      <w:r w:rsidRPr="00C849BE">
        <w:rPr>
          <w:noProof/>
          <w:shd w:val="clear" w:color="auto" w:fill="FFFFFF"/>
          <w:lang w:eastAsia="en-GB"/>
        </w:rPr>
        <w:t>)</w:t>
      </w:r>
      <w:r w:rsidRPr="00C849BE">
        <w:rPr>
          <w:shd w:val="clear" w:color="auto" w:fill="FFFFFF"/>
          <w:lang w:eastAsia="en-GB"/>
        </w:rPr>
        <w:fldChar w:fldCharType="end"/>
      </w:r>
      <w:r w:rsidRPr="00C849BE">
        <w:rPr>
          <w:shd w:val="clear" w:color="auto" w:fill="FFFFFF"/>
          <w:lang w:eastAsia="en-GB"/>
        </w:rPr>
        <w:t xml:space="preserve"> the odds of preterm birth (</w:t>
      </w:r>
      <w:r w:rsidRPr="00C849BE">
        <w:rPr>
          <w:sz w:val="16"/>
          <w:szCs w:val="16"/>
          <w:shd w:val="clear" w:color="auto" w:fill="FFFFFF"/>
          <w:lang w:eastAsia="en-GB"/>
        </w:rPr>
        <w:t>aOR 1.94; 95%CI 1.31 to 2.28</w:t>
      </w:r>
      <w:r w:rsidRPr="00C849BE">
        <w:rPr>
          <w:shd w:val="clear" w:color="auto" w:fill="FFFFFF"/>
          <w:lang w:eastAsia="en-GB"/>
        </w:rPr>
        <w:t>) and small-for-gestational-age babies (</w:t>
      </w:r>
      <w:r w:rsidRPr="00C849BE">
        <w:rPr>
          <w:sz w:val="16"/>
          <w:szCs w:val="16"/>
          <w:shd w:val="clear" w:color="auto" w:fill="FFFFFF"/>
          <w:lang w:eastAsia="en-GB"/>
        </w:rPr>
        <w:t>aOR 1.52; 95%CI 1.18 to 1.96</w:t>
      </w:r>
      <w:r w:rsidRPr="00C849BE">
        <w:rPr>
          <w:shd w:val="clear" w:color="auto" w:fill="FFFFFF"/>
          <w:lang w:eastAsia="en-GB"/>
        </w:rPr>
        <w:t xml:space="preserve">) were increased with gestational weight gain </w:t>
      </w:r>
      <w:r w:rsidRPr="00C849BE">
        <w:rPr>
          <w:i/>
          <w:iCs/>
          <w:shd w:val="clear" w:color="auto" w:fill="FFFFFF"/>
          <w:lang w:eastAsia="en-GB"/>
        </w:rPr>
        <w:t>lower</w:t>
      </w:r>
      <w:r w:rsidRPr="00C849BE">
        <w:rPr>
          <w:shd w:val="clear" w:color="auto" w:fill="FFFFFF"/>
          <w:lang w:eastAsia="en-GB"/>
        </w:rPr>
        <w:t xml:space="preserve"> than recommendations. Findings on caesarean section and large-for-gestational-age babies were inconclusive.</w:t>
      </w:r>
    </w:p>
    <w:p w14:paraId="55B338AA" w14:textId="77777777" w:rsidR="00B00C3F" w:rsidRPr="00C849BE" w:rsidRDefault="00B00C3F" w:rsidP="00B00C3F">
      <w:pPr>
        <w:pStyle w:val="Heading5"/>
      </w:pPr>
      <w:r w:rsidRPr="00C849BE">
        <w:t>Weight gain higher than recommendations</w:t>
      </w:r>
    </w:p>
    <w:p w14:paraId="5791B0FE" w14:textId="77777777" w:rsidR="00B00C3F" w:rsidRPr="00C849BE" w:rsidRDefault="00B00C3F" w:rsidP="00E86FC6">
      <w:pPr>
        <w:keepNext/>
      </w:pPr>
      <w:r w:rsidRPr="00C849BE">
        <w:t xml:space="preserve">The systematic review of cohort studies </w:t>
      </w:r>
      <w:r w:rsidRPr="00C849BE">
        <w:fldChar w:fldCharType="begin">
          <w:fldData xml:space="preserve">PEVuZE5vdGU+PENpdGU+PEF1dGhvcj5Hb2xkc3RlaW48L0F1dGhvcj48WWVhcj4yMDE3PC9ZZWFy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</w:fldData>
        </w:fldChar>
      </w:r>
      <w:r w:rsidRPr="00C849BE">
        <w:instrText xml:space="preserve"> ADDIN EN.CITE </w:instrText>
      </w:r>
      <w:r w:rsidRPr="00C849BE">
        <w:fldChar w:fldCharType="begin">
          <w:fldData xml:space="preserve">PEVuZE5vdGU+PENpdGU+PEF1dGhvcj5Hb2xkc3RlaW48L0F1dGhvcj48WWVhcj4yMDE3PC9ZZWFy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Goldstein et al 2017</w:t>
      </w:r>
      <w:r w:rsidRPr="00C849BE">
        <w:rPr>
          <w:noProof/>
        </w:rPr>
        <w:t>)</w:t>
      </w:r>
      <w:r w:rsidRPr="00C849BE">
        <w:fldChar w:fldCharType="end"/>
      </w:r>
      <w:r w:rsidRPr="00C849BE">
        <w:t xml:space="preserve"> found that weight gain </w:t>
      </w:r>
      <w:r w:rsidRPr="00C849BE">
        <w:rPr>
          <w:i/>
        </w:rPr>
        <w:t>higher</w:t>
      </w:r>
      <w:r w:rsidRPr="00C849BE">
        <w:t xml:space="preserve"> than recommendations was associated with an increased risk of:</w:t>
      </w:r>
    </w:p>
    <w:p w14:paraId="0B3FD4F2" w14:textId="77777777" w:rsidR="00B00C3F" w:rsidRPr="00C849BE" w:rsidRDefault="00B00C3F" w:rsidP="00B00C3F">
      <w:pPr>
        <w:pStyle w:val="bullet"/>
      </w:pPr>
      <w:r w:rsidRPr="00C849BE">
        <w:t>large-for-gestational age babies (</w:t>
      </w:r>
      <w:r w:rsidRPr="00C849BE">
        <w:rPr>
          <w:sz w:val="16"/>
          <w:szCs w:val="16"/>
        </w:rPr>
        <w:t>OR 1.85; 95%CI 1.76 to 1.95</w:t>
      </w:r>
      <w:r w:rsidRPr="00C849BE">
        <w:t>)</w:t>
      </w:r>
    </w:p>
    <w:p w14:paraId="2AD90522" w14:textId="77777777" w:rsidR="00B00C3F" w:rsidRPr="00C849BE" w:rsidRDefault="00B00C3F" w:rsidP="00B00C3F">
      <w:pPr>
        <w:pStyle w:val="bullet"/>
      </w:pPr>
      <w:r w:rsidRPr="00C849BE">
        <w:t>macrosomia (</w:t>
      </w:r>
      <w:r w:rsidRPr="00C849BE">
        <w:rPr>
          <w:sz w:val="16"/>
          <w:szCs w:val="16"/>
        </w:rPr>
        <w:t>OR 1.95; 95%CI 1.79 to 2.11</w:t>
      </w:r>
      <w:r w:rsidRPr="00C849BE">
        <w:t>)</w:t>
      </w:r>
    </w:p>
    <w:p w14:paraId="62A6AC30" w14:textId="77777777" w:rsidR="00B00C3F" w:rsidRPr="00C849BE" w:rsidRDefault="00B00C3F" w:rsidP="00B00C3F">
      <w:pPr>
        <w:pStyle w:val="bullet"/>
      </w:pPr>
      <w:r w:rsidRPr="00C849BE">
        <w:t>caesarean section (</w:t>
      </w:r>
      <w:r w:rsidRPr="00C849BE">
        <w:rPr>
          <w:sz w:val="16"/>
          <w:szCs w:val="16"/>
        </w:rPr>
        <w:t>OR 1.30; 95%CI 1.25 to 1.35</w:t>
      </w:r>
      <w:r w:rsidRPr="00C849BE">
        <w:t>).</w:t>
      </w:r>
    </w:p>
    <w:p w14:paraId="2F28882D" w14:textId="77777777" w:rsidR="00B00C3F" w:rsidRPr="00C849BE" w:rsidRDefault="00B00C3F" w:rsidP="00B00C3F">
      <w:r w:rsidRPr="00C849BE">
        <w:t>There was an association between weight gain higher than recommendations and lower likelihood of small-for-gestational-age babies (</w:t>
      </w:r>
      <w:r w:rsidRPr="00C849BE">
        <w:rPr>
          <w:sz w:val="16"/>
          <w:szCs w:val="16"/>
        </w:rPr>
        <w:t>OR 0.66; 95%CI 0.63 to 0.69</w:t>
      </w:r>
      <w:r w:rsidRPr="00C849BE">
        <w:t>) and preterm birth (</w:t>
      </w:r>
      <w:r w:rsidRPr="00C849BE">
        <w:rPr>
          <w:sz w:val="16"/>
          <w:szCs w:val="16"/>
        </w:rPr>
        <w:t>OR 0.77; 95%CI 0.69 to 0.86</w:t>
      </w:r>
      <w:r w:rsidRPr="00C849BE">
        <w:t>).</w:t>
      </w:r>
    </w:p>
    <w:p w14:paraId="40FCFEEA" w14:textId="77777777" w:rsidR="00B00C3F" w:rsidRPr="00C849BE" w:rsidRDefault="00B00C3F" w:rsidP="00B00C3F">
      <w:pPr>
        <w:rPr>
          <w:shd w:val="clear" w:color="auto" w:fill="FFFFFF"/>
          <w:lang w:eastAsia="en-GB"/>
        </w:rPr>
      </w:pPr>
      <w:r w:rsidRPr="00C849BE">
        <w:rPr>
          <w:shd w:val="clear" w:color="auto" w:fill="FFFFFF"/>
          <w:lang w:eastAsia="en-GB"/>
        </w:rPr>
        <w:t xml:space="preserve">The analysis of individual participant data from the control arms of RCTs </w:t>
      </w:r>
      <w:r w:rsidRPr="00C849BE">
        <w:rPr>
          <w:shd w:val="clear" w:color="auto" w:fill="FFFFFF"/>
          <w:lang w:eastAsia="en-GB"/>
        </w:rPr>
        <w:fldChar w:fldCharType="begin">
          <w:fldData xml:space="preserve">PEVuZE5vdGU+PENpdGU+PEF1dGhvcj5Sb2dvemluc2thPC9BdXRob3I+PFllYXI+MjAxOTwvWWVh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</w:fldData>
        </w:fldChar>
      </w:r>
      <w:r w:rsidRPr="00C849BE">
        <w:rPr>
          <w:shd w:val="clear" w:color="auto" w:fill="FFFFFF"/>
          <w:lang w:eastAsia="en-GB"/>
        </w:rPr>
        <w:instrText xml:space="preserve"> ADDIN EN.CITE </w:instrText>
      </w:r>
      <w:r w:rsidRPr="00C849BE">
        <w:rPr>
          <w:shd w:val="clear" w:color="auto" w:fill="FFFFFF"/>
          <w:lang w:eastAsia="en-GB"/>
        </w:rPr>
        <w:fldChar w:fldCharType="begin">
          <w:fldData xml:space="preserve">PEVuZE5vdGU+PENpdGU+PEF1dGhvcj5Sb2dvemluc2thPC9BdXRob3I+PFllYXI+MjAxOTwvWWVh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</w:fldData>
        </w:fldChar>
      </w:r>
      <w:r w:rsidRPr="00C849BE">
        <w:rPr>
          <w:shd w:val="clear" w:color="auto" w:fill="FFFFFF"/>
          <w:lang w:eastAsia="en-GB"/>
        </w:rPr>
        <w:instrText xml:space="preserve"> ADDIN EN.CITE.DATA </w:instrText>
      </w:r>
      <w:r w:rsidRPr="00C849BE">
        <w:rPr>
          <w:shd w:val="clear" w:color="auto" w:fill="FFFFFF"/>
          <w:lang w:eastAsia="en-GB"/>
        </w:rPr>
      </w:r>
      <w:r w:rsidRPr="00C849BE">
        <w:rPr>
          <w:shd w:val="clear" w:color="auto" w:fill="FFFFFF"/>
          <w:lang w:eastAsia="en-GB"/>
        </w:rPr>
        <w:fldChar w:fldCharType="end"/>
      </w:r>
      <w:r w:rsidRPr="00C849BE">
        <w:rPr>
          <w:shd w:val="clear" w:color="auto" w:fill="FFFFFF"/>
          <w:lang w:eastAsia="en-GB"/>
        </w:rPr>
      </w:r>
      <w:r w:rsidRPr="00C849BE">
        <w:rPr>
          <w:shd w:val="clear" w:color="auto" w:fill="FFFFFF"/>
          <w:lang w:eastAsia="en-GB"/>
        </w:rPr>
        <w:fldChar w:fldCharType="separate"/>
      </w:r>
      <w:r w:rsidRPr="00C849BE">
        <w:rPr>
          <w:noProof/>
          <w:shd w:val="clear" w:color="auto" w:fill="FFFFFF"/>
          <w:lang w:eastAsia="en-GB"/>
        </w:rPr>
        <w:t>(</w:t>
      </w:r>
      <w:r w:rsidRPr="00C849BE">
        <w:rPr>
          <w:noProof/>
          <w:sz w:val="16"/>
          <w:shd w:val="clear" w:color="auto" w:fill="FFFFFF"/>
          <w:lang w:eastAsia="en-GB"/>
        </w:rPr>
        <w:t>Rogozinska et al 2019</w:t>
      </w:r>
      <w:r w:rsidRPr="00C849BE">
        <w:rPr>
          <w:noProof/>
          <w:shd w:val="clear" w:color="auto" w:fill="FFFFFF"/>
          <w:lang w:eastAsia="en-GB"/>
        </w:rPr>
        <w:t>)</w:t>
      </w:r>
      <w:r w:rsidRPr="00C849BE">
        <w:rPr>
          <w:shd w:val="clear" w:color="auto" w:fill="FFFFFF"/>
          <w:lang w:eastAsia="en-GB"/>
        </w:rPr>
        <w:fldChar w:fldCharType="end"/>
      </w:r>
      <w:r w:rsidRPr="00C849BE">
        <w:rPr>
          <w:shd w:val="clear" w:color="auto" w:fill="FFFFFF"/>
          <w:lang w:eastAsia="en-GB"/>
        </w:rPr>
        <w:t xml:space="preserve"> found that weight gain higher than recommendations was associated with increased odds of caesarean section (</w:t>
      </w:r>
      <w:r w:rsidRPr="00C849BE">
        <w:rPr>
          <w:sz w:val="16"/>
          <w:szCs w:val="16"/>
          <w:shd w:val="clear" w:color="auto" w:fill="FFFFFF"/>
          <w:lang w:eastAsia="en-GB"/>
        </w:rPr>
        <w:t>aOR 1.50; 95%CI 1.25 to 1.80</w:t>
      </w:r>
      <w:r w:rsidRPr="00C849BE">
        <w:rPr>
          <w:shd w:val="clear" w:color="auto" w:fill="FFFFFF"/>
          <w:lang w:eastAsia="en-GB"/>
        </w:rPr>
        <w:t>), large-for-gestational-age babies (</w:t>
      </w:r>
      <w:r w:rsidRPr="00C849BE">
        <w:rPr>
          <w:sz w:val="16"/>
          <w:szCs w:val="16"/>
          <w:shd w:val="clear" w:color="auto" w:fill="FFFFFF"/>
          <w:lang w:eastAsia="en-GB"/>
        </w:rPr>
        <w:t>aOR 2.00; 95%CI 1.58 to 2.54</w:t>
      </w:r>
      <w:r w:rsidRPr="00C849BE">
        <w:rPr>
          <w:shd w:val="clear" w:color="auto" w:fill="FFFFFF"/>
          <w:lang w:eastAsia="en-GB"/>
        </w:rPr>
        <w:t>), and reduced odds of small-for-gestational-age babies (</w:t>
      </w:r>
      <w:r w:rsidRPr="00C849BE">
        <w:rPr>
          <w:sz w:val="16"/>
          <w:szCs w:val="16"/>
          <w:shd w:val="clear" w:color="auto" w:fill="FFFFFF"/>
          <w:lang w:eastAsia="en-GB"/>
        </w:rPr>
        <w:t>aOR 0.66; 0.50 to 0.87</w:t>
      </w:r>
      <w:r w:rsidRPr="00C849BE">
        <w:rPr>
          <w:shd w:val="clear" w:color="auto" w:fill="FFFFFF"/>
          <w:lang w:eastAsia="en-GB"/>
        </w:rPr>
        <w:t xml:space="preserve">). No significant effect on preterm birth was detected. </w:t>
      </w:r>
    </w:p>
    <w:p w14:paraId="44CC254F" w14:textId="77777777" w:rsidR="00B00C3F" w:rsidRPr="00C849BE" w:rsidRDefault="00B00C3F" w:rsidP="00B00C3F">
      <w:r w:rsidRPr="00C849BE">
        <w:t>A meta-analysis of individual participant data (</w:t>
      </w:r>
      <w:r w:rsidRPr="00C849BE">
        <w:rPr>
          <w:sz w:val="16"/>
          <w:szCs w:val="16"/>
        </w:rPr>
        <w:t>37 studies, 162,129 mothers and children</w:t>
      </w:r>
      <w:r w:rsidRPr="00C849BE">
        <w:t xml:space="preserve">) </w:t>
      </w:r>
      <w:r w:rsidRPr="00C849BE">
        <w:fldChar w:fldCharType="begin">
          <w:fldData xml:space="preserve">PEVuZE5vdGU+PENpdGU+PEF1dGhvcj5Wb2VybWFuPC9BdXRob3I+PFllYXI+MjAxOTwvWWVhcj48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</w:fldData>
        </w:fldChar>
      </w:r>
      <w:r w:rsidRPr="00C849BE">
        <w:instrText xml:space="preserve"> ADDIN EN.CITE </w:instrText>
      </w:r>
      <w:r w:rsidRPr="00C849BE">
        <w:fldChar w:fldCharType="begin">
          <w:fldData xml:space="preserve">PEVuZE5vdGU+PENpdGU+PEF1dGhvcj5Wb2VybWFuPC9BdXRob3I+PFllYXI+MjAxOTwvWWVhcj48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Voerman et al 2019</w:t>
      </w:r>
      <w:r w:rsidRPr="00C849BE">
        <w:rPr>
          <w:noProof/>
        </w:rPr>
        <w:t>)</w:t>
      </w:r>
      <w:r w:rsidRPr="00C849BE">
        <w:fldChar w:fldCharType="end"/>
      </w:r>
      <w:r w:rsidRPr="00C849BE">
        <w:t xml:space="preserve"> found that, relative to the effect of maternal pre-pregnancy BMI, excessive gestational weight gain only slightly increased the risk of childhood overweight/obesity within each clinical BMI category (</w:t>
      </w:r>
      <w:r w:rsidRPr="00C849BE">
        <w:rPr>
          <w:sz w:val="16"/>
          <w:szCs w:val="16"/>
        </w:rPr>
        <w:t>p-values for interactions of maternal BMI with gestational weight gain: p=0.038, p&lt;0.001, and p=0.637 in early, mid, and late childhood, respectively</w:t>
      </w:r>
      <w:r w:rsidRPr="00C849BE">
        <w:t xml:space="preserve">). </w:t>
      </w:r>
    </w:p>
    <w:p w14:paraId="09ED9FDE" w14:textId="77777777" w:rsidR="006220AB" w:rsidRPr="00C849BE" w:rsidRDefault="006220AB" w:rsidP="006220AB">
      <w:pPr>
        <w:keepNext/>
        <w:rPr>
          <w:shd w:val="clear" w:color="auto" w:fill="FFFFFF"/>
        </w:rPr>
      </w:pPr>
      <w:r w:rsidRPr="00C849BE">
        <w:rPr>
          <w:shd w:val="clear" w:color="auto" w:fill="FFFFFF"/>
        </w:rPr>
        <w:t>Systematic reviews of cohort studies have found that:</w:t>
      </w:r>
    </w:p>
    <w:p w14:paraId="7C1AC95B" w14:textId="1E9D91CF" w:rsidR="006220AB" w:rsidRPr="00C849BE" w:rsidRDefault="006220AB" w:rsidP="008267A1">
      <w:pPr>
        <w:keepLines/>
        <w:numPr>
          <w:ilvl w:val="0"/>
          <w:numId w:val="4"/>
        </w:numPr>
        <w:rPr>
          <w:shd w:val="clear" w:color="auto" w:fill="FFFFFF"/>
        </w:rPr>
      </w:pPr>
      <w:r w:rsidRPr="00C849BE">
        <w:rPr>
          <w:shd w:val="clear" w:color="auto" w:fill="FFFFFF"/>
        </w:rPr>
        <w:t>the risk of urinary incontinence increased with each 10 kg of weight gain (</w:t>
      </w:r>
      <w:r w:rsidRPr="00C849BE">
        <w:rPr>
          <w:sz w:val="16"/>
          <w:szCs w:val="16"/>
          <w:shd w:val="clear" w:color="auto" w:fill="FFFFFF"/>
        </w:rPr>
        <w:t>RR 1.34; 95%CI 1.11 to 1.62</w:t>
      </w:r>
      <w:r w:rsidRPr="00C849BE">
        <w:rPr>
          <w:shd w:val="clear" w:color="auto" w:fill="FFFFFF"/>
        </w:rPr>
        <w:t xml:space="preserve">) </w:t>
      </w:r>
      <w:r w:rsidRPr="00C849BE">
        <w:fldChar w:fldCharType="begin">
          <w:fldData xml:space="preserve">PEVuZE5vdGU+PENpdGU+PEF1dGhvcj5BdW5lPC9BdXRob3I+PFllYXI+MjAxOTwvWWVhcj48UmVj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</w:fldData>
        </w:fldChar>
      </w:r>
      <w:r w:rsidR="00391116" w:rsidRPr="00C849BE">
        <w:instrText xml:space="preserve"> ADDIN EN.CITE </w:instrText>
      </w:r>
      <w:r w:rsidR="00391116" w:rsidRPr="00C849BE">
        <w:fldChar w:fldCharType="begin">
          <w:fldData xml:space="preserve">PEVuZE5vdGU+PENpdGU+PEF1dGhvcj5BdW5lPC9BdXRob3I+PFllYXI+MjAxOTwvWWVhcj48UmVj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</w:fldData>
        </w:fldChar>
      </w:r>
      <w:r w:rsidR="00391116" w:rsidRPr="00C849BE">
        <w:instrText xml:space="preserve"> ADDIN EN.CITE.DATA </w:instrText>
      </w:r>
      <w:r w:rsidR="00391116" w:rsidRPr="00C849BE">
        <w:fldChar w:fldCharType="end"/>
      </w:r>
      <w:r w:rsidRPr="00C849BE">
        <w:fldChar w:fldCharType="separate"/>
      </w:r>
      <w:r w:rsidR="00391116" w:rsidRPr="00C849BE">
        <w:rPr>
          <w:noProof/>
        </w:rPr>
        <w:t>(</w:t>
      </w:r>
      <w:r w:rsidR="00391116" w:rsidRPr="00C849BE">
        <w:rPr>
          <w:noProof/>
          <w:sz w:val="16"/>
        </w:rPr>
        <w:t>Aune et al 2019</w:t>
      </w:r>
      <w:r w:rsidR="00391116" w:rsidRPr="00C849BE">
        <w:rPr>
          <w:noProof/>
        </w:rPr>
        <w:t>)</w:t>
      </w:r>
      <w:r w:rsidRPr="00C849BE">
        <w:fldChar w:fldCharType="end"/>
      </w:r>
    </w:p>
    <w:p w14:paraId="2AABB3BA" w14:textId="45DC7544" w:rsidR="006220AB" w:rsidRPr="00C849BE" w:rsidRDefault="006220AB" w:rsidP="008267A1">
      <w:pPr>
        <w:keepLines/>
        <w:numPr>
          <w:ilvl w:val="0"/>
          <w:numId w:val="4"/>
        </w:numPr>
        <w:rPr>
          <w:shd w:val="clear" w:color="auto" w:fill="FFFFFF"/>
        </w:rPr>
      </w:pPr>
      <w:r w:rsidRPr="00C849BE">
        <w:t>weight gain exceeding recommendations may increase the risk of autism spectrum disorder (</w:t>
      </w:r>
      <w:r w:rsidRPr="00C849BE">
        <w:rPr>
          <w:sz w:val="16"/>
          <w:szCs w:val="16"/>
        </w:rPr>
        <w:t>OR 1.23; 95%CI 1.09 to 1.38; p=0.0008</w:t>
      </w:r>
      <w:r w:rsidRPr="00C849BE">
        <w:t xml:space="preserve">) but more studies are needed to confirm this result </w:t>
      </w:r>
      <w:r w:rsidRPr="00C849BE">
        <w:fldChar w:fldCharType="begin">
          <w:fldData xml:space="preserve">PEVuZE5vdGU+PENpdGU+PEF1dGhvcj5UaWFuPC9BdXRob3I+PFllYXI+MjAxOTwvWWVhcj48UmVj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</w:fldData>
        </w:fldChar>
      </w:r>
      <w:r w:rsidR="00391116" w:rsidRPr="00C849BE">
        <w:instrText xml:space="preserve"> ADDIN EN.CITE </w:instrText>
      </w:r>
      <w:r w:rsidR="00391116" w:rsidRPr="00C849BE">
        <w:fldChar w:fldCharType="begin">
          <w:fldData xml:space="preserve">PEVuZE5vdGU+PENpdGU+PEF1dGhvcj5UaWFuPC9BdXRob3I+PFllYXI+MjAxOTwvWWVhcj48UmVj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</w:fldData>
        </w:fldChar>
      </w:r>
      <w:r w:rsidR="00391116" w:rsidRPr="00C849BE">
        <w:instrText xml:space="preserve"> ADDIN EN.CITE.DATA </w:instrText>
      </w:r>
      <w:r w:rsidR="00391116" w:rsidRPr="00C849BE">
        <w:fldChar w:fldCharType="end"/>
      </w:r>
      <w:r w:rsidRPr="00C849BE">
        <w:fldChar w:fldCharType="separate"/>
      </w:r>
      <w:r w:rsidR="00391116" w:rsidRPr="00C849BE">
        <w:rPr>
          <w:noProof/>
        </w:rPr>
        <w:t>(</w:t>
      </w:r>
      <w:r w:rsidR="00391116" w:rsidRPr="00C849BE">
        <w:rPr>
          <w:noProof/>
          <w:sz w:val="16"/>
        </w:rPr>
        <w:t>Tian et al 2019</w:t>
      </w:r>
      <w:r w:rsidR="00391116" w:rsidRPr="00C849BE">
        <w:rPr>
          <w:noProof/>
        </w:rPr>
        <w:t>)</w:t>
      </w:r>
      <w:r w:rsidRPr="00C849BE">
        <w:fldChar w:fldCharType="end"/>
      </w:r>
      <w:r w:rsidRPr="00C849BE">
        <w:t>.</w:t>
      </w:r>
    </w:p>
    <w:p w14:paraId="66C01A6B" w14:textId="77777777" w:rsidR="00B00C3F" w:rsidRPr="00C849BE" w:rsidRDefault="00B00C3F" w:rsidP="00B00C3F">
      <w:pPr>
        <w:pStyle w:val="Heading5"/>
      </w:pPr>
      <w:r w:rsidRPr="00C849BE">
        <w:t>High weight gain in early pregnancy</w:t>
      </w:r>
    </w:p>
    <w:p w14:paraId="72C26916" w14:textId="77777777" w:rsidR="00B00C3F" w:rsidRPr="00C849BE" w:rsidRDefault="00B00C3F" w:rsidP="00B00C3F">
      <w:r w:rsidRPr="00C849BE">
        <w:t>A secondary analysis of an RCT (</w:t>
      </w:r>
      <w:r w:rsidRPr="00C849BE">
        <w:rPr>
          <w:sz w:val="16"/>
          <w:szCs w:val="16"/>
        </w:rPr>
        <w:t>n=7,895</w:t>
      </w:r>
      <w:r w:rsidRPr="00C849BE">
        <w:t xml:space="preserve">) </w:t>
      </w:r>
      <w:r w:rsidRPr="00C849BE">
        <w:fldChar w:fldCharType="begin">
          <w:fldData xml:space="preserve">PEVuZE5vdGU+PENpdGU+PEF1dGhvcj5DYXJyZW5vPC9BdXRob3I+PFllYXI+MjAxMjwvWWVhcj48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</w:fldData>
        </w:fldChar>
      </w:r>
      <w:r w:rsidRPr="00C849BE">
        <w:instrText xml:space="preserve"> ADDIN EN.CITE </w:instrText>
      </w:r>
      <w:r w:rsidRPr="00C849BE">
        <w:fldChar w:fldCharType="begin">
          <w:fldData xml:space="preserve">PEVuZE5vdGU+PENpdGU+PEF1dGhvcj5DYXJyZW5vPC9BdXRob3I+PFllYXI+MjAxMjwvWWVhcj48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Carreno et al 2012</w:t>
      </w:r>
      <w:r w:rsidRPr="00C849BE">
        <w:rPr>
          <w:noProof/>
        </w:rPr>
        <w:t>)</w:t>
      </w:r>
      <w:r w:rsidRPr="00C849BE">
        <w:fldChar w:fldCharType="end"/>
      </w:r>
      <w:r w:rsidRPr="00C849BE">
        <w:t xml:space="preserve"> found that among women who gained weight exceeding the IOM guidelines by week 15-18, 93% exceeded the recommended total gestational weight gain. In contrast, only 55% of women with early gestational weight gain within recommendations had total gestational weight gain higher than recommendations (</w:t>
      </w:r>
      <w:r w:rsidRPr="00C849BE">
        <w:rPr>
          <w:sz w:val="16"/>
          <w:szCs w:val="16"/>
        </w:rPr>
        <w:t>p&lt;0.001</w:t>
      </w:r>
      <w:r w:rsidRPr="00C849BE">
        <w:t>). Women with excessive early gestational weight gain had higher rates of gestational diabetes (</w:t>
      </w:r>
      <w:r w:rsidRPr="00C849BE">
        <w:rPr>
          <w:sz w:val="16"/>
          <w:szCs w:val="16"/>
        </w:rPr>
        <w:t>OR 1.4; 95%CI 1.1 to 1.9</w:t>
      </w:r>
      <w:r w:rsidRPr="00C849BE">
        <w:t>), large-for-gestational-age babies (</w:t>
      </w:r>
      <w:r w:rsidRPr="00C849BE">
        <w:rPr>
          <w:sz w:val="16"/>
          <w:szCs w:val="16"/>
        </w:rPr>
        <w:t>OR 1.4; 95%CI 1.2 to 1.6</w:t>
      </w:r>
      <w:r w:rsidRPr="00C849BE">
        <w:t>), and macrosomia &gt;4,000 g (</w:t>
      </w:r>
      <w:r w:rsidRPr="00C849BE">
        <w:rPr>
          <w:sz w:val="16"/>
          <w:szCs w:val="16"/>
        </w:rPr>
        <w:t>OR 1.5; 95%CI 1.3 to 1.8</w:t>
      </w:r>
      <w:r w:rsidRPr="00C849BE">
        <w:t>).</w:t>
      </w:r>
    </w:p>
    <w:p w14:paraId="2746789D" w14:textId="77777777" w:rsidR="00B00C3F" w:rsidRPr="00C849BE" w:rsidRDefault="00B00C3F" w:rsidP="00B00C3F">
      <w:pPr>
        <w:pStyle w:val="Heading5"/>
      </w:pPr>
      <w:r w:rsidRPr="00C849BE">
        <w:t>Outcomes among women from US/Europe and Asia</w:t>
      </w:r>
    </w:p>
    <w:p w14:paraId="558DF02E" w14:textId="77777777" w:rsidR="00B00C3F" w:rsidRPr="00C849BE" w:rsidRDefault="00B00C3F" w:rsidP="00B00C3F">
      <w:r w:rsidRPr="00C849BE">
        <w:t>Weight gain lower than recommended was associated with preterm birth among women from the USA/Europe (</w:t>
      </w:r>
      <w:r w:rsidRPr="00C849BE">
        <w:rPr>
          <w:sz w:val="16"/>
          <w:szCs w:val="16"/>
        </w:rPr>
        <w:t>OR 1.35; 95%CI 1.17 to 1.56</w:t>
      </w:r>
      <w:r w:rsidRPr="00C849BE">
        <w:t>) but not women from Asia (</w:t>
      </w:r>
      <w:r w:rsidRPr="00C849BE">
        <w:rPr>
          <w:sz w:val="16"/>
          <w:szCs w:val="16"/>
        </w:rPr>
        <w:t>OR 1.06; 95%CI 0.78 to 1.44</w:t>
      </w:r>
      <w:r w:rsidRPr="00C849BE">
        <w:t xml:space="preserve">) </w:t>
      </w:r>
      <w:r w:rsidRPr="00C849BE">
        <w:fldChar w:fldCharType="begin">
          <w:fldData xml:space="preserve">PEVuZE5vdGU+PENpdGU+PEF1dGhvcj5Hb2xkc3RlaW48L0F1dGhvcj48WWVhcj4yMDE4PC9ZZWFy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</w:fldData>
        </w:fldChar>
      </w:r>
      <w:r w:rsidRPr="00C849BE">
        <w:instrText xml:space="preserve"> ADDIN EN.CITE </w:instrText>
      </w:r>
      <w:r w:rsidRPr="00C849BE">
        <w:fldChar w:fldCharType="begin">
          <w:fldData xml:space="preserve">PEVuZE5vdGU+PENpdGU+PEF1dGhvcj5Hb2xkc3RlaW48L0F1dGhvcj48WWVhcj4yMDE4PC9ZZWFy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Goldstein et al 2018</w:t>
      </w:r>
      <w:r w:rsidRPr="00C849BE">
        <w:rPr>
          <w:noProof/>
        </w:rPr>
        <w:t>)</w:t>
      </w:r>
      <w:r w:rsidRPr="00C849BE">
        <w:fldChar w:fldCharType="end"/>
      </w:r>
      <w:r w:rsidRPr="00C849BE">
        <w:t xml:space="preserve">. It was associated with an increase in risk of small-for-gestational-age babies among women from both groups. </w:t>
      </w:r>
    </w:p>
    <w:p w14:paraId="41440A0D" w14:textId="77777777" w:rsidR="00B00C3F" w:rsidRPr="00C849BE" w:rsidRDefault="00B00C3F" w:rsidP="00B00C3F">
      <w:r w:rsidRPr="00C849BE">
        <w:t>Weight gain higher than recommended was associated with large-for-gestational age babies, macrosomia and caesarean section among women from both groups.</w:t>
      </w:r>
    </w:p>
    <w:p w14:paraId="4376E4BD" w14:textId="04E2D2EC" w:rsidR="00C15F39" w:rsidRPr="00C849BE" w:rsidRDefault="00C15F39" w:rsidP="00B00C3F">
      <w:pPr>
        <w:pStyle w:val="Heading4"/>
      </w:pPr>
      <w:r w:rsidRPr="00C849BE">
        <w:t>Gestational weight gain among underweight women</w:t>
      </w:r>
    </w:p>
    <w:p w14:paraId="356A0D81" w14:textId="575B3FB2" w:rsidR="00F44DA8" w:rsidRPr="00C849BE" w:rsidRDefault="00F44DA8" w:rsidP="00F44DA8">
      <w:r w:rsidRPr="00C849BE">
        <w:t>A meta-analysis of individual participant data (</w:t>
      </w:r>
      <w:r w:rsidRPr="00C849BE">
        <w:rPr>
          <w:sz w:val="16"/>
          <w:szCs w:val="16"/>
        </w:rPr>
        <w:t>n=265,270</w:t>
      </w:r>
      <w:r w:rsidRPr="00C849BE">
        <w:t>)</w:t>
      </w:r>
      <w:r w:rsidR="008D270A" w:rsidRPr="00C849BE">
        <w:t xml:space="preserve"> </w:t>
      </w:r>
      <w:r w:rsidRPr="00C849BE">
        <w:fldChar w:fldCharType="begin">
          <w:fldData xml:space="preserve">PEVuZE5vdGU+PENpdGU+PEF1dGhvcj5TYW50b3M8L0F1dGhvcj48WWVhcj4yMDE5PC9ZZWFyPjxS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</w:fldData>
        </w:fldChar>
      </w:r>
      <w:r w:rsidRPr="00C849BE">
        <w:instrText xml:space="preserve"> ADDIN EN.CITE </w:instrText>
      </w:r>
      <w:r w:rsidRPr="00C849BE">
        <w:fldChar w:fldCharType="begin">
          <w:fldData xml:space="preserve">PEVuZE5vdGU+PENpdGU+PEF1dGhvcj5TYW50b3M8L0F1dGhvcj48WWVhcj4yMDE5PC9ZZWFyPjxS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Santos et al 2019</w:t>
      </w:r>
      <w:r w:rsidRPr="00C849BE">
        <w:rPr>
          <w:noProof/>
        </w:rPr>
        <w:t>)</w:t>
      </w:r>
      <w:r w:rsidRPr="00C849BE">
        <w:fldChar w:fldCharType="end"/>
      </w:r>
      <w:r w:rsidRPr="00C849BE">
        <w:t xml:space="preserve"> found that among underweight</w:t>
      </w:r>
      <w:r w:rsidR="008D270A" w:rsidRPr="00C849BE">
        <w:t xml:space="preserve"> women</w:t>
      </w:r>
      <w:r w:rsidRPr="00C849BE">
        <w:t>:</w:t>
      </w:r>
    </w:p>
    <w:p w14:paraId="7002FEF3" w14:textId="5884C22D" w:rsidR="00F44DA8" w:rsidRPr="00C849BE" w:rsidRDefault="001F639C" w:rsidP="00E86FC6">
      <w:pPr>
        <w:pStyle w:val="bullet"/>
      </w:pPr>
      <w:r w:rsidRPr="00C849BE">
        <w:t>low weight gain was associated with an increased risk of preterm birth and small for gestational age (</w:t>
      </w:r>
      <w:r w:rsidRPr="00C849BE">
        <w:rPr>
          <w:sz w:val="16"/>
          <w:szCs w:val="16"/>
        </w:rPr>
        <w:t>both p&lt;0.001</w:t>
      </w:r>
      <w:r w:rsidRPr="00C849BE">
        <w:t>) and a reduced risk of gestational hypertension (</w:t>
      </w:r>
      <w:r w:rsidRPr="00C849BE">
        <w:rPr>
          <w:sz w:val="16"/>
          <w:szCs w:val="16"/>
        </w:rPr>
        <w:t>p&lt;0.05</w:t>
      </w:r>
      <w:r w:rsidRPr="00C849BE">
        <w:t>) and large for gestational age (</w:t>
      </w:r>
      <w:r w:rsidRPr="00C849BE">
        <w:rPr>
          <w:sz w:val="16"/>
          <w:szCs w:val="16"/>
        </w:rPr>
        <w:t>p&lt;0.001</w:t>
      </w:r>
      <w:r w:rsidRPr="00C849BE">
        <w:t>)</w:t>
      </w:r>
    </w:p>
    <w:p w14:paraId="6F0E23A1" w14:textId="1C46C0F5" w:rsidR="001F639C" w:rsidRPr="00C849BE" w:rsidRDefault="001F639C" w:rsidP="00E86FC6">
      <w:pPr>
        <w:pStyle w:val="bullet"/>
      </w:pPr>
      <w:r w:rsidRPr="00C849BE">
        <w:t>high weight gain was associated with a reduced risk of small for gestational age (</w:t>
      </w:r>
      <w:r w:rsidRPr="00C849BE">
        <w:rPr>
          <w:sz w:val="16"/>
          <w:szCs w:val="16"/>
        </w:rPr>
        <w:t>p&lt;0.05</w:t>
      </w:r>
      <w:r w:rsidRPr="00C849BE">
        <w:t>).</w:t>
      </w:r>
    </w:p>
    <w:p w14:paraId="7ABD08ED" w14:textId="1970DE6D" w:rsidR="00532DE7" w:rsidRPr="00C849BE" w:rsidRDefault="00C15F39" w:rsidP="00B00C3F">
      <w:pPr>
        <w:pStyle w:val="Heading4"/>
      </w:pPr>
      <w:r w:rsidRPr="00C849BE">
        <w:t>Gestational w</w:t>
      </w:r>
      <w:r w:rsidR="00532DE7" w:rsidRPr="00C849BE">
        <w:t xml:space="preserve">eight gain among women with healthy </w:t>
      </w:r>
      <w:r w:rsidRPr="00C849BE">
        <w:t>pre-pregnancy weight</w:t>
      </w:r>
    </w:p>
    <w:p w14:paraId="6093E8E3" w14:textId="381DDB2D" w:rsidR="00DA03C2" w:rsidRPr="00C849BE" w:rsidRDefault="001F639C" w:rsidP="00E86FC6">
      <w:r w:rsidRPr="00C849BE">
        <w:t>In the</w:t>
      </w:r>
      <w:r w:rsidR="00DA03C2" w:rsidRPr="00C849BE">
        <w:t xml:space="preserve"> meta-analysis of individual participant data (</w:t>
      </w:r>
      <w:r w:rsidR="00DA03C2" w:rsidRPr="00C849BE">
        <w:rPr>
          <w:sz w:val="16"/>
          <w:szCs w:val="16"/>
        </w:rPr>
        <w:t>n=265,270</w:t>
      </w:r>
      <w:r w:rsidR="00DA03C2" w:rsidRPr="00C849BE">
        <w:t>)</w:t>
      </w:r>
      <w:r w:rsidR="008D270A" w:rsidRPr="00C849BE">
        <w:t xml:space="preserve"> </w:t>
      </w:r>
      <w:r w:rsidR="009331B2" w:rsidRPr="00C849BE">
        <w:fldChar w:fldCharType="begin">
          <w:fldData xml:space="preserve">PEVuZE5vdGU+PENpdGU+PEF1dGhvcj5TYW50b3M8L0F1dGhvcj48WWVhcj4yMDE5PC9ZZWFyPjxS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</w:fldData>
        </w:fldChar>
      </w:r>
      <w:r w:rsidR="009331B2" w:rsidRPr="00C849BE">
        <w:instrText xml:space="preserve"> ADDIN EN.CITE </w:instrText>
      </w:r>
      <w:r w:rsidR="009331B2" w:rsidRPr="00C849BE">
        <w:fldChar w:fldCharType="begin">
          <w:fldData xml:space="preserve">PEVuZE5vdGU+PENpdGU+PEF1dGhvcj5TYW50b3M8L0F1dGhvcj48WWVhcj4yMDE5PC9ZZWFyPjxS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</w:fldData>
        </w:fldChar>
      </w:r>
      <w:r w:rsidR="009331B2" w:rsidRPr="00C849BE">
        <w:instrText xml:space="preserve"> ADDIN EN.CITE.DATA </w:instrText>
      </w:r>
      <w:r w:rsidR="009331B2" w:rsidRPr="00C849BE">
        <w:fldChar w:fldCharType="end"/>
      </w:r>
      <w:r w:rsidR="009331B2" w:rsidRPr="00C849BE">
        <w:fldChar w:fldCharType="separate"/>
      </w:r>
      <w:r w:rsidR="009331B2" w:rsidRPr="00C849BE">
        <w:rPr>
          <w:noProof/>
        </w:rPr>
        <w:t>(</w:t>
      </w:r>
      <w:r w:rsidR="009331B2" w:rsidRPr="00C849BE">
        <w:rPr>
          <w:noProof/>
          <w:sz w:val="16"/>
        </w:rPr>
        <w:t>Santos et al 2019</w:t>
      </w:r>
      <w:r w:rsidR="009331B2" w:rsidRPr="00C849BE">
        <w:rPr>
          <w:noProof/>
        </w:rPr>
        <w:t>)</w:t>
      </w:r>
      <w:r w:rsidR="009331B2" w:rsidRPr="00C849BE">
        <w:fldChar w:fldCharType="end"/>
      </w:r>
      <w:r w:rsidRPr="00C849BE">
        <w:t xml:space="preserve">, </w:t>
      </w:r>
      <w:r w:rsidR="00DA03C2" w:rsidRPr="00C849BE">
        <w:t>among women with healthy pre-pregnancy BMI:</w:t>
      </w:r>
    </w:p>
    <w:p w14:paraId="344F65F9" w14:textId="1D083F23" w:rsidR="00DA03C2" w:rsidRPr="00C849BE" w:rsidRDefault="00DA03C2" w:rsidP="00E86FC6">
      <w:pPr>
        <w:pStyle w:val="bullet"/>
      </w:pPr>
      <w:r w:rsidRPr="00C849BE">
        <w:t>low weight gain was associated with an increased risk of preterm birth and small for gestational age and a reduced risk of large for gestational age (</w:t>
      </w:r>
      <w:r w:rsidR="00D6234C" w:rsidRPr="00C849BE">
        <w:rPr>
          <w:sz w:val="16"/>
          <w:szCs w:val="16"/>
        </w:rPr>
        <w:t xml:space="preserve">all </w:t>
      </w:r>
      <w:r w:rsidRPr="00C849BE">
        <w:rPr>
          <w:sz w:val="16"/>
          <w:szCs w:val="16"/>
        </w:rPr>
        <w:t>p&lt;0.001</w:t>
      </w:r>
      <w:r w:rsidRPr="00C849BE">
        <w:t>)</w:t>
      </w:r>
    </w:p>
    <w:p w14:paraId="6D2F2F1E" w14:textId="4F6EE931" w:rsidR="00DA03C2" w:rsidRPr="00C849BE" w:rsidRDefault="00DA03C2" w:rsidP="00E86FC6">
      <w:pPr>
        <w:pStyle w:val="bullet"/>
      </w:pPr>
      <w:r w:rsidRPr="00C849BE">
        <w:t>high weight gain was associated with an increased risk of gestational diabetes, gestational hypertension, pre-eclampsia, preterm birth and large for gestational age and a reduced risk of small-for-gestational age</w:t>
      </w:r>
      <w:r w:rsidR="00C15F39" w:rsidRPr="00C849BE">
        <w:t xml:space="preserve"> (</w:t>
      </w:r>
      <w:r w:rsidR="00C15F39" w:rsidRPr="00C849BE">
        <w:rPr>
          <w:sz w:val="16"/>
          <w:szCs w:val="16"/>
        </w:rPr>
        <w:t>all p&lt;0.001</w:t>
      </w:r>
      <w:r w:rsidR="00C15F39" w:rsidRPr="00C849BE">
        <w:t>).</w:t>
      </w:r>
    </w:p>
    <w:p w14:paraId="7D1BC194" w14:textId="682DEF8F" w:rsidR="00C15F39" w:rsidRPr="00C849BE" w:rsidRDefault="00C15F39" w:rsidP="00B00C3F">
      <w:pPr>
        <w:pStyle w:val="Heading4"/>
      </w:pPr>
      <w:r w:rsidRPr="00C849BE">
        <w:t>Gestational weight gain among overweight women</w:t>
      </w:r>
    </w:p>
    <w:p w14:paraId="15B59FB5" w14:textId="6C6E1CFE" w:rsidR="001F639C" w:rsidRPr="00C849BE" w:rsidRDefault="001F639C" w:rsidP="001F639C">
      <w:r w:rsidRPr="00C849BE">
        <w:t>In the meta-analysis of individual participant data (</w:t>
      </w:r>
      <w:r w:rsidRPr="00C849BE">
        <w:rPr>
          <w:sz w:val="16"/>
          <w:szCs w:val="16"/>
        </w:rPr>
        <w:t>n=265,270</w:t>
      </w:r>
      <w:r w:rsidRPr="00C849BE">
        <w:t>)</w:t>
      </w:r>
      <w:r w:rsidR="008D270A" w:rsidRPr="00C849BE">
        <w:t xml:space="preserve"> </w:t>
      </w:r>
      <w:r w:rsidRPr="00C849BE">
        <w:fldChar w:fldCharType="begin">
          <w:fldData xml:space="preserve">PEVuZE5vdGU+PENpdGU+PEF1dGhvcj5TYW50b3M8L0F1dGhvcj48WWVhcj4yMDE5PC9ZZWFyPjxS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</w:fldData>
        </w:fldChar>
      </w:r>
      <w:r w:rsidRPr="00C849BE">
        <w:instrText xml:space="preserve"> ADDIN EN.CITE </w:instrText>
      </w:r>
      <w:r w:rsidRPr="00C849BE">
        <w:fldChar w:fldCharType="begin">
          <w:fldData xml:space="preserve">PEVuZE5vdGU+PENpdGU+PEF1dGhvcj5TYW50b3M8L0F1dGhvcj48WWVhcj4yMDE5PC9ZZWFyPjxS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Santos et al 2019</w:t>
      </w:r>
      <w:r w:rsidRPr="00C849BE">
        <w:rPr>
          <w:noProof/>
        </w:rPr>
        <w:t>)</w:t>
      </w:r>
      <w:r w:rsidRPr="00C849BE">
        <w:fldChar w:fldCharType="end"/>
      </w:r>
      <w:r w:rsidRPr="00C849BE">
        <w:t>, among overweight women:</w:t>
      </w:r>
    </w:p>
    <w:p w14:paraId="54E87D89" w14:textId="3C2D3B84" w:rsidR="001F639C" w:rsidRPr="00C849BE" w:rsidRDefault="001F639C" w:rsidP="00E86FC6">
      <w:pPr>
        <w:pStyle w:val="bullet"/>
      </w:pPr>
      <w:r w:rsidRPr="00C849BE">
        <w:t>low weight gain</w:t>
      </w:r>
      <w:r w:rsidR="005844B5" w:rsidRPr="00C849BE">
        <w:t xml:space="preserve"> was associated gestational diabetes, gestational hypertension, pre-eclampsia</w:t>
      </w:r>
      <w:r w:rsidR="005610A6" w:rsidRPr="00C849BE">
        <w:t>, small for gestational age (</w:t>
      </w:r>
      <w:r w:rsidR="005610A6" w:rsidRPr="00C849BE">
        <w:rPr>
          <w:sz w:val="16"/>
          <w:szCs w:val="16"/>
        </w:rPr>
        <w:t>all p&lt;0.001</w:t>
      </w:r>
      <w:r w:rsidR="005610A6" w:rsidRPr="00C849BE">
        <w:t>) and preterm birth (</w:t>
      </w:r>
      <w:r w:rsidR="005610A6" w:rsidRPr="00C849BE">
        <w:rPr>
          <w:sz w:val="16"/>
          <w:szCs w:val="16"/>
        </w:rPr>
        <w:t>p&lt;0.05</w:t>
      </w:r>
      <w:r w:rsidR="005610A6" w:rsidRPr="00C849BE">
        <w:t>)</w:t>
      </w:r>
    </w:p>
    <w:p w14:paraId="55069CA6" w14:textId="7624CE94" w:rsidR="001F639C" w:rsidRPr="00C849BE" w:rsidRDefault="001F639C" w:rsidP="00E86FC6">
      <w:pPr>
        <w:pStyle w:val="bullet"/>
      </w:pPr>
      <w:r w:rsidRPr="00C849BE">
        <w:t>high weight gain was associated with gestational diabetes, gestational hypertension, pre-eclampsia, preterm birth and large for gestational age (</w:t>
      </w:r>
      <w:r w:rsidRPr="00C849BE">
        <w:rPr>
          <w:sz w:val="16"/>
          <w:szCs w:val="16"/>
        </w:rPr>
        <w:t>all p&lt;0.001</w:t>
      </w:r>
      <w:r w:rsidRPr="00C849BE">
        <w:t>).</w:t>
      </w:r>
    </w:p>
    <w:p w14:paraId="6A42596E" w14:textId="49918EA9" w:rsidR="00B00C3F" w:rsidRPr="00C849BE" w:rsidRDefault="00C15F39" w:rsidP="00B00C3F">
      <w:pPr>
        <w:pStyle w:val="Heading4"/>
      </w:pPr>
      <w:r w:rsidRPr="00C849BE">
        <w:t xml:space="preserve">Gestational weight </w:t>
      </w:r>
      <w:r w:rsidR="00B00C3F" w:rsidRPr="00C849BE">
        <w:t>gain among obese pregnant women</w:t>
      </w:r>
    </w:p>
    <w:p w14:paraId="4FABAE3A" w14:textId="144C6BC5" w:rsidR="006B5716" w:rsidRPr="00C849BE" w:rsidRDefault="006B5716" w:rsidP="006B5716">
      <w:r w:rsidRPr="00C849BE">
        <w:t>In the meta-analysis of individual participant data (</w:t>
      </w:r>
      <w:r w:rsidRPr="00C849BE">
        <w:rPr>
          <w:sz w:val="16"/>
          <w:szCs w:val="16"/>
        </w:rPr>
        <w:t>n=265,270</w:t>
      </w:r>
      <w:r w:rsidRPr="00C849BE">
        <w:t xml:space="preserve">) </w:t>
      </w:r>
      <w:r w:rsidRPr="00C849BE">
        <w:fldChar w:fldCharType="begin">
          <w:fldData xml:space="preserve">PEVuZE5vdGU+PENpdGU+PEF1dGhvcj5TYW50b3M8L0F1dGhvcj48WWVhcj4yMDE5PC9ZZWFyPjxS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</w:fldData>
        </w:fldChar>
      </w:r>
      <w:r w:rsidRPr="00C849BE">
        <w:instrText xml:space="preserve"> ADDIN EN.CITE </w:instrText>
      </w:r>
      <w:r w:rsidRPr="00C849BE">
        <w:fldChar w:fldCharType="begin">
          <w:fldData xml:space="preserve">PEVuZE5vdGU+PENpdGU+PEF1dGhvcj5TYW50b3M8L0F1dGhvcj48WWVhcj4yMDE5PC9ZZWFyPjxS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Santos et al 2019</w:t>
      </w:r>
      <w:r w:rsidRPr="00C849BE">
        <w:rPr>
          <w:noProof/>
        </w:rPr>
        <w:t>)</w:t>
      </w:r>
      <w:r w:rsidRPr="00C849BE">
        <w:fldChar w:fldCharType="end"/>
      </w:r>
      <w:r w:rsidRPr="00C849BE">
        <w:t xml:space="preserve">, among </w:t>
      </w:r>
      <w:r w:rsidR="006F2698" w:rsidRPr="00C849BE">
        <w:t>obese</w:t>
      </w:r>
      <w:r w:rsidRPr="00C849BE">
        <w:t xml:space="preserve"> women</w:t>
      </w:r>
      <w:r w:rsidR="006F2698" w:rsidRPr="00C849BE">
        <w:t xml:space="preserve"> both low and high weight gain were associated with increased risk of gestational diabetes, gestational hypertension, pre-eclampsia, preterm birth and large for gestational age (</w:t>
      </w:r>
      <w:r w:rsidR="006F2698" w:rsidRPr="00C849BE">
        <w:rPr>
          <w:sz w:val="16"/>
          <w:szCs w:val="16"/>
        </w:rPr>
        <w:t>all p&lt;0.001</w:t>
      </w:r>
      <w:r w:rsidR="006F2698" w:rsidRPr="00C849BE">
        <w:t>).</w:t>
      </w:r>
    </w:p>
    <w:p w14:paraId="0E6DC075" w14:textId="1473CB28" w:rsidR="00B00C3F" w:rsidRPr="00C849BE" w:rsidRDefault="00B00C3F" w:rsidP="00B00C3F">
      <w:pPr>
        <w:pStyle w:val="Heading5"/>
      </w:pPr>
      <w:r w:rsidRPr="00C849BE">
        <w:t>Weight gain lower than recommendations</w:t>
      </w:r>
    </w:p>
    <w:p w14:paraId="7A87E026" w14:textId="1FC5F98D" w:rsidR="00D944F9" w:rsidRPr="00C849BE" w:rsidRDefault="00D944F9" w:rsidP="00B00C3F">
      <w:r w:rsidRPr="00C849BE">
        <w:t>A retrospective cohort study in the United States (</w:t>
      </w:r>
      <w:r w:rsidRPr="00C849BE">
        <w:rPr>
          <w:sz w:val="16"/>
          <w:szCs w:val="16"/>
        </w:rPr>
        <w:t>n=~12,000,000 birth records</w:t>
      </w:r>
      <w:r w:rsidRPr="00C849BE">
        <w:t xml:space="preserve">) </w:t>
      </w:r>
      <w:r w:rsidRPr="00C849BE">
        <w:fldChar w:fldCharType="begin">
          <w:fldData xml:space="preserve">PEVuZE5vdGU+PENpdGU+PEF1dGhvcj5UaG9tcHNvbjwvQXV0aG9yPjxZZWFyPjIwMTk8L1llYXI+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</w:fldData>
        </w:fldChar>
      </w:r>
      <w:r w:rsidRPr="00C849BE">
        <w:instrText xml:space="preserve"> ADDIN EN.CITE </w:instrText>
      </w:r>
      <w:r w:rsidRPr="00C849BE">
        <w:fldChar w:fldCharType="begin">
          <w:fldData xml:space="preserve">PEVuZE5vdGU+PENpdGU+PEF1dGhvcj5UaG9tcHNvbjwvQXV0aG9yPjxZZWFyPjIwMTk8L1llYXI+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Thompson &amp; Thompson 2019</w:t>
      </w:r>
      <w:r w:rsidRPr="00C849BE">
        <w:rPr>
          <w:noProof/>
        </w:rPr>
        <w:t>)</w:t>
      </w:r>
      <w:r w:rsidRPr="00C849BE">
        <w:fldChar w:fldCharType="end"/>
      </w:r>
      <w:r w:rsidRPr="00C849BE">
        <w:t xml:space="preserve"> found that weight gain lower than the IOM guidelines among obese women reduced the risk of gestational hypertension, eclampsia, induction of labour and Caesarean section but was also associated with increased risks for multiple adverse neonatal outcomes with macrosomia the exception.</w:t>
      </w:r>
    </w:p>
    <w:p w14:paraId="237D06C5" w14:textId="0F011A4A" w:rsidR="00B00C3F" w:rsidRPr="00CE70E1" w:rsidRDefault="00B00C3F" w:rsidP="00B00C3F">
      <w:r w:rsidRPr="00C849BE">
        <w:t>A systematic review of cohort studies of obese pregnant women (</w:t>
      </w:r>
      <w:r w:rsidRPr="00C849BE">
        <w:rPr>
          <w:sz w:val="16"/>
          <w:szCs w:val="16"/>
        </w:rPr>
        <w:t>18 cohort studies; 99,</w:t>
      </w:r>
      <w:r w:rsidRPr="00CE70E1">
        <w:rPr>
          <w:sz w:val="16"/>
          <w:szCs w:val="16"/>
        </w:rPr>
        <w:t>723 women</w:t>
      </w:r>
      <w:r>
        <w:t xml:space="preserve">) </w:t>
      </w:r>
      <w:r>
        <w:fldChar w:fldCharType="begin">
          <w:fldData xml:space="preserve">PEVuZE5vdGU+PENpdGU+PEF1dGhvcj5LYXBhZGlhPC9BdXRob3I+PFllYXI+MjAxNTwvWWVhcj48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</w:fldData>
        </w:fldChar>
      </w:r>
      <w:r w:rsidR="00DE21D6">
        <w:instrText xml:space="preserve"> ADDIN EN.CITE </w:instrText>
      </w:r>
      <w:r w:rsidR="00DE21D6">
        <w:fldChar w:fldCharType="begin">
          <w:fldData xml:space="preserve">PEVuZE5vdGU+PENpdGU+PEF1dGhvcj5LYXBhZGlhPC9BdXRob3I+PFllYXI+MjAxNTwvWWVhcj48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</w:fldData>
        </w:fldChar>
      </w:r>
      <w:r w:rsidR="00DE21D6">
        <w:instrText xml:space="preserve"> ADDIN EN.CITE.DATA </w:instrText>
      </w:r>
      <w:r w:rsidR="00DE21D6">
        <w:fldChar w:fldCharType="end"/>
      </w:r>
      <w:r>
        <w:fldChar w:fldCharType="separate"/>
      </w:r>
      <w:r w:rsidR="00DE21D6">
        <w:rPr>
          <w:noProof/>
        </w:rPr>
        <w:t>(</w:t>
      </w:r>
      <w:r w:rsidR="00DE21D6" w:rsidRPr="00E86FC6">
        <w:rPr>
          <w:noProof/>
          <w:sz w:val="16"/>
        </w:rPr>
        <w:t>Kapadia et al 2015b</w:t>
      </w:r>
      <w:r w:rsidR="00DE21D6">
        <w:rPr>
          <w:noProof/>
        </w:rPr>
        <w:t>)</w:t>
      </w:r>
      <w:r>
        <w:fldChar w:fldCharType="end"/>
      </w:r>
      <w:r>
        <w:t xml:space="preserve"> found that weight gain </w:t>
      </w:r>
      <w:r w:rsidRPr="00F93356">
        <w:rPr>
          <w:i/>
        </w:rPr>
        <w:t>lower</w:t>
      </w:r>
      <w:r>
        <w:t xml:space="preserve"> than recommendations was associated with an increase in risk of:</w:t>
      </w:r>
    </w:p>
    <w:p w14:paraId="0E798B3C" w14:textId="77777777" w:rsidR="00B00C3F" w:rsidRDefault="00B00C3F" w:rsidP="00B00C3F">
      <w:pPr>
        <w:pStyle w:val="bullet"/>
      </w:pPr>
      <w:r>
        <w:t>preterm birth (</w:t>
      </w:r>
      <w:r w:rsidRPr="00494D97">
        <w:rPr>
          <w:sz w:val="16"/>
          <w:szCs w:val="16"/>
        </w:rPr>
        <w:t>aOR 1.46; 95%CI 1.07 to 2.00</w:t>
      </w:r>
      <w:r>
        <w:t>)</w:t>
      </w:r>
    </w:p>
    <w:p w14:paraId="67DF4434" w14:textId="77777777" w:rsidR="00B00C3F" w:rsidRDefault="00B00C3F" w:rsidP="00B00C3F">
      <w:pPr>
        <w:pStyle w:val="bullet"/>
      </w:pPr>
      <w:r>
        <w:t>small-for-gestational-age babies (</w:t>
      </w:r>
      <w:r w:rsidRPr="00494D97">
        <w:rPr>
          <w:sz w:val="16"/>
          <w:szCs w:val="16"/>
        </w:rPr>
        <w:t>OR</w:t>
      </w:r>
      <w:r>
        <w:rPr>
          <w:sz w:val="16"/>
          <w:szCs w:val="16"/>
        </w:rPr>
        <w:t> </w:t>
      </w:r>
      <w:r w:rsidRPr="00494D97">
        <w:rPr>
          <w:sz w:val="16"/>
          <w:szCs w:val="16"/>
        </w:rPr>
        <w:t>1.24; 95%CI 1.13 to 1.36</w:t>
      </w:r>
      <w:r>
        <w:t>).</w:t>
      </w:r>
    </w:p>
    <w:p w14:paraId="7B485CB3" w14:textId="77777777" w:rsidR="00B00C3F" w:rsidRDefault="00B00C3F" w:rsidP="00B00C3F">
      <w:r>
        <w:t>Weight gain lower than recommendations was associated with a lower likelihood of:</w:t>
      </w:r>
    </w:p>
    <w:p w14:paraId="221928C1" w14:textId="77777777" w:rsidR="00B00C3F" w:rsidRDefault="00B00C3F" w:rsidP="00B00C3F">
      <w:pPr>
        <w:pStyle w:val="bullet"/>
      </w:pPr>
      <w:r>
        <w:t>large-for-gestational-age babies (</w:t>
      </w:r>
      <w:r w:rsidRPr="00494D97">
        <w:rPr>
          <w:sz w:val="16"/>
          <w:szCs w:val="16"/>
        </w:rPr>
        <w:t>aOR 0.77; 95%CI 0.73 to 0.81</w:t>
      </w:r>
      <w:r>
        <w:t>)</w:t>
      </w:r>
    </w:p>
    <w:p w14:paraId="3A3D32FB" w14:textId="77777777" w:rsidR="00B00C3F" w:rsidRDefault="00B00C3F" w:rsidP="00B00C3F">
      <w:pPr>
        <w:pStyle w:val="bullet"/>
      </w:pPr>
      <w:r>
        <w:t>macrosomia (</w:t>
      </w:r>
      <w:r w:rsidRPr="00494D97">
        <w:rPr>
          <w:sz w:val="16"/>
          <w:szCs w:val="16"/>
        </w:rPr>
        <w:t>aOR 0.64; 95%CI 0.54 to 0.77</w:t>
      </w:r>
      <w:r>
        <w:t>)</w:t>
      </w:r>
    </w:p>
    <w:p w14:paraId="58D989DE" w14:textId="77777777" w:rsidR="00B00C3F" w:rsidRDefault="00B00C3F" w:rsidP="00B00C3F">
      <w:pPr>
        <w:pStyle w:val="bullet"/>
      </w:pPr>
      <w:r>
        <w:t>gestational hypertension (</w:t>
      </w:r>
      <w:r w:rsidRPr="008E5ABA">
        <w:rPr>
          <w:sz w:val="16"/>
          <w:szCs w:val="16"/>
        </w:rPr>
        <w:t>aOR, 0.70; 95%CI 0.53 to 0.93</w:t>
      </w:r>
      <w:r>
        <w:t xml:space="preserve">) </w:t>
      </w:r>
    </w:p>
    <w:p w14:paraId="2C8AFCD1" w14:textId="77777777" w:rsidR="00B00C3F" w:rsidRDefault="00B00C3F" w:rsidP="00B00C3F">
      <w:pPr>
        <w:pStyle w:val="bullet"/>
      </w:pPr>
      <w:r>
        <w:t>pre-eclampsia (</w:t>
      </w:r>
      <w:r w:rsidRPr="008E5ABA">
        <w:rPr>
          <w:sz w:val="16"/>
          <w:szCs w:val="16"/>
        </w:rPr>
        <w:t>aOR 0.90; 95%CI 0.82 to 0.99</w:t>
      </w:r>
      <w:r>
        <w:t xml:space="preserve">). </w:t>
      </w:r>
    </w:p>
    <w:p w14:paraId="6B11985E" w14:textId="77777777" w:rsidR="00B00C3F" w:rsidRDefault="00B00C3F" w:rsidP="00B00C3F">
      <w:pPr>
        <w:pStyle w:val="bullet"/>
      </w:pPr>
      <w:r>
        <w:t>caesarean section (</w:t>
      </w:r>
      <w:r w:rsidRPr="00494D97">
        <w:rPr>
          <w:sz w:val="16"/>
          <w:szCs w:val="16"/>
        </w:rPr>
        <w:t>aOR 0.87; 95%CI 0.82 to 0.92</w:t>
      </w:r>
      <w:r>
        <w:t xml:space="preserve">). </w:t>
      </w:r>
    </w:p>
    <w:p w14:paraId="1D0F4211" w14:textId="77777777" w:rsidR="00B00C3F" w:rsidRDefault="00B00C3F" w:rsidP="00B00C3F">
      <w:r>
        <w:t>There was no difference in risk of gestational diabetes (</w:t>
      </w:r>
      <w:r w:rsidRPr="008E5ABA">
        <w:rPr>
          <w:sz w:val="16"/>
          <w:szCs w:val="16"/>
        </w:rPr>
        <w:t>aOR 1.15; 95%CI 0.91 to 1.45</w:t>
      </w:r>
      <w:r>
        <w:t>), low birthweight (</w:t>
      </w:r>
      <w:r w:rsidRPr="008E5ABA">
        <w:rPr>
          <w:sz w:val="16"/>
          <w:szCs w:val="16"/>
        </w:rPr>
        <w:t>aOR1.08; 95%CI 0.76 to 1.54</w:t>
      </w:r>
      <w:r>
        <w:t>), Apgar score &lt;7 at 5 minutes (</w:t>
      </w:r>
      <w:r w:rsidRPr="008E5ABA">
        <w:rPr>
          <w:sz w:val="16"/>
          <w:szCs w:val="16"/>
        </w:rPr>
        <w:t>aOR 0.92; 95%CI 0.67 to 1.27</w:t>
      </w:r>
      <w:r>
        <w:t>) or postpartum weight retention (</w:t>
      </w:r>
      <w:r w:rsidRPr="008E5ABA">
        <w:rPr>
          <w:sz w:val="16"/>
          <w:szCs w:val="16"/>
        </w:rPr>
        <w:t>MD -5.3</w:t>
      </w:r>
      <w:r>
        <w:rPr>
          <w:sz w:val="16"/>
          <w:szCs w:val="16"/>
        </w:rPr>
        <w:t xml:space="preserve"> kg</w:t>
      </w:r>
      <w:r w:rsidRPr="008E5ABA">
        <w:rPr>
          <w:sz w:val="16"/>
          <w:szCs w:val="16"/>
        </w:rPr>
        <w:t>; 95%CI -9.0 to 1.17</w:t>
      </w:r>
      <w:r>
        <w:t>).</w:t>
      </w:r>
    </w:p>
    <w:p w14:paraId="6D6639A6" w14:textId="77777777" w:rsidR="00B00C3F" w:rsidRDefault="00B00C3F" w:rsidP="00B00C3F">
      <w:pPr>
        <w:pStyle w:val="Heading5"/>
      </w:pPr>
      <w:r>
        <w:t>Weight loss</w:t>
      </w:r>
    </w:p>
    <w:p w14:paraId="05BE8D58" w14:textId="67440620" w:rsidR="00B00C3F" w:rsidRDefault="00B00C3F" w:rsidP="00B00C3F">
      <w:r>
        <w:t>A systematic review of cohort studies (</w:t>
      </w:r>
      <w:r w:rsidRPr="00D34E49">
        <w:rPr>
          <w:sz w:val="16"/>
          <w:szCs w:val="16"/>
        </w:rPr>
        <w:t>n=60,913</w:t>
      </w:r>
      <w:r>
        <w:t xml:space="preserve">) </w:t>
      </w:r>
      <w:r>
        <w:fldChar w:fldCharType="begin">
          <w:fldData xml:space="preserve">PEVuZE5vdGU+PENpdGU+PEF1dGhvcj5LYXBhZGlhPC9BdXRob3I+PFllYXI+MjAxNTwvWWVhcj48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==
</w:fldData>
        </w:fldChar>
      </w:r>
      <w:r w:rsidR="00DE21D6">
        <w:instrText xml:space="preserve"> ADDIN EN.CITE </w:instrText>
      </w:r>
      <w:r w:rsidR="00DE21D6">
        <w:fldChar w:fldCharType="begin">
          <w:fldData xml:space="preserve">PEVuZE5vdGU+PENpdGU+PEF1dGhvcj5LYXBhZGlhPC9BdXRob3I+PFllYXI+MjAxNTwvWWVhcj48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==
</w:fldData>
        </w:fldChar>
      </w:r>
      <w:r w:rsidR="00DE21D6">
        <w:instrText xml:space="preserve"> ADDIN EN.CITE.DATA </w:instrText>
      </w:r>
      <w:r w:rsidR="00DE21D6">
        <w:fldChar w:fldCharType="end"/>
      </w:r>
      <w:r>
        <w:fldChar w:fldCharType="separate"/>
      </w:r>
      <w:r w:rsidR="00DE21D6">
        <w:rPr>
          <w:noProof/>
        </w:rPr>
        <w:t>(</w:t>
      </w:r>
      <w:r w:rsidR="00DE21D6" w:rsidRPr="00E86FC6">
        <w:rPr>
          <w:noProof/>
          <w:sz w:val="16"/>
        </w:rPr>
        <w:t>Kapadia et al 2015c</w:t>
      </w:r>
      <w:r w:rsidR="00DE21D6">
        <w:rPr>
          <w:noProof/>
        </w:rPr>
        <w:t>)</w:t>
      </w:r>
      <w:r>
        <w:fldChar w:fldCharType="end"/>
      </w:r>
      <w:r>
        <w:t xml:space="preserve"> found that, among women who were obese, gestational weight loss compared to weight gain within the guidelines:</w:t>
      </w:r>
    </w:p>
    <w:p w14:paraId="7A411C24" w14:textId="77777777" w:rsidR="00B00C3F" w:rsidRDefault="00B00C3F" w:rsidP="00B00C3F">
      <w:pPr>
        <w:pStyle w:val="bullet"/>
      </w:pPr>
      <w:r>
        <w:t>increased the risk of small-for-gestational-age babies (</w:t>
      </w:r>
      <w:r w:rsidRPr="00866F5D">
        <w:rPr>
          <w:sz w:val="16"/>
          <w:szCs w:val="16"/>
        </w:rPr>
        <w:t>aOR 1.76; 95%CI 1.45 to 2.14; 2 studies</w:t>
      </w:r>
      <w:r>
        <w:t>) and low birthweight (</w:t>
      </w:r>
      <w:r w:rsidRPr="00866F5D">
        <w:rPr>
          <w:sz w:val="16"/>
          <w:szCs w:val="16"/>
        </w:rPr>
        <w:t>aOR 1.68; 95%CI 1.10 to 2.57; 1 study</w:t>
      </w:r>
      <w:r>
        <w:t xml:space="preserve">) </w:t>
      </w:r>
    </w:p>
    <w:p w14:paraId="2EE1939B" w14:textId="77777777" w:rsidR="00B00C3F" w:rsidRDefault="00B00C3F" w:rsidP="00B00C3F">
      <w:pPr>
        <w:pStyle w:val="bullet"/>
      </w:pPr>
      <w:r>
        <w:t>was associated with a lower likelihood of large for gestational age (</w:t>
      </w:r>
      <w:r w:rsidRPr="00F93356">
        <w:rPr>
          <w:sz w:val="16"/>
          <w:szCs w:val="16"/>
        </w:rPr>
        <w:t>aOR 0.57; 95%CI 0.52 to 0.62; 2 studies</w:t>
      </w:r>
      <w:r>
        <w:t>), macrosomia (</w:t>
      </w:r>
      <w:r w:rsidRPr="00F93356">
        <w:rPr>
          <w:sz w:val="16"/>
          <w:szCs w:val="16"/>
        </w:rPr>
        <w:t>aOR 0.58; 95%CI 0.38 to 0.89; 1 study</w:t>
      </w:r>
      <w:r>
        <w:t>) and caesarean section (</w:t>
      </w:r>
      <w:r w:rsidRPr="00F93356">
        <w:rPr>
          <w:sz w:val="16"/>
          <w:szCs w:val="16"/>
        </w:rPr>
        <w:t>aOR 0.73; 95%CI 0.67 to 0.80; 2</w:t>
      </w:r>
      <w:r>
        <w:rPr>
          <w:sz w:val="16"/>
          <w:szCs w:val="16"/>
        </w:rPr>
        <w:t> </w:t>
      </w:r>
      <w:r w:rsidRPr="00F93356">
        <w:rPr>
          <w:sz w:val="16"/>
          <w:szCs w:val="16"/>
        </w:rPr>
        <w:t>studies</w:t>
      </w:r>
      <w:r w:rsidRPr="00866F5D">
        <w:t>).</w:t>
      </w:r>
      <w:r>
        <w:t xml:space="preserve"> </w:t>
      </w:r>
    </w:p>
    <w:p w14:paraId="1EE864F9" w14:textId="77777777" w:rsidR="00B00C3F" w:rsidRPr="00D80DAE" w:rsidRDefault="00B00C3F" w:rsidP="00B00C3F">
      <w:r>
        <w:t>There was a possible reduction in risk of pre-eclampsia (</w:t>
      </w:r>
      <w:r w:rsidRPr="00866F5D">
        <w:rPr>
          <w:sz w:val="16"/>
          <w:szCs w:val="16"/>
        </w:rPr>
        <w:t>aOR 0.82; 95%CI 0.66 to 1.02; 1 study</w:t>
      </w:r>
      <w:r>
        <w:t xml:space="preserve">) and no clear difference in risk of </w:t>
      </w:r>
      <w:r>
        <w:rPr>
          <w:rFonts w:eastAsia="MS Mincho" w:cs="Helvetica"/>
          <w:szCs w:val="26"/>
          <w:lang w:val="en-US"/>
        </w:rPr>
        <w:t>g</w:t>
      </w:r>
      <w:r>
        <w:t>estational diabetes (</w:t>
      </w:r>
      <w:r w:rsidRPr="00866F5D">
        <w:rPr>
          <w:sz w:val="16"/>
          <w:szCs w:val="16"/>
        </w:rPr>
        <w:t>aOR 0.88; 95%CI 0.62 to 1.25; 1 study</w:t>
      </w:r>
      <w:r>
        <w:t>) or Apgar score &lt;7 at 5 minutes (</w:t>
      </w:r>
      <w:r w:rsidRPr="00866F5D">
        <w:rPr>
          <w:sz w:val="16"/>
          <w:szCs w:val="16"/>
        </w:rPr>
        <w:t>aOR 1.08; 95%CI 0.81 to 1.44; 2 studies</w:t>
      </w:r>
      <w:r>
        <w:t>). No studies reported on preterm birth.</w:t>
      </w:r>
    </w:p>
    <w:p w14:paraId="547658C2" w14:textId="77777777" w:rsidR="00B00C3F" w:rsidRDefault="00B00C3F" w:rsidP="00B00C3F">
      <w:pPr>
        <w:pStyle w:val="CBRheader"/>
      </w:pPr>
      <w:bookmarkStart w:id="75" w:name="_Toc35255954"/>
      <w:r>
        <w:t>Consensus-based recommendation</w:t>
      </w:r>
    </w:p>
    <w:p w14:paraId="5B37DC12" w14:textId="701AC434" w:rsidR="00B00C3F" w:rsidRDefault="00B00C3F" w:rsidP="00B00C3F">
      <w:pPr>
        <w:pStyle w:val="CBR"/>
      </w:pPr>
      <w:r>
        <w:t>At every antenatal visit, offer women the opportunity to be weighed so that low or high gestational weight gain is identified and risk of associated adverse outcomes monitored.</w:t>
      </w:r>
    </w:p>
    <w:p w14:paraId="09029754" w14:textId="77777777" w:rsidR="00B00C3F" w:rsidRDefault="00B00C3F" w:rsidP="00B00C3F">
      <w:pPr>
        <w:pStyle w:val="Heading3"/>
        <w:keepLines/>
        <w:tabs>
          <w:tab w:val="clear" w:pos="851"/>
        </w:tabs>
        <w:spacing w:before="120"/>
      </w:pPr>
      <w:r>
        <w:t>Women’s views on advice on weight gain during pregnancy</w:t>
      </w:r>
      <w:bookmarkEnd w:id="75"/>
      <w:r>
        <w:t xml:space="preserve"> </w:t>
      </w:r>
    </w:p>
    <w:p w14:paraId="43741D80" w14:textId="77777777" w:rsidR="00B00C3F" w:rsidRDefault="00B00C3F" w:rsidP="00B00C3F">
      <w:pPr>
        <w:keepLines/>
      </w:pPr>
      <w:r>
        <w:t xml:space="preserve">A systematic review of qualitative studies </w:t>
      </w:r>
      <w:r>
        <w:fldChar w:fldCharType="begin">
          <w:fldData xml:space="preserve">PEVuZE5vdGU+PENpdGU+PEF1dGhvcj5WYW5zdG9uZTwvQXV0aG9yPjxZZWFyPjIwMTc8L1llYXI+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</w:fldData>
        </w:fldChar>
      </w:r>
      <w:r>
        <w:instrText xml:space="preserve"> ADDIN EN.CITE </w:instrText>
      </w:r>
      <w:r>
        <w:fldChar w:fldCharType="begin">
          <w:fldData xml:space="preserve">PEVuZE5vdGU+PENpdGU+PEF1dGhvcj5WYW5zdG9uZTwvQXV0aG9yPjxZZWFyPjIwMTc8L1llYXI+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</w:fldData>
        </w:fldChar>
      </w:r>
      <w:r>
        <w:instrText xml:space="preserve"> ADDIN EN.CITE.DATA </w:instrText>
      </w:r>
      <w:r>
        <w:fldChar w:fldCharType="end"/>
      </w:r>
      <w:r>
        <w:fldChar w:fldCharType="separate"/>
      </w:r>
      <w:r>
        <w:rPr>
          <w:noProof/>
        </w:rPr>
        <w:t>(</w:t>
      </w:r>
      <w:r w:rsidRPr="00EC0CA5">
        <w:rPr>
          <w:noProof/>
          <w:sz w:val="16"/>
        </w:rPr>
        <w:t>Vanstone et al 2017</w:t>
      </w:r>
      <w:r>
        <w:rPr>
          <w:noProof/>
        </w:rPr>
        <w:t>)</w:t>
      </w:r>
      <w:r>
        <w:fldChar w:fldCharType="end"/>
      </w:r>
      <w:r>
        <w:t xml:space="preserve"> found that women </w:t>
      </w:r>
      <w:r w:rsidRPr="004B4FAC">
        <w:t>are highly motivated to change their behavio</w:t>
      </w:r>
      <w:r>
        <w:t>u</w:t>
      </w:r>
      <w:r w:rsidRPr="004B4FAC">
        <w:t>r to improve fe</w:t>
      </w:r>
      <w:r>
        <w:t>tal health but may not recognis</w:t>
      </w:r>
      <w:r w:rsidRPr="004B4FAC">
        <w:t>e the link between excess</w:t>
      </w:r>
      <w:r>
        <w:t xml:space="preserve"> </w:t>
      </w:r>
      <w:r w:rsidRPr="004B4FAC">
        <w:t>gestational weight gain and negative fetal health outcomes.</w:t>
      </w:r>
      <w:r>
        <w:t xml:space="preserve"> </w:t>
      </w:r>
      <w:r w:rsidRPr="004B4FAC">
        <w:t xml:space="preserve">Regular, </w:t>
      </w:r>
      <w:r>
        <w:t>clear</w:t>
      </w:r>
      <w:r w:rsidRPr="004B4FAC">
        <w:t>, sensitive counselling</w:t>
      </w:r>
      <w:r>
        <w:t xml:space="preserve"> </w:t>
      </w:r>
      <w:r w:rsidRPr="004B4FAC">
        <w:t>geared to individual circumstances was frequently mentioned as a strong facilitator of healthy weight gain in pregnancy.</w:t>
      </w:r>
    </w:p>
    <w:p w14:paraId="589C82E0" w14:textId="77777777" w:rsidR="00B00C3F" w:rsidRDefault="00B00C3F" w:rsidP="00B00C3F">
      <w:r>
        <w:t>An Australian cross-sectional study (</w:t>
      </w:r>
      <w:r w:rsidRPr="00A721F3">
        <w:rPr>
          <w:sz w:val="16"/>
          <w:szCs w:val="16"/>
        </w:rPr>
        <w:t>n=536</w:t>
      </w:r>
      <w:r>
        <w:t xml:space="preserve">) </w:t>
      </w:r>
      <w:r>
        <w:fldChar w:fldCharType="begin"/>
      </w:r>
      <w:r>
        <w:instrText xml:space="preserve"> ADDIN EN.CITE &lt;EndNote&gt;&lt;Cite&gt;&lt;Author&gt;Hill&lt;/Author&gt;&lt;Year&gt;2019&lt;/Year&gt;&lt;RecNum&gt;1762&lt;/RecNum&gt;&lt;DisplayText&gt;(&lt;style font="Century Gothic" size="8"&gt;Hill et al 2019&lt;/style&gt;)&lt;/DisplayText&gt;&lt;record&gt;&lt;rec-number&gt;1762&lt;/rec-number&gt;&lt;foreign-keys&gt;&lt;key app="EN" db-id="exvasrfx2dtraoesasxp2szsxa2df502592x" timestamp="1582867169"&gt;1762&lt;/key&gt;&lt;key app="ENWeb" db-id=""&gt;0&lt;/key&gt;&lt;/foreign-keys&gt;&lt;ref-type name="Journal Article"&gt;17&lt;/ref-type&gt;&lt;contributors&gt;&lt;authors&gt;&lt;author&gt;Hill, B.&lt;/author&gt;&lt;author&gt;Hayden, M.&lt;/author&gt;&lt;author&gt;McPhie, S.&lt;/author&gt;&lt;author&gt;Bailey, C.&lt;/author&gt;&lt;author&gt;Skouteris, H.&lt;/author&gt;&lt;/authors&gt;&lt;/contributors&gt;&lt;auth-address&gt;School of Public Health and Preventive Medicine, Monash Centre for Health Research and Implementation, Monash University, Melbourne, Victoria, Australia.&amp;#xD;School of Psychology, Centre for Social and Early Emotional Development, Deakin University, Geelong, Victoria, Australia.&lt;/auth-address&gt;&lt;titles&gt;&lt;title&gt;Preconception and antenatal knowledge and beliefs about gestational weight gain&lt;/title&gt;&lt;secondary-title&gt;Aust N Z J Obstet Gynaecol&lt;/secondary-title&gt;&lt;/titles&gt;&lt;periodical&gt;&lt;full-title&gt;Aust N Z J Obstet Gynaecol&lt;/full-title&gt;&lt;/periodical&gt;&lt;pages&gt;634-640&lt;/pages&gt;&lt;volume&gt;59&lt;/volume&gt;&lt;number&gt;5&lt;/number&gt;&lt;edition&gt;2019/01/27&lt;/edition&gt;&lt;keywords&gt;&lt;keyword&gt;*beliefs&lt;/keyword&gt;&lt;keyword&gt;*gestational weight gain&lt;/keyword&gt;&lt;keyword&gt;*knowledge&lt;/keyword&gt;&lt;keyword&gt;*parity&lt;/keyword&gt;&lt;keyword&gt;*preconception&lt;/keyword&gt;&lt;keyword&gt;*pregnancy&lt;/keyword&gt;&lt;/keywords&gt;&lt;dates&gt;&lt;year&gt;2019&lt;/year&gt;&lt;pub-dates&gt;&lt;date&gt;Oct&lt;/date&gt;&lt;/pub-dates&gt;&lt;/dates&gt;&lt;isbn&gt;1479-828X (Electronic)&amp;#xD;0004-8666 (Linking)&lt;/isbn&gt;&lt;accession-num&gt;30680719&lt;/accession-num&gt;&lt;urls&gt;&lt;related-urls&gt;&lt;url&gt;https://www.ncbi.nlm.nih.gov/pubmed/30680719&lt;/url&gt;&lt;/related-urls&gt;&lt;/urls&gt;&lt;electronic-resource-num&gt;10.1111/ajo.12942&lt;/electronic-resource-num&gt;&lt;/record&gt;&lt;/Cite&gt;&lt;/EndNote&gt;</w:instrText>
      </w:r>
      <w:r>
        <w:fldChar w:fldCharType="separate"/>
      </w:r>
      <w:r>
        <w:rPr>
          <w:noProof/>
        </w:rPr>
        <w:t>(</w:t>
      </w:r>
      <w:r w:rsidRPr="00EC0CA5">
        <w:rPr>
          <w:noProof/>
          <w:sz w:val="16"/>
        </w:rPr>
        <w:t>Hill et al 2019</w:t>
      </w:r>
      <w:r>
        <w:rPr>
          <w:noProof/>
        </w:rPr>
        <w:t>)</w:t>
      </w:r>
      <w:r>
        <w:fldChar w:fldCharType="end"/>
      </w:r>
      <w:r>
        <w:t xml:space="preserve"> found that o</w:t>
      </w:r>
      <w:r w:rsidRPr="00982101">
        <w:t xml:space="preserve">nly half of pregnant women </w:t>
      </w:r>
      <w:r>
        <w:t>were aware of</w:t>
      </w:r>
      <w:r w:rsidRPr="00982101">
        <w:t xml:space="preserve"> </w:t>
      </w:r>
      <w:r>
        <w:t xml:space="preserve">IOM recommendations on </w:t>
      </w:r>
      <w:r w:rsidRPr="00982101">
        <w:t>gestational weight gain.</w:t>
      </w:r>
    </w:p>
    <w:p w14:paraId="0755C13E" w14:textId="77777777" w:rsidR="00B00C3F" w:rsidRDefault="00B00C3F" w:rsidP="00B00C3F">
      <w:r>
        <w:t>Cross-sectional studies from overseas have found that:</w:t>
      </w:r>
    </w:p>
    <w:p w14:paraId="7FE31048" w14:textId="30EBEFD4" w:rsidR="00B00C3F" w:rsidRDefault="00B00C3F" w:rsidP="00B00C3F">
      <w:pPr>
        <w:pStyle w:val="bullet"/>
      </w:pPr>
      <w:r>
        <w:t xml:space="preserve">more than half (57%) of women </w:t>
      </w:r>
      <w:r w:rsidRPr="007A1E3E">
        <w:t>reported that their healthcare provider talked to them about personal weight gain limits</w:t>
      </w:r>
      <w:r>
        <w:t xml:space="preserve"> during pregnancy and a third of these women were counselled regularly; among those not counselled</w:t>
      </w:r>
      <w:r w:rsidR="00B22F39">
        <w:t>,</w:t>
      </w:r>
      <w:r>
        <w:t xml:space="preserve"> </w:t>
      </w:r>
      <w:r w:rsidRPr="007A1E3E">
        <w:t>over half (56%) reported that healthcare provider guidance would have been helpful to achieve their target weight</w:t>
      </w:r>
      <w:r>
        <w:t xml:space="preserve"> </w:t>
      </w:r>
      <w:r>
        <w:fldChar w:fldCharType="begin"/>
      </w:r>
      <w:r>
        <w:instrText xml:space="preserve"> ADDIN EN.CITE &lt;EndNote&gt;&lt;Cite&gt;&lt;Author&gt;Weeks&lt;/Author&gt;&lt;Year&gt;2020&lt;/Year&gt;&lt;RecNum&gt;1780&lt;/RecNum&gt;&lt;DisplayText&gt;(&lt;style font="Century Gothic" size="8"&gt;Weeks et al 2020&lt;/style&gt;)&lt;/DisplayText&gt;&lt;record&gt;&lt;rec-number&gt;1780&lt;/rec-number&gt;&lt;foreign-keys&gt;&lt;key app="EN" db-id="exvasrfx2dtraoesasxp2szsxa2df502592x" timestamp="1582867351"&gt;1780&lt;/key&gt;&lt;key app="ENWeb" db-id=""&gt;0&lt;/key&gt;&lt;/foreign-keys&gt;&lt;ref-type name="Journal Article"&gt;17&lt;/ref-type&gt;&lt;contributors&gt;&lt;authors&gt;&lt;author&gt;Weeks, A.&lt;/author&gt;&lt;author&gt;Halili, L.&lt;/author&gt;&lt;author&gt;Liu, R. H.&lt;/author&gt;&lt;author&gt;Deonandan, R.&lt;/author&gt;&lt;author&gt;Adamo, K. B.&lt;/author&gt;&lt;/authors&gt;&lt;/contributors&gt;&lt;auth-address&gt;Interdisciplinary School of Health Sciences, Faculty of Health Sciences, University of Ottawa, Ottawa, Ontario, Canada.&amp;#xD;School of Human Kinetics, Faculty of Health Sciences, University of Ottawa, Ottawa, Ontario, Canada.&amp;#xD;School of Human Kinetics, Faculty of Health Sciences, University of Ottawa, Ottawa, Ontario, Canada. Electronic address: kadamo@uottawa.ca.&lt;/auth-address&gt;&lt;titles&gt;&lt;title&gt;Gestational weight gain counselling gaps as perceived by pregnant women and new mothers: Findings from the electronic maternal health survey&lt;/title&gt;&lt;secondary-title&gt;Women Birth&lt;/secondary-title&gt;&lt;/titles&gt;&lt;periodical&gt;&lt;full-title&gt;Women Birth&lt;/full-title&gt;&lt;/periodical&gt;&lt;pages&gt;e88-e94&lt;/pages&gt;&lt;volume&gt;33&lt;/volume&gt;&lt;number&gt;1&lt;/number&gt;&lt;edition&gt;2019/03/11&lt;/edition&gt;&lt;keywords&gt;&lt;keyword&gt;Gestational weight gain&lt;/keyword&gt;&lt;keyword&gt;Healthcare provider communication&lt;/keyword&gt;&lt;keyword&gt;Pregnancy&lt;/keyword&gt;&lt;keyword&gt;Prenatal counselling&lt;/keyword&gt;&lt;keyword&gt;Prenatal healthcare&lt;/keyword&gt;&lt;/keywords&gt;&lt;dates&gt;&lt;year&gt;2020&lt;/year&gt;&lt;pub-dates&gt;&lt;date&gt;Feb&lt;/date&gt;&lt;/pub-dates&gt;&lt;/dates&gt;&lt;isbn&gt;1878-1799 (Electronic)&amp;#xD;1871-5192 (Linking)&lt;/isbn&gt;&lt;accession-num&gt;30852187&lt;/accession-num&gt;&lt;urls&gt;&lt;related-urls&gt;&lt;url&gt;https://www.ncbi.nlm.nih.gov/pubmed/30852187&lt;/url&gt;&lt;/related-urls&gt;&lt;/urls&gt;&lt;electronic-resource-num&gt;10.1016/j.wombi.2019.02.005&lt;/electronic-resource-num&gt;&lt;/record&gt;&lt;/Cite&gt;&lt;/EndNote&gt;</w:instrText>
      </w:r>
      <w:r>
        <w:fldChar w:fldCharType="separate"/>
      </w:r>
      <w:r>
        <w:rPr>
          <w:noProof/>
        </w:rPr>
        <w:t>(</w:t>
      </w:r>
      <w:r w:rsidRPr="00EC0CA5">
        <w:rPr>
          <w:noProof/>
          <w:sz w:val="16"/>
        </w:rPr>
        <w:t>Weeks et al 2020</w:t>
      </w:r>
      <w:r>
        <w:rPr>
          <w:noProof/>
        </w:rPr>
        <w:t>)</w:t>
      </w:r>
      <w:r>
        <w:fldChar w:fldCharType="end"/>
      </w:r>
    </w:p>
    <w:p w14:paraId="44F4932A" w14:textId="77777777" w:rsidR="00B00C3F" w:rsidRDefault="00B00C3F" w:rsidP="00B00C3F">
      <w:pPr>
        <w:pStyle w:val="bullet"/>
      </w:pPr>
      <w:r>
        <w:t>two-thirds (67%) of women received advice on gestational weight gain as part of antenatal care and women who reported following this advice had lower odds of weight gain exceeding recommendations (</w:t>
      </w:r>
      <w:r w:rsidRPr="00DE11C4">
        <w:rPr>
          <w:sz w:val="16"/>
          <w:szCs w:val="16"/>
        </w:rPr>
        <w:t>OR</w:t>
      </w:r>
      <w:r>
        <w:rPr>
          <w:sz w:val="16"/>
          <w:szCs w:val="16"/>
        </w:rPr>
        <w:t> </w:t>
      </w:r>
      <w:r w:rsidRPr="00DE11C4">
        <w:rPr>
          <w:sz w:val="16"/>
          <w:szCs w:val="16"/>
        </w:rPr>
        <w:t>0.18; 95%CI 0.03 to 0.91</w:t>
      </w:r>
      <w:r>
        <w:t>) (</w:t>
      </w:r>
      <w:r w:rsidRPr="00DE11C4">
        <w:rPr>
          <w:sz w:val="16"/>
          <w:szCs w:val="16"/>
        </w:rPr>
        <w:t>n=91</w:t>
      </w:r>
      <w:r>
        <w:t xml:space="preserve">) </w:t>
      </w:r>
      <w:r>
        <w:fldChar w:fldCharType="begin">
          <w:fldData xml:space="preserve">PEVuZE5vdGU+PENpdGU+PEF1dGhvcj5Mb3Blei1DZXBlcm88L0F1dGhvcj48WWVhcj4yMDE4PC9Z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</w:fldData>
        </w:fldChar>
      </w:r>
      <w:r>
        <w:instrText xml:space="preserve"> ADDIN EN.CITE </w:instrText>
      </w:r>
      <w:r>
        <w:fldChar w:fldCharType="begin">
          <w:fldData xml:space="preserve">PEVuZE5vdGU+PENpdGU+PEF1dGhvcj5Mb3Blei1DZXBlcm88L0F1dGhvcj48WWVhcj4yMDE4PC9Z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</w:fldData>
        </w:fldChar>
      </w:r>
      <w:r>
        <w:instrText xml:space="preserve"> ADDIN EN.CITE.DATA </w:instrText>
      </w:r>
      <w:r>
        <w:fldChar w:fldCharType="end"/>
      </w:r>
      <w:r>
        <w:fldChar w:fldCharType="separate"/>
      </w:r>
      <w:r>
        <w:rPr>
          <w:noProof/>
        </w:rPr>
        <w:t>(</w:t>
      </w:r>
      <w:r w:rsidRPr="00EC0CA5">
        <w:rPr>
          <w:noProof/>
          <w:sz w:val="16"/>
        </w:rPr>
        <w:t>Lopez-Cepero et al 2018</w:t>
      </w:r>
      <w:r>
        <w:rPr>
          <w:noProof/>
        </w:rPr>
        <w:t>)</w:t>
      </w:r>
      <w:r>
        <w:fldChar w:fldCharType="end"/>
      </w:r>
    </w:p>
    <w:p w14:paraId="75BE9995" w14:textId="77777777" w:rsidR="00B00C3F" w:rsidRPr="00655EFD" w:rsidRDefault="00B00C3F" w:rsidP="00B00C3F">
      <w:pPr>
        <w:pStyle w:val="bullet"/>
      </w:pPr>
      <w:r>
        <w:t>e</w:t>
      </w:r>
      <w:r w:rsidRPr="00C06A28">
        <w:t xml:space="preserve">xperiences of </w:t>
      </w:r>
      <w:r>
        <w:t>regular weighing were positive</w:t>
      </w:r>
      <w:r w:rsidRPr="00C06A28">
        <w:t xml:space="preserve"> and participants believed it should be part of standard antenatal care</w:t>
      </w:r>
      <w:r>
        <w:t xml:space="preserve">, </w:t>
      </w:r>
      <w:r w:rsidRPr="00C06A28">
        <w:t>that there was a lack of information provided on gestational weight gain and healthy lifestyle in pregnancy, and that healthcare professionals are ideally placed to provide this advice</w:t>
      </w:r>
      <w:r>
        <w:t xml:space="preserve"> (</w:t>
      </w:r>
      <w:r w:rsidRPr="005F447F">
        <w:rPr>
          <w:sz w:val="16"/>
          <w:szCs w:val="16"/>
        </w:rPr>
        <w:t>n=10</w:t>
      </w:r>
      <w:r>
        <w:t xml:space="preserve">) </w:t>
      </w:r>
      <w:r>
        <w:fldChar w:fldCharType="begin">
          <w:fldData xml:space="preserve">PEVuZE5vdGU+PENpdGU+PEF1dGhvcj5BbGxlbi1XYWxrZXI8L0F1dGhvcj48WWVhcj4yMDE3PC9Z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</w:fldData>
        </w:fldChar>
      </w:r>
      <w:r>
        <w:instrText xml:space="preserve"> ADDIN EN.CITE </w:instrText>
      </w:r>
      <w:r>
        <w:fldChar w:fldCharType="begin">
          <w:fldData xml:space="preserve">PEVuZE5vdGU+PENpdGU+PEF1dGhvcj5BbGxlbi1XYWxrZXI8L0F1dGhvcj48WWVhcj4yMDE3PC9Z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</w:fldData>
        </w:fldChar>
      </w:r>
      <w:r>
        <w:instrText xml:space="preserve"> ADDIN EN.CITE.DATA </w:instrText>
      </w:r>
      <w:r>
        <w:fldChar w:fldCharType="end"/>
      </w:r>
      <w:r>
        <w:fldChar w:fldCharType="separate"/>
      </w:r>
      <w:r>
        <w:rPr>
          <w:noProof/>
        </w:rPr>
        <w:t>(</w:t>
      </w:r>
      <w:r w:rsidRPr="00EC0CA5">
        <w:rPr>
          <w:noProof/>
          <w:sz w:val="16"/>
        </w:rPr>
        <w:t>Allen-Walker et al 2017</w:t>
      </w:r>
      <w:r>
        <w:rPr>
          <w:noProof/>
        </w:rPr>
        <w:t>)</w:t>
      </w:r>
      <w:r>
        <w:fldChar w:fldCharType="end"/>
      </w:r>
      <w:r>
        <w:t>.</w:t>
      </w:r>
    </w:p>
    <w:p w14:paraId="2C16D57A" w14:textId="77777777" w:rsidR="00B00C3F" w:rsidRDefault="00B00C3F" w:rsidP="00B00C3F">
      <w:pPr>
        <w:pStyle w:val="Heading3"/>
        <w:keepLines/>
        <w:tabs>
          <w:tab w:val="clear" w:pos="851"/>
        </w:tabs>
        <w:spacing w:before="120"/>
      </w:pPr>
      <w:bookmarkStart w:id="76" w:name="_Toc35255955"/>
      <w:r>
        <w:t>Health professional’s views on weight monitoring as part of pregnancy care</w:t>
      </w:r>
      <w:bookmarkEnd w:id="76"/>
    </w:p>
    <w:p w14:paraId="030875FA" w14:textId="77777777" w:rsidR="00B00C3F" w:rsidRDefault="00B00C3F" w:rsidP="00B00C3F">
      <w:pPr>
        <w:keepLines/>
      </w:pPr>
      <w:r>
        <w:t xml:space="preserve">An Australian focus group that </w:t>
      </w:r>
      <w:r w:rsidRPr="0095742E">
        <w:t>examine</w:t>
      </w:r>
      <w:r>
        <w:t>d</w:t>
      </w:r>
      <w:r w:rsidRPr="0095742E">
        <w:t xml:space="preserve"> barriers and enablers to the </w:t>
      </w:r>
      <w:r>
        <w:t>regular</w:t>
      </w:r>
      <w:r w:rsidRPr="0095742E">
        <w:t xml:space="preserve"> weighing of w</w:t>
      </w:r>
      <w:r>
        <w:t>omen throughout pregnancy (</w:t>
      </w:r>
      <w:r w:rsidRPr="00CC6E95">
        <w:rPr>
          <w:sz w:val="16"/>
          <w:szCs w:val="16"/>
        </w:rPr>
        <w:t>n=44</w:t>
      </w:r>
      <w:r>
        <w:t xml:space="preserve">) </w:t>
      </w:r>
      <w:r>
        <w:fldChar w:fldCharType="begin">
          <w:fldData xml:space="preserve">PEVuZE5vdGU+PENpdGU+PEF1dGhvcj5IYXN0ZWQ8L0F1dGhvcj48WWVhcj4yMDE2PC9ZZWFyPjxS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==
</w:fldData>
        </w:fldChar>
      </w:r>
      <w:r>
        <w:instrText xml:space="preserve"> ADDIN EN.CITE </w:instrText>
      </w:r>
      <w:r>
        <w:fldChar w:fldCharType="begin">
          <w:fldData xml:space="preserve">PEVuZE5vdGU+PENpdGU+PEF1dGhvcj5IYXN0ZWQ8L0F1dGhvcj48WWVhcj4yMDE2PC9ZZWFyPjxS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==
</w:fldData>
        </w:fldChar>
      </w:r>
      <w:r>
        <w:instrText xml:space="preserve"> ADDIN EN.CITE.DATA </w:instrText>
      </w:r>
      <w:r>
        <w:fldChar w:fldCharType="end"/>
      </w:r>
      <w:r>
        <w:fldChar w:fldCharType="separate"/>
      </w:r>
      <w:r>
        <w:rPr>
          <w:noProof/>
        </w:rPr>
        <w:t>(</w:t>
      </w:r>
      <w:r w:rsidRPr="00EC0CA5">
        <w:rPr>
          <w:noProof/>
          <w:sz w:val="16"/>
        </w:rPr>
        <w:t>Hasted et al 2016</w:t>
      </w:r>
      <w:r>
        <w:rPr>
          <w:noProof/>
        </w:rPr>
        <w:t>)</w:t>
      </w:r>
      <w:r>
        <w:fldChar w:fldCharType="end"/>
      </w:r>
      <w:r>
        <w:t xml:space="preserve"> found that, w</w:t>
      </w:r>
      <w:r w:rsidRPr="0095742E">
        <w:t xml:space="preserve">hile most </w:t>
      </w:r>
      <w:r>
        <w:t>health professionals</w:t>
      </w:r>
      <w:r w:rsidRPr="0095742E">
        <w:t xml:space="preserve"> supported </w:t>
      </w:r>
      <w:r>
        <w:t>regular</w:t>
      </w:r>
      <w:r w:rsidRPr="0095742E">
        <w:t xml:space="preserve"> weighing, various concerns were raised. </w:t>
      </w:r>
      <w:r>
        <w:t>These</w:t>
      </w:r>
      <w:r w:rsidRPr="0095742E">
        <w:t xml:space="preserve"> included access to resources and staff</w:t>
      </w:r>
      <w:r>
        <w:t>,</w:t>
      </w:r>
      <w:r w:rsidRPr="0095742E">
        <w:t xml:space="preserve"> the ability to provide appropriate counselling and evidence-based interventions</w:t>
      </w:r>
      <w:r>
        <w:t>,</w:t>
      </w:r>
      <w:r w:rsidRPr="0095742E">
        <w:t xml:space="preserve"> and the impact of weighing on </w:t>
      </w:r>
      <w:r>
        <w:t>women</w:t>
      </w:r>
      <w:r w:rsidRPr="0095742E">
        <w:t xml:space="preserve"> and the therapeutic relationship.</w:t>
      </w:r>
    </w:p>
    <w:p w14:paraId="76A2A453" w14:textId="77777777" w:rsidR="00B00C3F" w:rsidRDefault="00B00C3F" w:rsidP="00B00C3F">
      <w:r>
        <w:t>In an Australian study following introduction of a pregnancy weight gain chart (</w:t>
      </w:r>
      <w:r w:rsidRPr="008A0C13">
        <w:rPr>
          <w:sz w:val="16"/>
          <w:szCs w:val="16"/>
        </w:rPr>
        <w:t>n=42</w:t>
      </w:r>
      <w:r>
        <w:t xml:space="preserve">) </w:t>
      </w:r>
      <w:r>
        <w:fldChar w:fldCharType="begin">
          <w:fldData xml:space="preserve">PEVuZE5vdGU+PENpdGU+PEF1dGhvcj5kZSBKZXJzZXk8L0F1dGhvcj48WWVhcj4yMDE5PC9ZZWFy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</w:fldData>
        </w:fldChar>
      </w:r>
      <w:r>
        <w:instrText xml:space="preserve"> ADDIN EN.CITE </w:instrText>
      </w:r>
      <w:r>
        <w:fldChar w:fldCharType="begin">
          <w:fldData xml:space="preserve">PEVuZE5vdGU+PENpdGU+PEF1dGhvcj5kZSBKZXJzZXk8L0F1dGhvcj48WWVhcj4yMDE5PC9ZZWFy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</w:fldData>
        </w:fldChar>
      </w:r>
      <w:r>
        <w:instrText xml:space="preserve"> ADDIN EN.CITE.DATA </w:instrText>
      </w:r>
      <w:r>
        <w:fldChar w:fldCharType="end"/>
      </w:r>
      <w:r>
        <w:fldChar w:fldCharType="separate"/>
      </w:r>
      <w:r>
        <w:rPr>
          <w:noProof/>
        </w:rPr>
        <w:t>(</w:t>
      </w:r>
      <w:r w:rsidRPr="00EC0CA5">
        <w:rPr>
          <w:noProof/>
          <w:sz w:val="16"/>
        </w:rPr>
        <w:t>de Jersey et al 2019</w:t>
      </w:r>
      <w:r>
        <w:rPr>
          <w:noProof/>
        </w:rPr>
        <w:t>)</w:t>
      </w:r>
      <w:r>
        <w:fldChar w:fldCharType="end"/>
      </w:r>
      <w:r>
        <w:t xml:space="preserve">, 63% of health professionals surveyed used the chart, 76% reported that they needed more training in counselling </w:t>
      </w:r>
      <w:r w:rsidRPr="00700A1C">
        <w:t>pregnant women</w:t>
      </w:r>
      <w:r>
        <w:t xml:space="preserve"> about weight gain</w:t>
      </w:r>
      <w:r w:rsidRPr="00700A1C">
        <w:t xml:space="preserve">, and insufficient time was </w:t>
      </w:r>
      <w:r>
        <w:t>the</w:t>
      </w:r>
      <w:r w:rsidRPr="00700A1C">
        <w:t xml:space="preserve"> main barrier to weighing and </w:t>
      </w:r>
      <w:r>
        <w:t>discussing weight gain</w:t>
      </w:r>
      <w:r w:rsidRPr="00700A1C">
        <w:t xml:space="preserve"> with women.</w:t>
      </w:r>
      <w:r>
        <w:t xml:space="preserve"> </w:t>
      </w:r>
    </w:p>
    <w:p w14:paraId="5887004F" w14:textId="77777777" w:rsidR="00B00C3F" w:rsidRDefault="00B00C3F" w:rsidP="00B00C3F">
      <w:r>
        <w:t>An Australian cohort study found that recording of weight is improved by providing scales to clinics and staff training (18.9%) and medical record prompts (61.8%) (</w:t>
      </w:r>
      <w:r w:rsidRPr="006F5B29">
        <w:rPr>
          <w:sz w:val="16"/>
          <w:szCs w:val="16"/>
        </w:rPr>
        <w:t>n=~13,000 per cohort</w:t>
      </w:r>
      <w:r>
        <w:t xml:space="preserve">) </w:t>
      </w:r>
      <w:r>
        <w:fldChar w:fldCharType="begin">
          <w:fldData xml:space="preserve">PEVuZE5vdGU+PENpdGU+PEF1dGhvcj5XaWxraW5zb248L0F1dGhvcj48WWVhcj4yMDE5PC9ZZWFy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</w:fldData>
        </w:fldChar>
      </w:r>
      <w:r>
        <w:instrText xml:space="preserve"> ADDIN EN.CITE </w:instrText>
      </w:r>
      <w:r>
        <w:fldChar w:fldCharType="begin">
          <w:fldData xml:space="preserve">PEVuZE5vdGU+PENpdGU+PEF1dGhvcj5XaWxraW5zb248L0F1dGhvcj48WWVhcj4yMDE5PC9ZZWFy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</w:fldData>
        </w:fldChar>
      </w:r>
      <w:r>
        <w:instrText xml:space="preserve"> ADDIN EN.CITE.DATA </w:instrText>
      </w:r>
      <w:r>
        <w:fldChar w:fldCharType="end"/>
      </w:r>
      <w:r>
        <w:fldChar w:fldCharType="separate"/>
      </w:r>
      <w:r>
        <w:rPr>
          <w:noProof/>
        </w:rPr>
        <w:t>(</w:t>
      </w:r>
      <w:r w:rsidRPr="00EC0CA5">
        <w:rPr>
          <w:noProof/>
          <w:sz w:val="16"/>
        </w:rPr>
        <w:t>Wilkinson et al 2019</w:t>
      </w:r>
      <w:r>
        <w:rPr>
          <w:noProof/>
        </w:rPr>
        <w:t>)</w:t>
      </w:r>
      <w:r>
        <w:fldChar w:fldCharType="end"/>
      </w:r>
      <w:r>
        <w:t>.</w:t>
      </w:r>
    </w:p>
    <w:p w14:paraId="4E23C6B7" w14:textId="77777777" w:rsidR="00B00C3F" w:rsidRPr="006B45EE" w:rsidRDefault="00B00C3F" w:rsidP="00B00C3F">
      <w:pPr>
        <w:rPr>
          <w:lang w:val="en"/>
        </w:rPr>
      </w:pPr>
      <w:r>
        <w:t>A cohort study in the United States (</w:t>
      </w:r>
      <w:r w:rsidRPr="00755A97">
        <w:rPr>
          <w:sz w:val="16"/>
          <w:szCs w:val="16"/>
        </w:rPr>
        <w:t>n=733</w:t>
      </w:r>
      <w:r>
        <w:t xml:space="preserve">) </w:t>
      </w:r>
      <w:r>
        <w:fldChar w:fldCharType="begin">
          <w:fldData xml:space="preserve">PEVuZE5vdGU+PENpdGU+PEF1dGhvcj5MaW5kYmVyZzwvQXV0aG9yPjxZZWFyPjIwMTQ8L1llYXI+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</w:fldData>
        </w:fldChar>
      </w:r>
      <w:r>
        <w:instrText xml:space="preserve"> ADDIN EN.CITE </w:instrText>
      </w:r>
      <w:r>
        <w:fldChar w:fldCharType="begin">
          <w:fldData xml:space="preserve">PEVuZE5vdGU+PENpdGU+PEF1dGhvcj5MaW5kYmVyZzwvQXV0aG9yPjxZZWFyPjIwMTQ8L1llYXI+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</w:fldData>
        </w:fldChar>
      </w:r>
      <w:r>
        <w:instrText xml:space="preserve"> ADDIN EN.CITE.DATA </w:instrText>
      </w:r>
      <w:r>
        <w:fldChar w:fldCharType="end"/>
      </w:r>
      <w:r>
        <w:fldChar w:fldCharType="separate"/>
      </w:r>
      <w:r>
        <w:rPr>
          <w:noProof/>
        </w:rPr>
        <w:t>(</w:t>
      </w:r>
      <w:r w:rsidRPr="00EC0CA5">
        <w:rPr>
          <w:noProof/>
          <w:sz w:val="16"/>
        </w:rPr>
        <w:t>Lindberg &amp; Anderson 2014</w:t>
      </w:r>
      <w:r>
        <w:rPr>
          <w:noProof/>
        </w:rPr>
        <w:t>)</w:t>
      </w:r>
      <w:r>
        <w:fldChar w:fldCharType="end"/>
      </w:r>
      <w:r>
        <w:t xml:space="preserve"> found that introduction of a </w:t>
      </w:r>
      <w:r w:rsidRPr="00830A28">
        <w:t>"best practice alert" int</w:t>
      </w:r>
      <w:r>
        <w:t xml:space="preserve">o an electronic medical record </w:t>
      </w:r>
      <w:r w:rsidRPr="00830A28">
        <w:t>system</w:t>
      </w:r>
      <w:r>
        <w:t xml:space="preserve"> improved the rate of gestational weight counselling (</w:t>
      </w:r>
      <w:r w:rsidRPr="00755A97">
        <w:rPr>
          <w:sz w:val="16"/>
          <w:szCs w:val="16"/>
        </w:rPr>
        <w:t>p&lt;0.001</w:t>
      </w:r>
      <w:r>
        <w:t>), documented weight gain (</w:t>
      </w:r>
      <w:r w:rsidRPr="00755A97">
        <w:rPr>
          <w:sz w:val="16"/>
          <w:szCs w:val="16"/>
        </w:rPr>
        <w:t>p&lt;0.001</w:t>
      </w:r>
      <w:r>
        <w:t>) and weight gain consistent with guidelines (</w:t>
      </w:r>
      <w:r w:rsidRPr="00755A97">
        <w:rPr>
          <w:sz w:val="16"/>
          <w:szCs w:val="16"/>
        </w:rPr>
        <w:t>p=0.003</w:t>
      </w:r>
      <w:r>
        <w:t>).</w:t>
      </w:r>
    </w:p>
    <w:p w14:paraId="4D8B4986" w14:textId="77777777" w:rsidR="00B00C3F" w:rsidRDefault="00B00C3F" w:rsidP="00B00C3F">
      <w:pPr>
        <w:pStyle w:val="Heading3"/>
        <w:keepLines/>
        <w:tabs>
          <w:tab w:val="clear" w:pos="851"/>
        </w:tabs>
        <w:spacing w:before="120"/>
      </w:pPr>
      <w:bookmarkStart w:id="77" w:name="_Toc35255956"/>
      <w:r>
        <w:t>Recent evidence on regular weighing</w:t>
      </w:r>
      <w:bookmarkEnd w:id="77"/>
    </w:p>
    <w:p w14:paraId="73907ADC" w14:textId="0B212EE0" w:rsidR="00B00C3F" w:rsidRDefault="00B00C3F" w:rsidP="00B00C3F">
      <w:pPr>
        <w:rPr>
          <w:lang w:val="en-US"/>
        </w:rPr>
      </w:pPr>
      <w:r>
        <w:rPr>
          <w:lang w:val="en-US"/>
        </w:rPr>
        <w:t>A systematic literature review found no clear difference in weekly weight gain (</w:t>
      </w:r>
      <w:r w:rsidRPr="00966AB4">
        <w:rPr>
          <w:sz w:val="16"/>
          <w:szCs w:val="16"/>
        </w:rPr>
        <w:t>MD -0.00</w:t>
      </w:r>
      <w:r>
        <w:rPr>
          <w:sz w:val="16"/>
          <w:szCs w:val="16"/>
        </w:rPr>
        <w:t xml:space="preserve"> kg</w:t>
      </w:r>
      <w:r w:rsidRPr="00966AB4">
        <w:rPr>
          <w:sz w:val="16"/>
          <w:szCs w:val="16"/>
        </w:rPr>
        <w:t>; 95%CI -0.03 to 0.02</w:t>
      </w:r>
      <w:r>
        <w:t>) or weight gain exceeding the IOM guidelines for women who were underweight (</w:t>
      </w:r>
      <w:r w:rsidRPr="00966AB4">
        <w:rPr>
          <w:sz w:val="16"/>
          <w:szCs w:val="16"/>
        </w:rPr>
        <w:t>OR 1.50; 95%CI 0.14 to 16.54</w:t>
      </w:r>
      <w:r>
        <w:t>), in the healthy weight range (</w:t>
      </w:r>
      <w:r w:rsidRPr="00966AB4">
        <w:rPr>
          <w:sz w:val="16"/>
          <w:szCs w:val="16"/>
        </w:rPr>
        <w:t>OR 0.72; 95%CI 0.48 to 1.09</w:t>
      </w:r>
      <w:r>
        <w:t>), overweight (</w:t>
      </w:r>
      <w:r w:rsidRPr="00966AB4">
        <w:rPr>
          <w:sz w:val="16"/>
          <w:szCs w:val="16"/>
        </w:rPr>
        <w:t>OR 0.85; 95%CI 0.45 to 1.62</w:t>
      </w:r>
      <w:r>
        <w:t>) or obese (</w:t>
      </w:r>
      <w:r w:rsidRPr="00966AB4">
        <w:rPr>
          <w:sz w:val="16"/>
          <w:szCs w:val="16"/>
        </w:rPr>
        <w:t>OR 1.60; 95%CI 0.72 to 3.54</w:t>
      </w:r>
      <w:r>
        <w:t xml:space="preserve">) </w:t>
      </w:r>
      <w:r>
        <w:fldChar w:fldCharType="begin">
          <w:fldData xml:space="preserve">PEVuZE5vdGU+PENpdGU+PEF1dGhvcj5GZWFseTwvQXV0aG9yPjxZZWFyPjIwMTc8L1llYXI+PFJl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</w:fldData>
        </w:fldChar>
      </w:r>
      <w:r>
        <w:instrText xml:space="preserve"> ADDIN EN.CITE </w:instrText>
      </w:r>
      <w:r>
        <w:fldChar w:fldCharType="begin">
          <w:fldData xml:space="preserve">PEVuZE5vdGU+PENpdGU+PEF1dGhvcj5GZWFseTwvQXV0aG9yPjxZZWFyPjIwMTc8L1llYXI+PFJl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</w:fldData>
        </w:fldChar>
      </w:r>
      <w:r>
        <w:instrText xml:space="preserve"> ADDIN EN.CITE.DATA </w:instrText>
      </w:r>
      <w:r>
        <w:fldChar w:fldCharType="end"/>
      </w:r>
      <w:r>
        <w:fldChar w:fldCharType="separate"/>
      </w:r>
      <w:r>
        <w:rPr>
          <w:noProof/>
        </w:rPr>
        <w:t>(</w:t>
      </w:r>
      <w:r w:rsidRPr="00EC0CA5">
        <w:rPr>
          <w:noProof/>
          <w:sz w:val="16"/>
        </w:rPr>
        <w:t>Fealy et al 2017</w:t>
      </w:r>
      <w:r>
        <w:rPr>
          <w:noProof/>
        </w:rPr>
        <w:t>)</w:t>
      </w:r>
      <w:r>
        <w:fldChar w:fldCharType="end"/>
      </w:r>
      <w:r>
        <w:t>. The interventions assessed in the two included studies (</w:t>
      </w:r>
      <w:r w:rsidRPr="00857C61">
        <w:rPr>
          <w:sz w:val="16"/>
          <w:szCs w:val="16"/>
        </w:rPr>
        <w:t>n=977</w:t>
      </w:r>
      <w:r>
        <w:t xml:space="preserve">) differed in that one involved regular weighing by a health professional </w:t>
      </w:r>
      <w:r>
        <w:fldChar w:fldCharType="begin">
          <w:fldData xml:space="preserve">PEVuZE5vdGU+PENpdGU+PEF1dGhvcj5Ccm93bmZvb3Q8L0F1dGhvcj48WWVhcj4yMDE2PC9ZZWFy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</w:fldData>
        </w:fldChar>
      </w:r>
      <w:r w:rsidR="00455A60">
        <w:instrText xml:space="preserve"> ADDIN EN.CITE </w:instrText>
      </w:r>
      <w:r w:rsidR="00455A60">
        <w:fldChar w:fldCharType="begin">
          <w:fldData xml:space="preserve">PEVuZE5vdGU+PENpdGU+PEF1dGhvcj5Ccm93bmZvb3Q8L0F1dGhvcj48WWVhcj4yMDE2PC9ZZWFy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</w:fldData>
        </w:fldChar>
      </w:r>
      <w:r w:rsidR="00455A60">
        <w:instrText xml:space="preserve"> ADDIN EN.CITE.DATA </w:instrText>
      </w:r>
      <w:r w:rsidR="00455A60">
        <w:fldChar w:fldCharType="end"/>
      </w:r>
      <w:r>
        <w:fldChar w:fldCharType="separate"/>
      </w:r>
      <w:r w:rsidR="00455A60">
        <w:rPr>
          <w:noProof/>
        </w:rPr>
        <w:t>(</w:t>
      </w:r>
      <w:r w:rsidR="00455A60" w:rsidRPr="006F4C2B">
        <w:rPr>
          <w:noProof/>
          <w:sz w:val="16"/>
        </w:rPr>
        <w:t>Brownfoot et al 2016a</w:t>
      </w:r>
      <w:r w:rsidR="00455A60">
        <w:rPr>
          <w:noProof/>
        </w:rPr>
        <w:t>)</w:t>
      </w:r>
      <w:r>
        <w:fldChar w:fldCharType="end"/>
      </w:r>
      <w:r>
        <w:t xml:space="preserve"> and the other involved self-weighing </w:t>
      </w:r>
      <w:r>
        <w:fldChar w:fldCharType="begin"/>
      </w:r>
      <w:r>
        <w:instrText xml:space="preserve"> ADDIN EN.CITE &lt;EndNote&gt;&lt;Cite&gt;&lt;Author&gt;Jeffries&lt;/Author&gt;&lt;Year&gt;2009&lt;/Year&gt;&lt;RecNum&gt;7&lt;/RecNum&gt;&lt;DisplayText&gt;(&lt;style font="Century Gothic" size="8"&gt;Jeffries et al 2009&lt;/style&gt;)&lt;/DisplayText&gt;&lt;record&gt;&lt;rec-number&gt;7&lt;/rec-number&gt;&lt;foreign-keys&gt;&lt;key app="EN" db-id="d9fe29a0aewersev003pr29s5z0r99sdpstf" timestamp="1582517496"&gt;7&lt;/key&gt;&lt;/foreign-keys&gt;&lt;ref-type name="Journal Article"&gt;17&lt;/ref-type&gt;&lt;contributors&gt;&lt;authors&gt;&lt;author&gt;Jeffries, K.,&lt;/author&gt;&lt;author&gt;Walker, S.P.,&lt;/author&gt;&lt;author&gt;Hiscock, R.,&lt;/author&gt;&lt;author&gt;Permezel, M.,&lt;/author&gt;&lt;/authors&gt;&lt;/contributors&gt;&lt;titles&gt;&lt;title&gt;Reducing excessive weight gain in pregnancy: a randomised controlled trial&lt;/title&gt;&lt;secondary-title&gt;MJA&lt;/secondary-title&gt;&lt;/titles&gt;&lt;pages&gt;429–33&lt;/pages&gt;&lt;volume&gt;191&lt;/volume&gt;&lt;number&gt;8&lt;/number&gt;&lt;dates&gt;&lt;year&gt;2009&lt;/year&gt;&lt;/dates&gt;&lt;urls&gt;&lt;/urls&gt;&lt;/record&gt;&lt;/Cite&gt;&lt;/EndNote&gt;</w:instrText>
      </w:r>
      <w:r>
        <w:fldChar w:fldCharType="separate"/>
      </w:r>
      <w:r>
        <w:rPr>
          <w:noProof/>
        </w:rPr>
        <w:t>(</w:t>
      </w:r>
      <w:r w:rsidRPr="00857C61">
        <w:rPr>
          <w:noProof/>
          <w:sz w:val="16"/>
        </w:rPr>
        <w:t>Jeffries et al 2009</w:t>
      </w:r>
      <w:r>
        <w:rPr>
          <w:noProof/>
        </w:rPr>
        <w:t>)</w:t>
      </w:r>
      <w:r>
        <w:fldChar w:fldCharType="end"/>
      </w:r>
      <w:r>
        <w:t>.</w:t>
      </w:r>
    </w:p>
    <w:p w14:paraId="08C63A51" w14:textId="77777777" w:rsidR="00B00C3F" w:rsidRDefault="00B00C3F" w:rsidP="00B00C3F">
      <w:pPr>
        <w:rPr>
          <w:lang w:val="en-US"/>
        </w:rPr>
      </w:pPr>
      <w:r>
        <w:rPr>
          <w:lang w:val="en-US"/>
        </w:rPr>
        <w:t xml:space="preserve">The systematic literature review conducted to inform these Guidelines </w:t>
      </w:r>
      <w:r>
        <w:fldChar w:fldCharType="begin"/>
      </w:r>
      <w:r>
        <w:instrText xml:space="preserve"> ADDIN EN.CITE &lt;EndNote&gt;&lt;Cite&gt;&lt;Author&gt;Ramson&lt;/Author&gt;&lt;Year&gt;2020&lt;/Year&gt;&lt;RecNum&gt;1826&lt;/RecNum&gt;&lt;DisplayText&gt;(&lt;style font="Century Gothic" size="8"&gt;Ramson et al 2020&lt;/style&gt;)&lt;/DisplayText&gt;&lt;record&gt;&lt;rec-number&gt;1826&lt;/rec-number&gt;&lt;foreign-keys&gt;&lt;key app="EN" db-id="exvasrfx2dtraoesasxp2szsxa2df502592x" timestamp="1584421281"&gt;1826&lt;/key&gt;&lt;/foreign-keys&gt;&lt;ref-type name="Report"&gt;27&lt;/ref-type&gt;&lt;contributors&gt;&lt;authors&gt;&lt;author&gt;Ramson, J.A.,&lt;/author&gt;&lt;author&gt;Middleton P,&lt;/author&gt;&lt;author&gt;Bowman, A.,&lt;/author&gt;&lt;/authors&gt;&lt;/contributors&gt;&lt;titles&gt;&lt;title&gt;&lt;style face="italic" font="default" size="100%"&gt;Evidence Evaluation Report: Diet, Exercise and Weight Management in Pregnancy&lt;/style&gt;&lt;/title&gt;&lt;/titles&gt;&lt;dates&gt;&lt;year&gt;2020&lt;/year&gt;&lt;/dates&gt;&lt;publisher&gt;Prepared by South Australian Health and Medical Research Institute and Ampersand Health Science Writing for the Australian Government Department of Health&lt;/publisher&gt;&lt;urls&gt;&lt;/urls&gt;&lt;/record&gt;&lt;/Cite&gt;&lt;/EndNote&gt;</w:instrText>
      </w:r>
      <w:r>
        <w:fldChar w:fldCharType="separate"/>
      </w:r>
      <w:r>
        <w:rPr>
          <w:noProof/>
        </w:rPr>
        <w:t>(</w:t>
      </w:r>
      <w:r w:rsidRPr="00EC0CA5">
        <w:rPr>
          <w:noProof/>
          <w:sz w:val="16"/>
        </w:rPr>
        <w:t>Ramson et al 2020</w:t>
      </w:r>
      <w:r>
        <w:rPr>
          <w:noProof/>
        </w:rPr>
        <w:t>)</w:t>
      </w:r>
      <w:r>
        <w:fldChar w:fldCharType="end"/>
      </w:r>
      <w:r>
        <w:t xml:space="preserve"> </w:t>
      </w:r>
      <w:r>
        <w:rPr>
          <w:lang w:val="en-US"/>
        </w:rPr>
        <w:t xml:space="preserve">focused on weighing by a health professional and included three studies. </w:t>
      </w:r>
    </w:p>
    <w:p w14:paraId="37B7FA96" w14:textId="17B3CC95" w:rsidR="00B00C3F" w:rsidRPr="00857C61" w:rsidRDefault="00B00C3F" w:rsidP="00B00C3F">
      <w:pPr>
        <w:rPr>
          <w:lang w:val="en-US"/>
        </w:rPr>
      </w:pPr>
      <w:r>
        <w:rPr>
          <w:lang w:val="en-US"/>
        </w:rPr>
        <w:t>An</w:t>
      </w:r>
      <w:r w:rsidRPr="001225C8">
        <w:rPr>
          <w:lang w:val="en-US"/>
        </w:rPr>
        <w:t xml:space="preserve"> Australian RCT</w:t>
      </w:r>
      <w:r>
        <w:rPr>
          <w:lang w:val="en-US"/>
        </w:rPr>
        <w:t xml:space="preserve"> </w:t>
      </w:r>
      <w:r w:rsidRPr="001225C8">
        <w:rPr>
          <w:lang w:val="en-US"/>
        </w:rPr>
        <w:t>(</w:t>
      </w:r>
      <w:r w:rsidRPr="00516A3F">
        <w:rPr>
          <w:rStyle w:val="textref"/>
        </w:rPr>
        <w:t>n=782</w:t>
      </w:r>
      <w:r w:rsidRPr="001225C8">
        <w:rPr>
          <w:lang w:val="en-US"/>
        </w:rPr>
        <w:t>)</w:t>
      </w:r>
      <w:r>
        <w:rPr>
          <w:lang w:val="en-US"/>
        </w:rPr>
        <w:t xml:space="preserve"> </w:t>
      </w:r>
      <w:r>
        <w:rPr>
          <w:lang w:val="en-US"/>
        </w:rPr>
        <w:fldChar w:fldCharType="begin">
          <w:fldData xml:space="preserve">PEVuZE5vdGU+PENpdGU+PEF1dGhvcj5Ccm93bmZvb3Q8L0F1dGhvcj48WWVhcj4yMDE2PC9ZZWFy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</w:fldData>
        </w:fldChar>
      </w:r>
      <w:r w:rsidR="00455A60">
        <w:rPr>
          <w:lang w:val="en-US"/>
        </w:rPr>
        <w:instrText xml:space="preserve"> ADDIN EN.CITE </w:instrText>
      </w:r>
      <w:r w:rsidR="00455A60">
        <w:rPr>
          <w:lang w:val="en-US"/>
        </w:rPr>
        <w:fldChar w:fldCharType="begin">
          <w:fldData xml:space="preserve">PEVuZE5vdGU+PENpdGU+PEF1dGhvcj5Ccm93bmZvb3Q8L0F1dGhvcj48WWVhcj4yMDE2PC9ZZWFy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</w:fldData>
        </w:fldChar>
      </w:r>
      <w:r w:rsidR="00455A60">
        <w:rPr>
          <w:lang w:val="en-US"/>
        </w:rPr>
        <w:instrText xml:space="preserve"> ADDIN EN.CITE.DATA </w:instrText>
      </w:r>
      <w:r w:rsidR="00455A60">
        <w:rPr>
          <w:lang w:val="en-US"/>
        </w:rPr>
      </w:r>
      <w:r w:rsidR="00455A60">
        <w:rPr>
          <w:lang w:val="en-US"/>
        </w:rPr>
        <w:fldChar w:fldCharType="end"/>
      </w:r>
      <w:r>
        <w:rPr>
          <w:lang w:val="en-US"/>
        </w:rPr>
      </w:r>
      <w:r>
        <w:rPr>
          <w:lang w:val="en-US"/>
        </w:rPr>
        <w:fldChar w:fldCharType="separate"/>
      </w:r>
      <w:r w:rsidR="00455A60">
        <w:rPr>
          <w:noProof/>
          <w:lang w:val="en-US"/>
        </w:rPr>
        <w:t>(</w:t>
      </w:r>
      <w:r w:rsidR="00455A60" w:rsidRPr="006F4C2B">
        <w:rPr>
          <w:noProof/>
          <w:sz w:val="16"/>
          <w:lang w:val="en-US"/>
        </w:rPr>
        <w:t>Brownfoot et al 2016b; Brownfoot et al 2016a</w:t>
      </w:r>
      <w:r w:rsidR="00455A60">
        <w:rPr>
          <w:noProof/>
          <w:lang w:val="en-US"/>
        </w:rPr>
        <w:t>)</w:t>
      </w:r>
      <w:r>
        <w:rPr>
          <w:lang w:val="en-US"/>
        </w:rPr>
        <w:fldChar w:fldCharType="end"/>
      </w:r>
      <w:r w:rsidRPr="001225C8">
        <w:rPr>
          <w:lang w:val="en-US"/>
        </w:rPr>
        <w:t xml:space="preserve"> addressed regular weighing at antenatal care visits plus advice on weight gain versus usual care. The study found no difference in weight gain</w:t>
      </w:r>
      <w:r w:rsidRPr="001225C8">
        <w:t>, proportion of women gaining more weight than IOM recommended range or secondary outcomes</w:t>
      </w:r>
      <w:r>
        <w:t xml:space="preserve"> </w:t>
      </w:r>
      <w:r>
        <w:fldChar w:fldCharType="begin">
          <w:fldData xml:space="preserve">PEVuZE5vdGU+PENpdGU+PEF1dGhvcj5Ccm93bmZvb3Q8L0F1dGhvcj48WWVhcj4yMDE2PC9ZZWFy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</w:fldData>
        </w:fldChar>
      </w:r>
      <w:r w:rsidR="00455A60">
        <w:instrText xml:space="preserve"> ADDIN EN.CITE </w:instrText>
      </w:r>
      <w:r w:rsidR="00455A60">
        <w:fldChar w:fldCharType="begin">
          <w:fldData xml:space="preserve">PEVuZE5vdGU+PENpdGU+PEF1dGhvcj5Ccm93bmZvb3Q8L0F1dGhvcj48WWVhcj4yMDE2PC9ZZWFy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</w:fldData>
        </w:fldChar>
      </w:r>
      <w:r w:rsidR="00455A60">
        <w:instrText xml:space="preserve"> ADDIN EN.CITE.DATA </w:instrText>
      </w:r>
      <w:r w:rsidR="00455A60">
        <w:fldChar w:fldCharType="end"/>
      </w:r>
      <w:r>
        <w:fldChar w:fldCharType="separate"/>
      </w:r>
      <w:r w:rsidR="00455A60">
        <w:rPr>
          <w:noProof/>
        </w:rPr>
        <w:t>(</w:t>
      </w:r>
      <w:r w:rsidR="00455A60" w:rsidRPr="006F4C2B">
        <w:rPr>
          <w:noProof/>
          <w:sz w:val="16"/>
        </w:rPr>
        <w:t>Brownfoot et al 2016a</w:t>
      </w:r>
      <w:r w:rsidR="00455A60">
        <w:rPr>
          <w:noProof/>
        </w:rPr>
        <w:t>)</w:t>
      </w:r>
      <w:r>
        <w:fldChar w:fldCharType="end"/>
      </w:r>
      <w:r>
        <w:t>.</w:t>
      </w:r>
      <w:r w:rsidRPr="001225C8">
        <w:t xml:space="preserve"> Among a subset of women who provided feedback (</w:t>
      </w:r>
      <w:r w:rsidRPr="00516A3F">
        <w:rPr>
          <w:rStyle w:val="textref"/>
        </w:rPr>
        <w:t>n=586</w:t>
      </w:r>
      <w:r w:rsidRPr="001225C8">
        <w:t>), 73% were comfortable with being weighed routinely</w:t>
      </w:r>
      <w:r>
        <w:t xml:space="preserve"> </w:t>
      </w:r>
      <w:r>
        <w:fldChar w:fldCharType="begin"/>
      </w:r>
      <w:r w:rsidR="00455A60">
        <w:instrText xml:space="preserve"> ADDIN EN.CITE &lt;EndNote&gt;&lt;Cite&gt;&lt;Author&gt;Brownfoot&lt;/Author&gt;&lt;Year&gt;2016&lt;/Year&gt;&lt;RecNum&gt;1701&lt;/RecNum&gt;&lt;DisplayText&gt;(&lt;style font="Century Gothic" size="8"&gt;Brownfoot et al 2016b&lt;/style&gt;)&lt;/DisplayText&gt;&lt;record&gt;&lt;rec-number&gt;1701&lt;/rec-number&gt;&lt;foreign-keys&gt;&lt;key app="EN" db-id="exvasrfx2dtraoesasxp2szsxa2df502592x" timestamp="1581916923"&gt;1701&lt;/key&gt;&lt;key app="ENWeb" db-id=""&gt;0&lt;/key&gt;&lt;/foreign-keys&gt;&lt;ref-type name="Journal Article"&gt;17&lt;/ref-type&gt;&lt;contributors&gt;&lt;authors&gt;&lt;author&gt;Brownfoot, F. C.&lt;/author&gt;&lt;author&gt;Davey, M. A.&lt;/author&gt;&lt;author&gt;Kornman, L.&lt;/author&gt;&lt;/authors&gt;&lt;/contributors&gt;&lt;auth-address&gt;Department of Obstetrics and Gynaecology, Royal Women&amp;apos;s Hospital, The University of Melbourne, Parkville, Vic., Australia.&amp;#xD;Judith Lumley Centre, Science Health and Engineering College, La Trobe University, Melbourne, Vic., Australia.&lt;/auth-address&gt;&lt;titles&gt;&lt;title&gt;Women&amp;apos;s opinions on being weighed at routine antenatal visits&lt;/title&gt;&lt;secondary-title&gt;BJOG&lt;/secondary-title&gt;&lt;/titles&gt;&lt;periodical&gt;&lt;full-title&gt;BJOG&lt;/full-title&gt;&lt;/periodical&gt;&lt;pages&gt;263-70&lt;/pages&gt;&lt;volume&gt;123&lt;/volume&gt;&lt;number&gt;2&lt;/number&gt;&lt;edition&gt;2016/02/04&lt;/edition&gt;&lt;keywords&gt;&lt;keyword&gt;Adult&lt;/keyword&gt;&lt;keyword&gt;Anxiety/*epidemiology&lt;/keyword&gt;&lt;keyword&gt;Australia/epidemiology&lt;/keyword&gt;&lt;keyword&gt;Female&lt;/keyword&gt;&lt;keyword&gt;Humans&lt;/keyword&gt;&lt;keyword&gt;Patient Satisfaction/*statistics &amp;amp; numerical data&lt;/keyword&gt;&lt;keyword&gt;Pregnancy&lt;/keyword&gt;&lt;keyword&gt;Pregnant Women/*psychology&lt;/keyword&gt;&lt;keyword&gt;Prenatal Care/*methods&lt;/keyword&gt;&lt;keyword&gt;Surveys and Questionnaires&lt;/keyword&gt;&lt;keyword&gt;Weight Gain/*physiology&lt;/keyword&gt;&lt;keyword&gt;Gestational weight gain&lt;/keyword&gt;&lt;keyword&gt;weighing&lt;/keyword&gt;&lt;keyword&gt;women&amp;apos;s opinions&lt;/keyword&gt;&lt;/keywords&gt;&lt;dates&gt;&lt;year&gt;2016&lt;/year&gt;&lt;pub-dates&gt;&lt;date&gt;Jan&lt;/date&gt;&lt;/pub-dates&gt;&lt;/dates&gt;&lt;isbn&gt;1471-0528 (Electronic)&amp;#xD;1470-0328 (Linking)&lt;/isbn&gt;&lt;accession-num&gt;26841341&lt;/accession-num&gt;&lt;urls&gt;&lt;related-urls&gt;&lt;url&gt;https://www.ncbi.nlm.nih.gov/pubmed/26841341&lt;/url&gt;&lt;/related-urls&gt;&lt;/urls&gt;&lt;electronic-resource-num&gt;10.1111/1471-0528.13790&lt;/electronic-resource-num&gt;&lt;/record&gt;&lt;/Cite&gt;&lt;/EndNote&gt;</w:instrText>
      </w:r>
      <w:r>
        <w:fldChar w:fldCharType="separate"/>
      </w:r>
      <w:r w:rsidR="00455A60">
        <w:rPr>
          <w:noProof/>
        </w:rPr>
        <w:t>(</w:t>
      </w:r>
      <w:r w:rsidR="00455A60" w:rsidRPr="006F4C2B">
        <w:rPr>
          <w:noProof/>
          <w:sz w:val="16"/>
        </w:rPr>
        <w:t>Brownfoot et al 2016b</w:t>
      </w:r>
      <w:r w:rsidR="00455A60">
        <w:rPr>
          <w:noProof/>
        </w:rPr>
        <w:t>)</w:t>
      </w:r>
      <w:r>
        <w:fldChar w:fldCharType="end"/>
      </w:r>
      <w:r>
        <w:t>.</w:t>
      </w:r>
    </w:p>
    <w:p w14:paraId="28151912" w14:textId="77777777" w:rsidR="00B00C3F" w:rsidRPr="001225C8" w:rsidRDefault="00B00C3F" w:rsidP="00B00C3F">
      <w:pPr>
        <w:rPr>
          <w:lang w:val="en-US"/>
        </w:rPr>
      </w:pPr>
      <w:r>
        <w:rPr>
          <w:lang w:val="en-US"/>
        </w:rPr>
        <w:t xml:space="preserve">A </w:t>
      </w:r>
      <w:r w:rsidRPr="001225C8">
        <w:rPr>
          <w:lang w:val="en-US"/>
        </w:rPr>
        <w:t>pilot study</w:t>
      </w:r>
      <w:r>
        <w:rPr>
          <w:lang w:val="en-US"/>
        </w:rPr>
        <w:t xml:space="preserve"> in the United Kingdom (</w:t>
      </w:r>
      <w:r w:rsidRPr="0057136F">
        <w:rPr>
          <w:sz w:val="16"/>
          <w:szCs w:val="16"/>
          <w:lang w:val="en-US"/>
        </w:rPr>
        <w:t>n=76</w:t>
      </w:r>
      <w:r>
        <w:rPr>
          <w:lang w:val="en-US"/>
        </w:rPr>
        <w:t xml:space="preserve">) </w:t>
      </w:r>
      <w:r>
        <w:rPr>
          <w:lang w:val="en-US"/>
        </w:rPr>
        <w:fldChar w:fldCharType="begin">
          <w:fldData xml:space="preserve">PEVuZE5vdGU+PENpdGU+PEF1dGhvcj5EYWxleTwvQXV0aG9yPjxZZWFyPjIwMTU8L1llYXI+PFJl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</w:fldData>
        </w:fldChar>
      </w:r>
      <w:r>
        <w:rPr>
          <w:lang w:val="en-US"/>
        </w:rPr>
        <w:instrText xml:space="preserve"> ADDIN EN.CITE </w:instrText>
      </w:r>
      <w:r>
        <w:rPr>
          <w:lang w:val="en-US"/>
        </w:rPr>
        <w:fldChar w:fldCharType="begin">
          <w:fldData xml:space="preserve">PEVuZE5vdGU+PENpdGU+PEF1dGhvcj5EYWxleTwvQXV0aG9yPjxZZWFyPjIwMTU8L1llYXI+PFJl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EC0CA5">
        <w:rPr>
          <w:noProof/>
          <w:sz w:val="16"/>
          <w:lang w:val="en-US"/>
        </w:rPr>
        <w:t>Daley et al 2015</w:t>
      </w:r>
      <w:r>
        <w:rPr>
          <w:noProof/>
          <w:lang w:val="en-US"/>
        </w:rPr>
        <w:t>)</w:t>
      </w:r>
      <w:r>
        <w:rPr>
          <w:lang w:val="en-US"/>
        </w:rPr>
        <w:fldChar w:fldCharType="end"/>
      </w:r>
      <w:r w:rsidRPr="001225C8">
        <w:rPr>
          <w:lang w:val="en-US"/>
        </w:rPr>
        <w:t xml:space="preserve"> combined regular weighing by midwives and advice on weight gain with self-weighing between antenatal visits. Compared to usual care, there was no difference in the percentage of women gaining excessive weight during pregnancy or in mean depression and anxiety scores. Feedback in a subset of participants showed support for routine weighing among participants (</w:t>
      </w:r>
      <w:r w:rsidRPr="00516A3F">
        <w:rPr>
          <w:rStyle w:val="textref"/>
        </w:rPr>
        <w:t>9/12</w:t>
      </w:r>
      <w:r w:rsidRPr="001225C8">
        <w:rPr>
          <w:lang w:val="en-US"/>
        </w:rPr>
        <w:t>) and midwives (</w:t>
      </w:r>
      <w:r w:rsidRPr="00516A3F">
        <w:rPr>
          <w:rStyle w:val="textref"/>
        </w:rPr>
        <w:t>7/7</w:t>
      </w:r>
      <w:r w:rsidRPr="001225C8">
        <w:rPr>
          <w:lang w:val="en-US"/>
        </w:rPr>
        <w:t xml:space="preserve">). </w:t>
      </w:r>
      <w:r>
        <w:rPr>
          <w:lang w:val="en-US"/>
        </w:rPr>
        <w:t>The same group then conducted a larger study of the intervention (</w:t>
      </w:r>
      <w:r w:rsidRPr="006E0AD9">
        <w:rPr>
          <w:sz w:val="16"/>
          <w:szCs w:val="16"/>
          <w:lang w:val="en-US"/>
        </w:rPr>
        <w:t>n=656</w:t>
      </w:r>
      <w:r>
        <w:rPr>
          <w:lang w:val="en-US"/>
        </w:rPr>
        <w:t xml:space="preserve">) </w:t>
      </w:r>
      <w:r>
        <w:fldChar w:fldCharType="begin">
          <w:fldData xml:space="preserve">PEVuZE5vdGU+PENpdGU+PEF1dGhvcj5EYWxleTwvQXV0aG9yPjxZZWFyPjIwMTk8L1llYXI+PFJl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</w:fldData>
        </w:fldChar>
      </w:r>
      <w:r>
        <w:instrText xml:space="preserve"> ADDIN EN.CITE </w:instrText>
      </w:r>
      <w:r>
        <w:fldChar w:fldCharType="begin">
          <w:fldData xml:space="preserve">PEVuZE5vdGU+PENpdGU+PEF1dGhvcj5EYWxleTwvQXV0aG9yPjxZZWFyPjIwMTk8L1llYXI+PFJl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</w:fldData>
        </w:fldChar>
      </w:r>
      <w:r>
        <w:instrText xml:space="preserve"> ADDIN EN.CITE.DATA </w:instrText>
      </w:r>
      <w:r>
        <w:fldChar w:fldCharType="end"/>
      </w:r>
      <w:r>
        <w:fldChar w:fldCharType="separate"/>
      </w:r>
      <w:r>
        <w:rPr>
          <w:noProof/>
        </w:rPr>
        <w:t>(</w:t>
      </w:r>
      <w:r w:rsidRPr="00EC0CA5">
        <w:rPr>
          <w:noProof/>
          <w:sz w:val="16"/>
        </w:rPr>
        <w:t>Daley et al 2019</w:t>
      </w:r>
      <w:r>
        <w:rPr>
          <w:noProof/>
        </w:rPr>
        <w:t>)</w:t>
      </w:r>
      <w:r>
        <w:fldChar w:fldCharType="end"/>
      </w:r>
      <w:r>
        <w:t>,</w:t>
      </w:r>
      <w:r>
        <w:rPr>
          <w:lang w:val="en-US"/>
        </w:rPr>
        <w:t xml:space="preserve"> which also found no clear difference in weight gain exceeding IOM guidelines, depression or anxiety.</w:t>
      </w:r>
    </w:p>
    <w:p w14:paraId="4C6F9371" w14:textId="77777777" w:rsidR="00B00C3F" w:rsidRPr="001225C8" w:rsidRDefault="00B00C3F" w:rsidP="00B00C3F">
      <w:pPr>
        <w:rPr>
          <w:lang w:val="en-US"/>
        </w:rPr>
      </w:pPr>
      <w:r w:rsidRPr="001225C8">
        <w:rPr>
          <w:lang w:val="en-US"/>
        </w:rPr>
        <w:t xml:space="preserve">When these </w:t>
      </w:r>
      <w:r>
        <w:rPr>
          <w:lang w:val="en-US"/>
        </w:rPr>
        <w:t>three</w:t>
      </w:r>
      <w:r w:rsidRPr="001225C8">
        <w:rPr>
          <w:lang w:val="en-US"/>
        </w:rPr>
        <w:t xml:space="preserve"> trials were pooled, there was </w:t>
      </w:r>
      <w:r>
        <w:rPr>
          <w:lang w:val="en-US"/>
        </w:rPr>
        <w:t>no difference</w:t>
      </w:r>
      <w:r w:rsidRPr="001225C8">
        <w:rPr>
          <w:lang w:val="en-US"/>
        </w:rPr>
        <w:t xml:space="preserve"> in weight </w:t>
      </w:r>
      <w:r>
        <w:rPr>
          <w:lang w:val="en-US"/>
        </w:rPr>
        <w:t xml:space="preserve">gain exceeding guidelines </w:t>
      </w:r>
      <w:r w:rsidRPr="001225C8">
        <w:rPr>
          <w:lang w:val="en-US"/>
        </w:rPr>
        <w:t>(</w:t>
      </w:r>
      <w:r w:rsidRPr="00EA160E">
        <w:rPr>
          <w:rStyle w:val="textref"/>
        </w:rPr>
        <w:t>RR 1.01 95% CI 0.92 to 1.12;</w:t>
      </w:r>
      <w:r>
        <w:rPr>
          <w:rStyle w:val="textref"/>
        </w:rPr>
        <w:t xml:space="preserve"> 3 RCTs; n=1,327; very low certainty</w:t>
      </w:r>
      <w:r w:rsidRPr="001225C8">
        <w:rPr>
          <w:lang w:val="en-US"/>
        </w:rPr>
        <w:t xml:space="preserve">) </w:t>
      </w:r>
      <w:r>
        <w:rPr>
          <w:lang w:val="en-US"/>
        </w:rPr>
        <w:t>or</w:t>
      </w:r>
      <w:r w:rsidRPr="001225C8">
        <w:rPr>
          <w:lang w:val="en-US"/>
        </w:rPr>
        <w:t xml:space="preserve"> mean weekly weight gain (</w:t>
      </w:r>
      <w:r w:rsidRPr="00857C61">
        <w:rPr>
          <w:sz w:val="16"/>
          <w:szCs w:val="16"/>
          <w:lang w:val="en-US"/>
        </w:rPr>
        <w:t>MD</w:t>
      </w:r>
      <w:r>
        <w:rPr>
          <w:lang w:val="en-US"/>
        </w:rPr>
        <w:t xml:space="preserve"> </w:t>
      </w:r>
      <w:r w:rsidRPr="00516A3F">
        <w:rPr>
          <w:rStyle w:val="textref"/>
        </w:rPr>
        <w:t>0.01 kg per week 95%CI –0.03 to 0.05</w:t>
      </w:r>
      <w:r>
        <w:rPr>
          <w:rStyle w:val="textref"/>
        </w:rPr>
        <w:t>; 2 RCTs; n=711; very low certainty</w:t>
      </w:r>
      <w:r w:rsidRPr="001225C8">
        <w:rPr>
          <w:lang w:val="en-US"/>
        </w:rPr>
        <w:t>)</w:t>
      </w:r>
      <w:r>
        <w:rPr>
          <w:lang w:val="en-US"/>
        </w:rPr>
        <w:t>. When the two United Kingdom studies were pooled, there was a small reduction in the risk of depression (</w:t>
      </w:r>
      <w:r w:rsidRPr="00C23986">
        <w:rPr>
          <w:sz w:val="16"/>
          <w:szCs w:val="16"/>
          <w:lang w:val="en-US"/>
        </w:rPr>
        <w:t xml:space="preserve">MD -0.77; 95%CI -1.44 to -0.09; low </w:t>
      </w:r>
      <w:r>
        <w:rPr>
          <w:sz w:val="16"/>
          <w:szCs w:val="16"/>
          <w:lang w:val="en-US"/>
        </w:rPr>
        <w:t>certainty</w:t>
      </w:r>
      <w:r>
        <w:rPr>
          <w:lang w:val="en-US"/>
        </w:rPr>
        <w:t>) and anxiety (</w:t>
      </w:r>
      <w:r w:rsidRPr="00C23986">
        <w:rPr>
          <w:sz w:val="16"/>
          <w:szCs w:val="16"/>
          <w:lang w:val="en-US"/>
        </w:rPr>
        <w:t xml:space="preserve">MD -0.77; 95%CI -1.48 to </w:t>
      </w:r>
      <w:r>
        <w:rPr>
          <w:sz w:val="16"/>
          <w:szCs w:val="16"/>
          <w:lang w:val="en-US"/>
        </w:rPr>
        <w:noBreakHyphen/>
      </w:r>
      <w:r w:rsidRPr="00C23986">
        <w:rPr>
          <w:sz w:val="16"/>
          <w:szCs w:val="16"/>
          <w:lang w:val="en-US"/>
        </w:rPr>
        <w:t xml:space="preserve">0.06; low </w:t>
      </w:r>
      <w:r>
        <w:rPr>
          <w:sz w:val="16"/>
          <w:szCs w:val="16"/>
          <w:lang w:val="en-US"/>
        </w:rPr>
        <w:t>certainty</w:t>
      </w:r>
      <w:r>
        <w:rPr>
          <w:lang w:val="en-US"/>
        </w:rPr>
        <w:t>).</w:t>
      </w:r>
      <w:r w:rsidRPr="001225C8">
        <w:rPr>
          <w:lang w:val="en-US"/>
        </w:rPr>
        <w:t xml:space="preserve"> There was no indication in the </w:t>
      </w:r>
      <w:r>
        <w:rPr>
          <w:lang w:val="en-US"/>
        </w:rPr>
        <w:t>three</w:t>
      </w:r>
      <w:r w:rsidRPr="001225C8">
        <w:rPr>
          <w:lang w:val="en-US"/>
        </w:rPr>
        <w:t xml:space="preserve"> trials that either excessive gestational weight gain or mean gestational weight gain differed in women </w:t>
      </w:r>
      <w:r>
        <w:rPr>
          <w:lang w:val="en-US"/>
        </w:rPr>
        <w:t>in the</w:t>
      </w:r>
      <w:r w:rsidRPr="001225C8">
        <w:rPr>
          <w:lang w:val="en-US"/>
        </w:rPr>
        <w:t xml:space="preserve"> </w:t>
      </w:r>
      <w:r>
        <w:rPr>
          <w:lang w:val="en-US"/>
        </w:rPr>
        <w:t>healthy</w:t>
      </w:r>
      <w:r w:rsidRPr="001225C8">
        <w:rPr>
          <w:lang w:val="en-US"/>
        </w:rPr>
        <w:t xml:space="preserve"> weight </w:t>
      </w:r>
      <w:r>
        <w:rPr>
          <w:lang w:val="en-US"/>
        </w:rPr>
        <w:t xml:space="preserve">range </w:t>
      </w:r>
      <w:r w:rsidRPr="001225C8">
        <w:rPr>
          <w:lang w:val="en-US"/>
        </w:rPr>
        <w:t>at the beginning of pregnancy compared with women who were overweight or obese.</w:t>
      </w:r>
    </w:p>
    <w:p w14:paraId="6F782FF6" w14:textId="15E5031D" w:rsidR="00B00C3F" w:rsidRPr="007418E7" w:rsidRDefault="006E54D3" w:rsidP="00B00C3F">
      <w:pPr>
        <w:pStyle w:val="Heading3"/>
      </w:pPr>
      <w:r w:rsidRPr="007418E7">
        <w:t xml:space="preserve">Preventing weight gain </w:t>
      </w:r>
      <w:r w:rsidR="007418E7">
        <w:t>that exceeds</w:t>
      </w:r>
      <w:r w:rsidR="007418E7" w:rsidRPr="007418E7">
        <w:t xml:space="preserve"> recommendations</w:t>
      </w:r>
    </w:p>
    <w:p w14:paraId="70D4EF5E" w14:textId="77777777" w:rsidR="00B00C3F" w:rsidRDefault="00B00C3F" w:rsidP="00B00C3F">
      <w:r>
        <w:t xml:space="preserve">The literature review conducted to inform these Guidelines </w:t>
      </w:r>
      <w:r>
        <w:fldChar w:fldCharType="begin"/>
      </w:r>
      <w:r>
        <w:instrText xml:space="preserve"> ADDIN EN.CITE &lt;EndNote&gt;&lt;Cite&gt;&lt;Author&gt;Ramson&lt;/Author&gt;&lt;Year&gt;2020&lt;/Year&gt;&lt;RecNum&gt;1826&lt;/RecNum&gt;&lt;DisplayText&gt;(&lt;style font="Century Gothic" size="8"&gt;Ramson et al 2020&lt;/style&gt;)&lt;/DisplayText&gt;&lt;record&gt;&lt;rec-number&gt;1826&lt;/rec-number&gt;&lt;foreign-keys&gt;&lt;key app="EN" db-id="exvasrfx2dtraoesasxp2szsxa2df502592x" timestamp="1584421281"&gt;1826&lt;/key&gt;&lt;/foreign-keys&gt;&lt;ref-type name="Report"&gt;27&lt;/ref-type&gt;&lt;contributors&gt;&lt;authors&gt;&lt;author&gt;Ramson, J.A.,&lt;/author&gt;&lt;author&gt;Middleton P,&lt;/author&gt;&lt;author&gt;Bowman, A.,&lt;/author&gt;&lt;/authors&gt;&lt;/contributors&gt;&lt;titles&gt;&lt;title&gt;&lt;style face="italic" font="default" size="100%"&gt;Evidence Evaluation Report: Diet, Exercise and Weight Management in Pregnancy&lt;/style&gt;&lt;/title&gt;&lt;/titles&gt;&lt;dates&gt;&lt;year&gt;2020&lt;/year&gt;&lt;/dates&gt;&lt;publisher&gt;Prepared by South Australian Health and Medical Research Institute and Ampersand Health Science Writing for the Australian Government Department of Health&lt;/publisher&gt;&lt;urls&gt;&lt;/urls&gt;&lt;/record&gt;&lt;/Cite&gt;&lt;/EndNote&gt;</w:instrText>
      </w:r>
      <w:r>
        <w:fldChar w:fldCharType="separate"/>
      </w:r>
      <w:r>
        <w:rPr>
          <w:noProof/>
        </w:rPr>
        <w:t>(</w:t>
      </w:r>
      <w:r w:rsidRPr="00EC0CA5">
        <w:rPr>
          <w:noProof/>
          <w:sz w:val="16"/>
        </w:rPr>
        <w:t>Ramson et al 2020</w:t>
      </w:r>
      <w:r>
        <w:rPr>
          <w:noProof/>
        </w:rPr>
        <w:t>)</w:t>
      </w:r>
      <w:r>
        <w:fldChar w:fldCharType="end"/>
      </w:r>
      <w:r>
        <w:t xml:space="preserve"> analysed the results of randomised controlled trials that compared usual care to:</w:t>
      </w:r>
    </w:p>
    <w:p w14:paraId="33EFE4DB" w14:textId="77777777" w:rsidR="00B00C3F" w:rsidRDefault="00B00C3F" w:rsidP="00B00C3F">
      <w:pPr>
        <w:pStyle w:val="bullet"/>
      </w:pPr>
      <w:r w:rsidRPr="00CD0B8E">
        <w:rPr>
          <w:i/>
        </w:rPr>
        <w:t>dietary intervention</w:t>
      </w:r>
      <w:r>
        <w:t xml:space="preserve">: </w:t>
      </w:r>
      <w:r>
        <w:rPr>
          <w:shd w:val="clear" w:color="auto" w:fill="FFFFFF"/>
        </w:rPr>
        <w:t xml:space="preserve">common themes in dietary advice provided included </w:t>
      </w:r>
      <w:r>
        <w:t>increasing consumption of fruit and vegetables, protein and fibre</w:t>
      </w:r>
      <w:r>
        <w:rPr>
          <w:shd w:val="clear" w:color="auto" w:fill="FFFFFF"/>
        </w:rPr>
        <w:t xml:space="preserve"> and reducing intake of saturated fats,</w:t>
      </w:r>
      <w:r>
        <w:t xml:space="preserve"> carbohydrates </w:t>
      </w:r>
      <w:r>
        <w:rPr>
          <w:shd w:val="clear" w:color="auto" w:fill="FFFFFF"/>
        </w:rPr>
        <w:t>and sugar (eg in soft drinks)</w:t>
      </w:r>
      <w:r>
        <w:t xml:space="preserve"> </w:t>
      </w:r>
    </w:p>
    <w:p w14:paraId="152B7B34" w14:textId="77777777" w:rsidR="00B00C3F" w:rsidRDefault="00B00C3F" w:rsidP="00B00C3F">
      <w:pPr>
        <w:pStyle w:val="bullet"/>
      </w:pPr>
      <w:r w:rsidRPr="00BE444E">
        <w:rPr>
          <w:i/>
        </w:rPr>
        <w:t>exercise intervention</w:t>
      </w:r>
      <w:r>
        <w:t>: interventions mostly involved a</w:t>
      </w:r>
      <w:r w:rsidRPr="00C12274">
        <w:t xml:space="preserve">erobic (treadmill, stationary cycling, walking, dance, circuit training, swimming) </w:t>
      </w:r>
      <w:r>
        <w:t>and</w:t>
      </w:r>
      <w:r w:rsidRPr="00C12274">
        <w:t xml:space="preserve"> muscle strengthening exercises (including pelvic floor exercises) for around 60</w:t>
      </w:r>
      <w:r>
        <w:t> </w:t>
      </w:r>
      <w:r w:rsidRPr="00C12274">
        <w:t>minutes, three times a week</w:t>
      </w:r>
      <w:r>
        <w:t xml:space="preserve"> at</w:t>
      </w:r>
      <w:r w:rsidRPr="00C12274">
        <w:t xml:space="preserve"> an intensity of 60-80% of maximum heart rate or 12-14 on the Borg scale</w:t>
      </w:r>
      <w:r>
        <w:t xml:space="preserve"> and continued to 36 to 39 weeks pregnancy</w:t>
      </w:r>
    </w:p>
    <w:p w14:paraId="402244F8" w14:textId="77777777" w:rsidR="00B00C3F" w:rsidRDefault="00B00C3F" w:rsidP="00B00C3F">
      <w:pPr>
        <w:pStyle w:val="bullet"/>
      </w:pPr>
      <w:r w:rsidRPr="00CD0B8E">
        <w:rPr>
          <w:i/>
        </w:rPr>
        <w:t>lifestyle counselling intervention</w:t>
      </w:r>
      <w:r>
        <w:t>: most interventions</w:t>
      </w:r>
      <w:r w:rsidRPr="00ED085D">
        <w:t xml:space="preserve"> </w:t>
      </w:r>
      <w:r>
        <w:t>involved</w:t>
      </w:r>
      <w:r w:rsidRPr="00ED085D">
        <w:t xml:space="preserve"> counselling </w:t>
      </w:r>
      <w:r>
        <w:t>with a focus on</w:t>
      </w:r>
      <w:r w:rsidRPr="00ED085D">
        <w:t xml:space="preserve"> gestational weight gain, diet and </w:t>
      </w:r>
      <w:r>
        <w:t>exercise with weight gain recommendations based on IOM guidelin</w:t>
      </w:r>
      <w:r w:rsidRPr="006C1DE5">
        <w:t xml:space="preserve">es </w:t>
      </w:r>
      <w:r>
        <w:t xml:space="preserve">and encouraged some form of self-monitoring (eg through weight gain charts, log books, pedometers). </w:t>
      </w:r>
    </w:p>
    <w:p w14:paraId="7DBCB814" w14:textId="04EDC710" w:rsidR="00B00C3F" w:rsidRDefault="00B00C3F" w:rsidP="00B00C3F">
      <w:r>
        <w:t>Mean gestational weight gain was lower among women participating in a dietary intervention (</w:t>
      </w:r>
      <w:r w:rsidRPr="00251C39">
        <w:rPr>
          <w:sz w:val="16"/>
          <w:szCs w:val="16"/>
        </w:rPr>
        <w:t>MD -3.76 kg; 95%CI -6.38 to -1.13</w:t>
      </w:r>
      <w:r w:rsidR="004264D0">
        <w:rPr>
          <w:sz w:val="16"/>
          <w:szCs w:val="16"/>
        </w:rPr>
        <w:t>;</w:t>
      </w:r>
      <w:r w:rsidR="004264D0" w:rsidRPr="00C12274">
        <w:rPr>
          <w:sz w:val="16"/>
          <w:szCs w:val="16"/>
        </w:rPr>
        <w:t xml:space="preserve"> </w:t>
      </w:r>
      <w:r w:rsidR="004264D0">
        <w:rPr>
          <w:sz w:val="16"/>
          <w:szCs w:val="16"/>
        </w:rPr>
        <w:t>6</w:t>
      </w:r>
      <w:r w:rsidR="004264D0" w:rsidRPr="00C12274">
        <w:rPr>
          <w:sz w:val="16"/>
          <w:szCs w:val="16"/>
        </w:rPr>
        <w:t xml:space="preserve"> RCTs; n=</w:t>
      </w:r>
      <w:r w:rsidR="004264D0">
        <w:rPr>
          <w:sz w:val="16"/>
          <w:szCs w:val="16"/>
        </w:rPr>
        <w:t xml:space="preserve">1,432; </w:t>
      </w:r>
      <w:r w:rsidRPr="00251C39">
        <w:rPr>
          <w:sz w:val="16"/>
          <w:szCs w:val="16"/>
        </w:rPr>
        <w:t xml:space="preserve">very low </w:t>
      </w:r>
      <w:r>
        <w:rPr>
          <w:sz w:val="16"/>
          <w:szCs w:val="16"/>
        </w:rPr>
        <w:t>certainty</w:t>
      </w:r>
      <w:r>
        <w:t>), exercise intervention (</w:t>
      </w:r>
      <w:r w:rsidRPr="00251C39">
        <w:rPr>
          <w:sz w:val="16"/>
          <w:szCs w:val="16"/>
        </w:rPr>
        <w:t xml:space="preserve">MD -0.95 kg; 95%CI -1.20 to -0.69; </w:t>
      </w:r>
      <w:r w:rsidR="00C03917">
        <w:rPr>
          <w:sz w:val="16"/>
          <w:szCs w:val="16"/>
        </w:rPr>
        <w:t xml:space="preserve">29 RCTs; n=5,680; </w:t>
      </w:r>
      <w:r w:rsidRPr="00251C39">
        <w:rPr>
          <w:sz w:val="16"/>
          <w:szCs w:val="16"/>
        </w:rPr>
        <w:t xml:space="preserve">moderate </w:t>
      </w:r>
      <w:r>
        <w:rPr>
          <w:sz w:val="16"/>
          <w:szCs w:val="16"/>
        </w:rPr>
        <w:t>certainty</w:t>
      </w:r>
      <w:r>
        <w:t>) or lifestyle counselling (</w:t>
      </w:r>
      <w:r w:rsidRPr="00251C39">
        <w:rPr>
          <w:sz w:val="16"/>
          <w:szCs w:val="16"/>
        </w:rPr>
        <w:t>MD -1.</w:t>
      </w:r>
      <w:r w:rsidR="00B43196">
        <w:rPr>
          <w:sz w:val="16"/>
          <w:szCs w:val="16"/>
        </w:rPr>
        <w:t>25</w:t>
      </w:r>
      <w:r w:rsidR="00EE7B67" w:rsidRPr="00251C39">
        <w:rPr>
          <w:sz w:val="16"/>
          <w:szCs w:val="16"/>
        </w:rPr>
        <w:t xml:space="preserve"> </w:t>
      </w:r>
      <w:r w:rsidRPr="00251C39">
        <w:rPr>
          <w:sz w:val="16"/>
          <w:szCs w:val="16"/>
        </w:rPr>
        <w:t>kg; 95%CI -1.</w:t>
      </w:r>
      <w:r w:rsidR="00B43196">
        <w:rPr>
          <w:sz w:val="16"/>
          <w:szCs w:val="16"/>
        </w:rPr>
        <w:t>64</w:t>
      </w:r>
      <w:r w:rsidRPr="00251C39">
        <w:rPr>
          <w:sz w:val="16"/>
          <w:szCs w:val="16"/>
        </w:rPr>
        <w:t xml:space="preserve"> to -0.</w:t>
      </w:r>
      <w:r w:rsidR="00B43196">
        <w:rPr>
          <w:sz w:val="16"/>
          <w:szCs w:val="16"/>
        </w:rPr>
        <w:t>86; 36 RCTs; n=9,083</w:t>
      </w:r>
      <w:r w:rsidRPr="00251C39">
        <w:rPr>
          <w:sz w:val="16"/>
          <w:szCs w:val="16"/>
        </w:rPr>
        <w:t xml:space="preserve">; low </w:t>
      </w:r>
      <w:r>
        <w:rPr>
          <w:sz w:val="16"/>
          <w:szCs w:val="16"/>
        </w:rPr>
        <w:t>certainty</w:t>
      </w:r>
      <w:r>
        <w:t>). The risk of weight gain exceeding guidelines was also reduced by dietary intervention (</w:t>
      </w:r>
      <w:r w:rsidRPr="00251C39">
        <w:rPr>
          <w:sz w:val="16"/>
          <w:szCs w:val="16"/>
        </w:rPr>
        <w:t>RR 0.65; 95%CI 0.54 to 0.77</w:t>
      </w:r>
      <w:r w:rsidR="004264D0" w:rsidRPr="00C12274">
        <w:rPr>
          <w:sz w:val="16"/>
          <w:szCs w:val="16"/>
        </w:rPr>
        <w:t xml:space="preserve">; </w:t>
      </w:r>
      <w:r w:rsidR="004264D0">
        <w:rPr>
          <w:sz w:val="16"/>
          <w:szCs w:val="16"/>
        </w:rPr>
        <w:t>4</w:t>
      </w:r>
      <w:r w:rsidR="004264D0" w:rsidRPr="00C12274">
        <w:rPr>
          <w:sz w:val="16"/>
          <w:szCs w:val="16"/>
        </w:rPr>
        <w:t xml:space="preserve"> RCTs; n=</w:t>
      </w:r>
      <w:r w:rsidR="004264D0">
        <w:rPr>
          <w:sz w:val="16"/>
          <w:szCs w:val="16"/>
        </w:rPr>
        <w:t>538</w:t>
      </w:r>
      <w:r w:rsidRPr="00251C39">
        <w:rPr>
          <w:sz w:val="16"/>
          <w:szCs w:val="16"/>
        </w:rPr>
        <w:t xml:space="preserve">; very low </w:t>
      </w:r>
      <w:r>
        <w:rPr>
          <w:sz w:val="16"/>
          <w:szCs w:val="16"/>
        </w:rPr>
        <w:t>certainty</w:t>
      </w:r>
      <w:r>
        <w:t>), exercise intervention (</w:t>
      </w:r>
      <w:r w:rsidRPr="00251C39">
        <w:rPr>
          <w:sz w:val="16"/>
          <w:szCs w:val="16"/>
        </w:rPr>
        <w:t>RR 0.77; 95%CI 0.69 to 0.87</w:t>
      </w:r>
      <w:r w:rsidR="00C03917">
        <w:rPr>
          <w:sz w:val="16"/>
          <w:szCs w:val="16"/>
        </w:rPr>
        <w:t>; 16 RCTs; n=4,333</w:t>
      </w:r>
      <w:r w:rsidRPr="00251C39">
        <w:rPr>
          <w:sz w:val="16"/>
          <w:szCs w:val="16"/>
        </w:rPr>
        <w:t xml:space="preserve">; low </w:t>
      </w:r>
      <w:r>
        <w:rPr>
          <w:sz w:val="16"/>
          <w:szCs w:val="16"/>
        </w:rPr>
        <w:t>certainty</w:t>
      </w:r>
      <w:r>
        <w:t>) and lifestyle counselling intervention (</w:t>
      </w:r>
      <w:r w:rsidRPr="00251C39">
        <w:rPr>
          <w:sz w:val="16"/>
          <w:szCs w:val="16"/>
        </w:rPr>
        <w:t>RR 0.8</w:t>
      </w:r>
      <w:r w:rsidR="00B43196">
        <w:rPr>
          <w:sz w:val="16"/>
          <w:szCs w:val="16"/>
        </w:rPr>
        <w:t>3</w:t>
      </w:r>
      <w:r w:rsidRPr="00251C39">
        <w:rPr>
          <w:sz w:val="16"/>
          <w:szCs w:val="16"/>
        </w:rPr>
        <w:t>; 95%CI 0.7</w:t>
      </w:r>
      <w:r w:rsidR="00B43196">
        <w:rPr>
          <w:sz w:val="16"/>
          <w:szCs w:val="16"/>
        </w:rPr>
        <w:t>8</w:t>
      </w:r>
      <w:r w:rsidRPr="00251C39">
        <w:rPr>
          <w:sz w:val="16"/>
          <w:szCs w:val="16"/>
        </w:rPr>
        <w:t xml:space="preserve"> to 0.</w:t>
      </w:r>
      <w:r w:rsidR="00B43196">
        <w:rPr>
          <w:sz w:val="16"/>
          <w:szCs w:val="16"/>
        </w:rPr>
        <w:t>89; 29 RCTs; n=7,905</w:t>
      </w:r>
      <w:r w:rsidRPr="00251C39">
        <w:rPr>
          <w:sz w:val="16"/>
          <w:szCs w:val="16"/>
        </w:rPr>
        <w:t xml:space="preserve">; low </w:t>
      </w:r>
      <w:r>
        <w:rPr>
          <w:sz w:val="16"/>
          <w:szCs w:val="16"/>
        </w:rPr>
        <w:t>certainty</w:t>
      </w:r>
      <w:r>
        <w:t xml:space="preserve">). The risk of </w:t>
      </w:r>
      <w:r w:rsidR="00C23E07">
        <w:t xml:space="preserve">postnatal </w:t>
      </w:r>
      <w:r>
        <w:t>weight retention was reduced with lifestyle counselling (</w:t>
      </w:r>
      <w:r w:rsidRPr="000737A5">
        <w:rPr>
          <w:sz w:val="16"/>
          <w:szCs w:val="16"/>
        </w:rPr>
        <w:t>MD -1.19</w:t>
      </w:r>
      <w:r>
        <w:rPr>
          <w:sz w:val="16"/>
          <w:szCs w:val="16"/>
        </w:rPr>
        <w:t xml:space="preserve"> kg</w:t>
      </w:r>
      <w:r w:rsidRPr="000737A5">
        <w:rPr>
          <w:sz w:val="16"/>
          <w:szCs w:val="16"/>
        </w:rPr>
        <w:t xml:space="preserve">; 95%CI -1.62 to -0.76; </w:t>
      </w:r>
      <w:r w:rsidR="00B43196">
        <w:rPr>
          <w:sz w:val="16"/>
          <w:szCs w:val="16"/>
        </w:rPr>
        <w:t xml:space="preserve">11 RCTs; n=2,483; </w:t>
      </w:r>
      <w:r w:rsidRPr="000737A5">
        <w:rPr>
          <w:sz w:val="16"/>
          <w:szCs w:val="16"/>
        </w:rPr>
        <w:t xml:space="preserve">moderate </w:t>
      </w:r>
      <w:r>
        <w:rPr>
          <w:sz w:val="16"/>
          <w:szCs w:val="16"/>
        </w:rPr>
        <w:t>certainty</w:t>
      </w:r>
      <w:r>
        <w:t>). There was no clear difference in postnatal weight retention with a dietary intervention (</w:t>
      </w:r>
      <w:r w:rsidRPr="000737A5">
        <w:rPr>
          <w:sz w:val="16"/>
          <w:szCs w:val="16"/>
        </w:rPr>
        <w:t>MD -0.55</w:t>
      </w:r>
      <w:r>
        <w:rPr>
          <w:sz w:val="16"/>
          <w:szCs w:val="16"/>
        </w:rPr>
        <w:t xml:space="preserve"> kg</w:t>
      </w:r>
      <w:r w:rsidRPr="000737A5">
        <w:rPr>
          <w:sz w:val="16"/>
          <w:szCs w:val="16"/>
        </w:rPr>
        <w:t>; 95%CI -2.02 to 0.92</w:t>
      </w:r>
      <w:r w:rsidR="004264D0" w:rsidRPr="00C12274">
        <w:rPr>
          <w:sz w:val="16"/>
          <w:szCs w:val="16"/>
        </w:rPr>
        <w:t xml:space="preserve">; </w:t>
      </w:r>
      <w:r w:rsidR="004264D0">
        <w:rPr>
          <w:sz w:val="16"/>
          <w:szCs w:val="16"/>
        </w:rPr>
        <w:t>2</w:t>
      </w:r>
      <w:r w:rsidR="004264D0" w:rsidRPr="00C12274">
        <w:rPr>
          <w:sz w:val="16"/>
          <w:szCs w:val="16"/>
        </w:rPr>
        <w:t xml:space="preserve"> RCTs; n=</w:t>
      </w:r>
      <w:r w:rsidR="004264D0">
        <w:rPr>
          <w:sz w:val="16"/>
          <w:szCs w:val="16"/>
        </w:rPr>
        <w:t>556</w:t>
      </w:r>
      <w:r w:rsidRPr="000737A5">
        <w:rPr>
          <w:sz w:val="16"/>
          <w:szCs w:val="16"/>
        </w:rPr>
        <w:t xml:space="preserve">; very low </w:t>
      </w:r>
      <w:r>
        <w:rPr>
          <w:sz w:val="16"/>
          <w:szCs w:val="16"/>
        </w:rPr>
        <w:t>certainty</w:t>
      </w:r>
      <w:r>
        <w:t>) or exercise intervention (</w:t>
      </w:r>
      <w:r w:rsidRPr="00281A63">
        <w:rPr>
          <w:sz w:val="16"/>
          <w:szCs w:val="16"/>
        </w:rPr>
        <w:t>MD –0.</w:t>
      </w:r>
      <w:r w:rsidR="00D944F9">
        <w:rPr>
          <w:sz w:val="16"/>
          <w:szCs w:val="16"/>
        </w:rPr>
        <w:t xml:space="preserve">20 </w:t>
      </w:r>
      <w:r>
        <w:rPr>
          <w:sz w:val="16"/>
          <w:szCs w:val="16"/>
        </w:rPr>
        <w:t>kg</w:t>
      </w:r>
      <w:r w:rsidRPr="00281A63">
        <w:rPr>
          <w:sz w:val="16"/>
          <w:szCs w:val="16"/>
        </w:rPr>
        <w:t>; 95%CI –</w:t>
      </w:r>
      <w:r w:rsidR="00D944F9">
        <w:rPr>
          <w:sz w:val="16"/>
          <w:szCs w:val="16"/>
        </w:rPr>
        <w:t>1.48</w:t>
      </w:r>
      <w:r w:rsidRPr="00281A63">
        <w:rPr>
          <w:sz w:val="16"/>
          <w:szCs w:val="16"/>
        </w:rPr>
        <w:t xml:space="preserve"> to </w:t>
      </w:r>
      <w:r w:rsidR="00D944F9">
        <w:rPr>
          <w:sz w:val="16"/>
          <w:szCs w:val="16"/>
        </w:rPr>
        <w:t>1.09</w:t>
      </w:r>
      <w:r w:rsidR="0009287E">
        <w:rPr>
          <w:sz w:val="16"/>
          <w:szCs w:val="16"/>
        </w:rPr>
        <w:t>;</w:t>
      </w:r>
      <w:r w:rsidR="00A23450">
        <w:rPr>
          <w:sz w:val="16"/>
          <w:szCs w:val="16"/>
        </w:rPr>
        <w:t xml:space="preserve"> </w:t>
      </w:r>
      <w:r w:rsidR="00C03917">
        <w:rPr>
          <w:sz w:val="16"/>
          <w:szCs w:val="16"/>
        </w:rPr>
        <w:t>5 RCTs; n=388;</w:t>
      </w:r>
      <w:r w:rsidR="0009287E">
        <w:rPr>
          <w:sz w:val="16"/>
          <w:szCs w:val="16"/>
        </w:rPr>
        <w:t xml:space="preserve"> </w:t>
      </w:r>
      <w:r w:rsidR="00DD454C">
        <w:rPr>
          <w:sz w:val="16"/>
          <w:szCs w:val="16"/>
        </w:rPr>
        <w:t>moderate certainty</w:t>
      </w:r>
      <w:r>
        <w:t>).</w:t>
      </w:r>
    </w:p>
    <w:p w14:paraId="4BEEDD3D" w14:textId="4099ACC5" w:rsidR="00B00C3F" w:rsidRDefault="00B00C3F" w:rsidP="00B00C3F">
      <w:r>
        <w:t>Risk of gestational diabetes was reduced by exercise interventions (</w:t>
      </w:r>
      <w:r w:rsidRPr="00857C61">
        <w:rPr>
          <w:sz w:val="16"/>
          <w:szCs w:val="16"/>
        </w:rPr>
        <w:t xml:space="preserve">RR 0.74; 95%CI 0.60 to 0.90; </w:t>
      </w:r>
      <w:r w:rsidR="00C03917">
        <w:rPr>
          <w:sz w:val="16"/>
          <w:szCs w:val="16"/>
        </w:rPr>
        <w:t xml:space="preserve">20 RCTs; n=5,592; </w:t>
      </w:r>
      <w:r w:rsidRPr="00857C61">
        <w:rPr>
          <w:sz w:val="16"/>
          <w:szCs w:val="16"/>
        </w:rPr>
        <w:t xml:space="preserve">low </w:t>
      </w:r>
      <w:r>
        <w:rPr>
          <w:sz w:val="16"/>
          <w:szCs w:val="16"/>
        </w:rPr>
        <w:t>certainty</w:t>
      </w:r>
      <w:r>
        <w:t>), probably reduced by lifestyle counselling (</w:t>
      </w:r>
      <w:r w:rsidRPr="00857C61">
        <w:rPr>
          <w:sz w:val="16"/>
          <w:szCs w:val="16"/>
        </w:rPr>
        <w:t>RR 0.</w:t>
      </w:r>
      <w:r w:rsidR="00EE7B67">
        <w:rPr>
          <w:sz w:val="16"/>
          <w:szCs w:val="16"/>
        </w:rPr>
        <w:t>90</w:t>
      </w:r>
      <w:r w:rsidRPr="00857C61">
        <w:rPr>
          <w:sz w:val="16"/>
          <w:szCs w:val="16"/>
        </w:rPr>
        <w:t>; 95%CI 0.</w:t>
      </w:r>
      <w:r w:rsidR="00EE7B67">
        <w:rPr>
          <w:sz w:val="16"/>
          <w:szCs w:val="16"/>
        </w:rPr>
        <w:t>81</w:t>
      </w:r>
      <w:r w:rsidRPr="00857C61">
        <w:rPr>
          <w:sz w:val="16"/>
          <w:szCs w:val="16"/>
        </w:rPr>
        <w:t xml:space="preserve"> to 1.01; </w:t>
      </w:r>
      <w:r w:rsidR="00B43196">
        <w:rPr>
          <w:sz w:val="16"/>
          <w:szCs w:val="16"/>
        </w:rPr>
        <w:t xml:space="preserve">26 RCTs; n=9,011; </w:t>
      </w:r>
      <w:r w:rsidRPr="00857C61">
        <w:rPr>
          <w:sz w:val="16"/>
          <w:szCs w:val="16"/>
        </w:rPr>
        <w:t xml:space="preserve">moderate </w:t>
      </w:r>
      <w:r>
        <w:rPr>
          <w:sz w:val="16"/>
          <w:szCs w:val="16"/>
        </w:rPr>
        <w:t>certainty</w:t>
      </w:r>
      <w:r>
        <w:t xml:space="preserve">) </w:t>
      </w:r>
      <w:r w:rsidR="00276526">
        <w:t>with</w:t>
      </w:r>
      <w:r>
        <w:t xml:space="preserve"> no difference</w:t>
      </w:r>
      <w:r w:rsidR="00276526">
        <w:t>s seen with</w:t>
      </w:r>
      <w:r>
        <w:t xml:space="preserve"> dietary interventions (</w:t>
      </w:r>
      <w:r w:rsidRPr="00857C61">
        <w:rPr>
          <w:sz w:val="16"/>
          <w:szCs w:val="16"/>
        </w:rPr>
        <w:t>RR 0.86; 95%CI 0.64 to 1.17</w:t>
      </w:r>
      <w:r w:rsidR="004264D0" w:rsidRPr="00C12274">
        <w:rPr>
          <w:sz w:val="16"/>
          <w:szCs w:val="16"/>
        </w:rPr>
        <w:t xml:space="preserve">; </w:t>
      </w:r>
      <w:r w:rsidR="004264D0">
        <w:rPr>
          <w:sz w:val="16"/>
          <w:szCs w:val="16"/>
        </w:rPr>
        <w:t>6</w:t>
      </w:r>
      <w:r w:rsidR="004264D0" w:rsidRPr="00C12274">
        <w:rPr>
          <w:sz w:val="16"/>
          <w:szCs w:val="16"/>
        </w:rPr>
        <w:t xml:space="preserve"> RCTs; n=</w:t>
      </w:r>
      <w:r w:rsidR="004264D0">
        <w:rPr>
          <w:sz w:val="16"/>
          <w:szCs w:val="16"/>
        </w:rPr>
        <w:t>1,424</w:t>
      </w:r>
      <w:r w:rsidRPr="00857C61">
        <w:rPr>
          <w:sz w:val="16"/>
          <w:szCs w:val="16"/>
        </w:rPr>
        <w:t xml:space="preserve">; very low </w:t>
      </w:r>
      <w:r>
        <w:rPr>
          <w:sz w:val="16"/>
          <w:szCs w:val="16"/>
        </w:rPr>
        <w:t>certainty</w:t>
      </w:r>
      <w:r>
        <w:t xml:space="preserve">). </w:t>
      </w:r>
    </w:p>
    <w:p w14:paraId="25AA3E4F" w14:textId="4F92832E" w:rsidR="00B00C3F" w:rsidRDefault="00B00C3F" w:rsidP="00B00C3F">
      <w:r>
        <w:t>There was a reduction in risk of gestational hypertension with dietary intervention (</w:t>
      </w:r>
      <w:r w:rsidRPr="00857C61">
        <w:rPr>
          <w:sz w:val="16"/>
          <w:szCs w:val="16"/>
        </w:rPr>
        <w:t>RR 0.29; 95%CI 0.13 to 0.61</w:t>
      </w:r>
      <w:r w:rsidR="004264D0">
        <w:rPr>
          <w:sz w:val="16"/>
          <w:szCs w:val="16"/>
        </w:rPr>
        <w:t>; 3 </w:t>
      </w:r>
      <w:r w:rsidR="004264D0" w:rsidRPr="00C12274">
        <w:rPr>
          <w:sz w:val="16"/>
          <w:szCs w:val="16"/>
        </w:rPr>
        <w:t>RCTs; n=</w:t>
      </w:r>
      <w:r w:rsidR="004264D0">
        <w:rPr>
          <w:sz w:val="16"/>
          <w:szCs w:val="16"/>
        </w:rPr>
        <w:t>429</w:t>
      </w:r>
      <w:r w:rsidRPr="00857C61">
        <w:rPr>
          <w:sz w:val="16"/>
          <w:szCs w:val="16"/>
        </w:rPr>
        <w:t xml:space="preserve">; moderate </w:t>
      </w:r>
      <w:r>
        <w:rPr>
          <w:sz w:val="16"/>
          <w:szCs w:val="16"/>
        </w:rPr>
        <w:t>certainty</w:t>
      </w:r>
      <w:r>
        <w:t>) or exercise intervention (</w:t>
      </w:r>
      <w:r w:rsidRPr="00857C61">
        <w:rPr>
          <w:sz w:val="16"/>
          <w:szCs w:val="16"/>
        </w:rPr>
        <w:t xml:space="preserve">RR 0.51; 95%CI 0.37 to 0.71; </w:t>
      </w:r>
      <w:r w:rsidR="00C03917">
        <w:rPr>
          <w:sz w:val="16"/>
          <w:szCs w:val="16"/>
        </w:rPr>
        <w:t xml:space="preserve">7 RCTs; n=3,060; </w:t>
      </w:r>
      <w:r w:rsidRPr="00857C61">
        <w:rPr>
          <w:sz w:val="16"/>
          <w:szCs w:val="16"/>
        </w:rPr>
        <w:t xml:space="preserve">moderate </w:t>
      </w:r>
      <w:r>
        <w:rPr>
          <w:sz w:val="16"/>
          <w:szCs w:val="16"/>
        </w:rPr>
        <w:t>certainty</w:t>
      </w:r>
      <w:r>
        <w:t xml:space="preserve">) but no difference </w:t>
      </w:r>
      <w:r w:rsidR="00276526">
        <w:t>was seen</w:t>
      </w:r>
      <w:r>
        <w:t xml:space="preserve"> with lifestyle counselling (</w:t>
      </w:r>
      <w:r w:rsidRPr="00857C61">
        <w:rPr>
          <w:sz w:val="16"/>
          <w:szCs w:val="16"/>
        </w:rPr>
        <w:t xml:space="preserve">RR </w:t>
      </w:r>
      <w:r w:rsidR="00B43196">
        <w:rPr>
          <w:sz w:val="16"/>
          <w:szCs w:val="16"/>
        </w:rPr>
        <w:t>0.99</w:t>
      </w:r>
      <w:r w:rsidRPr="00857C61">
        <w:rPr>
          <w:sz w:val="16"/>
          <w:szCs w:val="16"/>
        </w:rPr>
        <w:t>; 95%CI 0.</w:t>
      </w:r>
      <w:r w:rsidR="00B43196">
        <w:rPr>
          <w:sz w:val="16"/>
          <w:szCs w:val="16"/>
        </w:rPr>
        <w:t>77</w:t>
      </w:r>
      <w:r w:rsidRPr="00857C61">
        <w:rPr>
          <w:sz w:val="16"/>
          <w:szCs w:val="16"/>
        </w:rPr>
        <w:t xml:space="preserve"> to 1.2</w:t>
      </w:r>
      <w:r w:rsidR="00B43196">
        <w:rPr>
          <w:sz w:val="16"/>
          <w:szCs w:val="16"/>
        </w:rPr>
        <w:t>8; 13 RCTs; n=4,890</w:t>
      </w:r>
      <w:r w:rsidRPr="00857C61">
        <w:rPr>
          <w:sz w:val="16"/>
          <w:szCs w:val="16"/>
        </w:rPr>
        <w:t xml:space="preserve">; low </w:t>
      </w:r>
      <w:r>
        <w:rPr>
          <w:sz w:val="16"/>
          <w:szCs w:val="16"/>
        </w:rPr>
        <w:t>certainty</w:t>
      </w:r>
      <w:r>
        <w:t xml:space="preserve">). </w:t>
      </w:r>
      <w:r w:rsidR="00276526">
        <w:t>N</w:t>
      </w:r>
      <w:r>
        <w:t xml:space="preserve">o difference in risk of pre-eclampsia </w:t>
      </w:r>
      <w:r w:rsidR="00276526">
        <w:t xml:space="preserve">was seen </w:t>
      </w:r>
      <w:r>
        <w:t>with any type of intervention (</w:t>
      </w:r>
      <w:r w:rsidRPr="00857C61">
        <w:rPr>
          <w:sz w:val="16"/>
          <w:szCs w:val="16"/>
        </w:rPr>
        <w:t xml:space="preserve">low to moderate </w:t>
      </w:r>
      <w:r>
        <w:rPr>
          <w:sz w:val="16"/>
          <w:szCs w:val="16"/>
        </w:rPr>
        <w:t>certainty</w:t>
      </w:r>
      <w:r>
        <w:t>).</w:t>
      </w:r>
    </w:p>
    <w:p w14:paraId="0F252BAD" w14:textId="42BF5D45" w:rsidR="00B00C3F" w:rsidRDefault="00B00C3F" w:rsidP="00B00C3F">
      <w:r>
        <w:t>Risk of caesarean section was reduced with exercise intervention (</w:t>
      </w:r>
      <w:r w:rsidRPr="000737A5">
        <w:rPr>
          <w:sz w:val="16"/>
          <w:szCs w:val="16"/>
        </w:rPr>
        <w:t xml:space="preserve">RR 0.85; 95%CI 0.74 to 0.98; </w:t>
      </w:r>
      <w:r w:rsidR="00C03917">
        <w:rPr>
          <w:sz w:val="16"/>
          <w:szCs w:val="16"/>
        </w:rPr>
        <w:t xml:space="preserve">25 RCTs; n=5,704; </w:t>
      </w:r>
      <w:r w:rsidRPr="000737A5">
        <w:rPr>
          <w:sz w:val="16"/>
          <w:szCs w:val="16"/>
        </w:rPr>
        <w:t xml:space="preserve">moderate </w:t>
      </w:r>
      <w:r>
        <w:rPr>
          <w:sz w:val="16"/>
          <w:szCs w:val="16"/>
        </w:rPr>
        <w:t>certainty</w:t>
      </w:r>
      <w:r>
        <w:t>) and probably reduced with lifestyle counselling (</w:t>
      </w:r>
      <w:r w:rsidRPr="000737A5">
        <w:rPr>
          <w:sz w:val="16"/>
          <w:szCs w:val="16"/>
        </w:rPr>
        <w:t>RR 0.95; 95%CI 0.89 to 1.0</w:t>
      </w:r>
      <w:r w:rsidR="00EE7B67">
        <w:rPr>
          <w:sz w:val="16"/>
          <w:szCs w:val="16"/>
        </w:rPr>
        <w:t>2</w:t>
      </w:r>
      <w:r w:rsidRPr="000737A5">
        <w:rPr>
          <w:sz w:val="16"/>
          <w:szCs w:val="16"/>
        </w:rPr>
        <w:t xml:space="preserve">; </w:t>
      </w:r>
      <w:r w:rsidR="00B43196">
        <w:rPr>
          <w:sz w:val="16"/>
          <w:szCs w:val="16"/>
        </w:rPr>
        <w:t xml:space="preserve">25 RCTs; n=9,049; </w:t>
      </w:r>
      <w:r w:rsidRPr="000737A5">
        <w:rPr>
          <w:sz w:val="16"/>
          <w:szCs w:val="16"/>
        </w:rPr>
        <w:t xml:space="preserve">low </w:t>
      </w:r>
      <w:r>
        <w:rPr>
          <w:sz w:val="16"/>
          <w:szCs w:val="16"/>
        </w:rPr>
        <w:t>certainty</w:t>
      </w:r>
      <w:r>
        <w:t>). There was no difference in risk of caesarean section with a dietary intervention (</w:t>
      </w:r>
      <w:r w:rsidRPr="000737A5">
        <w:rPr>
          <w:sz w:val="16"/>
          <w:szCs w:val="16"/>
        </w:rPr>
        <w:t>RR 0.85; 95%CI 0.64 to 1.11</w:t>
      </w:r>
      <w:r w:rsidR="004264D0" w:rsidRPr="00C12274">
        <w:rPr>
          <w:sz w:val="16"/>
          <w:szCs w:val="16"/>
        </w:rPr>
        <w:t xml:space="preserve">; </w:t>
      </w:r>
      <w:r w:rsidR="004264D0">
        <w:rPr>
          <w:sz w:val="16"/>
          <w:szCs w:val="16"/>
        </w:rPr>
        <w:t>6</w:t>
      </w:r>
      <w:r w:rsidR="004264D0" w:rsidRPr="00C12274">
        <w:rPr>
          <w:sz w:val="16"/>
          <w:szCs w:val="16"/>
        </w:rPr>
        <w:t xml:space="preserve"> RCTs; n=</w:t>
      </w:r>
      <w:r w:rsidR="004264D0">
        <w:rPr>
          <w:sz w:val="16"/>
          <w:szCs w:val="16"/>
        </w:rPr>
        <w:t>1,461</w:t>
      </w:r>
      <w:r w:rsidRPr="000737A5">
        <w:rPr>
          <w:sz w:val="16"/>
          <w:szCs w:val="16"/>
        </w:rPr>
        <w:t xml:space="preserve">; very low </w:t>
      </w:r>
      <w:r>
        <w:rPr>
          <w:sz w:val="16"/>
          <w:szCs w:val="16"/>
        </w:rPr>
        <w:t>certainty</w:t>
      </w:r>
      <w:r>
        <w:t>).</w:t>
      </w:r>
    </w:p>
    <w:p w14:paraId="2009508F" w14:textId="67E5ACF6" w:rsidR="00B00C3F" w:rsidRPr="00C849BE" w:rsidRDefault="00B00C3F" w:rsidP="00B00C3F">
      <w:r w:rsidRPr="00C849BE">
        <w:t>The risk of antenatal depression was reduced with exercise intervention (</w:t>
      </w:r>
      <w:r w:rsidRPr="00C849BE">
        <w:rPr>
          <w:sz w:val="16"/>
          <w:szCs w:val="16"/>
        </w:rPr>
        <w:t>RR 0.4</w:t>
      </w:r>
      <w:r w:rsidR="00EE7B67" w:rsidRPr="00C849BE">
        <w:rPr>
          <w:sz w:val="16"/>
          <w:szCs w:val="16"/>
        </w:rPr>
        <w:t>4</w:t>
      </w:r>
      <w:r w:rsidRPr="00C849BE">
        <w:rPr>
          <w:sz w:val="16"/>
          <w:szCs w:val="16"/>
        </w:rPr>
        <w:t>; 95%CI 0.</w:t>
      </w:r>
      <w:r w:rsidR="00EE7B67" w:rsidRPr="00C849BE">
        <w:rPr>
          <w:sz w:val="16"/>
          <w:szCs w:val="16"/>
        </w:rPr>
        <w:t xml:space="preserve">32 </w:t>
      </w:r>
      <w:r w:rsidRPr="00C849BE">
        <w:rPr>
          <w:sz w:val="16"/>
          <w:szCs w:val="16"/>
        </w:rPr>
        <w:t xml:space="preserve">to 0.61; </w:t>
      </w:r>
      <w:r w:rsidR="00C03917" w:rsidRPr="00C849BE">
        <w:rPr>
          <w:sz w:val="16"/>
          <w:szCs w:val="16"/>
        </w:rPr>
        <w:t xml:space="preserve">6 RCTs; n=798; </w:t>
      </w:r>
      <w:r w:rsidRPr="00C849BE">
        <w:rPr>
          <w:sz w:val="16"/>
          <w:szCs w:val="16"/>
        </w:rPr>
        <w:t>moderate certainty)</w:t>
      </w:r>
      <w:r w:rsidRPr="00C849BE">
        <w:t xml:space="preserve"> but not lifestyle counselling (</w:t>
      </w:r>
      <w:r w:rsidRPr="00C849BE">
        <w:rPr>
          <w:sz w:val="16"/>
          <w:szCs w:val="16"/>
        </w:rPr>
        <w:t xml:space="preserve">RR </w:t>
      </w:r>
      <w:r w:rsidR="00EE7B67" w:rsidRPr="00C849BE">
        <w:rPr>
          <w:sz w:val="16"/>
          <w:szCs w:val="16"/>
        </w:rPr>
        <w:t>0.99</w:t>
      </w:r>
      <w:r w:rsidRPr="00C849BE">
        <w:rPr>
          <w:sz w:val="16"/>
          <w:szCs w:val="16"/>
        </w:rPr>
        <w:t>; 95%CI 0.</w:t>
      </w:r>
      <w:r w:rsidR="00EE7B67" w:rsidRPr="00C849BE">
        <w:rPr>
          <w:sz w:val="16"/>
          <w:szCs w:val="16"/>
        </w:rPr>
        <w:t>80</w:t>
      </w:r>
      <w:r w:rsidRPr="00C849BE">
        <w:rPr>
          <w:sz w:val="16"/>
          <w:szCs w:val="16"/>
        </w:rPr>
        <w:t xml:space="preserve"> to 1.</w:t>
      </w:r>
      <w:r w:rsidR="00EE7B67" w:rsidRPr="00C849BE">
        <w:rPr>
          <w:sz w:val="16"/>
          <w:szCs w:val="16"/>
        </w:rPr>
        <w:t>22</w:t>
      </w:r>
      <w:r w:rsidR="00B43196" w:rsidRPr="00C849BE">
        <w:rPr>
          <w:sz w:val="16"/>
          <w:szCs w:val="16"/>
        </w:rPr>
        <w:t>; 2 RCTs; n=2,908</w:t>
      </w:r>
      <w:r w:rsidR="006F4C2B" w:rsidRPr="00C849BE">
        <w:rPr>
          <w:sz w:val="16"/>
          <w:szCs w:val="16"/>
        </w:rPr>
        <w:t>; low certainty</w:t>
      </w:r>
      <w:r w:rsidRPr="00C849BE">
        <w:t>).</w:t>
      </w:r>
      <w:r w:rsidR="00E171A4" w:rsidRPr="00C849BE">
        <w:t xml:space="preserve"> The risk of postnatal depression was reduced with exercise intervention (</w:t>
      </w:r>
      <w:r w:rsidR="00E171A4" w:rsidRPr="00C849BE">
        <w:rPr>
          <w:sz w:val="16"/>
          <w:szCs w:val="16"/>
        </w:rPr>
        <w:t xml:space="preserve">RR 0.47; 95%CI 0.34 to 0.65; </w:t>
      </w:r>
      <w:r w:rsidR="00C03917" w:rsidRPr="00C849BE">
        <w:rPr>
          <w:sz w:val="16"/>
          <w:szCs w:val="16"/>
        </w:rPr>
        <w:t xml:space="preserve">5 RCTs; n=1,613; </w:t>
      </w:r>
      <w:r w:rsidR="0009287E" w:rsidRPr="00C849BE">
        <w:rPr>
          <w:sz w:val="16"/>
          <w:szCs w:val="16"/>
        </w:rPr>
        <w:t>moderate certainty</w:t>
      </w:r>
      <w:r w:rsidR="0009287E" w:rsidRPr="00C849BE">
        <w:t>).</w:t>
      </w:r>
    </w:p>
    <w:p w14:paraId="20644715" w14:textId="3474EC09" w:rsidR="00B00C3F" w:rsidRDefault="00B00C3F" w:rsidP="00B00C3F">
      <w:r w:rsidRPr="00C849BE">
        <w:t>The risk of preterm birth was reduce</w:t>
      </w:r>
      <w:r>
        <w:t>d with a dietary intervention (</w:t>
      </w:r>
      <w:r w:rsidRPr="000737A5">
        <w:rPr>
          <w:sz w:val="16"/>
          <w:szCs w:val="16"/>
        </w:rPr>
        <w:t>RR 0.43; 95%CI 0.24 to 0.79</w:t>
      </w:r>
      <w:r w:rsidR="004264D0">
        <w:rPr>
          <w:sz w:val="16"/>
          <w:szCs w:val="16"/>
        </w:rPr>
        <w:t>; 4</w:t>
      </w:r>
      <w:r w:rsidR="004264D0" w:rsidRPr="00C12274">
        <w:rPr>
          <w:sz w:val="16"/>
          <w:szCs w:val="16"/>
        </w:rPr>
        <w:t xml:space="preserve"> RCTs; n=</w:t>
      </w:r>
      <w:r w:rsidR="004264D0">
        <w:rPr>
          <w:sz w:val="16"/>
          <w:szCs w:val="16"/>
        </w:rPr>
        <w:t>1,296</w:t>
      </w:r>
      <w:r w:rsidRPr="000737A5">
        <w:rPr>
          <w:sz w:val="16"/>
          <w:szCs w:val="16"/>
        </w:rPr>
        <w:t xml:space="preserve">; moderate </w:t>
      </w:r>
      <w:r>
        <w:rPr>
          <w:sz w:val="16"/>
          <w:szCs w:val="16"/>
        </w:rPr>
        <w:t>certainty</w:t>
      </w:r>
      <w:r>
        <w:t>)</w:t>
      </w:r>
      <w:r w:rsidR="00EE7B67">
        <w:t xml:space="preserve">, probably reduced with </w:t>
      </w:r>
      <w:r>
        <w:t>lifestyle counselling (</w:t>
      </w:r>
      <w:r w:rsidRPr="000737A5">
        <w:rPr>
          <w:sz w:val="16"/>
          <w:szCs w:val="16"/>
        </w:rPr>
        <w:t>RR 0.8</w:t>
      </w:r>
      <w:r w:rsidR="00EE7B67">
        <w:rPr>
          <w:sz w:val="16"/>
          <w:szCs w:val="16"/>
        </w:rPr>
        <w:t>5</w:t>
      </w:r>
      <w:r w:rsidRPr="000737A5">
        <w:rPr>
          <w:sz w:val="16"/>
          <w:szCs w:val="16"/>
        </w:rPr>
        <w:t>; 95%CI 0.</w:t>
      </w:r>
      <w:r w:rsidR="00B43196">
        <w:rPr>
          <w:sz w:val="16"/>
          <w:szCs w:val="16"/>
        </w:rPr>
        <w:t>72</w:t>
      </w:r>
      <w:r w:rsidRPr="000737A5">
        <w:rPr>
          <w:sz w:val="16"/>
          <w:szCs w:val="16"/>
        </w:rPr>
        <w:t xml:space="preserve"> to </w:t>
      </w:r>
      <w:r w:rsidR="00EE7B67">
        <w:rPr>
          <w:sz w:val="16"/>
          <w:szCs w:val="16"/>
        </w:rPr>
        <w:t>1.01</w:t>
      </w:r>
      <w:r w:rsidRPr="000737A5">
        <w:rPr>
          <w:sz w:val="16"/>
          <w:szCs w:val="16"/>
        </w:rPr>
        <w:t xml:space="preserve">; </w:t>
      </w:r>
      <w:r w:rsidR="00B43196">
        <w:rPr>
          <w:sz w:val="16"/>
          <w:szCs w:val="16"/>
        </w:rPr>
        <w:t xml:space="preserve">18 RCTs; n=7,497; </w:t>
      </w:r>
      <w:r w:rsidRPr="000737A5">
        <w:rPr>
          <w:sz w:val="16"/>
          <w:szCs w:val="16"/>
        </w:rPr>
        <w:t xml:space="preserve">moderate </w:t>
      </w:r>
      <w:r>
        <w:rPr>
          <w:sz w:val="16"/>
          <w:szCs w:val="16"/>
        </w:rPr>
        <w:t>certainty</w:t>
      </w:r>
      <w:r>
        <w:t xml:space="preserve">) but not </w:t>
      </w:r>
      <w:r w:rsidR="00EE7B67">
        <w:t xml:space="preserve">changed by </w:t>
      </w:r>
      <w:r>
        <w:t>exercise intervention (</w:t>
      </w:r>
      <w:r w:rsidRPr="000737A5">
        <w:rPr>
          <w:sz w:val="16"/>
          <w:szCs w:val="16"/>
        </w:rPr>
        <w:t xml:space="preserve">RR 0.95; 95%CI 0.74 to 1.22; </w:t>
      </w:r>
      <w:r w:rsidR="00C03917">
        <w:rPr>
          <w:sz w:val="16"/>
          <w:szCs w:val="16"/>
        </w:rPr>
        <w:t xml:space="preserve">15 RCTs; n=4,388; </w:t>
      </w:r>
      <w:r w:rsidRPr="000737A5">
        <w:rPr>
          <w:sz w:val="16"/>
          <w:szCs w:val="16"/>
        </w:rPr>
        <w:t xml:space="preserve">moderate </w:t>
      </w:r>
      <w:r>
        <w:rPr>
          <w:sz w:val="16"/>
          <w:szCs w:val="16"/>
        </w:rPr>
        <w:t>certainty</w:t>
      </w:r>
      <w:r>
        <w:t xml:space="preserve">). </w:t>
      </w:r>
    </w:p>
    <w:p w14:paraId="4207AEE5" w14:textId="4FB45C44" w:rsidR="00B00C3F" w:rsidRDefault="00B00C3F" w:rsidP="00B00C3F">
      <w:r>
        <w:t>There was no difference in risk of macrosomia &gt;4,000g with dietary intervention (</w:t>
      </w:r>
      <w:r w:rsidRPr="000737A5">
        <w:rPr>
          <w:sz w:val="16"/>
          <w:szCs w:val="16"/>
        </w:rPr>
        <w:t>RR 0.97; 95%CI 0.84 to 1.11</w:t>
      </w:r>
      <w:r w:rsidR="004264D0" w:rsidRPr="00C12274">
        <w:rPr>
          <w:sz w:val="16"/>
          <w:szCs w:val="16"/>
        </w:rPr>
        <w:t xml:space="preserve">; </w:t>
      </w:r>
      <w:r w:rsidR="004264D0">
        <w:rPr>
          <w:sz w:val="16"/>
          <w:szCs w:val="16"/>
        </w:rPr>
        <w:t>3</w:t>
      </w:r>
      <w:r w:rsidR="004264D0" w:rsidRPr="00C12274">
        <w:rPr>
          <w:sz w:val="16"/>
          <w:szCs w:val="16"/>
        </w:rPr>
        <w:t> RCTs; n=</w:t>
      </w:r>
      <w:r w:rsidR="004264D0">
        <w:rPr>
          <w:sz w:val="16"/>
          <w:szCs w:val="16"/>
        </w:rPr>
        <w:t>1,138</w:t>
      </w:r>
      <w:r w:rsidRPr="000737A5">
        <w:rPr>
          <w:sz w:val="16"/>
          <w:szCs w:val="16"/>
        </w:rPr>
        <w:t xml:space="preserve">; very low </w:t>
      </w:r>
      <w:r>
        <w:rPr>
          <w:sz w:val="16"/>
          <w:szCs w:val="16"/>
        </w:rPr>
        <w:t>certainty</w:t>
      </w:r>
      <w:r>
        <w:t>) but there was a reduction with exercise intervention (</w:t>
      </w:r>
      <w:r w:rsidRPr="000737A5">
        <w:rPr>
          <w:sz w:val="16"/>
          <w:szCs w:val="16"/>
        </w:rPr>
        <w:t xml:space="preserve">RR 0.75; 95%CI 0.59 to 0.96; </w:t>
      </w:r>
      <w:r w:rsidR="00C03917">
        <w:rPr>
          <w:sz w:val="16"/>
          <w:szCs w:val="16"/>
        </w:rPr>
        <w:t xml:space="preserve">15 RCTs; n=4,759; </w:t>
      </w:r>
      <w:r w:rsidRPr="000737A5">
        <w:rPr>
          <w:sz w:val="16"/>
          <w:szCs w:val="16"/>
        </w:rPr>
        <w:t xml:space="preserve">moderate </w:t>
      </w:r>
      <w:r>
        <w:rPr>
          <w:sz w:val="16"/>
          <w:szCs w:val="16"/>
        </w:rPr>
        <w:t>certainty</w:t>
      </w:r>
      <w:r>
        <w:t>) and a probable reduction with lifestyle counselling (</w:t>
      </w:r>
      <w:r w:rsidRPr="000737A5">
        <w:rPr>
          <w:sz w:val="16"/>
          <w:szCs w:val="16"/>
        </w:rPr>
        <w:t>RR 0.91; 95%CI 0.82 to 1.0</w:t>
      </w:r>
      <w:r w:rsidR="00EE7B67">
        <w:rPr>
          <w:sz w:val="16"/>
          <w:szCs w:val="16"/>
        </w:rPr>
        <w:t>1</w:t>
      </w:r>
      <w:r w:rsidRPr="000737A5">
        <w:rPr>
          <w:sz w:val="16"/>
          <w:szCs w:val="16"/>
        </w:rPr>
        <w:t xml:space="preserve">; </w:t>
      </w:r>
      <w:r w:rsidR="00B43196">
        <w:rPr>
          <w:sz w:val="16"/>
          <w:szCs w:val="16"/>
        </w:rPr>
        <w:t xml:space="preserve">17 RCTs; n=7,664; </w:t>
      </w:r>
      <w:r w:rsidRPr="000737A5">
        <w:rPr>
          <w:sz w:val="16"/>
          <w:szCs w:val="16"/>
        </w:rPr>
        <w:t xml:space="preserve">low </w:t>
      </w:r>
      <w:r>
        <w:rPr>
          <w:sz w:val="16"/>
          <w:szCs w:val="16"/>
        </w:rPr>
        <w:t>certainty</w:t>
      </w:r>
      <w:r>
        <w:t>). There was also a reduction of risk of macrosomia &gt;4,500 g with lifestyle counselling (</w:t>
      </w:r>
      <w:r w:rsidRPr="000737A5">
        <w:rPr>
          <w:sz w:val="16"/>
          <w:szCs w:val="16"/>
        </w:rPr>
        <w:t xml:space="preserve">RR 0.67; 95%CI 0.46 to 0.97; </w:t>
      </w:r>
      <w:r w:rsidR="00B43196">
        <w:rPr>
          <w:sz w:val="16"/>
          <w:szCs w:val="16"/>
        </w:rPr>
        <w:t xml:space="preserve">5 RCTs; n=3,435; </w:t>
      </w:r>
      <w:r w:rsidRPr="000737A5">
        <w:rPr>
          <w:sz w:val="16"/>
          <w:szCs w:val="16"/>
        </w:rPr>
        <w:t xml:space="preserve">moderate </w:t>
      </w:r>
      <w:r>
        <w:rPr>
          <w:sz w:val="16"/>
          <w:szCs w:val="16"/>
        </w:rPr>
        <w:t>certainty</w:t>
      </w:r>
      <w:r>
        <w:t>). There was no difference</w:t>
      </w:r>
      <w:r w:rsidR="0006339C">
        <w:t xml:space="preserve"> seen</w:t>
      </w:r>
      <w:r>
        <w:t xml:space="preserve"> in risk of low birthweight with an exercise intervention (</w:t>
      </w:r>
      <w:r w:rsidRPr="000737A5">
        <w:rPr>
          <w:sz w:val="16"/>
          <w:szCs w:val="16"/>
        </w:rPr>
        <w:t xml:space="preserve">RR 0.94; 95%CI 0.68 to 1.28; </w:t>
      </w:r>
      <w:r w:rsidR="00C03917">
        <w:rPr>
          <w:sz w:val="16"/>
          <w:szCs w:val="16"/>
        </w:rPr>
        <w:t xml:space="preserve">11 RCTs; n=3,247; </w:t>
      </w:r>
      <w:r w:rsidRPr="000737A5">
        <w:rPr>
          <w:sz w:val="16"/>
          <w:szCs w:val="16"/>
        </w:rPr>
        <w:t xml:space="preserve">moderate </w:t>
      </w:r>
      <w:r>
        <w:rPr>
          <w:sz w:val="16"/>
          <w:szCs w:val="16"/>
        </w:rPr>
        <w:t>certainty</w:t>
      </w:r>
      <w:r>
        <w:t xml:space="preserve">) </w:t>
      </w:r>
      <w:r w:rsidR="00EE7B67">
        <w:t>or</w:t>
      </w:r>
      <w:r>
        <w:t xml:space="preserve"> lifestyle counselling (</w:t>
      </w:r>
      <w:r w:rsidRPr="000737A5">
        <w:rPr>
          <w:sz w:val="16"/>
          <w:szCs w:val="16"/>
        </w:rPr>
        <w:t>RR 0.</w:t>
      </w:r>
      <w:r w:rsidR="00B43196">
        <w:rPr>
          <w:sz w:val="16"/>
          <w:szCs w:val="16"/>
        </w:rPr>
        <w:t>87</w:t>
      </w:r>
      <w:r w:rsidRPr="000737A5">
        <w:rPr>
          <w:sz w:val="16"/>
          <w:szCs w:val="16"/>
        </w:rPr>
        <w:t>; 95%CI 0.</w:t>
      </w:r>
      <w:r w:rsidR="00B43196">
        <w:rPr>
          <w:sz w:val="16"/>
          <w:szCs w:val="16"/>
        </w:rPr>
        <w:t>65</w:t>
      </w:r>
      <w:r w:rsidRPr="000737A5">
        <w:rPr>
          <w:sz w:val="16"/>
          <w:szCs w:val="16"/>
        </w:rPr>
        <w:t xml:space="preserve"> to 1.</w:t>
      </w:r>
      <w:r w:rsidR="00B43196">
        <w:rPr>
          <w:sz w:val="16"/>
          <w:szCs w:val="16"/>
        </w:rPr>
        <w:t>17; 4 RCTs; n=3,665</w:t>
      </w:r>
      <w:r w:rsidRPr="000737A5">
        <w:rPr>
          <w:sz w:val="16"/>
          <w:szCs w:val="16"/>
        </w:rPr>
        <w:t xml:space="preserve">; low </w:t>
      </w:r>
      <w:r>
        <w:rPr>
          <w:sz w:val="16"/>
          <w:szCs w:val="16"/>
        </w:rPr>
        <w:t>certainty</w:t>
      </w:r>
      <w:r>
        <w:t>). There was a possible reduction in risk of large-for-gestational age with lifestyle counselling (</w:t>
      </w:r>
      <w:r w:rsidRPr="000737A5">
        <w:rPr>
          <w:sz w:val="16"/>
          <w:szCs w:val="16"/>
        </w:rPr>
        <w:t>RR 0.89; 95%CI 0.7</w:t>
      </w:r>
      <w:r w:rsidR="00EE7B67">
        <w:rPr>
          <w:sz w:val="16"/>
          <w:szCs w:val="16"/>
        </w:rPr>
        <w:t>9</w:t>
      </w:r>
      <w:r w:rsidRPr="000737A5">
        <w:rPr>
          <w:sz w:val="16"/>
          <w:szCs w:val="16"/>
        </w:rPr>
        <w:t xml:space="preserve"> to 1.0</w:t>
      </w:r>
      <w:r w:rsidR="00EE7B67">
        <w:rPr>
          <w:sz w:val="16"/>
          <w:szCs w:val="16"/>
        </w:rPr>
        <w:t>0</w:t>
      </w:r>
      <w:r w:rsidRPr="000737A5">
        <w:rPr>
          <w:sz w:val="16"/>
          <w:szCs w:val="16"/>
        </w:rPr>
        <w:t xml:space="preserve">; </w:t>
      </w:r>
      <w:r w:rsidR="00BB0BF5">
        <w:rPr>
          <w:sz w:val="16"/>
          <w:szCs w:val="16"/>
        </w:rPr>
        <w:t xml:space="preserve">22 RCTs; n=8,455; </w:t>
      </w:r>
      <w:r w:rsidRPr="000737A5">
        <w:rPr>
          <w:sz w:val="16"/>
          <w:szCs w:val="16"/>
        </w:rPr>
        <w:t xml:space="preserve">moderate </w:t>
      </w:r>
      <w:r>
        <w:rPr>
          <w:sz w:val="16"/>
          <w:szCs w:val="16"/>
        </w:rPr>
        <w:t>certainty</w:t>
      </w:r>
      <w:r>
        <w:t>) but no clear difference in risk with the other interventions.</w:t>
      </w:r>
    </w:p>
    <w:p w14:paraId="3BCD5EDC" w14:textId="77777777" w:rsidR="00B00C3F" w:rsidRDefault="00B00C3F" w:rsidP="00B00C3F">
      <w:r>
        <w:t>There was no clear difference in risk of small-for-gestational age, Apgar score &lt;7 at 5 minutes or weight in early childhood with any intervention.</w:t>
      </w:r>
    </w:p>
    <w:p w14:paraId="083C2A3D" w14:textId="4AE1D1F5" w:rsidR="00195D17" w:rsidRPr="00C849BE" w:rsidRDefault="00862C44" w:rsidP="00806804">
      <w:r w:rsidRPr="00C849BE">
        <w:t xml:space="preserve">A systematic review that assessed cost-effectiveness analyses of lifestyle counselling interventions compared with usual care found that results were inconsistent and further research is required to determine the effective components of lifestyle interventions </w:t>
      </w:r>
      <w:r w:rsidRPr="00C849BE">
        <w:fldChar w:fldCharType="begin"/>
      </w:r>
      <w:r w:rsidRPr="00C849BE">
        <w:instrText xml:space="preserve"> ADDIN EN.CITE &lt;EndNote&gt;&lt;Cite&gt;&lt;Author&gt;Bailey&lt;/Author&gt;&lt;Year&gt;2020&lt;/Year&gt;&lt;RecNum&gt;1927&lt;/RecNum&gt;&lt;DisplayText&gt;(&lt;style font="Century Gothic" size="8"&gt;Bailey et al 2020&lt;/style&gt;)&lt;/DisplayText&gt;&lt;record&gt;&lt;rec-number&gt;1927&lt;/rec-number&gt;&lt;foreign-keys&gt;&lt;key app="EN" db-id="exvasrfx2dtraoesasxp2szsxa2df502592x" timestamp="1588572425"&gt;1927&lt;/key&gt;&lt;key app="ENWeb" db-id=""&gt;0&lt;/key&gt;&lt;/foreign-keys&gt;&lt;ref-type name="Journal Article"&gt;17&lt;/ref-type&gt;&lt;contributors&gt;&lt;authors&gt;&lt;author&gt;Bailey, C.,&lt;/author&gt;&lt;author&gt;Skouteris, H.,&lt;/author&gt;&lt;author&gt;Teede, H.,&lt;/author&gt;&lt;author&gt;Hill, B.,&lt;/author&gt;&lt;author&gt;De Courten, B.,&lt;/author&gt;&lt;author&gt;Walker, R.,&lt;/author&gt;&lt;author&gt;Liew, D.,&lt;/author&gt;&lt;author&gt;Thangaratinam, S.,&lt;/author&gt;&lt;author&gt;Ademi, Z.,&lt;/author&gt;&lt;/authors&gt;&lt;/contributors&gt;&lt;titles&gt;&lt;title&gt;Are lifestyle interventions to reduce excessive gestational weight gain cost effective? A systematic review&lt;/title&gt;&lt;secondary-title&gt;Current Diabetes Reports&lt;/secondary-title&gt;&lt;/titles&gt;&lt;periodical&gt;&lt;full-title&gt;Current Diabetes Reports&lt;/full-title&gt;&lt;/periodical&gt;&lt;volume&gt;20&lt;/volume&gt;&lt;number&gt;2&lt;/number&gt;&lt;dates&gt;&lt;year&gt;2020&lt;/year&gt;&lt;/dates&gt;&lt;isbn&gt;1534-4827&amp;#xD;1539-0829&lt;/isbn&gt;&lt;urls&gt;&lt;/urls&gt;&lt;electronic-resource-num&gt;10.1007/s11892-020-1288-1&lt;/electronic-resource-num&gt;&lt;/record&gt;&lt;/Cite&gt;&lt;/EndNote&gt;</w:instrText>
      </w:r>
      <w:r w:rsidRPr="00C849BE">
        <w:fldChar w:fldCharType="separate"/>
      </w:r>
      <w:r w:rsidRPr="00C849BE">
        <w:rPr>
          <w:noProof/>
        </w:rPr>
        <w:t>(</w:t>
      </w:r>
      <w:r w:rsidRPr="00C849BE">
        <w:rPr>
          <w:noProof/>
          <w:sz w:val="16"/>
        </w:rPr>
        <w:t>Bailey et al 2020</w:t>
      </w:r>
      <w:r w:rsidRPr="00C849BE">
        <w:rPr>
          <w:noProof/>
        </w:rPr>
        <w:t>)</w:t>
      </w:r>
      <w:r w:rsidRPr="00C849BE">
        <w:fldChar w:fldCharType="end"/>
      </w:r>
      <w:r w:rsidRPr="00C849BE">
        <w:t xml:space="preserve">. Cost-effectiveness studies from overseas found that </w:t>
      </w:r>
      <w:r w:rsidR="00806804" w:rsidRPr="00C849BE">
        <w:t>lifestyle</w:t>
      </w:r>
      <w:r w:rsidRPr="00C849BE">
        <w:t xml:space="preserve"> interventions were cost-effective for gestational weight gain </w:t>
      </w:r>
      <w:r w:rsidRPr="00C849BE">
        <w:fldChar w:fldCharType="begin">
          <w:fldData xml:space="preserve">PEVuZE5vdGU+PENpdGU+PEF1dGhvcj5Ccm9la2h1aXplbjwvQXV0aG9yPjxZZWFyPjIwMTg8L1ll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</w:fldData>
        </w:fldChar>
      </w:r>
      <w:r w:rsidRPr="00C849BE">
        <w:instrText xml:space="preserve"> ADDIN EN.CITE </w:instrText>
      </w:r>
      <w:r w:rsidRPr="00C849BE">
        <w:fldChar w:fldCharType="begin">
          <w:fldData xml:space="preserve">PEVuZE5vdGU+PENpdGU+PEF1dGhvcj5Ccm9la2h1aXplbjwvQXV0aG9yPjxZZWFyPjIwMTg8L1ll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Broekhuizen et al 2018</w:t>
      </w:r>
      <w:r w:rsidRPr="00C849BE">
        <w:rPr>
          <w:noProof/>
        </w:rPr>
        <w:t>)</w:t>
      </w:r>
      <w:r w:rsidRPr="00C849BE">
        <w:fldChar w:fldCharType="end"/>
      </w:r>
      <w:r w:rsidR="00806804" w:rsidRPr="00C849BE">
        <w:t xml:space="preserve"> but not </w:t>
      </w:r>
      <w:r w:rsidRPr="00C849BE">
        <w:t xml:space="preserve">blood glucose levels, insulin resistance </w:t>
      </w:r>
      <w:r w:rsidRPr="00C849BE">
        <w:fldChar w:fldCharType="begin">
          <w:fldData xml:space="preserve">PEVuZE5vdGU+PENpdGU+PEF1dGhvcj5Ccm9la2h1aXplbjwvQXV0aG9yPjxZZWFyPjIwMTg8L1ll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</w:fldData>
        </w:fldChar>
      </w:r>
      <w:r w:rsidR="00806804" w:rsidRPr="00C849BE">
        <w:instrText xml:space="preserve"> ADDIN EN.CITE </w:instrText>
      </w:r>
      <w:r w:rsidR="00806804" w:rsidRPr="00C849BE">
        <w:fldChar w:fldCharType="begin">
          <w:fldData xml:space="preserve">PEVuZE5vdGU+PENpdGU+PEF1dGhvcj5Ccm9la2h1aXplbjwvQXV0aG9yPjxZZWFyPjIwMTg8L1ll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</w:fldData>
        </w:fldChar>
      </w:r>
      <w:r w:rsidR="00806804" w:rsidRPr="00C849BE">
        <w:instrText xml:space="preserve"> ADDIN EN.CITE.DATA </w:instrText>
      </w:r>
      <w:r w:rsidR="00806804" w:rsidRPr="00C849BE">
        <w:fldChar w:fldCharType="end"/>
      </w:r>
      <w:r w:rsidRPr="00C849BE">
        <w:fldChar w:fldCharType="separate"/>
      </w:r>
      <w:r w:rsidR="00806804" w:rsidRPr="00C849BE">
        <w:rPr>
          <w:noProof/>
        </w:rPr>
        <w:t>(</w:t>
      </w:r>
      <w:r w:rsidR="00806804" w:rsidRPr="00C849BE">
        <w:rPr>
          <w:noProof/>
          <w:sz w:val="16"/>
        </w:rPr>
        <w:t>Oostdam et al 2012; Broekhuizen et al 2018</w:t>
      </w:r>
      <w:r w:rsidR="00806804" w:rsidRPr="00C849BE">
        <w:rPr>
          <w:noProof/>
        </w:rPr>
        <w:t>)</w:t>
      </w:r>
      <w:r w:rsidRPr="00C849BE">
        <w:fldChar w:fldCharType="end"/>
      </w:r>
      <w:r w:rsidR="00806804" w:rsidRPr="00C849BE">
        <w:t xml:space="preserve"> or</w:t>
      </w:r>
      <w:r w:rsidRPr="00C849BE">
        <w:t xml:space="preserve"> infant weight </w:t>
      </w:r>
      <w:r w:rsidRPr="00C849BE">
        <w:fldChar w:fldCharType="begin">
          <w:fldData xml:space="preserve">PEVuZE5vdGU+PENpdGU+PEF1dGhvcj5Pb3N0ZGFtPC9BdXRob3I+PFllYXI+MjAxMjwvWWVhcj48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</w:fldData>
        </w:fldChar>
      </w:r>
      <w:r w:rsidRPr="00C849BE">
        <w:instrText xml:space="preserve"> ADDIN EN.CITE </w:instrText>
      </w:r>
      <w:r w:rsidRPr="00C849BE">
        <w:fldChar w:fldCharType="begin">
          <w:fldData xml:space="preserve">PEVuZE5vdGU+PENpdGU+PEF1dGhvcj5Pb3N0ZGFtPC9BdXRob3I+PFllYXI+MjAxMjwvWWVhcj48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</w:fldData>
        </w:fldChar>
      </w:r>
      <w:r w:rsidRPr="00C849BE">
        <w:instrText xml:space="preserve"> ADDIN EN.CITE.DATA </w:instrText>
      </w:r>
      <w:r w:rsidRPr="00C849BE">
        <w:fldChar w:fldCharType="end"/>
      </w:r>
      <w:r w:rsidRPr="00C849BE">
        <w:fldChar w:fldCharType="separate"/>
      </w:r>
      <w:r w:rsidRPr="00C849BE">
        <w:rPr>
          <w:noProof/>
        </w:rPr>
        <w:t>(</w:t>
      </w:r>
      <w:r w:rsidRPr="00C849BE">
        <w:rPr>
          <w:noProof/>
          <w:sz w:val="16"/>
        </w:rPr>
        <w:t>Oostdam et al 2012</w:t>
      </w:r>
      <w:r w:rsidRPr="00C849BE">
        <w:rPr>
          <w:noProof/>
        </w:rPr>
        <w:t>)</w:t>
      </w:r>
      <w:r w:rsidRPr="00C849BE">
        <w:fldChar w:fldCharType="end"/>
      </w:r>
      <w:r w:rsidR="00806804" w:rsidRPr="00C849BE">
        <w:t>,</w:t>
      </w:r>
      <w:r w:rsidRPr="00C849BE">
        <w:t xml:space="preserve"> were inconsistent regarding quality-adjusted life years </w:t>
      </w:r>
      <w:r w:rsidRPr="00C849BE">
        <w:fldChar w:fldCharType="begin">
          <w:fldData xml:space="preserve">PEVuZE5vdGU+PENpdGU+PEF1dGhvcj5Pb3N0ZGFtPC9BdXRob3I+PFllYXI+MjAxMjwvWWVhcj48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</w:fldData>
        </w:fldChar>
      </w:r>
      <w:r w:rsidR="00806804" w:rsidRPr="00C849BE">
        <w:instrText xml:space="preserve"> ADDIN EN.CITE </w:instrText>
      </w:r>
      <w:r w:rsidR="00806804" w:rsidRPr="00C849BE">
        <w:fldChar w:fldCharType="begin">
          <w:fldData xml:space="preserve">PEVuZE5vdGU+PENpdGU+PEF1dGhvcj5Pb3N0ZGFtPC9BdXRob3I+PFllYXI+MjAxMjwvWWVhcj48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</w:fldData>
        </w:fldChar>
      </w:r>
      <w:r w:rsidR="00806804" w:rsidRPr="00C849BE">
        <w:instrText xml:space="preserve"> ADDIN EN.CITE.DATA </w:instrText>
      </w:r>
      <w:r w:rsidR="00806804" w:rsidRPr="00C849BE">
        <w:fldChar w:fldCharType="end"/>
      </w:r>
      <w:r w:rsidRPr="00C849BE">
        <w:fldChar w:fldCharType="separate"/>
      </w:r>
      <w:r w:rsidR="00806804" w:rsidRPr="00C849BE">
        <w:rPr>
          <w:noProof/>
        </w:rPr>
        <w:t>(</w:t>
      </w:r>
      <w:r w:rsidR="00806804" w:rsidRPr="00C849BE">
        <w:rPr>
          <w:noProof/>
          <w:sz w:val="16"/>
        </w:rPr>
        <w:t>Oostdam et al 2012; Broekhuizen et al 2018</w:t>
      </w:r>
      <w:r w:rsidR="00806804" w:rsidRPr="00C849BE">
        <w:rPr>
          <w:noProof/>
        </w:rPr>
        <w:t>)</w:t>
      </w:r>
      <w:r w:rsidRPr="00C849BE">
        <w:fldChar w:fldCharType="end"/>
      </w:r>
      <w:r w:rsidR="00806804" w:rsidRPr="00C849BE">
        <w:t xml:space="preserve"> and </w:t>
      </w:r>
      <w:r w:rsidR="00BB3166" w:rsidRPr="00C849BE">
        <w:t xml:space="preserve">a better understanding of the short- and long-term costs of large for gestational age and weight gain exceeding IOM recommendations is necessary </w:t>
      </w:r>
      <w:r w:rsidR="00BB3166" w:rsidRPr="00C849BE">
        <w:fldChar w:fldCharType="begin"/>
      </w:r>
      <w:r w:rsidR="00BB3166" w:rsidRPr="00C849BE">
        <w:instrText xml:space="preserve"> ADDIN EN.CITE &lt;EndNote&gt;&lt;Cite&gt;&lt;Author&gt;O&amp;apos;Sullivan&lt;/Author&gt;&lt;Year&gt;2020&lt;/Year&gt;&lt;RecNum&gt;1924&lt;/RecNum&gt;&lt;DisplayText&gt;(&lt;style font="Century Gothic" size="8"&gt;O&amp;apos;Sullivan et al 2020&lt;/style&gt;)&lt;/DisplayText&gt;&lt;record&gt;&lt;rec-number&gt;1924&lt;/rec-number&gt;&lt;foreign-keys&gt;&lt;key app="EN" db-id="exvasrfx2dtraoesasxp2szsxa2df502592x" timestamp="1588569546"&gt;1924&lt;/key&gt;&lt;key app="ENWeb" db-id=""&gt;0&lt;/key&gt;&lt;/foreign-keys&gt;&lt;ref-type name="Journal Article"&gt;17&lt;/ref-type&gt;&lt;contributors&gt;&lt;authors&gt;&lt;author&gt;O&amp;apos;Sullivan, E. J.&lt;/author&gt;&lt;author&gt;Rokicki, S.&lt;/author&gt;&lt;author&gt;Kennelly, M.&lt;/author&gt;&lt;author&gt;Ainscough, K.&lt;/author&gt;&lt;author&gt;McAuliffe, F. M.&lt;/author&gt;&lt;/authors&gt;&lt;/contributors&gt;&lt;auth-address&gt;UCD Perinatal Research Centre, School of Medicine, University College Dublin, National Maternity Hospital Ireland, Dublin, Ireland.&amp;#xD;School of Biological and Health Sciences, Technological University Dublin, Dublin, Ireland.&amp;#xD;Geary Institute for Public Policy, University College Dublin, Dublin, Ireland.&amp;#xD;Department of Health Behavior, Society, and Policy, Rutgers School of Public Health, Piscataway, United States.&amp;#xD;UCD Perinatal Research Centre, School of Medicine, University College Dublin, National Maternity Hospital Ireland, Dublin, Ireland. fionnuala.mcauliffe@ucd.ie.&lt;/auth-address&gt;&lt;titles&gt;&lt;title&gt;Cost-effectiveness of a mobile health-supported lifestyle intervention for pregnant women with an elevated body mass index&lt;/title&gt;&lt;secondary-title&gt;Int J Obes (Lond)&lt;/secondary-title&gt;&lt;/titles&gt;&lt;periodical&gt;&lt;full-title&gt;Int J Obes (Lond)&lt;/full-title&gt;&lt;/periodical&gt;&lt;pages&gt;999-1010&lt;/pages&gt;&lt;volume&gt;44&lt;/volume&gt;&lt;number&gt;5&lt;/number&gt;&lt;edition&gt;2020/01/23&lt;/edition&gt;&lt;dates&gt;&lt;year&gt;2020&lt;/year&gt;&lt;pub-dates&gt;&lt;date&gt;May&lt;/date&gt;&lt;/pub-dates&gt;&lt;/dates&gt;&lt;isbn&gt;1476-5497 (Electronic)&amp;#xD;0307-0565 (Linking)&lt;/isbn&gt;&lt;accession-num&gt;31965073&lt;/accession-num&gt;&lt;urls&gt;&lt;related-urls&gt;&lt;url&gt;https://www.ncbi.nlm.nih.gov/pubmed/31965073&lt;/url&gt;&lt;/related-urls&gt;&lt;/urls&gt;&lt;electronic-resource-num&gt;10.1038/s41366-020-0531-9&lt;/electronic-resource-num&gt;&lt;/record&gt;&lt;/Cite&gt;&lt;/EndNote&gt;</w:instrText>
      </w:r>
      <w:r w:rsidR="00BB3166" w:rsidRPr="00C849BE">
        <w:fldChar w:fldCharType="separate"/>
      </w:r>
      <w:r w:rsidR="00BB3166" w:rsidRPr="00C849BE">
        <w:rPr>
          <w:noProof/>
        </w:rPr>
        <w:t>(</w:t>
      </w:r>
      <w:r w:rsidR="00BB3166" w:rsidRPr="00C849BE">
        <w:rPr>
          <w:noProof/>
          <w:sz w:val="16"/>
        </w:rPr>
        <w:t>O'Sullivan et al 2020</w:t>
      </w:r>
      <w:r w:rsidR="00BB3166" w:rsidRPr="00C849BE">
        <w:rPr>
          <w:noProof/>
        </w:rPr>
        <w:t>)</w:t>
      </w:r>
      <w:r w:rsidR="00BB3166" w:rsidRPr="00C849BE">
        <w:fldChar w:fldCharType="end"/>
      </w:r>
      <w:r w:rsidR="00BB3166" w:rsidRPr="00C849BE">
        <w:t>.</w:t>
      </w:r>
    </w:p>
    <w:p w14:paraId="50BCE554" w14:textId="5544708C" w:rsidR="00B00C3F" w:rsidRPr="00C849BE" w:rsidRDefault="00C76EED" w:rsidP="00B00C3F">
      <w:pPr>
        <w:pStyle w:val="Recsheader"/>
      </w:pPr>
      <w:r w:rsidRPr="00C849BE">
        <w:t>Evidence-based recommendation</w:t>
      </w:r>
    </w:p>
    <w:p w14:paraId="79B6A553" w14:textId="622859DA" w:rsidR="00B00C3F" w:rsidRPr="00C849BE" w:rsidRDefault="006220AB" w:rsidP="00B00C3F">
      <w:pPr>
        <w:pStyle w:val="Recs"/>
      </w:pPr>
      <w:r w:rsidRPr="00C849BE">
        <w:t>At every antenatal visit, give women tailored advice on weight gain, including the benefits of a healthy diet, regular physical activity and self-monitoring.</w:t>
      </w:r>
    </w:p>
    <w:p w14:paraId="6EF14AE0" w14:textId="77777777" w:rsidR="00B00C3F" w:rsidRPr="00C849BE" w:rsidRDefault="00B00C3F" w:rsidP="00B00C3F">
      <w:pPr>
        <w:pStyle w:val="GPPheader"/>
      </w:pPr>
      <w:r w:rsidRPr="00C849BE">
        <w:t>Practice point</w:t>
      </w:r>
    </w:p>
    <w:p w14:paraId="39D2589B" w14:textId="77777777" w:rsidR="00B00C3F" w:rsidRPr="00C849BE" w:rsidRDefault="00B00C3F" w:rsidP="00B00C3F">
      <w:pPr>
        <w:pStyle w:val="GPPbullet"/>
      </w:pPr>
      <w:r w:rsidRPr="00C849BE">
        <w:t>Adopting a respectful, positive and supportive approach and providing information about healthy eating and physical activity in an appropriate format may assist discussion of weight management. This should be informed by appropriate education for health professionals.</w:t>
      </w:r>
    </w:p>
    <w:p w14:paraId="559DF512" w14:textId="77777777" w:rsidR="00B00C3F" w:rsidRDefault="00B00C3F" w:rsidP="00B00C3F">
      <w:r>
        <w:t>Nutrition and physical activity in pregnancy are discussed in Chapter 11.</w:t>
      </w:r>
    </w:p>
    <w:p w14:paraId="27CF8750" w14:textId="12E7DBB5" w:rsidR="00B00C3F" w:rsidRPr="0012730D" w:rsidRDefault="00B00C3F" w:rsidP="00B00C3F">
      <w:pPr>
        <w:pStyle w:val="Heading3"/>
      </w:pPr>
      <w:r>
        <w:t>Other c</w:t>
      </w:r>
      <w:r w:rsidRPr="0012730D">
        <w:t>onsiderations</w:t>
      </w:r>
      <w:r w:rsidR="009E4F18">
        <w:t xml:space="preserve"> include</w:t>
      </w:r>
    </w:p>
    <w:p w14:paraId="5F86BE62" w14:textId="038E7F78" w:rsidR="00B00C3F" w:rsidRPr="0012730D" w:rsidRDefault="009E4F18" w:rsidP="00B00C3F">
      <w:pPr>
        <w:pStyle w:val="bullet"/>
      </w:pPr>
      <w:r>
        <w:t>The p</w:t>
      </w:r>
      <w:r w:rsidR="00B00C3F" w:rsidRPr="0012730D">
        <w:t>otential for sub-optimal visualisation on ultrasound</w:t>
      </w:r>
      <w:r w:rsidR="00B00C3F">
        <w:t xml:space="preserve"> for women with elevated BMI</w:t>
      </w:r>
      <w:r w:rsidR="00B00C3F" w:rsidRPr="0012730D">
        <w:t xml:space="preserve"> (</w:t>
      </w:r>
      <w:r w:rsidR="00B00C3F">
        <w:t xml:space="preserve">delaying the ultrasound until </w:t>
      </w:r>
      <w:r w:rsidR="00B00C3F" w:rsidRPr="0012730D">
        <w:t xml:space="preserve">20 to 22 weeks pregnancy </w:t>
      </w:r>
      <w:r w:rsidR="00B00C3F">
        <w:t>for</w:t>
      </w:r>
      <w:r w:rsidR="00B00C3F" w:rsidRPr="0012730D">
        <w:t xml:space="preserve"> women with BMI ≥30</w:t>
      </w:r>
      <w:r w:rsidR="00B00C3F">
        <w:t xml:space="preserve"> may provide better results but needs to be balanced against the possibility of a delayed diagnosis of structural anomalies</w:t>
      </w:r>
      <w:r w:rsidR="00B00C3F" w:rsidRPr="0012730D">
        <w:t>)</w:t>
      </w:r>
      <w:r w:rsidR="00B00C3F">
        <w:t xml:space="preserve"> (</w:t>
      </w:r>
      <w:r w:rsidR="00B00C3F" w:rsidRPr="00A579C3">
        <w:rPr>
          <w:rStyle w:val="textref"/>
        </w:rPr>
        <w:t>SOGC 2010</w:t>
      </w:r>
      <w:r w:rsidR="00B00C3F">
        <w:t>)</w:t>
      </w:r>
      <w:r w:rsidR="00B00C3F" w:rsidRPr="0012730D">
        <w:t>.</w:t>
      </w:r>
    </w:p>
    <w:p w14:paraId="4F42A9E4" w14:textId="77777777" w:rsidR="00B00C3F" w:rsidRDefault="00B00C3F" w:rsidP="00B00C3F">
      <w:pPr>
        <w:pStyle w:val="bullet"/>
      </w:pPr>
      <w:r w:rsidRPr="0012730D">
        <w:t>Antenatal consultation with an obstetric anaesthetist to identify any potential difficulties with venous access, regional or general anaesthesia for women with a BMI ≥40.</w:t>
      </w:r>
    </w:p>
    <w:p w14:paraId="4B7C6612" w14:textId="77777777" w:rsidR="00B00C3F" w:rsidRPr="0012730D" w:rsidRDefault="00B00C3F" w:rsidP="00B00C3F">
      <w:pPr>
        <w:pStyle w:val="bullet"/>
      </w:pPr>
      <w:r w:rsidRPr="0012730D">
        <w:t>For women with a high BMI, ongoing nutritional advice following childbirth from an appropriate health professional, with a view to weight reduction</w:t>
      </w:r>
      <w:r>
        <w:t xml:space="preserve"> and maintenance</w:t>
      </w:r>
      <w:r w:rsidRPr="0012730D">
        <w:t>.</w:t>
      </w:r>
    </w:p>
    <w:p w14:paraId="7E649CFF" w14:textId="77777777" w:rsidR="00B00C3F" w:rsidRPr="00EE5255" w:rsidRDefault="00B00C3F" w:rsidP="00EE5255">
      <w:pPr>
        <w:pStyle w:val="Heading2"/>
      </w:pPr>
      <w:r w:rsidRPr="00EE5255">
        <w:t>Practice summary: measuring weight and BMI</w:t>
      </w:r>
    </w:p>
    <w:p w14:paraId="74E7E861" w14:textId="0CBCC1F7" w:rsidR="00B00C3F" w:rsidRPr="0012730D" w:rsidRDefault="00B00C3F" w:rsidP="00B00C3F">
      <w:pPr>
        <w:keepNext/>
        <w:keepLines/>
        <w:pBdr>
          <w:top w:val="single" w:sz="4" w:space="1" w:color="FFC000"/>
          <w:bottom w:val="single" w:sz="4" w:space="1" w:color="FFC000"/>
        </w:pBdr>
        <w:spacing w:before="40" w:after="40" w:line="240" w:lineRule="exact"/>
      </w:pPr>
      <w:r w:rsidRPr="0012730D">
        <w:rPr>
          <w:b/>
        </w:rPr>
        <w:t>When</w:t>
      </w:r>
      <w:r>
        <w:t>:</w:t>
      </w:r>
      <w:r w:rsidRPr="0012730D">
        <w:t xml:space="preserve"> </w:t>
      </w:r>
      <w:r w:rsidRPr="00C849BE">
        <w:t xml:space="preserve">At </w:t>
      </w:r>
      <w:r w:rsidR="00651703" w:rsidRPr="00C849BE">
        <w:t xml:space="preserve">all </w:t>
      </w:r>
      <w:r w:rsidRPr="00C849BE">
        <w:t>antenatal visit</w:t>
      </w:r>
      <w:r w:rsidR="00651703" w:rsidRPr="00C849BE">
        <w:t>s</w:t>
      </w:r>
    </w:p>
    <w:p w14:paraId="7FCADA47" w14:textId="77777777" w:rsidR="00B00C3F" w:rsidRPr="0012730D" w:rsidRDefault="00B00C3F" w:rsidP="00B00C3F">
      <w:pPr>
        <w:keepNext/>
        <w:keepLines/>
        <w:spacing w:before="40" w:after="40" w:line="240" w:lineRule="exact"/>
      </w:pPr>
      <w:r w:rsidRPr="0012730D">
        <w:rPr>
          <w:b/>
        </w:rPr>
        <w:t>Who</w:t>
      </w:r>
      <w:r>
        <w:t>:</w:t>
      </w:r>
      <w:r w:rsidRPr="0012730D">
        <w:t xml:space="preserve"> Midwife; GP; obstetrician; Aboriginal and Torres Strait Islander health worker; multicultural health worker</w:t>
      </w:r>
    </w:p>
    <w:p w14:paraId="2424DE8A" w14:textId="77777777" w:rsidR="00B00C3F" w:rsidRPr="0012730D" w:rsidRDefault="00B00C3F" w:rsidP="00B00C3F">
      <w:pPr>
        <w:pStyle w:val="Practicesummary"/>
      </w:pPr>
      <w:r w:rsidRPr="0012730D">
        <w:rPr>
          <w:b/>
        </w:rPr>
        <w:t>Explain the purpose of assessing weight and weight gain during pregnancy</w:t>
      </w:r>
      <w:r>
        <w:t>: F</w:t>
      </w:r>
      <w:r w:rsidRPr="0012730D">
        <w:t>or women with a BMI outside the healthy range, discuss the risks associated with a woman’s weight being below or above the healthy range</w:t>
      </w:r>
      <w:r>
        <w:t xml:space="preserve"> before, during pregnancy and in between pregnancies.</w:t>
      </w:r>
    </w:p>
    <w:p w14:paraId="357A1AA4" w14:textId="77777777" w:rsidR="00B00C3F" w:rsidRPr="0012730D" w:rsidRDefault="00B00C3F" w:rsidP="00B00C3F">
      <w:pPr>
        <w:pStyle w:val="Practicesummary"/>
        <w:rPr>
          <w:b/>
        </w:rPr>
      </w:pPr>
      <w:r>
        <w:rPr>
          <w:b/>
        </w:rPr>
        <w:t>Engage women in discussions about weight gain:</w:t>
      </w:r>
      <w:r w:rsidRPr="006F5853">
        <w:t xml:space="preserve"> </w:t>
      </w:r>
      <w:r>
        <w:t xml:space="preserve">Offer women the opportunity to be weighed and to discuss their weight gain since the last antenatal visit. Use the IOM recommendations to give women advice about the risks of inadequate or excessive weight gain. Provide advice on nutrition and exercise based on the Australian dietary and physical activity guidelines and encourage self-monitoring. </w:t>
      </w:r>
    </w:p>
    <w:p w14:paraId="285CDC7F" w14:textId="77777777" w:rsidR="00B00C3F" w:rsidRPr="0012730D" w:rsidRDefault="00B00C3F" w:rsidP="00B00C3F">
      <w:pPr>
        <w:pStyle w:val="Practicesummary"/>
        <w:rPr>
          <w:b/>
        </w:rPr>
      </w:pPr>
      <w:r>
        <w:rPr>
          <w:b/>
        </w:rPr>
        <w:t>Take a holistic approach:</w:t>
      </w:r>
      <w:r>
        <w:t xml:space="preserve"> Provide women with culturally appropriate advice on the benefits of a healthy diet and regular physical activity.</w:t>
      </w:r>
    </w:p>
    <w:p w14:paraId="0D83C297" w14:textId="77777777" w:rsidR="00B00C3F" w:rsidRDefault="00B00C3F" w:rsidP="00B00C3F">
      <w:pPr>
        <w:pStyle w:val="Practicesummary"/>
        <w:keepNext w:val="0"/>
        <w:ind w:left="357" w:hanging="357"/>
        <w:rPr>
          <w:b/>
        </w:rPr>
      </w:pPr>
      <w:r>
        <w:rPr>
          <w:b/>
        </w:rPr>
        <w:t>Consider referral</w:t>
      </w:r>
      <w:r>
        <w:t>:</w:t>
      </w:r>
      <w:r w:rsidRPr="004A24F5">
        <w:t xml:space="preserve"> </w:t>
      </w:r>
      <w:r>
        <w:t xml:space="preserve">Women who are gaining weight at a rate below or above recommendations for gestational weight gain may benefit from referral for nutrition and lifestyle advice (eg from an accredited practising dietitian). </w:t>
      </w:r>
    </w:p>
    <w:p w14:paraId="12CCD527" w14:textId="77777777" w:rsidR="00B00C3F" w:rsidRPr="0012730D" w:rsidRDefault="00B00C3F" w:rsidP="00340F91">
      <w:pPr>
        <w:pStyle w:val="Heading2"/>
        <w:pBdr>
          <w:bottom w:val="single" w:sz="4" w:space="1" w:color="92D050"/>
        </w:pBdr>
      </w:pPr>
      <w:r w:rsidRPr="0012730D">
        <w:t>Resources</w:t>
      </w:r>
    </w:p>
    <w:p w14:paraId="5719F8C8" w14:textId="77777777" w:rsidR="00B00C3F" w:rsidRPr="0012730D" w:rsidRDefault="00B00C3F" w:rsidP="00340F91">
      <w:pPr>
        <w:pStyle w:val="Heading3"/>
      </w:pPr>
      <w:r w:rsidRPr="0012730D">
        <w:t>Health professionals</w:t>
      </w:r>
    </w:p>
    <w:p w14:paraId="1A69F2AA" w14:textId="77777777" w:rsidR="00B00C3F" w:rsidRPr="0012730D" w:rsidRDefault="00B00C3F" w:rsidP="00340F91">
      <w:pPr>
        <w:pStyle w:val="Refs"/>
        <w:keepNext/>
      </w:pPr>
      <w:r w:rsidRPr="0012730D">
        <w:t xml:space="preserve">CMACE &amp; RCOG (2010) </w:t>
      </w:r>
      <w:r w:rsidRPr="0012730D">
        <w:rPr>
          <w:i/>
        </w:rPr>
        <w:t xml:space="preserve">CMACE &amp; RCOG Joint Guideline. </w:t>
      </w:r>
      <w:hyperlink r:id="rId31" w:history="1">
        <w:r w:rsidRPr="00CC1651">
          <w:rPr>
            <w:rStyle w:val="Hyperlink"/>
          </w:rPr>
          <w:t>Management of Women with Obesity in Pregnancy</w:t>
        </w:r>
      </w:hyperlink>
      <w:r w:rsidRPr="0012730D">
        <w:rPr>
          <w:i/>
        </w:rPr>
        <w:t xml:space="preserve">. </w:t>
      </w:r>
      <w:r w:rsidRPr="0012730D">
        <w:t>London: Centre for Maternal and Child Enquiries &amp; Royal College of Obstetricians and Gynaecologists.</w:t>
      </w:r>
    </w:p>
    <w:p w14:paraId="6D8F2DB6" w14:textId="77777777" w:rsidR="00B00C3F" w:rsidRPr="00E71A79" w:rsidRDefault="00B00C3F" w:rsidP="00340F91">
      <w:pPr>
        <w:pStyle w:val="Refs"/>
        <w:keepNext/>
      </w:pPr>
      <w:r w:rsidRPr="0012730D">
        <w:t xml:space="preserve">IOM (2009) </w:t>
      </w:r>
      <w:hyperlink r:id="rId32" w:history="1">
        <w:r w:rsidRPr="00B40514">
          <w:rPr>
            <w:rStyle w:val="Hyperlink"/>
          </w:rPr>
          <w:t>Weight Gain During Pregnancy. Re-examining the Guidelines</w:t>
        </w:r>
      </w:hyperlink>
      <w:r>
        <w:rPr>
          <w:i/>
        </w:rPr>
        <w:t xml:space="preserve">. </w:t>
      </w:r>
      <w:r>
        <w:t>Institute of Medicine and National Research Council. Washington DC: National Academies Press.</w:t>
      </w:r>
    </w:p>
    <w:p w14:paraId="28D983AC" w14:textId="77777777" w:rsidR="00B00C3F" w:rsidRPr="0012730D" w:rsidRDefault="00B00C3F" w:rsidP="00340F91">
      <w:pPr>
        <w:pStyle w:val="Refs"/>
        <w:keepNext/>
      </w:pPr>
      <w:r w:rsidRPr="005E1D9F">
        <w:t xml:space="preserve">NHMRC (2013) </w:t>
      </w:r>
      <w:hyperlink r:id="rId33" w:history="1">
        <w:r w:rsidRPr="00001DB2">
          <w:rPr>
            <w:rStyle w:val="Hyperlink"/>
          </w:rPr>
          <w:t>Australian Dietary Guidelines: Providing the Scientific Evidence for Healthier Australian Diets</w:t>
        </w:r>
      </w:hyperlink>
      <w:r w:rsidRPr="005E1D9F">
        <w:t>. Canb</w:t>
      </w:r>
      <w:r>
        <w:t>erra: Commonwealth of Australia</w:t>
      </w:r>
      <w:r w:rsidRPr="005E1D9F">
        <w:t>.</w:t>
      </w:r>
    </w:p>
    <w:p w14:paraId="3B9D2E55" w14:textId="77777777" w:rsidR="00B00C3F" w:rsidRPr="0012730D" w:rsidRDefault="00B00C3F" w:rsidP="00340F91">
      <w:pPr>
        <w:pStyle w:val="Refs"/>
        <w:keepNext/>
      </w:pPr>
      <w:r w:rsidRPr="0012730D">
        <w:t xml:space="preserve">NHMRC (2005) </w:t>
      </w:r>
      <w:hyperlink r:id="rId34" w:history="1">
        <w:r w:rsidRPr="00B40514">
          <w:rPr>
            <w:rStyle w:val="Hyperlink"/>
          </w:rPr>
          <w:t>Nutrient Reference Values for Australia and New Zealand</w:t>
        </w:r>
      </w:hyperlink>
      <w:r w:rsidRPr="0012730D">
        <w:t xml:space="preserve">. Canberra: National Health and Medical Research Council. </w:t>
      </w:r>
    </w:p>
    <w:p w14:paraId="18074C59" w14:textId="77777777" w:rsidR="00B00C3F" w:rsidRPr="0012730D" w:rsidRDefault="00B00C3F" w:rsidP="00B00C3F">
      <w:pPr>
        <w:pStyle w:val="Refs"/>
      </w:pPr>
      <w:r w:rsidRPr="0012730D">
        <w:t xml:space="preserve">NICE (2010) </w:t>
      </w:r>
      <w:hyperlink r:id="rId35" w:history="1">
        <w:r w:rsidRPr="00B40514">
          <w:rPr>
            <w:rStyle w:val="Hyperlink"/>
          </w:rPr>
          <w:t>Dietary Interventions and Physical Activity Interventions for Weight Management Before, During and After Pregnancy</w:t>
        </w:r>
      </w:hyperlink>
      <w:r w:rsidRPr="0012730D">
        <w:t>. NICE public health guidance 27. London: National Institute for Health and Clinical Excellence.</w:t>
      </w:r>
    </w:p>
    <w:p w14:paraId="6B08A129" w14:textId="77777777" w:rsidR="00B00C3F" w:rsidRPr="0012730D" w:rsidRDefault="00B00C3F" w:rsidP="00B00C3F">
      <w:pPr>
        <w:pStyle w:val="Refs"/>
      </w:pPr>
      <w:r w:rsidRPr="0012730D">
        <w:t xml:space="preserve">SOGC (2010) </w:t>
      </w:r>
      <w:hyperlink r:id="rId36" w:history="1">
        <w:r w:rsidRPr="00B40514">
          <w:rPr>
            <w:rStyle w:val="Hyperlink"/>
          </w:rPr>
          <w:t>Obesity in pregnancy</w:t>
        </w:r>
      </w:hyperlink>
      <w:r w:rsidRPr="0012730D">
        <w:t xml:space="preserve">. </w:t>
      </w:r>
      <w:r w:rsidRPr="0012730D">
        <w:rPr>
          <w:i/>
        </w:rPr>
        <w:t>J Obstet Gynaecol Can</w:t>
      </w:r>
      <w:r w:rsidRPr="0012730D">
        <w:t xml:space="preserve"> 32(2): 165–73. </w:t>
      </w:r>
    </w:p>
    <w:p w14:paraId="451B8FE4" w14:textId="77777777" w:rsidR="00B00C3F" w:rsidRPr="0012730D" w:rsidRDefault="00B00C3F" w:rsidP="00B00C3F">
      <w:pPr>
        <w:pStyle w:val="Heading3"/>
      </w:pPr>
      <w:r w:rsidRPr="0012730D">
        <w:t>Women and families</w:t>
      </w:r>
    </w:p>
    <w:p w14:paraId="4D6BEA2E" w14:textId="77777777" w:rsidR="00B00C3F" w:rsidRPr="005E1D9F" w:rsidRDefault="00B00C3F" w:rsidP="00B00C3F">
      <w:pPr>
        <w:pStyle w:val="Refs"/>
      </w:pPr>
      <w:r w:rsidRPr="005E1D9F">
        <w:t xml:space="preserve">DoHA (2014) </w:t>
      </w:r>
      <w:hyperlink r:id="rId37" w:history="1">
        <w:r w:rsidRPr="00001DB2">
          <w:rPr>
            <w:rStyle w:val="Hyperlink"/>
          </w:rPr>
          <w:t>Australia’s Physical Activity &amp; Sedentary Behaviour Guidelines for Adults (18-64 years)</w:t>
        </w:r>
      </w:hyperlink>
      <w:r w:rsidRPr="005E1D9F">
        <w:t xml:space="preserve">. Accessed 25 August 2016. </w:t>
      </w:r>
    </w:p>
    <w:p w14:paraId="4003C412" w14:textId="77777777" w:rsidR="00B00C3F" w:rsidRPr="005E1D9F" w:rsidRDefault="00B00C3F" w:rsidP="00B00C3F">
      <w:pPr>
        <w:pStyle w:val="Refs"/>
      </w:pPr>
      <w:r w:rsidRPr="005E1D9F">
        <w:t xml:space="preserve">NHMRC/DoHA (2015) </w:t>
      </w:r>
      <w:hyperlink r:id="rId38" w:history="1">
        <w:r w:rsidRPr="00001DB2">
          <w:rPr>
            <w:rStyle w:val="Hyperlink"/>
          </w:rPr>
          <w:t>Australian Guide to Healthy Eating</w:t>
        </w:r>
      </w:hyperlink>
      <w:r w:rsidRPr="005E1D9F">
        <w:rPr>
          <w:i/>
        </w:rPr>
        <w:t>.</w:t>
      </w:r>
      <w:r w:rsidRPr="005E1D9F">
        <w:t xml:space="preserve"> Accessed 25 August 2016. </w:t>
      </w:r>
    </w:p>
    <w:p w14:paraId="6B85CCD0" w14:textId="77777777" w:rsidR="00B00C3F" w:rsidRPr="0012730D" w:rsidRDefault="00B00C3F" w:rsidP="00B00C3F">
      <w:pPr>
        <w:pStyle w:val="Refs"/>
      </w:pPr>
      <w:r w:rsidRPr="005E1D9F">
        <w:t xml:space="preserve">NHMRC/DoHA (2015) </w:t>
      </w:r>
      <w:hyperlink r:id="rId39" w:history="1">
        <w:r w:rsidRPr="00001DB2">
          <w:rPr>
            <w:rStyle w:val="Hyperlink"/>
          </w:rPr>
          <w:t>Healthy Eating When You’re Pregnant or Breastfeeding</w:t>
        </w:r>
      </w:hyperlink>
      <w:r w:rsidRPr="005E1D9F">
        <w:rPr>
          <w:i/>
        </w:rPr>
        <w:t>.</w:t>
      </w:r>
      <w:r w:rsidRPr="005E1D9F">
        <w:t xml:space="preserve"> Accessed 25 August 2016. </w:t>
      </w:r>
    </w:p>
    <w:p w14:paraId="070F4572" w14:textId="77777777" w:rsidR="00B00C3F" w:rsidRDefault="00B00C3F" w:rsidP="00B00C3F">
      <w:pPr>
        <w:pStyle w:val="Heading2"/>
      </w:pPr>
      <w:r>
        <w:t>References</w:t>
      </w:r>
    </w:p>
    <w:p w14:paraId="2051F0B5" w14:textId="77777777" w:rsidR="00C06F91" w:rsidRPr="00C06F91" w:rsidRDefault="00B00C3F" w:rsidP="00937108">
      <w:pPr>
        <w:pStyle w:val="EndNoteBibliography"/>
        <w:spacing w:before="40" w:after="40" w:line="240" w:lineRule="auto"/>
        <w:ind w:left="720" w:hanging="720"/>
        <w:rPr>
          <w:noProof/>
          <w:sz w:val="16"/>
        </w:rPr>
      </w:pPr>
      <w:r>
        <w:fldChar w:fldCharType="begin"/>
      </w:r>
      <w:r>
        <w:instrText xml:space="preserve"> ADDIN EN.REFLIST </w:instrText>
      </w:r>
      <w:r>
        <w:fldChar w:fldCharType="separate"/>
      </w:r>
      <w:r w:rsidR="00C06F91" w:rsidRPr="00C06F91">
        <w:rPr>
          <w:noProof/>
          <w:sz w:val="16"/>
        </w:rPr>
        <w:t xml:space="preserve">Abraha I, Bonacini MI, Montedori A et al (2019) Oral iron-based interventions for prevention of critical outcomes in pregnancy and postnatal care: An overview and update of systematic reviews. </w:t>
      </w:r>
      <w:r w:rsidR="00C06F91" w:rsidRPr="00C06F91">
        <w:rPr>
          <w:i/>
          <w:noProof/>
          <w:sz w:val="16"/>
        </w:rPr>
        <w:t>J Evid Based Med</w:t>
      </w:r>
      <w:r w:rsidR="00C06F91" w:rsidRPr="00C06F91">
        <w:rPr>
          <w:noProof/>
          <w:sz w:val="16"/>
        </w:rPr>
        <w:t xml:space="preserve"> 12(2): 155-66.</w:t>
      </w:r>
    </w:p>
    <w:p w14:paraId="4FB31AB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Abramovici A, Gandley RE, Clifton RG et al (2015) Prenatal vitamin C and E supplementation in smokers is associated with reduced placental abruption and preterm birth: a secondary analysis. </w:t>
      </w:r>
      <w:r w:rsidRPr="00C06F91">
        <w:rPr>
          <w:i/>
          <w:noProof/>
          <w:sz w:val="16"/>
        </w:rPr>
        <w:t>BJOG</w:t>
      </w:r>
      <w:r w:rsidRPr="00C06F91">
        <w:rPr>
          <w:noProof/>
          <w:sz w:val="16"/>
        </w:rPr>
        <w:t xml:space="preserve"> 122(13): 1740-7.</w:t>
      </w:r>
    </w:p>
    <w:p w14:paraId="2B36B9EF"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Adane AA, Shepherd CCJ, Lim FJ et al (2019) The impact of pre-pregnancy body mass index and gestational weight gain on placental abruption risk: a systematic review and meta-analysis. </w:t>
      </w:r>
      <w:r w:rsidRPr="00C06F91">
        <w:rPr>
          <w:i/>
          <w:noProof/>
          <w:sz w:val="16"/>
        </w:rPr>
        <w:t>Arch Gynecol Obstet</w:t>
      </w:r>
      <w:r w:rsidRPr="00C06F91">
        <w:rPr>
          <w:noProof/>
          <w:sz w:val="16"/>
        </w:rPr>
        <w:t xml:space="preserve"> 300(5): 1201-10.</w:t>
      </w:r>
    </w:p>
    <w:p w14:paraId="2435D4A7"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Agopian AJ, Lupo PJ, Canfield MA et al (2013) Swimming pool use and birth defect risk. </w:t>
      </w:r>
      <w:r w:rsidRPr="00C06F91">
        <w:rPr>
          <w:i/>
          <w:noProof/>
          <w:sz w:val="16"/>
        </w:rPr>
        <w:t>American Journal of Obstetrics and Gynecology</w:t>
      </w:r>
      <w:r w:rsidRPr="00C06F91">
        <w:rPr>
          <w:noProof/>
          <w:sz w:val="16"/>
        </w:rPr>
        <w:t xml:space="preserve"> 209(3): 219.e1-19.e9.</w:t>
      </w:r>
    </w:p>
    <w:p w14:paraId="370DDD34" w14:textId="5EE922F6"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AIHW (2016) Monitoring the health impacts of mandatory folic acid and iodine fortification. Cat. no. PHE 208. Canberra: Australian Institute of Health and Welfare. Available at: </w:t>
      </w:r>
      <w:hyperlink r:id="rId40" w:history="1">
        <w:r w:rsidRPr="00C06F91">
          <w:rPr>
            <w:rStyle w:val="Hyperlink"/>
            <w:noProof/>
            <w:lang w:val="en-AU"/>
          </w:rPr>
          <w:t>https://www.aihw.gov.au/getmedia/6bfafa4a-2255-4f04-8955-7496c9e5b2c1/19192.pdf.aspx?inline=true</w:t>
        </w:r>
      </w:hyperlink>
    </w:p>
    <w:p w14:paraId="5B736BF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AIHW (2018) </w:t>
      </w:r>
      <w:r w:rsidRPr="00C06F91">
        <w:rPr>
          <w:i/>
          <w:noProof/>
          <w:sz w:val="16"/>
        </w:rPr>
        <w:t>Australia’s Health 2018</w:t>
      </w:r>
      <w:r w:rsidRPr="00C06F91">
        <w:rPr>
          <w:noProof/>
          <w:sz w:val="16"/>
        </w:rPr>
        <w:t xml:space="preserve">. Canberra: Australian Institute of Health and Welfare. Available at: </w:t>
      </w:r>
    </w:p>
    <w:p w14:paraId="5215EAA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AIHW (2020) Australia’s mothers and babies 2018: in brief. Canberra: Australian Institute of Health and Welfare. Available at: </w:t>
      </w:r>
    </w:p>
    <w:p w14:paraId="4A17351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Allen-Walker V, Mullaney L, Turner MJ et al (2017) How do women feel about being weighed during pregnancy? A qualitative exploration of the opinions and experiences of postnatal women. </w:t>
      </w:r>
      <w:r w:rsidRPr="00C06F91">
        <w:rPr>
          <w:i/>
          <w:noProof/>
          <w:sz w:val="16"/>
        </w:rPr>
        <w:t>Midwifery</w:t>
      </w:r>
      <w:r w:rsidRPr="00C06F91">
        <w:rPr>
          <w:noProof/>
          <w:sz w:val="16"/>
        </w:rPr>
        <w:t xml:space="preserve"> 49: 95-101.</w:t>
      </w:r>
    </w:p>
    <w:p w14:paraId="6CAA322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Alvarez Zallo N, Aguinaga-Ontoso I, Alvarez-Alvarez I et al (2018) Influence of the Mediterranean diet during pregnancy in the development of wheezing and eczema in infants in Pamplona, Spain. </w:t>
      </w:r>
      <w:r w:rsidRPr="00C06F91">
        <w:rPr>
          <w:i/>
          <w:noProof/>
          <w:sz w:val="16"/>
        </w:rPr>
        <w:t>Allergol Immunopathol (Madr)</w:t>
      </w:r>
      <w:r w:rsidRPr="00C06F91">
        <w:rPr>
          <w:noProof/>
          <w:sz w:val="16"/>
        </w:rPr>
        <w:t xml:space="preserve"> 46(1): 9-14.</w:t>
      </w:r>
    </w:p>
    <w:p w14:paraId="2501CA78"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Arora P &amp; Tamber Aeri B (2019) Gestational weight gain among healthy pregnant women from Asia in Comparison with Institute of Medicine (IOM) Guidelines-2009: A systematic review. </w:t>
      </w:r>
      <w:r w:rsidRPr="00C06F91">
        <w:rPr>
          <w:i/>
          <w:noProof/>
          <w:sz w:val="16"/>
        </w:rPr>
        <w:t>J Pregnancy</w:t>
      </w:r>
      <w:r w:rsidRPr="00C06F91">
        <w:rPr>
          <w:noProof/>
          <w:sz w:val="16"/>
        </w:rPr>
        <w:t xml:space="preserve"> 2019: 3849596.</w:t>
      </w:r>
    </w:p>
    <w:p w14:paraId="5F1BE7D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Assaf-Balut C, Garcia de la Torre N, Duran A et al (2017) A Mediterranean diet with additional extra virgin olive oil and pistachios reduces the incidence of gestational diabetes mellitus (GDM): A randomized controlled trial: The St. Carlos GDM prevention study. </w:t>
      </w:r>
      <w:r w:rsidRPr="00C06F91">
        <w:rPr>
          <w:i/>
          <w:noProof/>
          <w:sz w:val="16"/>
        </w:rPr>
        <w:t>PLoS One</w:t>
      </w:r>
      <w:r w:rsidRPr="00C06F91">
        <w:rPr>
          <w:noProof/>
          <w:sz w:val="16"/>
        </w:rPr>
        <w:t xml:space="preserve"> 12(10): e0185873.</w:t>
      </w:r>
    </w:p>
    <w:p w14:paraId="725AECA4"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Assaf-Balut C, Garcia de la Torre N, Fuentes M et al (2018) A high adherence to six food targets of the Mediterranean diet in the late first trimester is associated with a reduction in the risk of materno-foetal outcomes: The St. Carlos Gestational Diabetes Mellitus Prevention Study. </w:t>
      </w:r>
      <w:r w:rsidRPr="00C06F91">
        <w:rPr>
          <w:i/>
          <w:noProof/>
          <w:sz w:val="16"/>
        </w:rPr>
        <w:t>Nutrients</w:t>
      </w:r>
      <w:r w:rsidRPr="00C06F91">
        <w:rPr>
          <w:noProof/>
          <w:sz w:val="16"/>
        </w:rPr>
        <w:t xml:space="preserve"> 11(1).</w:t>
      </w:r>
    </w:p>
    <w:p w14:paraId="0A58B12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Assaf-Balut C, Garcia de la Torre N, Duran A et al (2019) A Mediterranean diet with an enhanced consumption of extra virgin olive oil and pistachios improves pregnancy outcomes in women without gestational diabetes mellitus: a sub-analysis of the St. Carlos Gestational Diabetes Mellitus Prevention Study. </w:t>
      </w:r>
      <w:r w:rsidRPr="00C06F91">
        <w:rPr>
          <w:i/>
          <w:noProof/>
          <w:sz w:val="16"/>
        </w:rPr>
        <w:t>Ann Nutr Metab</w:t>
      </w:r>
      <w:r w:rsidRPr="00C06F91">
        <w:rPr>
          <w:noProof/>
          <w:sz w:val="16"/>
        </w:rPr>
        <w:t xml:space="preserve"> 74(1): 69-79.</w:t>
      </w:r>
    </w:p>
    <w:p w14:paraId="39FD34B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Aune D, Mahamat-Saleh Y, Norat T et al (2019) Body mass index, abdominal fatness, weight gain and the risk of urinary incontinence: a systematic review and dose-response meta-analysis of prospective studies. </w:t>
      </w:r>
      <w:r w:rsidRPr="00C06F91">
        <w:rPr>
          <w:i/>
          <w:noProof/>
          <w:sz w:val="16"/>
        </w:rPr>
        <w:t>BJOG</w:t>
      </w:r>
      <w:r w:rsidRPr="00C06F91">
        <w:rPr>
          <w:noProof/>
          <w:sz w:val="16"/>
        </w:rPr>
        <w:t xml:space="preserve"> 126(12): 1424-33.</w:t>
      </w:r>
    </w:p>
    <w:p w14:paraId="2FBEC91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Azad MB, Sharma AK, de Souza RJ et al (2016) Association between artificially sweetened beverage consumption during pregnancy and infant body mass index. </w:t>
      </w:r>
      <w:r w:rsidRPr="00C06F91">
        <w:rPr>
          <w:i/>
          <w:noProof/>
          <w:sz w:val="16"/>
        </w:rPr>
        <w:t>JAMA Pediatr</w:t>
      </w:r>
      <w:r w:rsidRPr="00C06F91">
        <w:rPr>
          <w:noProof/>
          <w:sz w:val="16"/>
        </w:rPr>
        <w:t xml:space="preserve"> 170(7): 662-70.</w:t>
      </w:r>
    </w:p>
    <w:p w14:paraId="77CDB2C7"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aciuk EP, Pereira RI, Cecatti JG et al (2008) Water aerobics in pregnancy: Cardiovascular response, labor and neonatal outcomes. </w:t>
      </w:r>
      <w:r w:rsidRPr="00C06F91">
        <w:rPr>
          <w:i/>
          <w:noProof/>
          <w:sz w:val="16"/>
        </w:rPr>
        <w:t>Reprod Health</w:t>
      </w:r>
      <w:r w:rsidRPr="00C06F91">
        <w:rPr>
          <w:noProof/>
          <w:sz w:val="16"/>
        </w:rPr>
        <w:t xml:space="preserve"> 5: 10.</w:t>
      </w:r>
    </w:p>
    <w:p w14:paraId="763FABF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ailey C, Skouteris H, Teede H et al (2020) Are lifestyle interventions to reduce excessive gestational weight gain cost effective? A systematic review. </w:t>
      </w:r>
      <w:r w:rsidRPr="00C06F91">
        <w:rPr>
          <w:i/>
          <w:noProof/>
          <w:sz w:val="16"/>
        </w:rPr>
        <w:t>Current Diabetes Reports</w:t>
      </w:r>
      <w:r w:rsidRPr="00C06F91">
        <w:rPr>
          <w:noProof/>
          <w:sz w:val="16"/>
        </w:rPr>
        <w:t xml:space="preserve"> 20(2).</w:t>
      </w:r>
    </w:p>
    <w:p w14:paraId="72CBBCE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all K, Timperio A, Crawford D (2009) Neighbourhood socioeconomic inequalities in food access and affordability. </w:t>
      </w:r>
      <w:r w:rsidRPr="00C06F91">
        <w:rPr>
          <w:i/>
          <w:noProof/>
          <w:sz w:val="16"/>
        </w:rPr>
        <w:t>Health &amp; place</w:t>
      </w:r>
      <w:r w:rsidRPr="00C06F91">
        <w:rPr>
          <w:noProof/>
          <w:sz w:val="16"/>
        </w:rPr>
        <w:t xml:space="preserve"> 15(2): 578–85.</w:t>
      </w:r>
    </w:p>
    <w:p w14:paraId="4A15B4E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alogun OO, da Silva Lopes K, Ota E et al (2016) Vitamin supplementation for preventing miscarriage. </w:t>
      </w:r>
      <w:r w:rsidRPr="00C06F91">
        <w:rPr>
          <w:i/>
          <w:noProof/>
          <w:sz w:val="16"/>
        </w:rPr>
        <w:t>Cochrane Database Syst Rev</w:t>
      </w:r>
      <w:r w:rsidRPr="00C06F91">
        <w:rPr>
          <w:noProof/>
          <w:sz w:val="16"/>
        </w:rPr>
        <w:t>(5): CD004073.</w:t>
      </w:r>
    </w:p>
    <w:p w14:paraId="23C804D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alsells M, Garcia-Patterson A, Corcoy R (2016) Systematic review and meta-analysis on the association of prepregnancy underweight and miscarriage. </w:t>
      </w:r>
      <w:r w:rsidRPr="00C06F91">
        <w:rPr>
          <w:i/>
          <w:noProof/>
          <w:sz w:val="16"/>
        </w:rPr>
        <w:t>Eur J Obstet Gynecol Reprod Biol</w:t>
      </w:r>
      <w:r w:rsidRPr="00C06F91">
        <w:rPr>
          <w:noProof/>
          <w:sz w:val="16"/>
        </w:rPr>
        <w:t xml:space="preserve"> 207: 73-79.</w:t>
      </w:r>
    </w:p>
    <w:p w14:paraId="45C828B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arakat R, Stirling JR, Lucia A (2008) Does exercise training during pregnancy affect gestational age? A randomised controlled trial. </w:t>
      </w:r>
      <w:r w:rsidRPr="00C06F91">
        <w:rPr>
          <w:i/>
          <w:noProof/>
          <w:sz w:val="16"/>
        </w:rPr>
        <w:t>Br J Sports Med</w:t>
      </w:r>
      <w:r w:rsidRPr="00C06F91">
        <w:rPr>
          <w:noProof/>
          <w:sz w:val="16"/>
        </w:rPr>
        <w:t xml:space="preserve"> 42(8): 674-8.</w:t>
      </w:r>
    </w:p>
    <w:p w14:paraId="5F74274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arakat R, Ruiz JR, Stirling JR et al (2009) Type of delivery is not affected by light resistance and toning exercise training during pregnancy: a randomized controlled trial. </w:t>
      </w:r>
      <w:r w:rsidRPr="00C06F91">
        <w:rPr>
          <w:i/>
          <w:noProof/>
          <w:sz w:val="16"/>
        </w:rPr>
        <w:t>Am J Obstet Gynecol</w:t>
      </w:r>
      <w:r w:rsidRPr="00C06F91">
        <w:rPr>
          <w:noProof/>
          <w:sz w:val="16"/>
        </w:rPr>
        <w:t xml:space="preserve"> 201(6): 590 e1-6.</w:t>
      </w:r>
    </w:p>
    <w:p w14:paraId="6F6003D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arakat R, Franco E, Perales M et al (2018) Exercise during pregnancy is associated with a shorter duration of labor. A randomized clinical trial. </w:t>
      </w:r>
      <w:r w:rsidRPr="00C06F91">
        <w:rPr>
          <w:i/>
          <w:noProof/>
          <w:sz w:val="16"/>
        </w:rPr>
        <w:t>Eur J Obstet Gynecol Reprod Biol</w:t>
      </w:r>
      <w:r w:rsidRPr="00C06F91">
        <w:rPr>
          <w:noProof/>
          <w:sz w:val="16"/>
        </w:rPr>
        <w:t xml:space="preserve"> 224: 33-40.</w:t>
      </w:r>
    </w:p>
    <w:p w14:paraId="2C5BA3F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askin R, Hill B, Jacka FN et al (2017) Antenatal dietary patterns and depressive symptoms during pregnancy and early post-partum. </w:t>
      </w:r>
      <w:r w:rsidRPr="00C06F91">
        <w:rPr>
          <w:i/>
          <w:noProof/>
          <w:sz w:val="16"/>
        </w:rPr>
        <w:t>Matern Child Nutr</w:t>
      </w:r>
      <w:r w:rsidRPr="00C06F91">
        <w:rPr>
          <w:noProof/>
          <w:sz w:val="16"/>
        </w:rPr>
        <w:t xml:space="preserve"> 13(1).</w:t>
      </w:r>
    </w:p>
    <w:p w14:paraId="1131BB0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edard A, Northstone K, Henderson AJ et al (2017) Maternal intake of sugar during pregnancy and childhood respiratory and atopic outcomes. </w:t>
      </w:r>
      <w:r w:rsidRPr="00C06F91">
        <w:rPr>
          <w:i/>
          <w:noProof/>
          <w:sz w:val="16"/>
        </w:rPr>
        <w:t>Eur Respir J</w:t>
      </w:r>
      <w:r w:rsidRPr="00C06F91">
        <w:rPr>
          <w:noProof/>
          <w:sz w:val="16"/>
        </w:rPr>
        <w:t xml:space="preserve"> 50(1).</w:t>
      </w:r>
    </w:p>
    <w:p w14:paraId="189EFBF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eetham KS, Giles C, Noetel M et al (2019) The effects of vigorous intensity exercise in the third trimester of pregnancy: a systematic review and meta-analysis. </w:t>
      </w:r>
      <w:r w:rsidRPr="00C06F91">
        <w:rPr>
          <w:i/>
          <w:noProof/>
          <w:sz w:val="16"/>
        </w:rPr>
        <w:t>BMC Pregnancy Childbirth</w:t>
      </w:r>
      <w:r w:rsidRPr="00C06F91">
        <w:rPr>
          <w:noProof/>
          <w:sz w:val="16"/>
        </w:rPr>
        <w:t xml:space="preserve"> 19(1): 281.</w:t>
      </w:r>
    </w:p>
    <w:p w14:paraId="1AB967B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isson M, Almeras N, Dufresne SS et al (2015) A 12-Week Exercise Program for Pregnant Women with Obesity to Improve Physical Activity Levels: An Open Randomised Preliminary Study. </w:t>
      </w:r>
      <w:r w:rsidRPr="00C06F91">
        <w:rPr>
          <w:i/>
          <w:noProof/>
          <w:sz w:val="16"/>
        </w:rPr>
        <w:t>PLoS One</w:t>
      </w:r>
      <w:r w:rsidRPr="00C06F91">
        <w:rPr>
          <w:noProof/>
          <w:sz w:val="16"/>
        </w:rPr>
        <w:t xml:space="preserve"> 10(9): e0137742.</w:t>
      </w:r>
    </w:p>
    <w:p w14:paraId="4FEB651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okhari F, Derbyshire EJ, Li W et al (2012) Can an iron-rich staple food help women to achieve dietary targets in pregnancy? </w:t>
      </w:r>
      <w:r w:rsidRPr="00C06F91">
        <w:rPr>
          <w:i/>
          <w:noProof/>
          <w:sz w:val="16"/>
        </w:rPr>
        <w:t>Int J Food Sci Nutr</w:t>
      </w:r>
      <w:r w:rsidRPr="00C06F91">
        <w:rPr>
          <w:noProof/>
          <w:sz w:val="16"/>
        </w:rPr>
        <w:t xml:space="preserve"> 63(2): 199–207.</w:t>
      </w:r>
    </w:p>
    <w:p w14:paraId="67C1267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ookari K, Yeatman H, Williamson M (2016) Australian pregnant women's awareness of gestational weight gain and dietary guidelines: opportunity for action. </w:t>
      </w:r>
      <w:r w:rsidRPr="00C06F91">
        <w:rPr>
          <w:i/>
          <w:noProof/>
          <w:sz w:val="16"/>
        </w:rPr>
        <w:t>J Pregnancy</w:t>
      </w:r>
      <w:r w:rsidRPr="00C06F91">
        <w:rPr>
          <w:noProof/>
          <w:sz w:val="16"/>
        </w:rPr>
        <w:t xml:space="preserve"> 2016: 8162645.</w:t>
      </w:r>
    </w:p>
    <w:p w14:paraId="252674D7"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ookari K, Yeatman H, Williamson M (2017) Falling short of dietary guidelines - What do Australian pregnant women really know? A cross sectional study. </w:t>
      </w:r>
      <w:r w:rsidRPr="00C06F91">
        <w:rPr>
          <w:i/>
          <w:noProof/>
          <w:sz w:val="16"/>
        </w:rPr>
        <w:t>Women Birth</w:t>
      </w:r>
      <w:r w:rsidRPr="00C06F91">
        <w:rPr>
          <w:noProof/>
          <w:sz w:val="16"/>
        </w:rPr>
        <w:t xml:space="preserve"> 30(1): 9-17.</w:t>
      </w:r>
    </w:p>
    <w:p w14:paraId="2DE8931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rearley AL, Sherburn M, Galea MP et al (2015) Pregnant women maintain body temperatures within safe limits during moderate-intensity aqua-aerobic classes conducted in pools heated up to 33 degrees Celsius: an observational study. </w:t>
      </w:r>
      <w:r w:rsidRPr="00C06F91">
        <w:rPr>
          <w:i/>
          <w:noProof/>
          <w:sz w:val="16"/>
        </w:rPr>
        <w:t>Journal of Physiotherapy</w:t>
      </w:r>
      <w:r w:rsidRPr="00C06F91">
        <w:rPr>
          <w:noProof/>
          <w:sz w:val="16"/>
        </w:rPr>
        <w:t xml:space="preserve"> 61(4): 199-203.</w:t>
      </w:r>
    </w:p>
    <w:p w14:paraId="7B498A5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roekhuizen K, Simmons D, Devlieger R et al (2018) Cost-effectiveness of healthy eating and/or physical activity promotion in pregnant women at increased risk of gestational diabetes mellitus: economic evaluation alongside the DALI study, a European multicenter randomized controlled trial. </w:t>
      </w:r>
      <w:r w:rsidRPr="00C06F91">
        <w:rPr>
          <w:i/>
          <w:noProof/>
          <w:sz w:val="16"/>
        </w:rPr>
        <w:t>International Journal of Behavioral Nutrition and Physical Activity</w:t>
      </w:r>
      <w:r w:rsidRPr="00C06F91">
        <w:rPr>
          <w:noProof/>
          <w:sz w:val="16"/>
        </w:rPr>
        <w:t xml:space="preserve"> 15(1).</w:t>
      </w:r>
    </w:p>
    <w:p w14:paraId="59F45DF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rownfoot FC, Davey MA, Kornman L (2016a) Routine weighing to reduce excessive antenatal weight gain: a randomised controlled trial. </w:t>
      </w:r>
      <w:r w:rsidRPr="00C06F91">
        <w:rPr>
          <w:i/>
          <w:noProof/>
          <w:sz w:val="16"/>
        </w:rPr>
        <w:t>BJOG</w:t>
      </w:r>
      <w:r w:rsidRPr="00C06F91">
        <w:rPr>
          <w:noProof/>
          <w:sz w:val="16"/>
        </w:rPr>
        <w:t xml:space="preserve"> 123(2): 254-61.</w:t>
      </w:r>
    </w:p>
    <w:p w14:paraId="48D18E9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rownfoot FC, Davey MA, Kornman L (2016b) Women's opinions on being weighed at routine antenatal visits. </w:t>
      </w:r>
      <w:r w:rsidRPr="00C06F91">
        <w:rPr>
          <w:i/>
          <w:noProof/>
          <w:sz w:val="16"/>
        </w:rPr>
        <w:t>BJOG</w:t>
      </w:r>
      <w:r w:rsidRPr="00C06F91">
        <w:rPr>
          <w:noProof/>
          <w:sz w:val="16"/>
        </w:rPr>
        <w:t xml:space="preserve"> 123(2): 263-70.</w:t>
      </w:r>
    </w:p>
    <w:p w14:paraId="6ABB95C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ryant J, Waller A, Cameron E et al (2017) Diet during pregnancy: Women's knowledge of and adherence to food safety guidelines. </w:t>
      </w:r>
      <w:r w:rsidRPr="00C06F91">
        <w:rPr>
          <w:i/>
          <w:noProof/>
          <w:sz w:val="16"/>
        </w:rPr>
        <w:t>Aust N Z J Obstet Gynaecol</w:t>
      </w:r>
      <w:r w:rsidRPr="00C06F91">
        <w:rPr>
          <w:noProof/>
          <w:sz w:val="16"/>
        </w:rPr>
        <w:t xml:space="preserve"> 57(3): 315-22.</w:t>
      </w:r>
    </w:p>
    <w:p w14:paraId="24F7AB9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ulloch RE, Lovell AL, Jordan VMB et al (2018) Maternal folic acid supplementation for the prevention of preeclampsia: A systematic review and meta-analysis. </w:t>
      </w:r>
      <w:r w:rsidRPr="00C06F91">
        <w:rPr>
          <w:i/>
          <w:noProof/>
          <w:sz w:val="16"/>
        </w:rPr>
        <w:t>Paediatric and Perinatal Epidemiology</w:t>
      </w:r>
      <w:r w:rsidRPr="00C06F91">
        <w:rPr>
          <w:noProof/>
          <w:sz w:val="16"/>
        </w:rPr>
        <w:t xml:space="preserve"> 32(4): 346-57.</w:t>
      </w:r>
    </w:p>
    <w:p w14:paraId="672827E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unyavanich S, Rifas-Shiman SL, Platts-Mills TA et al (2014) Peanut, milk, and wheat intake during pregnancy is associated with reduced allergy and asthma in children. </w:t>
      </w:r>
      <w:r w:rsidRPr="00C06F91">
        <w:rPr>
          <w:i/>
          <w:noProof/>
          <w:sz w:val="16"/>
        </w:rPr>
        <w:t>J Allergy Clin Immunol</w:t>
      </w:r>
      <w:r w:rsidRPr="00C06F91">
        <w:rPr>
          <w:noProof/>
          <w:sz w:val="16"/>
        </w:rPr>
        <w:t xml:space="preserve"> 133(5): 1373-82.</w:t>
      </w:r>
    </w:p>
    <w:p w14:paraId="0B648264"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uppasiri P, Lumbiganon P, Thinkhamrop J et al (2015) Calcium supplementation (other than for preventing or treating hypertension) for improving pregnancy and infant outcomes. </w:t>
      </w:r>
      <w:r w:rsidRPr="00C06F91">
        <w:rPr>
          <w:i/>
          <w:noProof/>
          <w:sz w:val="16"/>
        </w:rPr>
        <w:t>Cochrane Database Syst Rev</w:t>
      </w:r>
      <w:r w:rsidRPr="00C06F91">
        <w:rPr>
          <w:noProof/>
          <w:sz w:val="16"/>
        </w:rPr>
        <w:t>(2): CD007079.</w:t>
      </w:r>
    </w:p>
    <w:p w14:paraId="35182A0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Burns C &amp; Inglis A (2007) Measuring food access in Melbourne: access to healthy and fast foods by car, bus and foot in an urban municipality in Melbourne. </w:t>
      </w:r>
      <w:r w:rsidRPr="00C06F91">
        <w:rPr>
          <w:i/>
          <w:noProof/>
          <w:sz w:val="16"/>
        </w:rPr>
        <w:t>Health &amp; Place</w:t>
      </w:r>
      <w:r w:rsidRPr="00C06F91">
        <w:rPr>
          <w:noProof/>
          <w:sz w:val="16"/>
        </w:rPr>
        <w:t xml:space="preserve"> 13(4): 877–85.</w:t>
      </w:r>
    </w:p>
    <w:p w14:paraId="1BD9F1C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ai C, Ruchat SM, Sivak A et al (2020) Prenatal exercise and cardiorespiratory health and fitness: A meta-analysis. </w:t>
      </w:r>
      <w:r w:rsidRPr="00C06F91">
        <w:rPr>
          <w:i/>
          <w:noProof/>
          <w:sz w:val="16"/>
        </w:rPr>
        <w:t>Med Sci Sports Exerc</w:t>
      </w:r>
      <w:r w:rsidRPr="00C06F91">
        <w:rPr>
          <w:noProof/>
          <w:sz w:val="16"/>
        </w:rPr>
        <w:t>.</w:t>
      </w:r>
    </w:p>
    <w:p w14:paraId="491B5BA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ai GJ, Sun XX, Zhang L et al (2014) Association between maternal body mass index and congenital heart defects in offspring: a systematic review. </w:t>
      </w:r>
      <w:r w:rsidRPr="00C06F91">
        <w:rPr>
          <w:i/>
          <w:noProof/>
          <w:sz w:val="16"/>
        </w:rPr>
        <w:t>Am J Obstet Gynecol</w:t>
      </w:r>
      <w:r w:rsidRPr="00C06F91">
        <w:rPr>
          <w:noProof/>
          <w:sz w:val="16"/>
        </w:rPr>
        <w:t xml:space="preserve"> 211(2): 91-117.</w:t>
      </w:r>
    </w:p>
    <w:p w14:paraId="24D4E73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arreno CA, Clifton RG, Hauth JC et al (2012) Excessive early gestational weight gain and risk of gestational diabetes mellitus in nulliparous women. </w:t>
      </w:r>
      <w:r w:rsidRPr="00C06F91">
        <w:rPr>
          <w:i/>
          <w:noProof/>
          <w:sz w:val="16"/>
        </w:rPr>
        <w:t>Obstet Gynecol</w:t>
      </w:r>
      <w:r w:rsidRPr="00C06F91">
        <w:rPr>
          <w:noProof/>
          <w:sz w:val="16"/>
        </w:rPr>
        <w:t xml:space="preserve"> 119(6): 1227-33.</w:t>
      </w:r>
    </w:p>
    <w:p w14:paraId="212D80C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astro-Rodriguez JA, Ramirez-Hernandez M, Padilla O et al (2016) Effect of foods and Mediterranean diet during pregnancy and first years of life on wheezing, rhinitis and dermatitis in preschoolers. </w:t>
      </w:r>
      <w:r w:rsidRPr="00C06F91">
        <w:rPr>
          <w:i/>
          <w:noProof/>
          <w:sz w:val="16"/>
        </w:rPr>
        <w:t>Allergol Immunopathol (Madr)</w:t>
      </w:r>
      <w:r w:rsidRPr="00C06F91">
        <w:rPr>
          <w:noProof/>
          <w:sz w:val="16"/>
        </w:rPr>
        <w:t xml:space="preserve"> 44(5): 400-9.</w:t>
      </w:r>
    </w:p>
    <w:p w14:paraId="3CC08743" w14:textId="01A4CD39"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DC (2019) Weight Gain During Pregnancy. Accessed: 19 May 2020. </w:t>
      </w:r>
      <w:hyperlink r:id="rId41" w:anchor="cdc" w:history="1">
        <w:r w:rsidRPr="00C06F91">
          <w:rPr>
            <w:rStyle w:val="Hyperlink"/>
            <w:noProof/>
            <w:lang w:val="en-AU"/>
          </w:rPr>
          <w:t>https://www.cdc.gov/reproductivehealth/maternalinfanthealth/pregnancy-weight-gain.htm - cdc</w:t>
        </w:r>
      </w:hyperlink>
    </w:p>
    <w:p w14:paraId="01E969E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ensi S, Watutantrige-Fernando S, Groccia G et al (2019) The effects of iodine supplementation in pregnancy on iodine status, thyroglobulin levels and thyroid function parameters: results from a randomized controlled clinical trial in a mild-to-moderate iodine deficiency area. </w:t>
      </w:r>
      <w:r w:rsidRPr="00C06F91">
        <w:rPr>
          <w:i/>
          <w:noProof/>
          <w:sz w:val="16"/>
        </w:rPr>
        <w:t>Nutrients</w:t>
      </w:r>
      <w:r w:rsidRPr="00C06F91">
        <w:rPr>
          <w:noProof/>
          <w:sz w:val="16"/>
        </w:rPr>
        <w:t xml:space="preserve"> 11(11).</w:t>
      </w:r>
    </w:p>
    <w:p w14:paraId="577ED8F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hatterjee R, Shand A, Nassar N et al (2016) Iron supplement use in pregnancy - Are the right women taking the right amount? </w:t>
      </w:r>
      <w:r w:rsidRPr="00C06F91">
        <w:rPr>
          <w:i/>
          <w:noProof/>
          <w:sz w:val="16"/>
        </w:rPr>
        <w:t>Clin Nutr</w:t>
      </w:r>
      <w:r w:rsidRPr="00C06F91">
        <w:rPr>
          <w:noProof/>
          <w:sz w:val="16"/>
        </w:rPr>
        <w:t xml:space="preserve"> 35(3): 741-7.</w:t>
      </w:r>
    </w:p>
    <w:p w14:paraId="5E74A96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hatzi L, Rifas-Shiman SL, Georgiou V et al (2017) Adherence to the Mediterranean diet during pregnancy and offspring adiposity and cardiometabolic traits in childhood. </w:t>
      </w:r>
      <w:r w:rsidRPr="00C06F91">
        <w:rPr>
          <w:i/>
          <w:noProof/>
          <w:sz w:val="16"/>
        </w:rPr>
        <w:t>Pediatr Obes</w:t>
      </w:r>
      <w:r w:rsidRPr="00C06F91">
        <w:rPr>
          <w:noProof/>
          <w:sz w:val="16"/>
        </w:rPr>
        <w:t xml:space="preserve"> 12 Suppl 1: 47-56.</w:t>
      </w:r>
    </w:p>
    <w:p w14:paraId="47C0C6C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hawanpaiboon S (2019) A randomized controlled trial of the correlation between iodine supplementation in pregnancy and maternal urine iodine and neonatal thyroid stimulating hormone levels. </w:t>
      </w:r>
      <w:r w:rsidRPr="00C06F91">
        <w:rPr>
          <w:i/>
          <w:noProof/>
          <w:sz w:val="16"/>
        </w:rPr>
        <w:t>Siriraj Medical Journal</w:t>
      </w:r>
      <w:r w:rsidRPr="00C06F91">
        <w:rPr>
          <w:noProof/>
          <w:sz w:val="16"/>
        </w:rPr>
        <w:t xml:space="preserve"> 71(1).</w:t>
      </w:r>
    </w:p>
    <w:p w14:paraId="1A03ED4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hen LW, Tint MT, Fortier MV et al (2016) Maternal macronutrient intake during pregnancy is associated with neonatal abdominal adiposity: The Growing Up in Singapore Towards healthy Outcomes (GUSTO) study. </w:t>
      </w:r>
      <w:r w:rsidRPr="00C06F91">
        <w:rPr>
          <w:i/>
          <w:noProof/>
          <w:sz w:val="16"/>
        </w:rPr>
        <w:t>J Nutr</w:t>
      </w:r>
      <w:r w:rsidRPr="00C06F91">
        <w:rPr>
          <w:noProof/>
          <w:sz w:val="16"/>
        </w:rPr>
        <w:t xml:space="preserve"> 146(8): 1571-9.</w:t>
      </w:r>
    </w:p>
    <w:p w14:paraId="0BB8B02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hia A-R, de Seymour JV, Colega M et al (2016) A vegetable, fruit, and white rice dietary pattern during pregnancy is associated with a lower risk of preterm birth and larger birth size in a multiethnic Asian cohort: the Growing Up in Singapore Towards healthy Outcomes (GUSTO) cohort study. </w:t>
      </w:r>
      <w:r w:rsidRPr="00C06F91">
        <w:rPr>
          <w:i/>
          <w:noProof/>
          <w:sz w:val="16"/>
        </w:rPr>
        <w:t>The American Journal of Clinical Nutrition</w:t>
      </w:r>
      <w:r w:rsidRPr="00C06F91">
        <w:rPr>
          <w:noProof/>
          <w:sz w:val="16"/>
        </w:rPr>
        <w:t xml:space="preserve"> 104(5): 1416-23.</w:t>
      </w:r>
    </w:p>
    <w:p w14:paraId="661D797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hia AR, Tint MT, Han CY et al (2018) Adherence to a healthy eating index for pregnant women is associated with lower neonatal adiposity in a multiethnic Asian cohort: the Growing Up in Singapore Towards healthy Outcomes (GUSTO) Study. </w:t>
      </w:r>
      <w:r w:rsidRPr="00C06F91">
        <w:rPr>
          <w:i/>
          <w:noProof/>
          <w:sz w:val="16"/>
        </w:rPr>
        <w:t>Am J Clin Nutr</w:t>
      </w:r>
      <w:r w:rsidRPr="00C06F91">
        <w:rPr>
          <w:noProof/>
          <w:sz w:val="16"/>
        </w:rPr>
        <w:t xml:space="preserve"> 107(1): 71-79.</w:t>
      </w:r>
    </w:p>
    <w:p w14:paraId="14E4FFA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hia AR, Chen LW, Lai JS et al (2019) Maternal dietary patterns and birth outcomes: a systematic review and meta-analysis. </w:t>
      </w:r>
      <w:r w:rsidRPr="00C06F91">
        <w:rPr>
          <w:i/>
          <w:noProof/>
          <w:sz w:val="16"/>
        </w:rPr>
        <w:t>Adv Nutr</w:t>
      </w:r>
      <w:r w:rsidRPr="00C06F91">
        <w:rPr>
          <w:noProof/>
          <w:sz w:val="16"/>
        </w:rPr>
        <w:t xml:space="preserve"> 10(4): 685-95.</w:t>
      </w:r>
    </w:p>
    <w:p w14:paraId="5F34214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hiavarini M, Naldini G, Fabiani R (2018) Maternal Folate Intake and Risk of Childhood Brain and Spinal Cord Tumors: A Systematic Review and Meta-Analysis. </w:t>
      </w:r>
      <w:r w:rsidRPr="00C06F91">
        <w:rPr>
          <w:i/>
          <w:noProof/>
          <w:sz w:val="16"/>
        </w:rPr>
        <w:t>Neuroepidemiology</w:t>
      </w:r>
      <w:r w:rsidRPr="00C06F91">
        <w:rPr>
          <w:noProof/>
          <w:sz w:val="16"/>
        </w:rPr>
        <w:t xml:space="preserve"> 51(1-2): 82-95.</w:t>
      </w:r>
    </w:p>
    <w:p w14:paraId="27A2AAB8"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oll CV, Domingues MR, Goncalves H et al (2017) Perceived barriers to leisure-time physical activity during pregnancy: A literature review of quantitative and qualitative evidence. </w:t>
      </w:r>
      <w:r w:rsidRPr="00C06F91">
        <w:rPr>
          <w:i/>
          <w:noProof/>
          <w:sz w:val="16"/>
        </w:rPr>
        <w:t>J Sci Med Sport</w:t>
      </w:r>
      <w:r w:rsidRPr="00C06F91">
        <w:rPr>
          <w:noProof/>
          <w:sz w:val="16"/>
        </w:rPr>
        <w:t xml:space="preserve"> 20(1): 17-25.</w:t>
      </w:r>
    </w:p>
    <w:p w14:paraId="44A71834"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Condo D, Huyhn D, Anderson AJ et al (2017) Iodine status of pregnant women in South Australia after mandatory iodine fortification of bread and the recommendation for iodine supplementation. </w:t>
      </w:r>
      <w:r w:rsidRPr="00C06F91">
        <w:rPr>
          <w:i/>
          <w:noProof/>
          <w:sz w:val="16"/>
        </w:rPr>
        <w:t>Matern Child Nutr</w:t>
      </w:r>
      <w:r w:rsidRPr="00C06F91">
        <w:rPr>
          <w:noProof/>
          <w:sz w:val="16"/>
        </w:rPr>
        <w:t xml:space="preserve"> 13(4).</w:t>
      </w:r>
    </w:p>
    <w:p w14:paraId="62EC92A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Daley A, Jolly K, Jebb SA et al (2019) Effectiveness of a behavioural intervention involving regular weighing and feedback by community midwives within routine antenatal care to prevent excessive gestational weight gain: POPS2 randomised controlled trial. </w:t>
      </w:r>
      <w:r w:rsidRPr="00C06F91">
        <w:rPr>
          <w:i/>
          <w:noProof/>
          <w:sz w:val="16"/>
        </w:rPr>
        <w:t>BMJ Open</w:t>
      </w:r>
      <w:r w:rsidRPr="00C06F91">
        <w:rPr>
          <w:noProof/>
          <w:sz w:val="16"/>
        </w:rPr>
        <w:t xml:space="preserve"> 9(9): e030174.</w:t>
      </w:r>
    </w:p>
    <w:p w14:paraId="158464D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Daley AJ, Jolly K, Jebb SA et al (2015) Feasibility and acceptability of regular weighing, setting weight gain limits and providing feedback by community midwives to prevent excess weight gain during pregnancy: randomised controlled trial and qualitative study. </w:t>
      </w:r>
      <w:r w:rsidRPr="00C06F91">
        <w:rPr>
          <w:i/>
          <w:noProof/>
          <w:sz w:val="16"/>
        </w:rPr>
        <w:t>BMC Obes</w:t>
      </w:r>
      <w:r w:rsidRPr="00C06F91">
        <w:rPr>
          <w:noProof/>
          <w:sz w:val="16"/>
        </w:rPr>
        <w:t xml:space="preserve"> 2: 35.</w:t>
      </w:r>
    </w:p>
    <w:p w14:paraId="06F1B7A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Davenport MH, Sobierajski F, Mottola MF et al (2018) Glucose responses to acute and chronic exercise during pregnancy: a systematic review and meta-analysis. </w:t>
      </w:r>
      <w:r w:rsidRPr="00C06F91">
        <w:rPr>
          <w:i/>
          <w:noProof/>
          <w:sz w:val="16"/>
        </w:rPr>
        <w:t>Br J Sports Med</w:t>
      </w:r>
      <w:r w:rsidRPr="00C06F91">
        <w:rPr>
          <w:noProof/>
          <w:sz w:val="16"/>
        </w:rPr>
        <w:t xml:space="preserve"> 52(21): 1357-66.</w:t>
      </w:r>
    </w:p>
    <w:p w14:paraId="05DBD4F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Davenport MH, Kathol AJ, Mottola MF et al (2019a) Prenatal exercise is not associated with fetal mortality: a systematic review and meta-analysis. </w:t>
      </w:r>
      <w:r w:rsidRPr="00C06F91">
        <w:rPr>
          <w:i/>
          <w:noProof/>
          <w:sz w:val="16"/>
        </w:rPr>
        <w:t>Br J Sports Med</w:t>
      </w:r>
      <w:r w:rsidRPr="00C06F91">
        <w:rPr>
          <w:noProof/>
          <w:sz w:val="16"/>
        </w:rPr>
        <w:t xml:space="preserve"> 53(2): 108-15.</w:t>
      </w:r>
    </w:p>
    <w:p w14:paraId="5FD7B387"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Davenport MH, Marchand AA, Mottola MF et al (2019b) Exercise for the prevention and treatment of low back, pelvic girdle and lumbopelvic pain during pregnancy: a systematic review and meta-analysis. </w:t>
      </w:r>
      <w:r w:rsidRPr="00C06F91">
        <w:rPr>
          <w:i/>
          <w:noProof/>
          <w:sz w:val="16"/>
        </w:rPr>
        <w:t>Br J Sports Med</w:t>
      </w:r>
      <w:r w:rsidRPr="00C06F91">
        <w:rPr>
          <w:noProof/>
          <w:sz w:val="16"/>
        </w:rPr>
        <w:t xml:space="preserve"> 53(2): 90-98.</w:t>
      </w:r>
    </w:p>
    <w:p w14:paraId="7B8DF52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Davenport MH, Yoo C, Mottola MF et al (2019c) Effects of prenatal exercise on incidence of congenital anomalies and hyperthermia: a systematic review and meta-analysis. </w:t>
      </w:r>
      <w:r w:rsidRPr="00C06F91">
        <w:rPr>
          <w:i/>
          <w:noProof/>
          <w:sz w:val="16"/>
        </w:rPr>
        <w:t>Br J Sports Med</w:t>
      </w:r>
      <w:r w:rsidRPr="00C06F91">
        <w:rPr>
          <w:noProof/>
          <w:sz w:val="16"/>
        </w:rPr>
        <w:t xml:space="preserve"> 53(2): 116-23.</w:t>
      </w:r>
    </w:p>
    <w:p w14:paraId="5707697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de Jersey S, Guthrie T, Tyler J et al (2019) A mixed method study evaluating the integration of pregnancy weight gain charts into antenatal care. </w:t>
      </w:r>
      <w:r w:rsidRPr="00C06F91">
        <w:rPr>
          <w:i/>
          <w:noProof/>
          <w:sz w:val="16"/>
        </w:rPr>
        <w:t>Matern Child Nutr</w:t>
      </w:r>
      <w:r w:rsidRPr="00C06F91">
        <w:rPr>
          <w:noProof/>
          <w:sz w:val="16"/>
        </w:rPr>
        <w:t xml:space="preserve"> 15(3): e12750.</w:t>
      </w:r>
    </w:p>
    <w:p w14:paraId="22E53D7F"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de Oliveria Melo AS, Silva JL, Tavares JS et al (2012) Effect of a physical exercise program during pregnancy on uteroplacental and fetal blood flow and fetal growth: a randomized controlled trial. </w:t>
      </w:r>
      <w:r w:rsidRPr="00C06F91">
        <w:rPr>
          <w:i/>
          <w:noProof/>
          <w:sz w:val="16"/>
        </w:rPr>
        <w:t>Obstet Gynecol</w:t>
      </w:r>
      <w:r w:rsidRPr="00C06F91">
        <w:rPr>
          <w:noProof/>
          <w:sz w:val="16"/>
        </w:rPr>
        <w:t xml:space="preserve"> 120(2 Pt 1): 302-10.</w:t>
      </w:r>
    </w:p>
    <w:p w14:paraId="6E2F135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De-Regil LM, Pena-Rosas JP, Fernandez-Gaxiola AC et al (2015) Effects and safety of periconceptional oral folate supplementation for preventing birth defects. </w:t>
      </w:r>
      <w:r w:rsidRPr="00C06F91">
        <w:rPr>
          <w:i/>
          <w:noProof/>
          <w:sz w:val="16"/>
        </w:rPr>
        <w:t>Cochrane Database Syst Rev</w:t>
      </w:r>
      <w:r w:rsidRPr="00C06F91">
        <w:rPr>
          <w:noProof/>
          <w:sz w:val="16"/>
        </w:rPr>
        <w:t>(12): CD007950.</w:t>
      </w:r>
    </w:p>
    <w:p w14:paraId="2687944F"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Dessypris N, Karalexi MA, Ntouvelis E et al (2017) Association of maternal and index child's diet with subsequent leukemia risk: A systematic review and meta analysis. </w:t>
      </w:r>
      <w:r w:rsidRPr="00C06F91">
        <w:rPr>
          <w:i/>
          <w:noProof/>
          <w:sz w:val="16"/>
        </w:rPr>
        <w:t>Cancer Epidemiol</w:t>
      </w:r>
      <w:r w:rsidRPr="00C06F91">
        <w:rPr>
          <w:noProof/>
          <w:sz w:val="16"/>
        </w:rPr>
        <w:t xml:space="preserve"> 47: 64-75.</w:t>
      </w:r>
    </w:p>
    <w:p w14:paraId="1002CC6E" w14:textId="73299009"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DoH (2014) </w:t>
      </w:r>
      <w:r w:rsidRPr="00C06F91">
        <w:rPr>
          <w:i/>
          <w:noProof/>
          <w:sz w:val="16"/>
        </w:rPr>
        <w:t>Australian Physical Activity and Sedentary Behaviour Guidelines</w:t>
      </w:r>
      <w:r w:rsidRPr="00C06F91">
        <w:rPr>
          <w:noProof/>
          <w:sz w:val="16"/>
        </w:rPr>
        <w:t xml:space="preserve">. Canberra: Australian Government Department of Health. Available at: </w:t>
      </w:r>
      <w:hyperlink r:id="rId42" w:anchor="npa1864" w:history="1">
        <w:r w:rsidRPr="00C06F91">
          <w:rPr>
            <w:rStyle w:val="Hyperlink"/>
            <w:noProof/>
            <w:lang w:val="en-AU"/>
          </w:rPr>
          <w:t>https://www1.health.gov.au/internet/main/publishing.nsf/Content/health-pubhlth-strateg-phys-act-guidelines - npa1864</w:t>
        </w:r>
      </w:hyperlink>
    </w:p>
    <w:p w14:paraId="286494D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Dominguez LJ, Martinez-Gonzalez MA, Basterra-Gortari FJ et al (2014) Fast food consumption and gestational diabetes incidence in the SUN project. </w:t>
      </w:r>
      <w:r w:rsidRPr="00C06F91">
        <w:rPr>
          <w:i/>
          <w:noProof/>
          <w:sz w:val="16"/>
        </w:rPr>
        <w:t>PLoS One</w:t>
      </w:r>
      <w:r w:rsidRPr="00C06F91">
        <w:rPr>
          <w:noProof/>
          <w:sz w:val="16"/>
        </w:rPr>
        <w:t xml:space="preserve"> 9(9): e106627.</w:t>
      </w:r>
    </w:p>
    <w:p w14:paraId="33075B5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Donazar-Ezcurra M, Lopez-Del Burgo C, Martinez-Gonzalez MA et al (2018) Soft drink consumption and gestational diabetes risk in the SUN project. </w:t>
      </w:r>
      <w:r w:rsidRPr="00C06F91">
        <w:rPr>
          <w:i/>
          <w:noProof/>
          <w:sz w:val="16"/>
        </w:rPr>
        <w:t>Clin Nutr</w:t>
      </w:r>
      <w:r w:rsidRPr="00C06F91">
        <w:rPr>
          <w:noProof/>
          <w:sz w:val="16"/>
        </w:rPr>
        <w:t xml:space="preserve"> 37(2): 638-45.</w:t>
      </w:r>
    </w:p>
    <w:p w14:paraId="0958A0A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Duke CH, Williamson JA, Snook KR et al (2017) Association between fruit and vegetable consumption and sleep quantity in pregnant women. </w:t>
      </w:r>
      <w:r w:rsidRPr="00C06F91">
        <w:rPr>
          <w:i/>
          <w:noProof/>
          <w:sz w:val="16"/>
        </w:rPr>
        <w:t>Matern Child Health J</w:t>
      </w:r>
      <w:r w:rsidRPr="00C06F91">
        <w:rPr>
          <w:noProof/>
          <w:sz w:val="16"/>
        </w:rPr>
        <w:t xml:space="preserve"> 21(5): 966-73.</w:t>
      </w:r>
    </w:p>
    <w:p w14:paraId="57056FB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Emmett PM, Jones LR, Golding J (2015) Pregnancy diet and associated outcomes in the Avon Longitudinal Study of Parents and Children. </w:t>
      </w:r>
      <w:r w:rsidRPr="00C06F91">
        <w:rPr>
          <w:i/>
          <w:noProof/>
          <w:sz w:val="16"/>
        </w:rPr>
        <w:t>Nutr Rev</w:t>
      </w:r>
      <w:r w:rsidRPr="00C06F91">
        <w:rPr>
          <w:noProof/>
          <w:sz w:val="16"/>
        </w:rPr>
        <w:t xml:space="preserve"> 73 Suppl 3: 154-74.</w:t>
      </w:r>
    </w:p>
    <w:p w14:paraId="4DF360A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Emond JA, Karagas MR, Baker ER et al (2018) Better diet quality during pregnancy is associated with a reduced likelihood of an infant born small for gestational age: an analysis of the prospective New Hampshire Birth Cohort Study. </w:t>
      </w:r>
      <w:r w:rsidRPr="00C06F91">
        <w:rPr>
          <w:i/>
          <w:noProof/>
          <w:sz w:val="16"/>
        </w:rPr>
        <w:t>J Nutr</w:t>
      </w:r>
      <w:r w:rsidRPr="00C06F91">
        <w:rPr>
          <w:noProof/>
          <w:sz w:val="16"/>
        </w:rPr>
        <w:t xml:space="preserve"> 148(1): 22-30.</w:t>
      </w:r>
    </w:p>
    <w:p w14:paraId="7098BF6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Englund-Ogge L, Brantsaeter AL, Sengpiel V et al (2014) Maternal dietary patterns and preterm delivery: results from large prospective cohort study. </w:t>
      </w:r>
      <w:r w:rsidRPr="00C06F91">
        <w:rPr>
          <w:i/>
          <w:noProof/>
          <w:sz w:val="16"/>
        </w:rPr>
        <w:t>BMJ</w:t>
      </w:r>
      <w:r w:rsidRPr="00C06F91">
        <w:rPr>
          <w:noProof/>
          <w:sz w:val="16"/>
        </w:rPr>
        <w:t xml:space="preserve"> 348: g1446.</w:t>
      </w:r>
    </w:p>
    <w:p w14:paraId="4970029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Englund-Ogge L, Brantsaeter AL, Juodakis J et al (2019) Associations between maternal dietary patterns and infant birth weight, small and large for gestational age in the Norwegian Mother and Child Cohort Study. </w:t>
      </w:r>
      <w:r w:rsidRPr="00C06F91">
        <w:rPr>
          <w:i/>
          <w:noProof/>
          <w:sz w:val="16"/>
        </w:rPr>
        <w:t>Eur J Clin Nutr</w:t>
      </w:r>
      <w:r w:rsidRPr="00C06F91">
        <w:rPr>
          <w:noProof/>
          <w:sz w:val="16"/>
        </w:rPr>
        <w:t xml:space="preserve"> 73(9): 1270-82.</w:t>
      </w:r>
    </w:p>
    <w:p w14:paraId="09C74F2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Eunhee H, Cho S-I, Park H et al (2002) Does standing at work during pregnancy result in reduced infant birth weight? </w:t>
      </w:r>
      <w:r w:rsidRPr="00C06F91">
        <w:rPr>
          <w:i/>
          <w:noProof/>
          <w:sz w:val="16"/>
        </w:rPr>
        <w:t>JOEM</w:t>
      </w:r>
      <w:r w:rsidRPr="00C06F91">
        <w:rPr>
          <w:noProof/>
          <w:sz w:val="16"/>
        </w:rPr>
        <w:t xml:space="preserve"> 44(9): 815-21.</w:t>
      </w:r>
    </w:p>
    <w:p w14:paraId="1B2DFDA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Evenson KR, Siega-Riz AM, Savitz DA et al (2002) Vigorous leisure activity and pregnancy outcome. </w:t>
      </w:r>
      <w:r w:rsidRPr="00C06F91">
        <w:rPr>
          <w:i/>
          <w:noProof/>
          <w:sz w:val="16"/>
        </w:rPr>
        <w:t>Epidemiology</w:t>
      </w:r>
      <w:r w:rsidRPr="00C06F91">
        <w:rPr>
          <w:noProof/>
          <w:sz w:val="16"/>
        </w:rPr>
        <w:t xml:space="preserve"> 13(6): 653-9.</w:t>
      </w:r>
    </w:p>
    <w:p w14:paraId="5543CF4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Farebrother J, Naude CE, Nicol L et al (2018) Effects of Iodized Salt and Iodine Supplements on Prenatal and Postnatal Growth: A Systematic Review. </w:t>
      </w:r>
      <w:r w:rsidRPr="00C06F91">
        <w:rPr>
          <w:i/>
          <w:noProof/>
          <w:sz w:val="16"/>
        </w:rPr>
        <w:t>Adv Nutr</w:t>
      </w:r>
      <w:r w:rsidRPr="00C06F91">
        <w:rPr>
          <w:noProof/>
          <w:sz w:val="16"/>
        </w:rPr>
        <w:t xml:space="preserve"> 9(3): 219-37.</w:t>
      </w:r>
    </w:p>
    <w:p w14:paraId="3A7847B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Fealy SM, Taylor RM, Foureur M et al (2017) Weighing as a stand-alone intervention does not reduce excessive gestational weight gain compared to routine antenatal care: a systematic review and meta-analysis of randomised controlled trials. </w:t>
      </w:r>
      <w:r w:rsidRPr="00C06F91">
        <w:rPr>
          <w:i/>
          <w:noProof/>
          <w:sz w:val="16"/>
        </w:rPr>
        <w:t>BMC Pregnancy Childbirth</w:t>
      </w:r>
      <w:r w:rsidRPr="00C06F91">
        <w:rPr>
          <w:noProof/>
          <w:sz w:val="16"/>
        </w:rPr>
        <w:t xml:space="preserve"> 17(1): 36.</w:t>
      </w:r>
    </w:p>
    <w:p w14:paraId="3BEB0D1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Feng Y, Wang S, Chen R et al (2015) Maternal folic acid supplementation and the risk of congenital heart defects in offspring: a meta-analysis of epidemiological observational studies. </w:t>
      </w:r>
      <w:r w:rsidRPr="00C06F91">
        <w:rPr>
          <w:i/>
          <w:noProof/>
          <w:sz w:val="16"/>
        </w:rPr>
        <w:t>Sci Rep</w:t>
      </w:r>
      <w:r w:rsidRPr="00C06F91">
        <w:rPr>
          <w:noProof/>
          <w:sz w:val="16"/>
        </w:rPr>
        <w:t xml:space="preserve"> 5: 8506.</w:t>
      </w:r>
    </w:p>
    <w:p w14:paraId="2CEC563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Fernandez-Barres S, Romaguera D, Valvi D et al (2016) Mediterranean dietary pattern in pregnant women and offspring risk of overweight and abdominal obesity in early childhood: the INMA birth cohort study. </w:t>
      </w:r>
      <w:r w:rsidRPr="00C06F91">
        <w:rPr>
          <w:i/>
          <w:noProof/>
          <w:sz w:val="16"/>
        </w:rPr>
        <w:t>Pediatr Obes</w:t>
      </w:r>
      <w:r w:rsidRPr="00C06F91">
        <w:rPr>
          <w:noProof/>
          <w:sz w:val="16"/>
        </w:rPr>
        <w:t xml:space="preserve"> 11(6): 491-99.</w:t>
      </w:r>
    </w:p>
    <w:p w14:paraId="65B88AD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Fernandez-Barres S, Vrijheid M, Manzano-Salgado CB et al (2019) The association of mediterranean diet during pregnancy with longitudinal body mass index trajectories and cardiometabolic risk in early childhood. </w:t>
      </w:r>
      <w:r w:rsidRPr="00C06F91">
        <w:rPr>
          <w:i/>
          <w:noProof/>
          <w:sz w:val="16"/>
        </w:rPr>
        <w:t>J Pediatr</w:t>
      </w:r>
      <w:r w:rsidRPr="00C06F91">
        <w:rPr>
          <w:noProof/>
          <w:sz w:val="16"/>
        </w:rPr>
        <w:t xml:space="preserve"> 206: 119-27 e6.</w:t>
      </w:r>
    </w:p>
    <w:p w14:paraId="0ECA919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Flynn AC, Seed PT, Patel N et al (2016) Dietary patterns in obese pregnant women; influence of a behavioral intervention of diet and physical activity in the UPBEAT randomized controlled trial. </w:t>
      </w:r>
      <w:r w:rsidRPr="00C06F91">
        <w:rPr>
          <w:i/>
          <w:noProof/>
          <w:sz w:val="16"/>
        </w:rPr>
        <w:t>Int J Behav Nutr Phys Act</w:t>
      </w:r>
      <w:r w:rsidRPr="00C06F91">
        <w:rPr>
          <w:noProof/>
          <w:sz w:val="16"/>
        </w:rPr>
        <w:t xml:space="preserve"> 13(1): 124.</w:t>
      </w:r>
    </w:p>
    <w:p w14:paraId="669AD70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Foster M, Herulah UN, Prasad A et al (2015) Zinc Status of Vegetarians during Pregnancy: A Systematic Review of Observational Studies and Meta-Analysis of Zinc Intake. </w:t>
      </w:r>
      <w:r w:rsidRPr="00C06F91">
        <w:rPr>
          <w:i/>
          <w:noProof/>
          <w:sz w:val="16"/>
        </w:rPr>
        <w:t>Nutrients</w:t>
      </w:r>
      <w:r w:rsidRPr="00C06F91">
        <w:rPr>
          <w:noProof/>
          <w:sz w:val="16"/>
        </w:rPr>
        <w:t xml:space="preserve"> 7(6): 4512-25.</w:t>
      </w:r>
    </w:p>
    <w:p w14:paraId="2FF1820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Frawley J, Adams J, Steel A et al (2015) Women's use and self-prescription of herbal medicine during pregnancy: An examination of 1,835 pregnant women. </w:t>
      </w:r>
      <w:r w:rsidRPr="00C06F91">
        <w:rPr>
          <w:i/>
          <w:noProof/>
          <w:sz w:val="16"/>
        </w:rPr>
        <w:t>Womens Health Issues</w:t>
      </w:r>
      <w:r w:rsidRPr="00C06F91">
        <w:rPr>
          <w:noProof/>
          <w:sz w:val="16"/>
        </w:rPr>
        <w:t xml:space="preserve"> 25(4): 396-402.</w:t>
      </w:r>
    </w:p>
    <w:p w14:paraId="1E8A8898"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Frawley J, Sibbritt D, Broom A et al (2016) Women's attitudes towards the use of complementary and alternative medicine products during pregnancy. </w:t>
      </w:r>
      <w:r w:rsidRPr="00C06F91">
        <w:rPr>
          <w:i/>
          <w:noProof/>
          <w:sz w:val="16"/>
        </w:rPr>
        <w:t>J Obstet Gynaecol</w:t>
      </w:r>
      <w:r w:rsidRPr="00C06F91">
        <w:rPr>
          <w:noProof/>
          <w:sz w:val="16"/>
        </w:rPr>
        <w:t xml:space="preserve"> 36(4): 462-7.</w:t>
      </w:r>
    </w:p>
    <w:p w14:paraId="21F936E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Frazier AL, Camargo CA, Jr., Malspeis S et al (2014) Prospective study of peripregnancy consumption of peanuts or tree nuts by mothers and the risk of peanut or tree nut allergy in their offspring. </w:t>
      </w:r>
      <w:r w:rsidRPr="00C06F91">
        <w:rPr>
          <w:i/>
          <w:noProof/>
          <w:sz w:val="16"/>
        </w:rPr>
        <w:t>JAMA Pediatr</w:t>
      </w:r>
      <w:r w:rsidRPr="00C06F91">
        <w:rPr>
          <w:noProof/>
          <w:sz w:val="16"/>
        </w:rPr>
        <w:t xml:space="preserve"> 168(2): 156-62.</w:t>
      </w:r>
    </w:p>
    <w:p w14:paraId="577C19AE" w14:textId="6FEA7F1B"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FSANZ (2019) Caffeine. Accessed: 13 April 2020. </w:t>
      </w:r>
      <w:hyperlink r:id="rId43" w:history="1">
        <w:r w:rsidRPr="00C06F91">
          <w:rPr>
            <w:rStyle w:val="Hyperlink"/>
            <w:noProof/>
            <w:lang w:val="en-AU"/>
          </w:rPr>
          <w:t>https://www.foodstandards.gov.au/consumer/generalissues/Pages/Caffeine.aspx</w:t>
        </w:r>
      </w:hyperlink>
    </w:p>
    <w:p w14:paraId="7F2869A4"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Fu ZM, Ma ZZ, Liu GJ et al (2018) Vitamins supplementation affects the onset of preeclampsia. </w:t>
      </w:r>
      <w:r w:rsidRPr="00C06F91">
        <w:rPr>
          <w:i/>
          <w:noProof/>
          <w:sz w:val="16"/>
        </w:rPr>
        <w:t>J Formos Med Assoc</w:t>
      </w:r>
      <w:r w:rsidRPr="00C06F91">
        <w:rPr>
          <w:noProof/>
          <w:sz w:val="16"/>
        </w:rPr>
        <w:t xml:space="preserve"> 117(1): 6-13.</w:t>
      </w:r>
    </w:p>
    <w:p w14:paraId="005872A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Garcia AH, Voortman T, Baena CP et al (2016) Maternal weight status, diet, and supplement use as determinants of breastfeeding and complementary feeding: a systematic review and meta-analysis. </w:t>
      </w:r>
      <w:r w:rsidRPr="00C06F91">
        <w:rPr>
          <w:i/>
          <w:noProof/>
          <w:sz w:val="16"/>
        </w:rPr>
        <w:t>Nutr Rev</w:t>
      </w:r>
      <w:r w:rsidRPr="00C06F91">
        <w:rPr>
          <w:noProof/>
          <w:sz w:val="16"/>
        </w:rPr>
        <w:t xml:space="preserve"> 74(8): 490-516.</w:t>
      </w:r>
    </w:p>
    <w:p w14:paraId="4A2B0F2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Garnaes KK, Morkved S, Salvesen O et al (2016) Exercise Training and Weight Gain in Obese Pregnant Women: A Randomized Controlled Trial (ETIP Trial). </w:t>
      </w:r>
      <w:r w:rsidRPr="00C06F91">
        <w:rPr>
          <w:i/>
          <w:noProof/>
          <w:sz w:val="16"/>
        </w:rPr>
        <w:t>PLoS Med</w:t>
      </w:r>
      <w:r w:rsidRPr="00C06F91">
        <w:rPr>
          <w:noProof/>
          <w:sz w:val="16"/>
        </w:rPr>
        <w:t xml:space="preserve"> 13(7): e1002079.</w:t>
      </w:r>
    </w:p>
    <w:p w14:paraId="4A2D485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Gjestland K, Bo K, Owe KM et al (2013) Do pregnant women follow exercise guidelines? Prevalence data among 3482 women, and prediction of low-back pain, pelvic girdle pain and depression. </w:t>
      </w:r>
      <w:r w:rsidRPr="00C06F91">
        <w:rPr>
          <w:i/>
          <w:noProof/>
          <w:sz w:val="16"/>
        </w:rPr>
        <w:t>Br J Sports Med</w:t>
      </w:r>
      <w:r w:rsidRPr="00C06F91">
        <w:rPr>
          <w:noProof/>
          <w:sz w:val="16"/>
        </w:rPr>
        <w:t xml:space="preserve"> 47(8): 515-20.</w:t>
      </w:r>
    </w:p>
    <w:p w14:paraId="67CF43C7"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Glazier JD, Hayes DJL, Hussain S et al (2018) The effect of Ramadan fasting during pregnancy on perinatal outcomes: a systematic review and meta-analysis. </w:t>
      </w:r>
      <w:r w:rsidRPr="00C06F91">
        <w:rPr>
          <w:i/>
          <w:noProof/>
          <w:sz w:val="16"/>
        </w:rPr>
        <w:t>BMC Pregnancy Childbirth</w:t>
      </w:r>
      <w:r w:rsidRPr="00C06F91">
        <w:rPr>
          <w:noProof/>
          <w:sz w:val="16"/>
        </w:rPr>
        <w:t xml:space="preserve"> 18(1): 421.</w:t>
      </w:r>
    </w:p>
    <w:p w14:paraId="204DDC8F"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Goldstein RF, Abell SK, Ranasinha S et al (2017) Association of gestational weight gain with maternal and infant outcomes: a systematic review and meta-analysis. </w:t>
      </w:r>
      <w:r w:rsidRPr="00C06F91">
        <w:rPr>
          <w:i/>
          <w:noProof/>
          <w:sz w:val="16"/>
        </w:rPr>
        <w:t>JAMA</w:t>
      </w:r>
      <w:r w:rsidRPr="00C06F91">
        <w:rPr>
          <w:noProof/>
          <w:sz w:val="16"/>
        </w:rPr>
        <w:t xml:space="preserve"> 317(21): 2207-25.</w:t>
      </w:r>
    </w:p>
    <w:p w14:paraId="054FD0C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Goldstein RF, Abell SK, Ranasinha S et al (2018) Gestational weight gain across continents and ethnicity: systematic review and meta-analysis of maternal and infant outcomes in more than one million women. </w:t>
      </w:r>
      <w:r w:rsidRPr="00C06F91">
        <w:rPr>
          <w:i/>
          <w:noProof/>
          <w:sz w:val="16"/>
        </w:rPr>
        <w:t>BMC Med</w:t>
      </w:r>
      <w:r w:rsidRPr="00C06F91">
        <w:rPr>
          <w:noProof/>
          <w:sz w:val="16"/>
        </w:rPr>
        <w:t xml:space="preserve"> 16(1): 153.</w:t>
      </w:r>
    </w:p>
    <w:p w14:paraId="57CE13F7"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Goto E (2017) Dose-response association between maternal body mass index and small for gestational age: a meta-analysis. </w:t>
      </w:r>
      <w:r w:rsidRPr="00C06F91">
        <w:rPr>
          <w:i/>
          <w:noProof/>
          <w:sz w:val="16"/>
        </w:rPr>
        <w:t>J Matern Fetal Neonatal Med</w:t>
      </w:r>
      <w:r w:rsidRPr="00C06F91">
        <w:rPr>
          <w:noProof/>
          <w:sz w:val="16"/>
        </w:rPr>
        <w:t xml:space="preserve"> 30(2): 213-18.</w:t>
      </w:r>
    </w:p>
    <w:p w14:paraId="63C4630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Gowachirapant S, Jaiswal N, Melse-Boonstra A et al (2017) Effect of iodine supplementation in pregnant women on child neurodevelopment: a randomised, double-blind, placebo-controlled trial. </w:t>
      </w:r>
      <w:r w:rsidRPr="00C06F91">
        <w:rPr>
          <w:i/>
          <w:noProof/>
          <w:sz w:val="16"/>
        </w:rPr>
        <w:t>The Lancet Diabetes &amp; Endocrinology</w:t>
      </w:r>
      <w:r w:rsidRPr="00C06F91">
        <w:rPr>
          <w:noProof/>
          <w:sz w:val="16"/>
        </w:rPr>
        <w:t xml:space="preserve"> 5(11): 853-63.</w:t>
      </w:r>
    </w:p>
    <w:p w14:paraId="5C623F3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Greenop KR, Miller M, Attia J et al (2014) Maternal consumption of coffee and tea during pregnancy and risk of childhood brain tumors: results from an Australian case-control study. </w:t>
      </w:r>
      <w:r w:rsidRPr="00C06F91">
        <w:rPr>
          <w:i/>
          <w:noProof/>
          <w:sz w:val="16"/>
        </w:rPr>
        <w:t>Cancer Causes Control</w:t>
      </w:r>
      <w:r w:rsidRPr="00C06F91">
        <w:rPr>
          <w:noProof/>
          <w:sz w:val="16"/>
        </w:rPr>
        <w:t xml:space="preserve"> 25(10): 1321-7.</w:t>
      </w:r>
    </w:p>
    <w:p w14:paraId="4179EB7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Gresham E, Collins CE, Mishra GD et al (2016) Diet quality before or during pregnancy and the relationship with pregnancy and birth outcomes: the Australian Longitudinal Study on Women's Health. </w:t>
      </w:r>
      <w:r w:rsidRPr="00C06F91">
        <w:rPr>
          <w:i/>
          <w:noProof/>
          <w:sz w:val="16"/>
        </w:rPr>
        <w:t>Public Health Nutr</w:t>
      </w:r>
      <w:r w:rsidRPr="00C06F91">
        <w:rPr>
          <w:noProof/>
          <w:sz w:val="16"/>
        </w:rPr>
        <w:t xml:space="preserve"> 19(16): 2975-83.</w:t>
      </w:r>
    </w:p>
    <w:p w14:paraId="218A204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Guelfi KJ, Ong MJ, Crisp NA et al (2016) Regular Exercise to Prevent the Recurrence of Gestational Diabetes Mellitus: A Randomized Controlled Trial. </w:t>
      </w:r>
      <w:r w:rsidRPr="00C06F91">
        <w:rPr>
          <w:i/>
          <w:noProof/>
          <w:sz w:val="16"/>
        </w:rPr>
        <w:t>Obstet Gynecol</w:t>
      </w:r>
      <w:r w:rsidRPr="00C06F91">
        <w:rPr>
          <w:noProof/>
          <w:sz w:val="16"/>
        </w:rPr>
        <w:t xml:space="preserve"> 128(4): 819-27.</w:t>
      </w:r>
    </w:p>
    <w:p w14:paraId="5E278C48"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Guess K, Malek L, Anderson A et al (2017) Knowledge and practices regarding iodine supplementation: A national survey of healthcare providers. </w:t>
      </w:r>
      <w:r w:rsidRPr="00C06F91">
        <w:rPr>
          <w:i/>
          <w:noProof/>
          <w:sz w:val="16"/>
        </w:rPr>
        <w:t>Women Birth</w:t>
      </w:r>
      <w:r w:rsidRPr="00C06F91">
        <w:rPr>
          <w:noProof/>
          <w:sz w:val="16"/>
        </w:rPr>
        <w:t xml:space="preserve"> 30(1): e56-e60.</w:t>
      </w:r>
    </w:p>
    <w:p w14:paraId="7746F4D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Gustafsson MK, Stafne SN, Romundstad PR et al (2016) The effects of an exercise programme during pregnancy on health-related quality of life in pregnant women: a Norwegian randomised controlled trial. </w:t>
      </w:r>
      <w:r w:rsidRPr="00C06F91">
        <w:rPr>
          <w:i/>
          <w:noProof/>
          <w:sz w:val="16"/>
        </w:rPr>
        <w:t>BJOG</w:t>
      </w:r>
      <w:r w:rsidRPr="00C06F91">
        <w:rPr>
          <w:noProof/>
          <w:sz w:val="16"/>
        </w:rPr>
        <w:t xml:space="preserve"> 123(7): 1152-60.</w:t>
      </w:r>
    </w:p>
    <w:p w14:paraId="0966CE9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aakstad LA, Torset B, Bo K (2016) What is the effect of regular group exercise on maternal psychological outcomes and common pregnancy complaints? An assessor blinded RCT. </w:t>
      </w:r>
      <w:r w:rsidRPr="00C06F91">
        <w:rPr>
          <w:i/>
          <w:noProof/>
          <w:sz w:val="16"/>
        </w:rPr>
        <w:t>Midwifery</w:t>
      </w:r>
      <w:r w:rsidRPr="00C06F91">
        <w:rPr>
          <w:noProof/>
          <w:sz w:val="16"/>
        </w:rPr>
        <w:t xml:space="preserve"> 32: 81-6.</w:t>
      </w:r>
    </w:p>
    <w:p w14:paraId="0F70DE6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alvorsen S, Haakstad LA, Edvardsen E et al (2013) Effect of aerobic dance on cardiorespiratory fitness in pregnant women: a randomised controlled trial. </w:t>
      </w:r>
      <w:r w:rsidRPr="00C06F91">
        <w:rPr>
          <w:i/>
          <w:noProof/>
          <w:sz w:val="16"/>
        </w:rPr>
        <w:t>Physiotherapy</w:t>
      </w:r>
      <w:r w:rsidRPr="00C06F91">
        <w:rPr>
          <w:noProof/>
          <w:sz w:val="16"/>
        </w:rPr>
        <w:t xml:space="preserve"> 99(1): 42-8.</w:t>
      </w:r>
    </w:p>
    <w:p w14:paraId="4D4D29A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an Z, Mulla S, Beyene J et al (2011) Maternal underweight and the risk of preterm birth and low birth weight: a systematic review and meta-analyses. </w:t>
      </w:r>
      <w:r w:rsidRPr="00C06F91">
        <w:rPr>
          <w:i/>
          <w:noProof/>
          <w:sz w:val="16"/>
        </w:rPr>
        <w:t>Int J Epidemiol</w:t>
      </w:r>
      <w:r w:rsidRPr="00C06F91">
        <w:rPr>
          <w:noProof/>
          <w:sz w:val="16"/>
        </w:rPr>
        <w:t xml:space="preserve"> 40(1): 65-101.</w:t>
      </w:r>
    </w:p>
    <w:p w14:paraId="5BEC2F7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arding KB, Pena-Rosas JP, Webster AC et al (2017) Iodine supplementation for women during the preconception, pregnancy and postpartum period. </w:t>
      </w:r>
      <w:r w:rsidRPr="00C06F91">
        <w:rPr>
          <w:i/>
          <w:noProof/>
          <w:sz w:val="16"/>
        </w:rPr>
        <w:t>Cochrane Database Syst Rev</w:t>
      </w:r>
      <w:r w:rsidRPr="00C06F91">
        <w:rPr>
          <w:noProof/>
          <w:sz w:val="16"/>
        </w:rPr>
        <w:t xml:space="preserve"> 3: CD011761.</w:t>
      </w:r>
    </w:p>
    <w:p w14:paraId="7A001E2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arrison AL, Taylor NF, Shields N et al (2018) Attitudes, barriers and enablers to physical activity in pregnant women: a systematic review. </w:t>
      </w:r>
      <w:r w:rsidRPr="00C06F91">
        <w:rPr>
          <w:i/>
          <w:noProof/>
          <w:sz w:val="16"/>
        </w:rPr>
        <w:t>J Physiother</w:t>
      </w:r>
      <w:r w:rsidRPr="00C06F91">
        <w:rPr>
          <w:noProof/>
          <w:sz w:val="16"/>
        </w:rPr>
        <w:t xml:space="preserve"> 64(1): 24-32.</w:t>
      </w:r>
    </w:p>
    <w:p w14:paraId="75FABF14"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arrison M, Lee A, Findlay M et al (2010) The increasing cost of healthy food. </w:t>
      </w:r>
      <w:r w:rsidRPr="00C06F91">
        <w:rPr>
          <w:i/>
          <w:noProof/>
          <w:sz w:val="16"/>
        </w:rPr>
        <w:t>Aust N Z J Public Health</w:t>
      </w:r>
      <w:r w:rsidRPr="00C06F91">
        <w:rPr>
          <w:noProof/>
          <w:sz w:val="16"/>
        </w:rPr>
        <w:t xml:space="preserve"> 34(2): 179–86.</w:t>
      </w:r>
    </w:p>
    <w:p w14:paraId="6DE7A66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artley E, McPhie S, Skouteris H et al (2015) Psychosocial risk factors for excessive gestational weight gain: A systematic review. </w:t>
      </w:r>
      <w:r w:rsidRPr="00C06F91">
        <w:rPr>
          <w:i/>
          <w:noProof/>
          <w:sz w:val="16"/>
        </w:rPr>
        <w:t>Women Birth</w:t>
      </w:r>
      <w:r w:rsidRPr="00C06F91">
        <w:rPr>
          <w:noProof/>
          <w:sz w:val="16"/>
        </w:rPr>
        <w:t xml:space="preserve"> 28(4): e99-e109.</w:t>
      </w:r>
    </w:p>
    <w:p w14:paraId="7A763A7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asted T, Stapleton H, Beckmann MM et al (2016) Clinician's attitudes to the introduction of routine weighing in pregnancy. </w:t>
      </w:r>
      <w:r w:rsidRPr="00C06F91">
        <w:rPr>
          <w:i/>
          <w:noProof/>
          <w:sz w:val="16"/>
        </w:rPr>
        <w:t>J Pregnancy</w:t>
      </w:r>
      <w:r w:rsidRPr="00C06F91">
        <w:rPr>
          <w:noProof/>
          <w:sz w:val="16"/>
        </w:rPr>
        <w:t xml:space="preserve"> 2016: 2049673.</w:t>
      </w:r>
    </w:p>
    <w:p w14:paraId="648ADD3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ayman M, Short C, Reaburn P (2016) An investigation into the exercise behaviours of regionally based Australian pregnant women. </w:t>
      </w:r>
      <w:r w:rsidRPr="00C06F91">
        <w:rPr>
          <w:i/>
          <w:noProof/>
          <w:sz w:val="16"/>
        </w:rPr>
        <w:t>J Sci Med Sport</w:t>
      </w:r>
      <w:r w:rsidRPr="00C06F91">
        <w:rPr>
          <w:noProof/>
          <w:sz w:val="16"/>
        </w:rPr>
        <w:t xml:space="preserve"> 19(8): 664-8.</w:t>
      </w:r>
    </w:p>
    <w:p w14:paraId="69AD09C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ayman M, Reaburn P, Alley S et al (2019) What exercise advice are women receiving from their healthcare practitioners during pregnancy? </w:t>
      </w:r>
      <w:r w:rsidRPr="00C06F91">
        <w:rPr>
          <w:i/>
          <w:noProof/>
          <w:sz w:val="16"/>
        </w:rPr>
        <w:t>Women Birth</w:t>
      </w:r>
      <w:r w:rsidRPr="00C06F91">
        <w:rPr>
          <w:noProof/>
          <w:sz w:val="16"/>
        </w:rPr>
        <w:t>.</w:t>
      </w:r>
    </w:p>
    <w:p w14:paraId="32ADE35F"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eaden I, Mujahid MS, Cohen AK et al (2015) Racial/ethnic disparities in inadequate gestational weight gain differ by pre-pregnancy weight. </w:t>
      </w:r>
      <w:r w:rsidRPr="00C06F91">
        <w:rPr>
          <w:i/>
          <w:noProof/>
          <w:sz w:val="16"/>
        </w:rPr>
        <w:t>Matern Child Health J</w:t>
      </w:r>
      <w:r w:rsidRPr="00C06F91">
        <w:rPr>
          <w:noProof/>
          <w:sz w:val="16"/>
        </w:rPr>
        <w:t xml:space="preserve"> 19(8): 1672-86.</w:t>
      </w:r>
    </w:p>
    <w:p w14:paraId="39C1C18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ill B, Bergmeier H, McPhie S et al (2017) Is parity a risk factor for excessive weight gain during pregnancy and postpartum weight retention? A systematic review and meta-analysis. </w:t>
      </w:r>
      <w:r w:rsidRPr="00C06F91">
        <w:rPr>
          <w:i/>
          <w:noProof/>
          <w:sz w:val="16"/>
        </w:rPr>
        <w:t>Obes Rev</w:t>
      </w:r>
      <w:r w:rsidRPr="00C06F91">
        <w:rPr>
          <w:noProof/>
          <w:sz w:val="16"/>
        </w:rPr>
        <w:t xml:space="preserve"> 18(7): 755-64.</w:t>
      </w:r>
    </w:p>
    <w:p w14:paraId="4474A33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ill B, Hayden M, McPhie S et al (2019) Preconception and antenatal knowledge and beliefs about gestational weight gain. </w:t>
      </w:r>
      <w:r w:rsidRPr="00C06F91">
        <w:rPr>
          <w:i/>
          <w:noProof/>
          <w:sz w:val="16"/>
        </w:rPr>
        <w:t>Aust N Z J Obstet Gynaecol</w:t>
      </w:r>
      <w:r w:rsidRPr="00C06F91">
        <w:rPr>
          <w:noProof/>
          <w:sz w:val="16"/>
        </w:rPr>
        <w:t xml:space="preserve"> 59(5): 634-40.</w:t>
      </w:r>
    </w:p>
    <w:p w14:paraId="30EAD8A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ine T, Zhao Y, Begley A et al (2018) Iodine-containing supplement use by pregnant women attending antenatal clinics in Western Australia. </w:t>
      </w:r>
      <w:r w:rsidRPr="00C06F91">
        <w:rPr>
          <w:i/>
          <w:noProof/>
          <w:sz w:val="16"/>
        </w:rPr>
        <w:t>Aust N Z J Obstet Gynaecol</w:t>
      </w:r>
      <w:r w:rsidRPr="00C06F91">
        <w:rPr>
          <w:noProof/>
          <w:sz w:val="16"/>
        </w:rPr>
        <w:t xml:space="preserve"> 58(6): 636-42.</w:t>
      </w:r>
    </w:p>
    <w:p w14:paraId="5C72ACD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offmann J, Gunther J, Geyer K et al (2019) Associations between prenatal physical activity and neonatal and obstetric outcomes-a secondary analysis of the cluster-randomized GeliS trial. </w:t>
      </w:r>
      <w:r w:rsidRPr="00C06F91">
        <w:rPr>
          <w:i/>
          <w:noProof/>
          <w:sz w:val="16"/>
        </w:rPr>
        <w:t>J Clin Med</w:t>
      </w:r>
      <w:r w:rsidRPr="00C06F91">
        <w:rPr>
          <w:noProof/>
          <w:sz w:val="16"/>
        </w:rPr>
        <w:t xml:space="preserve"> 8(10).</w:t>
      </w:r>
    </w:p>
    <w:p w14:paraId="6D514BF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ofmeyr GJ, Belizan JM, von Dadelszen P et al (2014) Low-dose calcium supplementation for preventing pre-eclampsia: a systematic review and commentary. </w:t>
      </w:r>
      <w:r w:rsidRPr="00C06F91">
        <w:rPr>
          <w:i/>
          <w:noProof/>
          <w:sz w:val="16"/>
        </w:rPr>
        <w:t>BJOG</w:t>
      </w:r>
      <w:r w:rsidRPr="00C06F91">
        <w:rPr>
          <w:noProof/>
          <w:sz w:val="16"/>
        </w:rPr>
        <w:t xml:space="preserve"> 121(8): 951-7.</w:t>
      </w:r>
    </w:p>
    <w:p w14:paraId="08D7EA1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ofmeyr GJ, Lawrie TA, Atallah ÁN et al (2018) Calcium supplementation during pregnancy for preventing hypertensive disorders and related problems. </w:t>
      </w:r>
      <w:r w:rsidRPr="00C06F91">
        <w:rPr>
          <w:i/>
          <w:noProof/>
          <w:sz w:val="16"/>
        </w:rPr>
        <w:t>Cochrane Database of Systematic Reviews</w:t>
      </w:r>
      <w:r w:rsidRPr="00C06F91">
        <w:rPr>
          <w:noProof/>
          <w:sz w:val="16"/>
        </w:rPr>
        <w:t>.</w:t>
      </w:r>
    </w:p>
    <w:p w14:paraId="2ED4A54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olst L, Havnen GC, Nordeng H (2014) Echinacea and elderberry-should they be used against upper respiratory tract infections during pregnancy? </w:t>
      </w:r>
      <w:r w:rsidRPr="00C06F91">
        <w:rPr>
          <w:i/>
          <w:noProof/>
          <w:sz w:val="16"/>
        </w:rPr>
        <w:t>Front Pharmacol</w:t>
      </w:r>
      <w:r w:rsidRPr="00C06F91">
        <w:rPr>
          <w:noProof/>
          <w:sz w:val="16"/>
        </w:rPr>
        <w:t xml:space="preserve"> 5: 31.</w:t>
      </w:r>
    </w:p>
    <w:p w14:paraId="6E684A1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opkins SA, Baldi JC, Cutfield WS et al (2010) Exercise training in pregnancy reduces offspring size without changes in maternal insulin sensitivity. </w:t>
      </w:r>
      <w:r w:rsidRPr="00C06F91">
        <w:rPr>
          <w:i/>
          <w:noProof/>
          <w:sz w:val="16"/>
        </w:rPr>
        <w:t>J Clin Endocrinol Metab</w:t>
      </w:r>
      <w:r w:rsidRPr="00C06F91">
        <w:rPr>
          <w:noProof/>
          <w:sz w:val="16"/>
        </w:rPr>
        <w:t xml:space="preserve"> 95(5): 2080-8.</w:t>
      </w:r>
    </w:p>
    <w:p w14:paraId="12C5957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ua X, Zhang J, Guo Y et al (2016) Effect of folic acid supplementation during pregnancy on gestational hypertension/preeclampsia: A systematic review and meta-analysis. </w:t>
      </w:r>
      <w:r w:rsidRPr="00C06F91">
        <w:rPr>
          <w:i/>
          <w:noProof/>
          <w:sz w:val="16"/>
        </w:rPr>
        <w:t>Hypertens Pregnancy</w:t>
      </w:r>
      <w:r w:rsidRPr="00C06F91">
        <w:rPr>
          <w:noProof/>
          <w:sz w:val="16"/>
        </w:rPr>
        <w:t xml:space="preserve"> 35(4): 447-60.</w:t>
      </w:r>
    </w:p>
    <w:p w14:paraId="33DC0E2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uang Y, Ouyang YQ, Redding SR (2019) Maternal prepregnancy body mass index, gestational weight gain, and cessation of breastfeeding: A systematic review and meta-analysis. </w:t>
      </w:r>
      <w:r w:rsidRPr="00C06F91">
        <w:rPr>
          <w:i/>
          <w:noProof/>
          <w:sz w:val="16"/>
        </w:rPr>
        <w:t>Breastfeed Med</w:t>
      </w:r>
      <w:r w:rsidRPr="00C06F91">
        <w:rPr>
          <w:noProof/>
          <w:sz w:val="16"/>
        </w:rPr>
        <w:t xml:space="preserve"> 14(6): 366-74.</w:t>
      </w:r>
    </w:p>
    <w:p w14:paraId="77E26FFF"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ulman A, Lutsiv O, Park CK et al (2016) Are women who quit smoking at high risk of excess weight gain throughout pregnancy? </w:t>
      </w:r>
      <w:r w:rsidRPr="00C06F91">
        <w:rPr>
          <w:i/>
          <w:noProof/>
          <w:sz w:val="16"/>
        </w:rPr>
        <w:t>BMC Pregnancy Childbirth</w:t>
      </w:r>
      <w:r w:rsidRPr="00C06F91">
        <w:rPr>
          <w:noProof/>
          <w:sz w:val="16"/>
        </w:rPr>
        <w:t xml:space="preserve"> 16: 263.</w:t>
      </w:r>
    </w:p>
    <w:p w14:paraId="475AEB9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urley S, Eastman CJ, Gallego G (2019) The impact of mandatory iodine fortification and supplementation on pregnant and lactating women in Australia. </w:t>
      </w:r>
      <w:r w:rsidRPr="00C06F91">
        <w:rPr>
          <w:i/>
          <w:noProof/>
          <w:sz w:val="16"/>
        </w:rPr>
        <w:t>Asia Pac J Clin Nutr</w:t>
      </w:r>
      <w:r w:rsidRPr="00C06F91">
        <w:rPr>
          <w:noProof/>
          <w:sz w:val="16"/>
        </w:rPr>
        <w:t xml:space="preserve"> 28(1): 15-22.</w:t>
      </w:r>
    </w:p>
    <w:p w14:paraId="27E0B7F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Hynes KL, Seal JA, Otahal P et al (2019) Women remain at risk of iodine deficiency during pregnancy: The importance of iodine supplementation before conception and throughout gestation. </w:t>
      </w:r>
      <w:r w:rsidRPr="00C06F91">
        <w:rPr>
          <w:i/>
          <w:noProof/>
          <w:sz w:val="16"/>
        </w:rPr>
        <w:t>Nutrients</w:t>
      </w:r>
      <w:r w:rsidRPr="00C06F91">
        <w:rPr>
          <w:noProof/>
          <w:sz w:val="16"/>
        </w:rPr>
        <w:t xml:space="preserve"> 11(1).</w:t>
      </w:r>
    </w:p>
    <w:p w14:paraId="7219C28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Ikem E, Halldorsson TI, Birgisdóttir BE et al (2019) Dietary patterns and the risk of pregnancy-associated hypertension in the Danish National Birth Cohort: a prospective longitudinal study. </w:t>
      </w:r>
      <w:r w:rsidRPr="00C06F91">
        <w:rPr>
          <w:i/>
          <w:noProof/>
          <w:sz w:val="16"/>
        </w:rPr>
        <w:t>BJOG</w:t>
      </w:r>
      <w:r w:rsidRPr="00C06F91">
        <w:rPr>
          <w:noProof/>
          <w:sz w:val="16"/>
        </w:rPr>
        <w:t xml:space="preserve"> 126(5): 663-73.</w:t>
      </w:r>
    </w:p>
    <w:p w14:paraId="20DBABE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Jahanfar S &amp; Jaafar SH (2015) Effects of restricted caffeine intake by mother on fetal, neonatal and pregnancy outcomes. </w:t>
      </w:r>
      <w:r w:rsidRPr="00C06F91">
        <w:rPr>
          <w:i/>
          <w:noProof/>
          <w:sz w:val="16"/>
        </w:rPr>
        <w:t>Cochrane Database Syst Rev</w:t>
      </w:r>
      <w:r w:rsidRPr="00C06F91">
        <w:rPr>
          <w:noProof/>
          <w:sz w:val="16"/>
        </w:rPr>
        <w:t>(6): CD006965.</w:t>
      </w:r>
    </w:p>
    <w:p w14:paraId="3FC49A4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Jayasinghe C, Polson R, van Woerden HC et al (2018) The effect of universal maternal antenatal iron supplementation on neurodevelopment in offspring: a systematic review and meta-analysis. </w:t>
      </w:r>
      <w:r w:rsidRPr="00C06F91">
        <w:rPr>
          <w:i/>
          <w:noProof/>
          <w:sz w:val="16"/>
        </w:rPr>
        <w:t>BMC Pediatr</w:t>
      </w:r>
      <w:r w:rsidRPr="00C06F91">
        <w:rPr>
          <w:noProof/>
          <w:sz w:val="16"/>
        </w:rPr>
        <w:t xml:space="preserve"> 18(1): 150.</w:t>
      </w:r>
    </w:p>
    <w:p w14:paraId="06DD70F8"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Jeffries K, Walker SP, Hiscock R et al (2009) Reducing excessive weight gain in pregnancy: a randomised controlled trial. </w:t>
      </w:r>
      <w:r w:rsidRPr="00C06F91">
        <w:rPr>
          <w:i/>
          <w:noProof/>
          <w:sz w:val="16"/>
        </w:rPr>
        <w:t>MJA</w:t>
      </w:r>
      <w:r w:rsidRPr="00C06F91">
        <w:rPr>
          <w:noProof/>
          <w:sz w:val="16"/>
        </w:rPr>
        <w:t xml:space="preserve"> 191(8): 429–33.</w:t>
      </w:r>
    </w:p>
    <w:p w14:paraId="2A3D4C9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Jiang X, Liu M, Song Y et al (2019) The Institute of Medicine recommendation for gestational weight gain is probably not optimal among non-American pregnant women: a retrospective study from China. </w:t>
      </w:r>
      <w:r w:rsidRPr="00C06F91">
        <w:rPr>
          <w:i/>
          <w:noProof/>
          <w:sz w:val="16"/>
        </w:rPr>
        <w:t>J Matern Fetal Neonatal Med</w:t>
      </w:r>
      <w:r w:rsidRPr="00C06F91">
        <w:rPr>
          <w:noProof/>
          <w:sz w:val="16"/>
        </w:rPr>
        <w:t xml:space="preserve"> 32(8): 1353-58.</w:t>
      </w:r>
    </w:p>
    <w:p w14:paraId="3319A0D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Juhl M (2005) Psychosocial and physical work environment, and risk of pelvic pain in pregnancy. A study within the Danish national birth cohort. </w:t>
      </w:r>
      <w:r w:rsidRPr="00C06F91">
        <w:rPr>
          <w:i/>
          <w:noProof/>
          <w:sz w:val="16"/>
        </w:rPr>
        <w:t>J Epidemiol &amp; Community Health</w:t>
      </w:r>
      <w:r w:rsidRPr="00C06F91">
        <w:rPr>
          <w:noProof/>
          <w:sz w:val="16"/>
        </w:rPr>
        <w:t xml:space="preserve"> 59(7): 580-85.</w:t>
      </w:r>
    </w:p>
    <w:p w14:paraId="1C18CBF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Juhl M, Strandberg-Larsen K, Larsen PS et al (2013) Occupational lifting during pregnancy and risk of fetal death in a large national cohort study. </w:t>
      </w:r>
      <w:r w:rsidRPr="00C06F91">
        <w:rPr>
          <w:i/>
          <w:noProof/>
          <w:sz w:val="16"/>
        </w:rPr>
        <w:t>Scand J Work Environ Health</w:t>
      </w:r>
      <w:r w:rsidRPr="00C06F91">
        <w:rPr>
          <w:noProof/>
          <w:sz w:val="16"/>
        </w:rPr>
        <w:t xml:space="preserve"> 39(4): 335-42.</w:t>
      </w:r>
    </w:p>
    <w:p w14:paraId="2A6EC65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Juhl M, Larsen PS, Andersen PK et al (2014) Occupational lifting during pregnancy and child’s birth size in a large cohort study. </w:t>
      </w:r>
      <w:r w:rsidRPr="00C06F91">
        <w:rPr>
          <w:i/>
          <w:noProof/>
          <w:sz w:val="16"/>
        </w:rPr>
        <w:t>Scand J Work Environ Health</w:t>
      </w:r>
      <w:r w:rsidRPr="00C06F91">
        <w:rPr>
          <w:noProof/>
          <w:sz w:val="16"/>
        </w:rPr>
        <w:t xml:space="preserve"> 40(4): 411-19.</w:t>
      </w:r>
    </w:p>
    <w:p w14:paraId="21A717C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Jukic AM, Evenson KR, Daniels JL et al (2012) A prospective study of the association between vigorous physical activity during pregnancy and length of gestation and birthweight. </w:t>
      </w:r>
      <w:r w:rsidRPr="00C06F91">
        <w:rPr>
          <w:i/>
          <w:noProof/>
          <w:sz w:val="16"/>
        </w:rPr>
        <w:t>Matern Child Health J</w:t>
      </w:r>
      <w:r w:rsidRPr="00C06F91">
        <w:rPr>
          <w:noProof/>
          <w:sz w:val="16"/>
        </w:rPr>
        <w:t xml:space="preserve"> 16(5): 1031-44.</w:t>
      </w:r>
    </w:p>
    <w:p w14:paraId="4E35B488"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Kapadia MZ, Gaston A, Van Blyderveen S et al (2015a) Psychological antecedents of excess gestational weight gain: a systematic review. </w:t>
      </w:r>
      <w:r w:rsidRPr="00C06F91">
        <w:rPr>
          <w:i/>
          <w:noProof/>
          <w:sz w:val="16"/>
        </w:rPr>
        <w:t>BMC Pregnancy Childbirth</w:t>
      </w:r>
      <w:r w:rsidRPr="00C06F91">
        <w:rPr>
          <w:noProof/>
          <w:sz w:val="16"/>
        </w:rPr>
        <w:t xml:space="preserve"> 15: 107.</w:t>
      </w:r>
    </w:p>
    <w:p w14:paraId="5EF4D874"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Kapadia MZ, Park CK, Beyene J et al (2015b) Can we safely recommend gestational weight gain below the 2009 guidelines in obese women? A systematic review and meta-analysis. </w:t>
      </w:r>
      <w:r w:rsidRPr="00C06F91">
        <w:rPr>
          <w:i/>
          <w:noProof/>
          <w:sz w:val="16"/>
        </w:rPr>
        <w:t>Obes Rev</w:t>
      </w:r>
      <w:r w:rsidRPr="00C06F91">
        <w:rPr>
          <w:noProof/>
          <w:sz w:val="16"/>
        </w:rPr>
        <w:t xml:space="preserve"> 16(3): 189-206.</w:t>
      </w:r>
    </w:p>
    <w:p w14:paraId="4955D70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Kapadia MZ, Park CK, Beyene J et al (2015c) Weight loss instead of weight gain within the guidelines in obese women during pregnancy: A systematic review and meta-analyses of maternal and infant outcomes. </w:t>
      </w:r>
      <w:r w:rsidRPr="00C06F91">
        <w:rPr>
          <w:i/>
          <w:noProof/>
          <w:sz w:val="16"/>
        </w:rPr>
        <w:t>PLoS One</w:t>
      </w:r>
      <w:r w:rsidRPr="00C06F91">
        <w:rPr>
          <w:noProof/>
          <w:sz w:val="16"/>
        </w:rPr>
        <w:t xml:space="preserve"> 10(7): e0132650.</w:t>
      </w:r>
    </w:p>
    <w:p w14:paraId="74ADC6E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Keats EC, Haider BA, Tam E et al (2019) Multiple-micronutrient supplementation for women during pregnancy. </w:t>
      </w:r>
      <w:r w:rsidRPr="00C06F91">
        <w:rPr>
          <w:i/>
          <w:noProof/>
          <w:sz w:val="16"/>
        </w:rPr>
        <w:t>Cochrane Database Syst Rev</w:t>
      </w:r>
      <w:r w:rsidRPr="00C06F91">
        <w:rPr>
          <w:noProof/>
          <w:sz w:val="16"/>
        </w:rPr>
        <w:t xml:space="preserve"> 3: CD004905.</w:t>
      </w:r>
    </w:p>
    <w:p w14:paraId="55A3BE6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Khaing W, Vallibhakara SA, Tantrakul V et al (2017) Calcium and Vitamin D Supplementation for Prevention of Preeclampsia: A Systematic Review and Network Meta-Analysis. </w:t>
      </w:r>
      <w:r w:rsidRPr="00C06F91">
        <w:rPr>
          <w:i/>
          <w:noProof/>
          <w:sz w:val="16"/>
        </w:rPr>
        <w:t>Nutrients</w:t>
      </w:r>
      <w:r w:rsidRPr="00C06F91">
        <w:rPr>
          <w:noProof/>
          <w:sz w:val="16"/>
        </w:rPr>
        <w:t xml:space="preserve"> 9(10).</w:t>
      </w:r>
    </w:p>
    <w:p w14:paraId="7640EF87"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Khanolkar AR, Hanley GE, Koupil I et al (2020) 2009 IOM guidelines for gestational weight gain: how well do they predict outcomes across ethnic groups? </w:t>
      </w:r>
      <w:r w:rsidRPr="00C06F91">
        <w:rPr>
          <w:i/>
          <w:noProof/>
          <w:sz w:val="16"/>
        </w:rPr>
        <w:t>Ethn Health</w:t>
      </w:r>
      <w:r w:rsidRPr="00C06F91">
        <w:rPr>
          <w:noProof/>
          <w:sz w:val="16"/>
        </w:rPr>
        <w:t xml:space="preserve"> 25(1): 110-25.</w:t>
      </w:r>
    </w:p>
    <w:p w14:paraId="4374A194"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Kocsis I, Szilágyi T, Turos J et al (2017) Effect of a gymnastics program on sleep characteristics in pregnant women. </w:t>
      </w:r>
      <w:r w:rsidRPr="00C06F91">
        <w:rPr>
          <w:i/>
          <w:noProof/>
          <w:sz w:val="16"/>
        </w:rPr>
        <w:t>Taiwanese Journal of Obstetrics and Gynecology</w:t>
      </w:r>
      <w:r w:rsidRPr="00C06F91">
        <w:rPr>
          <w:noProof/>
          <w:sz w:val="16"/>
        </w:rPr>
        <w:t xml:space="preserve"> 56(2): 204-09.</w:t>
      </w:r>
    </w:p>
    <w:p w14:paraId="5A12031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Kong KL, Gillman MW, Rifas-Shiman SL et al (2016) Leisure time physical activity before and during mid-pregnancy and offspring adiposity in mid-childhood. </w:t>
      </w:r>
      <w:r w:rsidRPr="00C06F91">
        <w:rPr>
          <w:i/>
          <w:noProof/>
          <w:sz w:val="16"/>
        </w:rPr>
        <w:t>Pediatr Obes</w:t>
      </w:r>
      <w:r w:rsidRPr="00C06F91">
        <w:rPr>
          <w:noProof/>
          <w:sz w:val="16"/>
        </w:rPr>
        <w:t xml:space="preserve"> 11(2): 81-7.</w:t>
      </w:r>
    </w:p>
    <w:p w14:paraId="6D8A912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Kramer MS &amp; McDonald SW (2006) Aerobic exercise for women during pregnancy. </w:t>
      </w:r>
      <w:r w:rsidRPr="00C06F91">
        <w:rPr>
          <w:i/>
          <w:noProof/>
          <w:sz w:val="16"/>
        </w:rPr>
        <w:t>Cochrane Database of Systematic Reviews</w:t>
      </w:r>
      <w:r w:rsidRPr="00C06F91">
        <w:rPr>
          <w:noProof/>
          <w:sz w:val="16"/>
        </w:rPr>
        <w:t>.</w:t>
      </w:r>
    </w:p>
    <w:p w14:paraId="4B8F76E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andrigan T &amp; Pollard C (2011) </w:t>
      </w:r>
      <w:r w:rsidRPr="00C06F91">
        <w:rPr>
          <w:i/>
          <w:noProof/>
          <w:sz w:val="16"/>
        </w:rPr>
        <w:t>Food Access and Cost Survey (FACS), Western Australia, 2010</w:t>
      </w:r>
      <w:r w:rsidRPr="00C06F91">
        <w:rPr>
          <w:noProof/>
          <w:sz w:val="16"/>
        </w:rPr>
        <w:t>. Perth: Department of Health, WA.</w:t>
      </w:r>
    </w:p>
    <w:p w14:paraId="3F9443D7"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arsen PS, Strandberg-Larsen K, Juhl M et al (2013) Occupational lifting and pelvic pain during pregnancy: a study within the Danish National Birth Cohort. </w:t>
      </w:r>
      <w:r w:rsidRPr="00C06F91">
        <w:rPr>
          <w:i/>
          <w:noProof/>
          <w:sz w:val="16"/>
        </w:rPr>
        <w:t>Scand J Work Environ Health</w:t>
      </w:r>
      <w:r w:rsidRPr="00C06F91">
        <w:rPr>
          <w:noProof/>
          <w:sz w:val="16"/>
        </w:rPr>
        <w:t xml:space="preserve"> 39(1): 88-95.</w:t>
      </w:r>
    </w:p>
    <w:p w14:paraId="18C59E1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assi ZS, Salam RA, Haider BA et al (2013) Folic acid supplementation during pregnancy for maternal health and pregnancy outcomes. </w:t>
      </w:r>
      <w:r w:rsidRPr="00C06F91">
        <w:rPr>
          <w:i/>
          <w:noProof/>
          <w:sz w:val="16"/>
        </w:rPr>
        <w:t>Cochrane Database of Systematic Reviews</w:t>
      </w:r>
      <w:r w:rsidRPr="00C06F91">
        <w:rPr>
          <w:noProof/>
          <w:sz w:val="16"/>
        </w:rPr>
        <w:t>.</w:t>
      </w:r>
    </w:p>
    <w:p w14:paraId="2E9CDF64"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ee A, Belski R, Radcliffe J et al (2016) What do pregnant women know about the healthy eating guidelines for pregnancy? A web-based questionnaire. </w:t>
      </w:r>
      <w:r w:rsidRPr="00C06F91">
        <w:rPr>
          <w:i/>
          <w:noProof/>
          <w:sz w:val="16"/>
        </w:rPr>
        <w:t>Matern Child Health J</w:t>
      </w:r>
      <w:r w:rsidRPr="00C06F91">
        <w:rPr>
          <w:noProof/>
          <w:sz w:val="16"/>
        </w:rPr>
        <w:t xml:space="preserve"> 20(10): 2179-88.</w:t>
      </w:r>
    </w:p>
    <w:p w14:paraId="7240192F"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ee A, Muggli E, Halliday J et al (2018a) What do pregnant women eat, and are they meeting the recommended dietary requirements for pregnancy? </w:t>
      </w:r>
      <w:r w:rsidRPr="00C06F91">
        <w:rPr>
          <w:i/>
          <w:noProof/>
          <w:sz w:val="16"/>
        </w:rPr>
        <w:t>Midwifery</w:t>
      </w:r>
      <w:r w:rsidRPr="00C06F91">
        <w:rPr>
          <w:noProof/>
          <w:sz w:val="16"/>
        </w:rPr>
        <w:t xml:space="preserve"> 67: 70-76.</w:t>
      </w:r>
    </w:p>
    <w:p w14:paraId="62E9FF6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ee A, Newton M, Radcliffe J et al (2018b) Pregnancy nutrition knowledge and experiences of pregnant women and antenatal care clinicians: A mixed methods approach. </w:t>
      </w:r>
      <w:r w:rsidRPr="00C06F91">
        <w:rPr>
          <w:i/>
          <w:noProof/>
          <w:sz w:val="16"/>
        </w:rPr>
        <w:t>Women Birth</w:t>
      </w:r>
      <w:r w:rsidRPr="00C06F91">
        <w:rPr>
          <w:noProof/>
          <w:sz w:val="16"/>
        </w:rPr>
        <w:t xml:space="preserve"> 31(4): 269-77.</w:t>
      </w:r>
    </w:p>
    <w:p w14:paraId="2F46CF3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ee A &amp; Ride K (2018) Review of nutrition among Aboriginal and Torres Strait Islander people. </w:t>
      </w:r>
      <w:r w:rsidRPr="00C06F91">
        <w:rPr>
          <w:i/>
          <w:noProof/>
          <w:sz w:val="16"/>
        </w:rPr>
        <w:t>Australian Indigenous Health Bulletin</w:t>
      </w:r>
      <w:r w:rsidRPr="00C06F91">
        <w:rPr>
          <w:noProof/>
          <w:sz w:val="16"/>
        </w:rPr>
        <w:t xml:space="preserve"> 18(1).</w:t>
      </w:r>
    </w:p>
    <w:p w14:paraId="0BC8508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ee YQ, Collins CE, Schumacher TL et al (2018c) Disparities exist between the dietary intake of Indigenous Australian women during pregnancy and the Australian dietary guidelines: the Gomeroi gaaynggal study. </w:t>
      </w:r>
      <w:r w:rsidRPr="00C06F91">
        <w:rPr>
          <w:i/>
          <w:noProof/>
          <w:sz w:val="16"/>
        </w:rPr>
        <w:t>J Hum Nutr Diet</w:t>
      </w:r>
      <w:r w:rsidRPr="00C06F91">
        <w:rPr>
          <w:noProof/>
          <w:sz w:val="16"/>
        </w:rPr>
        <w:t xml:space="preserve"> 31(4): 473-85.</w:t>
      </w:r>
    </w:p>
    <w:p w14:paraId="1E5CBCB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eermakers ETM, Tielemans MJ, van den Broek M et al (2017) Maternal dietary patterns during pregnancy and offspring cardiometabolic health at age 6 years: The generation R study. </w:t>
      </w:r>
      <w:r w:rsidRPr="00C06F91">
        <w:rPr>
          <w:i/>
          <w:noProof/>
          <w:sz w:val="16"/>
        </w:rPr>
        <w:t>Clin Nutr</w:t>
      </w:r>
      <w:r w:rsidRPr="00C06F91">
        <w:rPr>
          <w:noProof/>
          <w:sz w:val="16"/>
        </w:rPr>
        <w:t xml:space="preserve"> 36(2): 477-84.</w:t>
      </w:r>
    </w:p>
    <w:p w14:paraId="2653F64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eiferman JA &amp; Evenson KR (2003) The effect of regular leisure physical activity on birth outcomes. </w:t>
      </w:r>
      <w:r w:rsidRPr="00C06F91">
        <w:rPr>
          <w:i/>
          <w:noProof/>
          <w:sz w:val="16"/>
        </w:rPr>
        <w:t>Matern Child Health J</w:t>
      </w:r>
      <w:r w:rsidRPr="00C06F91">
        <w:rPr>
          <w:noProof/>
          <w:sz w:val="16"/>
        </w:rPr>
        <w:t xml:space="preserve"> 7(1): 59-64.</w:t>
      </w:r>
    </w:p>
    <w:p w14:paraId="7CC88B3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eonard D, Buttner P, Thompson F et al (2018) Anaemia in pregnancy among Aboriginal and Torres Strait Islander women of Far North Queensland: A retrospective cohort study. </w:t>
      </w:r>
      <w:r w:rsidRPr="00C06F91">
        <w:rPr>
          <w:i/>
          <w:noProof/>
          <w:sz w:val="16"/>
        </w:rPr>
        <w:t>Nutr Diet</w:t>
      </w:r>
      <w:r w:rsidRPr="00C06F91">
        <w:rPr>
          <w:noProof/>
          <w:sz w:val="16"/>
        </w:rPr>
        <w:t xml:space="preserve"> 75(5): 457-67.</w:t>
      </w:r>
    </w:p>
    <w:p w14:paraId="0161386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ifeCycle Project-Maternal O, Childhood Outcomes Study G, Voerman E et al (2019) Association of gestational weight gain with adverse maternal and infant outcomes. </w:t>
      </w:r>
      <w:r w:rsidRPr="00C06F91">
        <w:rPr>
          <w:i/>
          <w:noProof/>
          <w:sz w:val="16"/>
        </w:rPr>
        <w:t>JAMA</w:t>
      </w:r>
      <w:r w:rsidRPr="00C06F91">
        <w:rPr>
          <w:noProof/>
          <w:sz w:val="16"/>
        </w:rPr>
        <w:t xml:space="preserve"> 321(17): 1702-15.</w:t>
      </w:r>
    </w:p>
    <w:p w14:paraId="3D6254D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indberg SM &amp; Anderson CK (2014) Improving gestational weight gain counseling through meaningful use of an electronic medical record. </w:t>
      </w:r>
      <w:r w:rsidRPr="00C06F91">
        <w:rPr>
          <w:i/>
          <w:noProof/>
          <w:sz w:val="16"/>
        </w:rPr>
        <w:t>Matern Child Health J</w:t>
      </w:r>
      <w:r w:rsidRPr="00C06F91">
        <w:rPr>
          <w:noProof/>
          <w:sz w:val="16"/>
        </w:rPr>
        <w:t xml:space="preserve"> 18(9): 2188-94.</w:t>
      </w:r>
    </w:p>
    <w:p w14:paraId="525A64A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iu C, Liu C, Wang Q et al (2018a) Supplementation of folic acid in pregnancy and the risk of preeclampsia and gestational hypertension: a meta-analysis. </w:t>
      </w:r>
      <w:r w:rsidRPr="00C06F91">
        <w:rPr>
          <w:i/>
          <w:noProof/>
          <w:sz w:val="16"/>
        </w:rPr>
        <w:t>Archives of Gynecology and Obstetrics</w:t>
      </w:r>
      <w:r w:rsidRPr="00C06F91">
        <w:rPr>
          <w:noProof/>
          <w:sz w:val="16"/>
        </w:rPr>
        <w:t xml:space="preserve"> 298(4): 697-704.</w:t>
      </w:r>
    </w:p>
    <w:p w14:paraId="35AADA7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iu E, Pimpin L, Shulkin M et al (2018b) Effect of Zinc Supplementation on Growth Outcomes in Children under 5 Years of Age. </w:t>
      </w:r>
      <w:r w:rsidRPr="00C06F91">
        <w:rPr>
          <w:i/>
          <w:noProof/>
          <w:sz w:val="16"/>
        </w:rPr>
        <w:t>Nutrients</w:t>
      </w:r>
      <w:r w:rsidRPr="00C06F91">
        <w:rPr>
          <w:noProof/>
          <w:sz w:val="16"/>
        </w:rPr>
        <w:t xml:space="preserve"> 10(3).</w:t>
      </w:r>
    </w:p>
    <w:p w14:paraId="0C3407D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iu L, Ma Y, Wang N et al (2019) Maternal body mass index and risk of neonatal adverse outcomes in China: a systematic review and meta-analysis. </w:t>
      </w:r>
      <w:r w:rsidRPr="00C06F91">
        <w:rPr>
          <w:i/>
          <w:noProof/>
          <w:sz w:val="16"/>
        </w:rPr>
        <w:t>BMC Pregnancy Childbirth</w:t>
      </w:r>
      <w:r w:rsidRPr="00C06F91">
        <w:rPr>
          <w:noProof/>
          <w:sz w:val="16"/>
        </w:rPr>
        <w:t xml:space="preserve"> 19(1): 105.</w:t>
      </w:r>
    </w:p>
    <w:p w14:paraId="0331E477"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iu P, Xu L, Wang Y et al (2016) Association between perinatal outcomes and maternal pre-pregnancy body mass index. </w:t>
      </w:r>
      <w:r w:rsidRPr="00C06F91">
        <w:rPr>
          <w:i/>
          <w:noProof/>
          <w:sz w:val="16"/>
        </w:rPr>
        <w:t>Obes Rev</w:t>
      </w:r>
      <w:r w:rsidRPr="00C06F91">
        <w:rPr>
          <w:noProof/>
          <w:sz w:val="16"/>
        </w:rPr>
        <w:t xml:space="preserve"> 17(11): 1091-102.</w:t>
      </w:r>
    </w:p>
    <w:p w14:paraId="6A7629B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ivock M, Anderson PJ, Lewis S et al (2017) Maternal micronutrient consumption periconceptionally and during pregnancy: a prospective cohort study. </w:t>
      </w:r>
      <w:r w:rsidRPr="00C06F91">
        <w:rPr>
          <w:i/>
          <w:noProof/>
          <w:sz w:val="16"/>
        </w:rPr>
        <w:t>Public Health Nutr</w:t>
      </w:r>
      <w:r w:rsidRPr="00C06F91">
        <w:rPr>
          <w:noProof/>
          <w:sz w:val="16"/>
        </w:rPr>
        <w:t xml:space="preserve"> 20(2): 294-304.</w:t>
      </w:r>
    </w:p>
    <w:p w14:paraId="320AF7C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ombardi C, Ganguly A, Bunin GR et al (2015) Maternal diet during pregnancy and unilateral retinoblastoma. </w:t>
      </w:r>
      <w:r w:rsidRPr="00C06F91">
        <w:rPr>
          <w:i/>
          <w:noProof/>
          <w:sz w:val="16"/>
        </w:rPr>
        <w:t>Cancer Causes Control</w:t>
      </w:r>
      <w:r w:rsidRPr="00C06F91">
        <w:rPr>
          <w:noProof/>
          <w:sz w:val="16"/>
        </w:rPr>
        <w:t xml:space="preserve"> 26(3): 387-97.</w:t>
      </w:r>
    </w:p>
    <w:p w14:paraId="032F978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opez-Cepero A, Leung K, Moore Simas T et al (2018) Association between obstetric provider's advice and gestational weight gain. </w:t>
      </w:r>
      <w:r w:rsidRPr="00C06F91">
        <w:rPr>
          <w:i/>
          <w:noProof/>
          <w:sz w:val="16"/>
        </w:rPr>
        <w:t>Matern Child Health J</w:t>
      </w:r>
      <w:r w:rsidRPr="00C06F91">
        <w:rPr>
          <w:noProof/>
          <w:sz w:val="16"/>
        </w:rPr>
        <w:t xml:space="preserve"> 22(8): 1127-34.</w:t>
      </w:r>
    </w:p>
    <w:p w14:paraId="3A77863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Loprinzi PD, Loprinzi KL, Cardinal BJ (2012) The relationship between physical activity and sleep among pregnant women. </w:t>
      </w:r>
      <w:r w:rsidRPr="00C06F91">
        <w:rPr>
          <w:i/>
          <w:noProof/>
          <w:sz w:val="16"/>
        </w:rPr>
        <w:t>Mental Health and Physical Activity</w:t>
      </w:r>
      <w:r w:rsidRPr="00C06F91">
        <w:rPr>
          <w:noProof/>
          <w:sz w:val="16"/>
        </w:rPr>
        <w:t xml:space="preserve"> 5(1): 22-27.</w:t>
      </w:r>
    </w:p>
    <w:p w14:paraId="4CA5AED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adsen M, Jorgensen T, Jensen ML et al (2007) Leisure time physical exercise during pregnancy and the risk of miscarriage: a study within the Danish National Birth Cohort. </w:t>
      </w:r>
      <w:r w:rsidRPr="00C06F91">
        <w:rPr>
          <w:i/>
          <w:noProof/>
          <w:sz w:val="16"/>
        </w:rPr>
        <w:t>BJOG</w:t>
      </w:r>
      <w:r w:rsidRPr="00C06F91">
        <w:rPr>
          <w:noProof/>
          <w:sz w:val="16"/>
        </w:rPr>
        <w:t xml:space="preserve"> 114(11): 1419-26.</w:t>
      </w:r>
    </w:p>
    <w:p w14:paraId="08779848"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akrides M, Crosby DD, Shepherd E et al (2014) Magnesium supplementation in pregnancy. </w:t>
      </w:r>
      <w:r w:rsidRPr="00C06F91">
        <w:rPr>
          <w:i/>
          <w:noProof/>
          <w:sz w:val="16"/>
        </w:rPr>
        <w:t>Cochrane Database of Systematic Reviews</w:t>
      </w:r>
      <w:r w:rsidRPr="00C06F91">
        <w:rPr>
          <w:noProof/>
          <w:sz w:val="16"/>
        </w:rPr>
        <w:t>.</w:t>
      </w:r>
    </w:p>
    <w:p w14:paraId="08F92058"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alek L, Umberger W, Makrides M et al (2016a) Adherence to the Australian dietary guidelines during pregnancy: evidence from a national study. </w:t>
      </w:r>
      <w:r w:rsidRPr="00C06F91">
        <w:rPr>
          <w:i/>
          <w:noProof/>
          <w:sz w:val="16"/>
        </w:rPr>
        <w:t>Public Health Nutr</w:t>
      </w:r>
      <w:r w:rsidRPr="00C06F91">
        <w:rPr>
          <w:noProof/>
          <w:sz w:val="16"/>
        </w:rPr>
        <w:t xml:space="preserve"> 19(7): 1155-63.</w:t>
      </w:r>
    </w:p>
    <w:p w14:paraId="4651579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alek L, Umberger W, Makrides M et al (2016b) Poor adherence to folic acid and iodine supplement recommendations in preconception and pregnancy: a cross-sectional analysis. </w:t>
      </w:r>
      <w:r w:rsidRPr="00C06F91">
        <w:rPr>
          <w:i/>
          <w:noProof/>
          <w:sz w:val="16"/>
        </w:rPr>
        <w:t>Australian and New Zealand Journal of Public Health</w:t>
      </w:r>
      <w:r w:rsidRPr="00C06F91">
        <w:rPr>
          <w:noProof/>
          <w:sz w:val="16"/>
        </w:rPr>
        <w:t xml:space="preserve"> 40(5): 424-29.</w:t>
      </w:r>
    </w:p>
    <w:p w14:paraId="4C6677E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alek L, Umberger WJ, Makrides M et al (2018) Understanding motivations for dietary supplementation during pregnancy: A focus group study. </w:t>
      </w:r>
      <w:r w:rsidRPr="00C06F91">
        <w:rPr>
          <w:i/>
          <w:noProof/>
          <w:sz w:val="16"/>
        </w:rPr>
        <w:t>Midwifery</w:t>
      </w:r>
      <w:r w:rsidRPr="00C06F91">
        <w:rPr>
          <w:noProof/>
          <w:sz w:val="16"/>
        </w:rPr>
        <w:t xml:space="preserve"> 57: 59-68.</w:t>
      </w:r>
    </w:p>
    <w:p w14:paraId="4C6FA324"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arsh K, Zeuschner C, Saunders A et al (2009) Meeting nutritional needs on a vegetarian diet. </w:t>
      </w:r>
      <w:r w:rsidRPr="00C06F91">
        <w:rPr>
          <w:i/>
          <w:noProof/>
          <w:sz w:val="16"/>
        </w:rPr>
        <w:t>Aust Fam Physician</w:t>
      </w:r>
      <w:r w:rsidRPr="00C06F91">
        <w:rPr>
          <w:noProof/>
          <w:sz w:val="16"/>
        </w:rPr>
        <w:t xml:space="preserve"> 38(8): 600-2.</w:t>
      </w:r>
    </w:p>
    <w:p w14:paraId="53C9995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artin CL, Sotres-Alvarez D, Siega-Riz AM (2015) Maternal dietary patterns during the second trimester are associated with preterm birth. </w:t>
      </w:r>
      <w:r w:rsidRPr="00C06F91">
        <w:rPr>
          <w:i/>
          <w:noProof/>
          <w:sz w:val="16"/>
        </w:rPr>
        <w:t>J Nutr</w:t>
      </w:r>
      <w:r w:rsidRPr="00C06F91">
        <w:rPr>
          <w:noProof/>
          <w:sz w:val="16"/>
        </w:rPr>
        <w:t xml:space="preserve"> 145(8): 1857-64.</w:t>
      </w:r>
    </w:p>
    <w:p w14:paraId="5107926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artin CL, Siega-Riz AM, Sotres-Alvarez D et al (2016) Maternal dietary patterns are associated with lower levels of cardiometabolic markers during pregnancy. </w:t>
      </w:r>
      <w:r w:rsidRPr="00C06F91">
        <w:rPr>
          <w:i/>
          <w:noProof/>
          <w:sz w:val="16"/>
        </w:rPr>
        <w:t>Paediatr Perinat Epidemiol</w:t>
      </w:r>
      <w:r w:rsidRPr="00C06F91">
        <w:rPr>
          <w:noProof/>
          <w:sz w:val="16"/>
        </w:rPr>
        <w:t xml:space="preserve"> 30(3): 246-55.</w:t>
      </w:r>
    </w:p>
    <w:p w14:paraId="75BC6FA8"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artínez-Galiano J, Olmedo-Requena R, Barrios-Rodríguez R et al (2018) Effect of adherence to a Mediterranean diet and olive oil intake during pregnancy on risk of small for gestational age infants. </w:t>
      </w:r>
      <w:r w:rsidRPr="00C06F91">
        <w:rPr>
          <w:i/>
          <w:noProof/>
          <w:sz w:val="16"/>
        </w:rPr>
        <w:t>Nutrients</w:t>
      </w:r>
      <w:r w:rsidRPr="00C06F91">
        <w:rPr>
          <w:noProof/>
          <w:sz w:val="16"/>
        </w:rPr>
        <w:t xml:space="preserve"> 10(9).</w:t>
      </w:r>
    </w:p>
    <w:p w14:paraId="1F69B01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artinez-Galiano JM, Amezcua-Prieto C, Salcedo-Bellido I et al (2018) Maternal dietary consumption of legumes, vegetables and fruit during pregnancy, does it protect against small for gestational age? </w:t>
      </w:r>
      <w:r w:rsidRPr="00C06F91">
        <w:rPr>
          <w:i/>
          <w:noProof/>
          <w:sz w:val="16"/>
        </w:rPr>
        <w:t>BMC Pregnancy Childbirth</w:t>
      </w:r>
      <w:r w:rsidRPr="00C06F91">
        <w:rPr>
          <w:noProof/>
          <w:sz w:val="16"/>
        </w:rPr>
        <w:t xml:space="preserve"> 18(1): 486.</w:t>
      </w:r>
    </w:p>
    <w:p w14:paraId="57DC260F"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cAlpine JM, Vanderlelie JJ, Vincze LJ et al (2020) Use of micronutrient supplements in pregnant women of south-east Queensland. </w:t>
      </w:r>
      <w:r w:rsidRPr="00C06F91">
        <w:rPr>
          <w:i/>
          <w:noProof/>
          <w:sz w:val="16"/>
        </w:rPr>
        <w:t>Aust N Z J Obstet Gynaecol</w:t>
      </w:r>
      <w:r w:rsidRPr="00C06F91">
        <w:rPr>
          <w:noProof/>
          <w:sz w:val="16"/>
        </w:rPr>
        <w:t>.</w:t>
      </w:r>
    </w:p>
    <w:p w14:paraId="566E1F3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cCauley ME, van den Broek N, Dou L et al (2015) Vitamin A supplementation during pregnancy for maternal and newborn outcomes. </w:t>
      </w:r>
      <w:r w:rsidRPr="00C06F91">
        <w:rPr>
          <w:i/>
          <w:noProof/>
          <w:sz w:val="16"/>
        </w:rPr>
        <w:t>Cochrane Database Syst Rev</w:t>
      </w:r>
      <w:r w:rsidRPr="00C06F91">
        <w:rPr>
          <w:noProof/>
          <w:sz w:val="16"/>
        </w:rPr>
        <w:t>(10): CD008666.</w:t>
      </w:r>
    </w:p>
    <w:p w14:paraId="0580F057"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cGowan CA &amp; McAuliffe FM (2013) Maternal dietary patterns and associated nutrient intakes during each trimester of pregnancy. </w:t>
      </w:r>
      <w:r w:rsidRPr="00C06F91">
        <w:rPr>
          <w:i/>
          <w:noProof/>
          <w:sz w:val="16"/>
        </w:rPr>
        <w:t>Public Health Nutr</w:t>
      </w:r>
      <w:r w:rsidRPr="00C06F91">
        <w:rPr>
          <w:noProof/>
          <w:sz w:val="16"/>
        </w:rPr>
        <w:t xml:space="preserve"> 16(1): 97-107.</w:t>
      </w:r>
    </w:p>
    <w:p w14:paraId="4606DF8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eertens LJE, Scheepers HCJ, Willemse J et al (2018) Should women be advised to use calcium supplements during pregnancy? A decision analysis. </w:t>
      </w:r>
      <w:r w:rsidRPr="00C06F91">
        <w:rPr>
          <w:i/>
          <w:noProof/>
          <w:sz w:val="16"/>
        </w:rPr>
        <w:t>Matern Child Nutr</w:t>
      </w:r>
      <w:r w:rsidRPr="00C06F91">
        <w:rPr>
          <w:noProof/>
          <w:sz w:val="16"/>
        </w:rPr>
        <w:t xml:space="preserve"> 14(1).</w:t>
      </w:r>
    </w:p>
    <w:p w14:paraId="75042BB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eher S &amp; Duley L (2006) Garlic for preventing pre-eclampsia and its complications. </w:t>
      </w:r>
      <w:r w:rsidRPr="00C06F91">
        <w:rPr>
          <w:i/>
          <w:noProof/>
          <w:sz w:val="16"/>
        </w:rPr>
        <w:t>Cochrane Database Syst Rev</w:t>
      </w:r>
      <w:r w:rsidRPr="00C06F91">
        <w:rPr>
          <w:noProof/>
          <w:sz w:val="16"/>
        </w:rPr>
        <w:t>(3): CD006065.</w:t>
      </w:r>
    </w:p>
    <w:p w14:paraId="471FCE9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endez DD, Doebler DA, Kim KH et al (2014) Neighborhood socioeconomic disadvantage and gestational weight gain and loss. </w:t>
      </w:r>
      <w:r w:rsidRPr="00C06F91">
        <w:rPr>
          <w:i/>
          <w:noProof/>
          <w:sz w:val="16"/>
        </w:rPr>
        <w:t>Matern Child Health J</w:t>
      </w:r>
      <w:r w:rsidRPr="00C06F91">
        <w:rPr>
          <w:noProof/>
          <w:sz w:val="16"/>
        </w:rPr>
        <w:t xml:space="preserve"> 18(5): 1095-103.</w:t>
      </w:r>
    </w:p>
    <w:p w14:paraId="7582B2D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endez DD, Thorpe RJ, Amutah N et al (2016) Neighborhood racial composition and poverty in association with pre-pregnancy weight and gestational weight gain. </w:t>
      </w:r>
      <w:r w:rsidRPr="00C06F91">
        <w:rPr>
          <w:i/>
          <w:noProof/>
          <w:sz w:val="16"/>
        </w:rPr>
        <w:t>SSM Popul Health</w:t>
      </w:r>
      <w:r w:rsidRPr="00C06F91">
        <w:rPr>
          <w:noProof/>
          <w:sz w:val="16"/>
        </w:rPr>
        <w:t xml:space="preserve"> 2: 692-99.</w:t>
      </w:r>
    </w:p>
    <w:p w14:paraId="0C5CA45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etayer C, Milne E, Dockerty JD et al (2014) Maternal supplementation with folic acid and other vitamins and risk of leukemia in offspring: a Childhood Leukemia International Consortium study. </w:t>
      </w:r>
      <w:r w:rsidRPr="00C06F91">
        <w:rPr>
          <w:i/>
          <w:noProof/>
          <w:sz w:val="16"/>
        </w:rPr>
        <w:t>Epidemiology</w:t>
      </w:r>
      <w:r w:rsidRPr="00C06F91">
        <w:rPr>
          <w:noProof/>
          <w:sz w:val="16"/>
        </w:rPr>
        <w:t xml:space="preserve"> 25(6): 811-22.</w:t>
      </w:r>
    </w:p>
    <w:p w14:paraId="51A0A2F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i B, Wen X, Li S et al (2019) Vegetable dietary pattern associated with low risk of preeclampsia possibly through reducing proteinuria. </w:t>
      </w:r>
      <w:r w:rsidRPr="00C06F91">
        <w:rPr>
          <w:i/>
          <w:noProof/>
          <w:sz w:val="16"/>
        </w:rPr>
        <w:t>Pregnancy Hypertens</w:t>
      </w:r>
      <w:r w:rsidRPr="00C06F91">
        <w:rPr>
          <w:noProof/>
          <w:sz w:val="16"/>
        </w:rPr>
        <w:t xml:space="preserve"> 16: 131-38.</w:t>
      </w:r>
    </w:p>
    <w:p w14:paraId="39091C2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iddleton P, Gomersall JC, Gould JF et al (2018) Omega-3 fatty acid addition during pregnancy. </w:t>
      </w:r>
      <w:r w:rsidRPr="00C06F91">
        <w:rPr>
          <w:i/>
          <w:noProof/>
          <w:sz w:val="16"/>
        </w:rPr>
        <w:t>Cochrane Database of Systematic Reviews</w:t>
      </w:r>
      <w:r w:rsidRPr="00C06F91">
        <w:rPr>
          <w:noProof/>
          <w:sz w:val="16"/>
        </w:rPr>
        <w:t>.</w:t>
      </w:r>
    </w:p>
    <w:p w14:paraId="1063B6A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ishra GD, Schoenaker DA, Mihrshahi S et al (2015) How do women's diets compare with the new Australian dietary guidelines? </w:t>
      </w:r>
      <w:r w:rsidRPr="00C06F91">
        <w:rPr>
          <w:i/>
          <w:noProof/>
          <w:sz w:val="16"/>
        </w:rPr>
        <w:t>Public Health Nutr</w:t>
      </w:r>
      <w:r w:rsidRPr="00C06F91">
        <w:rPr>
          <w:noProof/>
          <w:sz w:val="16"/>
        </w:rPr>
        <w:t xml:space="preserve"> 18(2): 218-25.</w:t>
      </w:r>
    </w:p>
    <w:p w14:paraId="6EDDDDF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itchell EKL, Martin JC, D'Amore A et al (2018) Maternal iodine dietary supplements and neonatal thyroid stimulating hormone in Gippsland, Australia. </w:t>
      </w:r>
      <w:r w:rsidRPr="00C06F91">
        <w:rPr>
          <w:i/>
          <w:noProof/>
          <w:sz w:val="16"/>
        </w:rPr>
        <w:t>Asia Pac J Clin Nutr</w:t>
      </w:r>
      <w:r w:rsidRPr="00C06F91">
        <w:rPr>
          <w:noProof/>
          <w:sz w:val="16"/>
        </w:rPr>
        <w:t xml:space="preserve"> 27(4): 848-52.</w:t>
      </w:r>
    </w:p>
    <w:p w14:paraId="5683E96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iyake Y, Tanaka K, Okubo H et al (2015) Intake of dairy products and calcium and prevalence of depressive symptoms during pregnancy in Japan: a cross-sectional study. </w:t>
      </w:r>
      <w:r w:rsidRPr="00C06F91">
        <w:rPr>
          <w:i/>
          <w:noProof/>
          <w:sz w:val="16"/>
        </w:rPr>
        <w:t>BJOG</w:t>
      </w:r>
      <w:r w:rsidRPr="00C06F91">
        <w:rPr>
          <w:noProof/>
          <w:sz w:val="16"/>
        </w:rPr>
        <w:t xml:space="preserve"> 122(3): 336-43.</w:t>
      </w:r>
    </w:p>
    <w:p w14:paraId="7DE1DD1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iyake Y, Tanaka K, Okubo H et al (2018) Dietary patterns and depressive symptoms during pregnancy in Japan: Baseline data from the Kyushu Okinawa Maternal and Child Health Study. </w:t>
      </w:r>
      <w:r w:rsidRPr="00C06F91">
        <w:rPr>
          <w:i/>
          <w:noProof/>
          <w:sz w:val="16"/>
        </w:rPr>
        <w:t>Journal of Affective Disorders</w:t>
      </w:r>
      <w:r w:rsidRPr="00C06F91">
        <w:rPr>
          <w:noProof/>
          <w:sz w:val="16"/>
        </w:rPr>
        <w:t xml:space="preserve"> 225: 552-58.</w:t>
      </w:r>
    </w:p>
    <w:p w14:paraId="45B8BE6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izgier M, Jarzabek-Bielecka G, Mruczyk K (2019) Maternal diet and gestational diabetes mellitus development. </w:t>
      </w:r>
      <w:r w:rsidRPr="00C06F91">
        <w:rPr>
          <w:i/>
          <w:noProof/>
          <w:sz w:val="16"/>
        </w:rPr>
        <w:t>J Maternal-Fetal Neonat Med</w:t>
      </w:r>
      <w:r w:rsidRPr="00C06F91">
        <w:rPr>
          <w:noProof/>
          <w:sz w:val="16"/>
        </w:rPr>
        <w:t>: 1-10.</w:t>
      </w:r>
    </w:p>
    <w:p w14:paraId="0300B11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ocevic E, Svendsen SW, Jorgensen KT et al (2014) Occupational lifting, fetal death and preterm birth: findings from the Danish National Birth Cohort using a job exposure matrix. </w:t>
      </w:r>
      <w:r w:rsidRPr="00C06F91">
        <w:rPr>
          <w:i/>
          <w:noProof/>
          <w:sz w:val="16"/>
        </w:rPr>
        <w:t>PLoS One</w:t>
      </w:r>
      <w:r w:rsidRPr="00C06F91">
        <w:rPr>
          <w:noProof/>
          <w:sz w:val="16"/>
        </w:rPr>
        <w:t xml:space="preserve"> 9(3): e90550.</w:t>
      </w:r>
    </w:p>
    <w:p w14:paraId="0C5A9DF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ohanty AF, Siscovick DS, Williams MA et al (2016) Periconceptional seafood intake and pregnancy complications. </w:t>
      </w:r>
      <w:r w:rsidRPr="00C06F91">
        <w:rPr>
          <w:i/>
          <w:noProof/>
          <w:sz w:val="16"/>
        </w:rPr>
        <w:t>Public Health Nutr</w:t>
      </w:r>
      <w:r w:rsidRPr="00C06F91">
        <w:rPr>
          <w:noProof/>
          <w:sz w:val="16"/>
        </w:rPr>
        <w:t xml:space="preserve"> 19(10): 1795-803.</w:t>
      </w:r>
    </w:p>
    <w:p w14:paraId="4FD47C4F"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ontoya Arizabaleta AV, Orozco Buitrago L, Aguilar de Plata AC et al (2010) Aerobic exercise during pregnancy improves health-related quality of life: a randomised trial. </w:t>
      </w:r>
      <w:r w:rsidRPr="00C06F91">
        <w:rPr>
          <w:i/>
          <w:noProof/>
          <w:sz w:val="16"/>
        </w:rPr>
        <w:t>Journal of Physiotherapy</w:t>
      </w:r>
      <w:r w:rsidRPr="00C06F91">
        <w:rPr>
          <w:noProof/>
          <w:sz w:val="16"/>
        </w:rPr>
        <w:t xml:space="preserve"> 56(4): 253-58.</w:t>
      </w:r>
    </w:p>
    <w:p w14:paraId="2E728D9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orisset AS, Dubois L, Colapinto CK et al (2017) Prepregnancy body mass index as a significant predictor of total gestational weight gain and birth weight. </w:t>
      </w:r>
      <w:r w:rsidRPr="00C06F91">
        <w:rPr>
          <w:i/>
          <w:noProof/>
          <w:sz w:val="16"/>
        </w:rPr>
        <w:t>Can J Diet Pract Res</w:t>
      </w:r>
      <w:r w:rsidRPr="00C06F91">
        <w:rPr>
          <w:noProof/>
          <w:sz w:val="16"/>
        </w:rPr>
        <w:t xml:space="preserve"> 78(2): 66-73.</w:t>
      </w:r>
    </w:p>
    <w:p w14:paraId="52BEFA58"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Mottola MF, Nagpal TS, Bgeginski R et al (2019) Is supine exercise associated with adverse maternal and fetal outcomes? A systematic review. </w:t>
      </w:r>
      <w:r w:rsidRPr="00C06F91">
        <w:rPr>
          <w:i/>
          <w:noProof/>
          <w:sz w:val="16"/>
        </w:rPr>
        <w:t>British Journal of Sports Medicine</w:t>
      </w:r>
      <w:r w:rsidRPr="00C06F91">
        <w:rPr>
          <w:noProof/>
          <w:sz w:val="16"/>
        </w:rPr>
        <w:t xml:space="preserve"> 53(2): 82-89.</w:t>
      </w:r>
    </w:p>
    <w:p w14:paraId="1570663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Newman RB, Goldenberg RL, Moawad AH et al (2001) Occupational fatigue and preterm premature rupture of membranes. </w:t>
      </w:r>
      <w:r w:rsidRPr="00C06F91">
        <w:rPr>
          <w:i/>
          <w:noProof/>
          <w:sz w:val="16"/>
        </w:rPr>
        <w:t>American Journal of Obstetrics and Gynecology</w:t>
      </w:r>
      <w:r w:rsidRPr="00C06F91">
        <w:rPr>
          <w:noProof/>
          <w:sz w:val="16"/>
        </w:rPr>
        <w:t xml:space="preserve"> 184(3): 438-46.</w:t>
      </w:r>
    </w:p>
    <w:p w14:paraId="71CB3FA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Ngongalah L, Rankin J, Rapley T et al (2018) Dietary and Physical Activity Behaviours in African Migrant Women Living in High Income Countries: A Systematic Review and Framework Synthesis. </w:t>
      </w:r>
      <w:r w:rsidRPr="00C06F91">
        <w:rPr>
          <w:i/>
          <w:noProof/>
          <w:sz w:val="16"/>
        </w:rPr>
        <w:t>Nutrients</w:t>
      </w:r>
      <w:r w:rsidRPr="00C06F91">
        <w:rPr>
          <w:noProof/>
          <w:sz w:val="16"/>
        </w:rPr>
        <w:t xml:space="preserve"> 10(8).</w:t>
      </w:r>
    </w:p>
    <w:p w14:paraId="0B0150C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NHMRC (2000a) How to use the Evidence: Assessment and Application of Scientific Evidence. Canberra: National Health and Medical Research Council. Available at: </w:t>
      </w:r>
    </w:p>
    <w:p w14:paraId="708BEBF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NHMRC (2000b) How to Review the Evidence: Systematic Identification and Review of the Scientific Literature. Canberra: National Health and Medical Research Council. Available at: </w:t>
      </w:r>
    </w:p>
    <w:p w14:paraId="4D3B32B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NHMRC (2000c) </w:t>
      </w:r>
      <w:r w:rsidRPr="00C06F91">
        <w:rPr>
          <w:i/>
          <w:noProof/>
          <w:sz w:val="16"/>
        </w:rPr>
        <w:t>Nutrition in Aboriginal and Torres Strait Islander Peoples: An Information Paper</w:t>
      </w:r>
      <w:r w:rsidRPr="00C06F91">
        <w:rPr>
          <w:noProof/>
          <w:sz w:val="16"/>
        </w:rPr>
        <w:t>. Canberra: National Health and Medical Research Council.</w:t>
      </w:r>
    </w:p>
    <w:p w14:paraId="69E6263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NHMRC (2011) Procedures and Requirements for Meeting the 2011 NHMRC Standard for Clinical Practice Guidelines. Melbourne: National Health and Medical Research Council. Available at: </w:t>
      </w:r>
    </w:p>
    <w:p w14:paraId="1BD9B8A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NHMRC (2013a) </w:t>
      </w:r>
      <w:r w:rsidRPr="00C06F91">
        <w:rPr>
          <w:i/>
          <w:noProof/>
          <w:sz w:val="16"/>
        </w:rPr>
        <w:t>Australian Dietary Guidelines</w:t>
      </w:r>
      <w:r w:rsidRPr="00C06F91">
        <w:rPr>
          <w:noProof/>
          <w:sz w:val="16"/>
        </w:rPr>
        <w:t>. Canberra: National Health and Medical Research Council.</w:t>
      </w:r>
    </w:p>
    <w:p w14:paraId="01582F6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NHMRC (2013b) Australian Dietary Guidelines. Canberra: National Health and Medical Research Council. Available at: nhmrc.gov.au</w:t>
      </w:r>
    </w:p>
    <w:p w14:paraId="61D0613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Nino Cruz GI, Ramirez Varela A, da Silva ICM et al (2018) Physical activity during pregnancy and offspring neurodevelopment: A systematic review. </w:t>
      </w:r>
      <w:r w:rsidRPr="00C06F91">
        <w:rPr>
          <w:i/>
          <w:noProof/>
          <w:sz w:val="16"/>
        </w:rPr>
        <w:t>Paediatr Perinat Epidemiol</w:t>
      </w:r>
      <w:r w:rsidRPr="00C06F91">
        <w:rPr>
          <w:noProof/>
          <w:sz w:val="16"/>
        </w:rPr>
        <w:t xml:space="preserve"> 32(4): 369-79.</w:t>
      </w:r>
    </w:p>
    <w:p w14:paraId="475F385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Nossier SA, Naeim NE, El-Sayed NA et al (2015) The effect of zinc supplementation on pregnancy outcomes: a double-blind, randomised controlled trial, Egypt. </w:t>
      </w:r>
      <w:r w:rsidRPr="00C06F91">
        <w:rPr>
          <w:i/>
          <w:noProof/>
          <w:sz w:val="16"/>
        </w:rPr>
        <w:t>Br J Nutr</w:t>
      </w:r>
      <w:r w:rsidRPr="00C06F91">
        <w:rPr>
          <w:noProof/>
          <w:sz w:val="16"/>
        </w:rPr>
        <w:t xml:space="preserve"> 114(2): 274-85.</w:t>
      </w:r>
    </w:p>
    <w:p w14:paraId="3F1D1C3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NT DHCS (2007) </w:t>
      </w:r>
      <w:r w:rsidRPr="00C06F91">
        <w:rPr>
          <w:i/>
          <w:noProof/>
          <w:sz w:val="16"/>
        </w:rPr>
        <w:t>NT Market Basket Survey, 2006</w:t>
      </w:r>
      <w:r w:rsidRPr="00C06F91">
        <w:rPr>
          <w:noProof/>
          <w:sz w:val="16"/>
        </w:rPr>
        <w:t>. Darwin: NT Department of Health and Community Services.</w:t>
      </w:r>
    </w:p>
    <w:p w14:paraId="3EC650B7"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O'Brien EC, Segurado R, Geraghty AA et al (2019) Impact of maternal education on response to lifestyle interventions to reduce gestational weight gain: individual participant data meta-analysis. </w:t>
      </w:r>
      <w:r w:rsidRPr="00C06F91">
        <w:rPr>
          <w:i/>
          <w:noProof/>
          <w:sz w:val="16"/>
        </w:rPr>
        <w:t>BMJ Open</w:t>
      </w:r>
      <w:r w:rsidRPr="00C06F91">
        <w:rPr>
          <w:noProof/>
          <w:sz w:val="16"/>
        </w:rPr>
        <w:t xml:space="preserve"> 9(8): e025620.</w:t>
      </w:r>
    </w:p>
    <w:p w14:paraId="123619D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O'Sullivan EJ, Rokicki S, Kennelly M et al (2020) Cost-effectiveness of a mobile health-supported lifestyle intervention for pregnant women with an elevated body mass index. </w:t>
      </w:r>
      <w:r w:rsidRPr="00C06F91">
        <w:rPr>
          <w:i/>
          <w:noProof/>
          <w:sz w:val="16"/>
        </w:rPr>
        <w:t>Int J Obes (Lond)</w:t>
      </w:r>
      <w:r w:rsidRPr="00C06F91">
        <w:rPr>
          <w:noProof/>
          <w:sz w:val="16"/>
        </w:rPr>
        <w:t xml:space="preserve"> 44(5): 999-1010.</w:t>
      </w:r>
    </w:p>
    <w:p w14:paraId="5A49F48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Oh C, Keats EC, Bhutta ZA (2020) Vitamin and mineral supplementation during pregnancy on maternal, birth, child health and development outcomes in low- and middle-income countries: a systematic review and meta-analysis. </w:t>
      </w:r>
      <w:r w:rsidRPr="00C06F91">
        <w:rPr>
          <w:i/>
          <w:noProof/>
          <w:sz w:val="16"/>
        </w:rPr>
        <w:t>Nutrients</w:t>
      </w:r>
      <w:r w:rsidRPr="00C06F91">
        <w:rPr>
          <w:noProof/>
          <w:sz w:val="16"/>
        </w:rPr>
        <w:t xml:space="preserve"> 12(2).</w:t>
      </w:r>
    </w:p>
    <w:p w14:paraId="4BA69297"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Okubo H, Miyake Y, Tanaka K et al (2015) Maternal total caffeine intake, mainly from Japanese and Chinese tea, during pregnancy was associated with risk of preterm birth: the Osaka Maternal and Child Health Study. </w:t>
      </w:r>
      <w:r w:rsidRPr="00C06F91">
        <w:rPr>
          <w:i/>
          <w:noProof/>
          <w:sz w:val="16"/>
        </w:rPr>
        <w:t>Nutr Res</w:t>
      </w:r>
      <w:r w:rsidRPr="00C06F91">
        <w:rPr>
          <w:noProof/>
          <w:sz w:val="16"/>
        </w:rPr>
        <w:t xml:space="preserve"> 35(4): 309-16.</w:t>
      </w:r>
    </w:p>
    <w:p w14:paraId="557C2B5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Oostdam N, Bosmans J, Wouters MG et al (2012) Cost-effectiveness of an exercise program during pregnancy to prevent gestational diabetes: results of an economic evaluation alongside a randomised controlled trial. </w:t>
      </w:r>
      <w:r w:rsidRPr="00C06F91">
        <w:rPr>
          <w:i/>
          <w:noProof/>
          <w:sz w:val="16"/>
        </w:rPr>
        <w:t>BMC Pregnancy Childbirth</w:t>
      </w:r>
      <w:r w:rsidRPr="00C06F91">
        <w:rPr>
          <w:noProof/>
          <w:sz w:val="16"/>
        </w:rPr>
        <w:t xml:space="preserve"> 12: 64.</w:t>
      </w:r>
    </w:p>
    <w:p w14:paraId="67D934A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Ota E, Mori R, Middleton P et al (2015) Zinc supplementation for improving pregnancy and infant outcome. </w:t>
      </w:r>
      <w:r w:rsidRPr="00C06F91">
        <w:rPr>
          <w:i/>
          <w:noProof/>
          <w:sz w:val="16"/>
        </w:rPr>
        <w:t>Cochrane Database of Systematic Reviews</w:t>
      </w:r>
      <w:r w:rsidRPr="00C06F91">
        <w:rPr>
          <w:noProof/>
          <w:sz w:val="16"/>
        </w:rPr>
        <w:t>.</w:t>
      </w:r>
    </w:p>
    <w:p w14:paraId="37B047D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Owe KM, Nystad W, Bø K (2009) Association Between Regular Exercise and Excessive Newborn Birth Weight. </w:t>
      </w:r>
      <w:r w:rsidRPr="00C06F91">
        <w:rPr>
          <w:i/>
          <w:noProof/>
          <w:sz w:val="16"/>
        </w:rPr>
        <w:t>Obstetrics &amp; Gynecology</w:t>
      </w:r>
      <w:r w:rsidRPr="00C06F91">
        <w:rPr>
          <w:noProof/>
          <w:sz w:val="16"/>
        </w:rPr>
        <w:t xml:space="preserve"> 114(4): 770-76.</w:t>
      </w:r>
    </w:p>
    <w:p w14:paraId="66DC592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Pang WW, Colega M, Cai S et al (2017) Higher maternal dietary protein intake is associated with a higher risk of gestational diabetes mellitus in a multiethnic asian cohort. </w:t>
      </w:r>
      <w:r w:rsidRPr="00C06F91">
        <w:rPr>
          <w:i/>
          <w:noProof/>
          <w:sz w:val="16"/>
        </w:rPr>
        <w:t>J Nutr</w:t>
      </w:r>
      <w:r w:rsidRPr="00C06F91">
        <w:rPr>
          <w:noProof/>
          <w:sz w:val="16"/>
        </w:rPr>
        <w:t xml:space="preserve"> 147(4): 653-60.</w:t>
      </w:r>
    </w:p>
    <w:p w14:paraId="401B329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Paskulin JTA, Drehmer M, Olinto MT et al (2017) Association between dietary patterns and mental disorders in pregnant women in Southern Brazil. </w:t>
      </w:r>
      <w:r w:rsidRPr="00C06F91">
        <w:rPr>
          <w:i/>
          <w:noProof/>
          <w:sz w:val="16"/>
        </w:rPr>
        <w:t>Braz J Psychiatry</w:t>
      </w:r>
      <w:r w:rsidRPr="00C06F91">
        <w:rPr>
          <w:noProof/>
          <w:sz w:val="16"/>
        </w:rPr>
        <w:t xml:space="preserve"> 39(3): 208-15.</w:t>
      </w:r>
    </w:p>
    <w:p w14:paraId="36D5E10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Pawlak R, Lester SE, Babatunde T (2014) The prevalence of cobalamin deficiency among vegetarians assessed by serum vitamin B12: a review of literature. </w:t>
      </w:r>
      <w:r w:rsidRPr="00C06F91">
        <w:rPr>
          <w:i/>
          <w:noProof/>
          <w:sz w:val="16"/>
        </w:rPr>
        <w:t>Eur J Clin Nutr</w:t>
      </w:r>
      <w:r w:rsidRPr="00C06F91">
        <w:rPr>
          <w:noProof/>
          <w:sz w:val="16"/>
        </w:rPr>
        <w:t xml:space="preserve"> 68(5): 541-8.</w:t>
      </w:r>
    </w:p>
    <w:p w14:paraId="289D445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Pena-Rosas JP, De-Regil LM, Gomez Malave H et al (2015) Intermittent oral iron supplementation during pregnancy. </w:t>
      </w:r>
      <w:r w:rsidRPr="00C06F91">
        <w:rPr>
          <w:i/>
          <w:noProof/>
          <w:sz w:val="16"/>
        </w:rPr>
        <w:t>Cochrane Database Syst Rev</w:t>
      </w:r>
      <w:r w:rsidRPr="00C06F91">
        <w:rPr>
          <w:noProof/>
          <w:sz w:val="16"/>
        </w:rPr>
        <w:t>(10): CD009997.</w:t>
      </w:r>
    </w:p>
    <w:p w14:paraId="3A3B08A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Peña-Rosas JP, De-Regil LM, Garcia-Casal MN et al (2015) Daily oral iron supplementation during pregnancy. </w:t>
      </w:r>
      <w:r w:rsidRPr="00C06F91">
        <w:rPr>
          <w:i/>
          <w:noProof/>
          <w:sz w:val="16"/>
        </w:rPr>
        <w:t>Cochrane Database of Systematic Reviews</w:t>
      </w:r>
      <w:r w:rsidRPr="00C06F91">
        <w:rPr>
          <w:noProof/>
          <w:sz w:val="16"/>
        </w:rPr>
        <w:t>.</w:t>
      </w:r>
    </w:p>
    <w:p w14:paraId="42899E0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Perales M, Calabria I, Lopez C et al (2016a) Regular Exercise Throughout Pregnancy is Associated with a Shorter First Stage of Labor. </w:t>
      </w:r>
      <w:r w:rsidRPr="00C06F91">
        <w:rPr>
          <w:i/>
          <w:noProof/>
          <w:sz w:val="16"/>
        </w:rPr>
        <w:t>American Journal of Health Promotion</w:t>
      </w:r>
      <w:r w:rsidRPr="00C06F91">
        <w:rPr>
          <w:noProof/>
          <w:sz w:val="16"/>
        </w:rPr>
        <w:t xml:space="preserve"> 30(3): 149-57.</w:t>
      </w:r>
    </w:p>
    <w:p w14:paraId="46C62A0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Perales M, Santos-Lozano A, Sanchis-Gomar F et al (2016b) Maternal Cardiac Adaptations to a Physical Exercise Program during Pregnancy. </w:t>
      </w:r>
      <w:r w:rsidRPr="00C06F91">
        <w:rPr>
          <w:i/>
          <w:noProof/>
          <w:sz w:val="16"/>
        </w:rPr>
        <w:t>Med Sci Sports Exerc</w:t>
      </w:r>
      <w:r w:rsidRPr="00C06F91">
        <w:rPr>
          <w:noProof/>
          <w:sz w:val="16"/>
        </w:rPr>
        <w:t xml:space="preserve"> 48(5): 896-906.</w:t>
      </w:r>
    </w:p>
    <w:p w14:paraId="4692497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Perales M, Valenzuela PL, Barakat R et al (2020) Gestational exercise and maternal and child health: effects until delivery and at post-natal follow-up. </w:t>
      </w:r>
      <w:r w:rsidRPr="00C06F91">
        <w:rPr>
          <w:i/>
          <w:noProof/>
          <w:sz w:val="16"/>
        </w:rPr>
        <w:t>J Clin Med</w:t>
      </w:r>
      <w:r w:rsidRPr="00C06F91">
        <w:rPr>
          <w:noProof/>
          <w:sz w:val="16"/>
        </w:rPr>
        <w:t xml:space="preserve"> 9(2).</w:t>
      </w:r>
    </w:p>
    <w:p w14:paraId="769157C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Pham NM, Do VV, Lee AH (2019) Polyphenol-rich foods and risk of gestational diabetes: a systematic review and meta-analysis. </w:t>
      </w:r>
      <w:r w:rsidRPr="00C06F91">
        <w:rPr>
          <w:i/>
          <w:noProof/>
          <w:sz w:val="16"/>
        </w:rPr>
        <w:t>Eur J Clin Nutr</w:t>
      </w:r>
      <w:r w:rsidRPr="00C06F91">
        <w:rPr>
          <w:noProof/>
          <w:sz w:val="16"/>
        </w:rPr>
        <w:t xml:space="preserve"> 73(5): 647-56.</w:t>
      </w:r>
    </w:p>
    <w:p w14:paraId="3E1CB3E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Piccoli GB, Clari R, Vigotti FN et al (2015) Vegan-vegetarian diets in pregnancy: danger or panacea? A systematic narrative review. </w:t>
      </w:r>
      <w:r w:rsidRPr="00C06F91">
        <w:rPr>
          <w:i/>
          <w:noProof/>
          <w:sz w:val="16"/>
        </w:rPr>
        <w:t>BJOG: An International Journal of Obstetrics &amp; Gynaecology</w:t>
      </w:r>
      <w:r w:rsidRPr="00C06F91">
        <w:rPr>
          <w:noProof/>
          <w:sz w:val="16"/>
        </w:rPr>
        <w:t xml:space="preserve"> 122(5): 623-33.</w:t>
      </w:r>
    </w:p>
    <w:p w14:paraId="2A9DDA6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Pompeii LA, Savitz DA, Evenson KR et al (2005) Physical exertion at work and the risk of preterm delivery and small-for-gestational-age birth. </w:t>
      </w:r>
      <w:r w:rsidRPr="00C06F91">
        <w:rPr>
          <w:i/>
          <w:noProof/>
          <w:sz w:val="16"/>
        </w:rPr>
        <w:t>Obstet Gynecol</w:t>
      </w:r>
      <w:r w:rsidRPr="00C06F91">
        <w:rPr>
          <w:noProof/>
          <w:sz w:val="16"/>
        </w:rPr>
        <w:t xml:space="preserve"> 106(6): 1279-88.</w:t>
      </w:r>
    </w:p>
    <w:p w14:paraId="2C08642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Prabha BS, Vijayaraghavan J, Maiya AG et al (2019) Effects of antenatal exercise programme and education on health related quality of life: a randomised controlled trial. </w:t>
      </w:r>
      <w:r w:rsidRPr="00C06F91">
        <w:rPr>
          <w:i/>
          <w:noProof/>
          <w:sz w:val="16"/>
        </w:rPr>
        <w:t>J Clin Diag Res</w:t>
      </w:r>
      <w:r w:rsidRPr="00C06F91">
        <w:rPr>
          <w:noProof/>
          <w:sz w:val="16"/>
        </w:rPr>
        <w:t xml:space="preserve"> 13(2): YF01-YF04.</w:t>
      </w:r>
    </w:p>
    <w:p w14:paraId="34262A2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Provenzano AM, Rifas-Shiman SL, Herring SJ et al (2015) Associations of maternal material hardships during childhood and adulthood with prepregnancy weight, gestational weight gain, and postpartum weight retention. </w:t>
      </w:r>
      <w:r w:rsidRPr="00C06F91">
        <w:rPr>
          <w:i/>
          <w:noProof/>
          <w:sz w:val="16"/>
        </w:rPr>
        <w:t>J Womens Health (Larchmt)</w:t>
      </w:r>
      <w:r w:rsidRPr="00C06F91">
        <w:rPr>
          <w:noProof/>
          <w:sz w:val="16"/>
        </w:rPr>
        <w:t xml:space="preserve"> 24(7): 563-71.</w:t>
      </w:r>
    </w:p>
    <w:p w14:paraId="49DC115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Raghavan R, Dreibelbis C, Kingshipp BL et al (2019) Dietary patterns before and during pregnancy and birth outcomes: a systematic review. </w:t>
      </w:r>
      <w:r w:rsidRPr="00C06F91">
        <w:rPr>
          <w:i/>
          <w:noProof/>
          <w:sz w:val="16"/>
        </w:rPr>
        <w:t>Am J Clin Nutr</w:t>
      </w:r>
      <w:r w:rsidRPr="00C06F91">
        <w:rPr>
          <w:noProof/>
          <w:sz w:val="16"/>
        </w:rPr>
        <w:t xml:space="preserve"> 109(Supplement_7): 729S-56S.</w:t>
      </w:r>
    </w:p>
    <w:p w14:paraId="14D0E46F"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Ramson JA, Middleton P, Bowman A (2020) </w:t>
      </w:r>
      <w:r w:rsidRPr="00C06F91">
        <w:rPr>
          <w:i/>
          <w:noProof/>
          <w:sz w:val="16"/>
        </w:rPr>
        <w:t>Evidence Evaluation Report: Diet, Exercise and Weight Management in Pregnancy</w:t>
      </w:r>
      <w:r w:rsidRPr="00C06F91">
        <w:rPr>
          <w:noProof/>
          <w:sz w:val="16"/>
        </w:rPr>
        <w:t xml:space="preserve">. Prepared by South Australian Health and Medical Research Institute and Ampersand Health Science Writing for the Australian Government Department of Health. Available at: </w:t>
      </w:r>
    </w:p>
    <w:p w14:paraId="7AAEBBD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Rasmussen MA, Maslova E, Halldorsson TI et al (2014) Characterization of dietary patterns in the Danish national birth cohort in relation to preterm birth. </w:t>
      </w:r>
      <w:r w:rsidRPr="00C06F91">
        <w:rPr>
          <w:i/>
          <w:noProof/>
          <w:sz w:val="16"/>
        </w:rPr>
        <w:t>PLoS One</w:t>
      </w:r>
      <w:r w:rsidRPr="00C06F91">
        <w:rPr>
          <w:noProof/>
          <w:sz w:val="16"/>
        </w:rPr>
        <w:t xml:space="preserve"> 9(4): e93644.</w:t>
      </w:r>
    </w:p>
    <w:p w14:paraId="043057C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Ratan BM, Garbarino AH, Sellner AA et al (2020) Social determinants of gestational weight gain in an obese, low-income population. </w:t>
      </w:r>
      <w:r w:rsidRPr="00C06F91">
        <w:rPr>
          <w:i/>
          <w:noProof/>
          <w:sz w:val="16"/>
        </w:rPr>
        <w:t>Am J Perinatol</w:t>
      </w:r>
      <w:r w:rsidRPr="00C06F91">
        <w:rPr>
          <w:noProof/>
          <w:sz w:val="16"/>
        </w:rPr>
        <w:t xml:space="preserve"> 37(3): 296-303.</w:t>
      </w:r>
    </w:p>
    <w:p w14:paraId="42B2832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Rayman MP, Searle E, Kelly L et al (2014) Effect of selenium on markers of risk of pre-eclampsia in UK pregnant women: a randomised, controlled pilot trial. </w:t>
      </w:r>
      <w:r w:rsidRPr="00C06F91">
        <w:rPr>
          <w:i/>
          <w:noProof/>
          <w:sz w:val="16"/>
        </w:rPr>
        <w:t>Br J Nutr</w:t>
      </w:r>
      <w:r w:rsidRPr="00C06F91">
        <w:rPr>
          <w:noProof/>
          <w:sz w:val="16"/>
        </w:rPr>
        <w:t xml:space="preserve"> 112(1): 99-111.</w:t>
      </w:r>
    </w:p>
    <w:p w14:paraId="1719A13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Renault KM, Carlsen EM, Norgaard K et al (2015a) Intake of carbohydrates during pregnancy in obese women is associated with fat mass in the newborn offspring. </w:t>
      </w:r>
      <w:r w:rsidRPr="00C06F91">
        <w:rPr>
          <w:i/>
          <w:noProof/>
          <w:sz w:val="16"/>
        </w:rPr>
        <w:t>Am J Clin Nutr</w:t>
      </w:r>
      <w:r w:rsidRPr="00C06F91">
        <w:rPr>
          <w:noProof/>
          <w:sz w:val="16"/>
        </w:rPr>
        <w:t xml:space="preserve"> 102(6): 1475-81.</w:t>
      </w:r>
    </w:p>
    <w:p w14:paraId="65EDE75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Renault KM, Carlsen EM, Nørgaard K et al (2015b) Intake of sweets, snacks and soft drinks predicts weight gain in obese pregnant women: detailed analysis of the results of a randomised controlled trial. </w:t>
      </w:r>
      <w:r w:rsidRPr="00C06F91">
        <w:rPr>
          <w:i/>
          <w:noProof/>
          <w:sz w:val="16"/>
        </w:rPr>
        <w:t>Plos One</w:t>
      </w:r>
      <w:r w:rsidRPr="00C06F91">
        <w:rPr>
          <w:noProof/>
          <w:sz w:val="16"/>
        </w:rPr>
        <w:t xml:space="preserve"> 10(7).</w:t>
      </w:r>
    </w:p>
    <w:p w14:paraId="0C959E0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Ritsmitchai S, Geater AF, Chongsuviwatvong V (1997) Prolonged standing and physical exertion at work during pregnancy increases the risk of preterm birth for Thai mothers. </w:t>
      </w:r>
      <w:r w:rsidRPr="00C06F91">
        <w:rPr>
          <w:i/>
          <w:noProof/>
          <w:sz w:val="16"/>
        </w:rPr>
        <w:t>J Occup Health</w:t>
      </w:r>
      <w:r w:rsidRPr="00C06F91">
        <w:rPr>
          <w:noProof/>
          <w:sz w:val="16"/>
        </w:rPr>
        <w:t xml:space="preserve"> 39: 217-22.</w:t>
      </w:r>
    </w:p>
    <w:p w14:paraId="7416A95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Rodriguez-Blanque R, Sanchez-Garcia JC, Sanchez-Lopez AM et al (2018) The influence of physical activity in water on sleep quality in pregnant women: A randomised trial. </w:t>
      </w:r>
      <w:r w:rsidRPr="00C06F91">
        <w:rPr>
          <w:i/>
          <w:noProof/>
          <w:sz w:val="16"/>
        </w:rPr>
        <w:t>Women Birth</w:t>
      </w:r>
      <w:r w:rsidRPr="00C06F91">
        <w:rPr>
          <w:noProof/>
          <w:sz w:val="16"/>
        </w:rPr>
        <w:t xml:space="preserve"> 31(1): e51-e58.</w:t>
      </w:r>
    </w:p>
    <w:p w14:paraId="41ACC2E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Rodriguez-Blanque R, Sanchez-Garcia JC, Sanchez-Lopez AM et al (2019a) Physical activity during pregnancy and its influence on delivery time: a randomized clinical trial. </w:t>
      </w:r>
      <w:r w:rsidRPr="00C06F91">
        <w:rPr>
          <w:i/>
          <w:noProof/>
          <w:sz w:val="16"/>
        </w:rPr>
        <w:t>PeerJ</w:t>
      </w:r>
      <w:r w:rsidRPr="00C06F91">
        <w:rPr>
          <w:noProof/>
          <w:sz w:val="16"/>
        </w:rPr>
        <w:t xml:space="preserve"> 7: e6370.</w:t>
      </w:r>
    </w:p>
    <w:p w14:paraId="460100A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Rodriguez-Blanque R, Sanchez-Garcia JC, Sanchez-Lopez AM et al (2019b) Randomized clinical trial of an aquatic physical exercise program during pregnancy. </w:t>
      </w:r>
      <w:r w:rsidRPr="00C06F91">
        <w:rPr>
          <w:i/>
          <w:noProof/>
          <w:sz w:val="16"/>
        </w:rPr>
        <w:t>J Obstet Gynecol Neonatal Nurs</w:t>
      </w:r>
      <w:r w:rsidRPr="00C06F91">
        <w:rPr>
          <w:noProof/>
          <w:sz w:val="16"/>
        </w:rPr>
        <w:t xml:space="preserve"> 48(3): 321-31.</w:t>
      </w:r>
    </w:p>
    <w:p w14:paraId="3DE542E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Rodriguez-Blanque R, Aguilar-Cordero MJ, Marin-Jimenez AE et al (2020) Water exercise and quality of life in pregnancy: a randomised clinical trial. </w:t>
      </w:r>
      <w:r w:rsidRPr="00C06F91">
        <w:rPr>
          <w:i/>
          <w:noProof/>
          <w:sz w:val="16"/>
        </w:rPr>
        <w:t>Int J Environ Res Public Health</w:t>
      </w:r>
      <w:r w:rsidRPr="00C06F91">
        <w:rPr>
          <w:noProof/>
          <w:sz w:val="16"/>
        </w:rPr>
        <w:t xml:space="preserve"> 17(4).</w:t>
      </w:r>
    </w:p>
    <w:p w14:paraId="0AF202C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Rogozinska E, Zamora J, Marlin N et al (2019) Gestational weight gain outside the Institute of Medicine recommendations and adverse pregnancy outcomes: analysis using individual participant data from randomised trials. </w:t>
      </w:r>
      <w:r w:rsidRPr="00C06F91">
        <w:rPr>
          <w:i/>
          <w:noProof/>
          <w:sz w:val="16"/>
        </w:rPr>
        <w:t>BMC Pregnancy Childbirth</w:t>
      </w:r>
      <w:r w:rsidRPr="00C06F91">
        <w:rPr>
          <w:noProof/>
          <w:sz w:val="16"/>
        </w:rPr>
        <w:t xml:space="preserve"> 19(1): 322.</w:t>
      </w:r>
    </w:p>
    <w:p w14:paraId="16ED274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Rumbold A, Ota E, Hori H et al (2015a) Vitamin E supplementation in pregnancy. </w:t>
      </w:r>
      <w:r w:rsidRPr="00C06F91">
        <w:rPr>
          <w:i/>
          <w:noProof/>
          <w:sz w:val="16"/>
        </w:rPr>
        <w:t>Cochrane Database Syst Rev</w:t>
      </w:r>
      <w:r w:rsidRPr="00C06F91">
        <w:rPr>
          <w:noProof/>
          <w:sz w:val="16"/>
        </w:rPr>
        <w:t>(9): CD004069.</w:t>
      </w:r>
    </w:p>
    <w:p w14:paraId="152BD8D4"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Rumbold A, Ota E, Nagata C et al (2015b) Vitamin C supplementation in pregnancy. </w:t>
      </w:r>
      <w:r w:rsidRPr="00C06F91">
        <w:rPr>
          <w:i/>
          <w:noProof/>
          <w:sz w:val="16"/>
        </w:rPr>
        <w:t>Cochrane Database Syst Rev</w:t>
      </w:r>
      <w:r w:rsidRPr="00C06F91">
        <w:rPr>
          <w:noProof/>
          <w:sz w:val="16"/>
        </w:rPr>
        <w:t>(9): CD004072.</w:t>
      </w:r>
    </w:p>
    <w:p w14:paraId="69C8A9D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accone G &amp; Berghella V (2016) Folic acid supplementation in pregnancy to prevent preterm birth: a systematic review and meta-analysis of randomized controlled trials. </w:t>
      </w:r>
      <w:r w:rsidRPr="00C06F91">
        <w:rPr>
          <w:i/>
          <w:noProof/>
          <w:sz w:val="16"/>
        </w:rPr>
        <w:t>Eur J Obstet Gynecol Reprod Biol</w:t>
      </w:r>
      <w:r w:rsidRPr="00C06F91">
        <w:rPr>
          <w:noProof/>
          <w:sz w:val="16"/>
        </w:rPr>
        <w:t xml:space="preserve"> 199: 76-81.</w:t>
      </w:r>
    </w:p>
    <w:p w14:paraId="2E27921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alam RA, Zuberi NF, Bhutta ZA (2015) Pyridoxine (vitamin B6) supplementation during pregnancy or labour for maternal and neonatal outcomes. </w:t>
      </w:r>
      <w:r w:rsidRPr="00C06F91">
        <w:rPr>
          <w:i/>
          <w:noProof/>
          <w:sz w:val="16"/>
        </w:rPr>
        <w:t>Cochrane Database Syst Rev</w:t>
      </w:r>
      <w:r w:rsidRPr="00C06F91">
        <w:rPr>
          <w:noProof/>
          <w:sz w:val="16"/>
        </w:rPr>
        <w:t>(6): CD000179.</w:t>
      </w:r>
    </w:p>
    <w:p w14:paraId="5BC80CE7"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alvesen KA &amp; Morkved S (2004) Randomised controlled trial of pelvic floor muscle training during pregnancy. </w:t>
      </w:r>
      <w:r w:rsidRPr="00C06F91">
        <w:rPr>
          <w:i/>
          <w:noProof/>
          <w:sz w:val="16"/>
        </w:rPr>
        <w:t>BMJ</w:t>
      </w:r>
      <w:r w:rsidRPr="00C06F91">
        <w:rPr>
          <w:noProof/>
          <w:sz w:val="16"/>
        </w:rPr>
        <w:t xml:space="preserve"> 329(7462): 378-80.</w:t>
      </w:r>
    </w:p>
    <w:p w14:paraId="44FCA98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alvesen KA, Stafne SN, Eggebo TM et al (2014) Does regular exercise in pregnancy influence duration of labor? A secondary analysis of a randomized controlled trial. </w:t>
      </w:r>
      <w:r w:rsidRPr="00C06F91">
        <w:rPr>
          <w:i/>
          <w:noProof/>
          <w:sz w:val="16"/>
        </w:rPr>
        <w:t>Acta Obstet Gynecol Scand</w:t>
      </w:r>
      <w:r w:rsidRPr="00C06F91">
        <w:rPr>
          <w:noProof/>
          <w:sz w:val="16"/>
        </w:rPr>
        <w:t xml:space="preserve"> 93(1): 73-9.</w:t>
      </w:r>
    </w:p>
    <w:p w14:paraId="0AF710A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anda B, Vistad I, Sagedal LR et al (2018) What is the effect of physical activity on duration and mode of delivery? Secondary analysis from the Norwegian Fit for Delivery trial. </w:t>
      </w:r>
      <w:r w:rsidRPr="00C06F91">
        <w:rPr>
          <w:i/>
          <w:noProof/>
          <w:sz w:val="16"/>
        </w:rPr>
        <w:t>Acta Obstet Gynecol Scand</w:t>
      </w:r>
      <w:r w:rsidRPr="00C06F91">
        <w:rPr>
          <w:noProof/>
          <w:sz w:val="16"/>
        </w:rPr>
        <w:t xml:space="preserve"> 97(7): 861-71.</w:t>
      </w:r>
    </w:p>
    <w:p w14:paraId="7323ED1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antos S, Voerman E, Amiano P et al (2019) Impact of maternal body mass index and gestational weight gain on pregnancy complications: an individual participant data meta-analysis of European, North American and Australian cohorts. </w:t>
      </w:r>
      <w:r w:rsidRPr="00C06F91">
        <w:rPr>
          <w:i/>
          <w:noProof/>
          <w:sz w:val="16"/>
        </w:rPr>
        <w:t>BJOG</w:t>
      </w:r>
      <w:r w:rsidRPr="00C06F91">
        <w:rPr>
          <w:noProof/>
          <w:sz w:val="16"/>
        </w:rPr>
        <w:t xml:space="preserve"> 126(8): 984-95.</w:t>
      </w:r>
    </w:p>
    <w:p w14:paraId="251BF6B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aunders L, Guldner L, Costet N et al (2014) Effect of a Mediterranean diet during pregnancy on fetal growth and preterm delivery: results from a French Caribbean Mother-Child Cohort Study (TIMOUN). </w:t>
      </w:r>
      <w:r w:rsidRPr="00C06F91">
        <w:rPr>
          <w:i/>
          <w:noProof/>
          <w:sz w:val="16"/>
        </w:rPr>
        <w:t>Paediatr Perinat Epidemiol</w:t>
      </w:r>
      <w:r w:rsidRPr="00C06F91">
        <w:rPr>
          <w:noProof/>
          <w:sz w:val="16"/>
        </w:rPr>
        <w:t xml:space="preserve"> 28(3): 235-44.</w:t>
      </w:r>
    </w:p>
    <w:p w14:paraId="5C37289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choenaker DA, Soedamah-Muthu SS, Mishra GD (2014) The association between dietary factors and gestational hypertension and pre-eclampsia: a systematic review and meta-analysis of observational studies. </w:t>
      </w:r>
      <w:r w:rsidRPr="00C06F91">
        <w:rPr>
          <w:i/>
          <w:noProof/>
          <w:sz w:val="16"/>
        </w:rPr>
        <w:t>BMC Med</w:t>
      </w:r>
      <w:r w:rsidRPr="00C06F91">
        <w:rPr>
          <w:noProof/>
          <w:sz w:val="16"/>
        </w:rPr>
        <w:t xml:space="preserve"> 12: 157.</w:t>
      </w:r>
    </w:p>
    <w:p w14:paraId="4410D1E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choenaker DA, Mishra GD, Callaway LK et al (2016) The role of energy, nutrients, foods, and dietary patterns in the development of gestational diabetes mellitus: A systematic review of observational studies. </w:t>
      </w:r>
      <w:r w:rsidRPr="00C06F91">
        <w:rPr>
          <w:i/>
          <w:noProof/>
          <w:sz w:val="16"/>
        </w:rPr>
        <w:t>Diabetes Care</w:t>
      </w:r>
      <w:r w:rsidRPr="00C06F91">
        <w:rPr>
          <w:noProof/>
          <w:sz w:val="16"/>
        </w:rPr>
        <w:t xml:space="preserve"> 39(1): 16-23.</w:t>
      </w:r>
    </w:p>
    <w:p w14:paraId="4AE7C4F8"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chumacher TL, Weatherall L, Keogh L et al (2018) Characterizing gestational weight gain in a cohort of Indigenous Australian women. </w:t>
      </w:r>
      <w:r w:rsidRPr="00C06F91">
        <w:rPr>
          <w:i/>
          <w:noProof/>
          <w:sz w:val="16"/>
        </w:rPr>
        <w:t>Midwifery</w:t>
      </w:r>
      <w:r w:rsidRPr="00C06F91">
        <w:rPr>
          <w:noProof/>
          <w:sz w:val="16"/>
        </w:rPr>
        <w:t xml:space="preserve"> 60: 13-19.</w:t>
      </w:r>
    </w:p>
    <w:p w14:paraId="7E5DE5E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chünemann H, Brożek J, Guyatt G et al (2013) GRADE Handbook for Grading Quality of Evidence and Strength of Recommendations. Grading of Recommendations, Assessment, Development and Evaluation (GRADE) Working Group Available at: </w:t>
      </w:r>
    </w:p>
    <w:p w14:paraId="2B56131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eneviratne SN, Jiang Y, Derraik J et al (2016) Effects of antenatal exercise in overweight and obese pregnant women on maternal and perinatal outcomes: a randomised controlled trial. </w:t>
      </w:r>
      <w:r w:rsidRPr="00C06F91">
        <w:rPr>
          <w:i/>
          <w:noProof/>
          <w:sz w:val="16"/>
        </w:rPr>
        <w:t>BJOG</w:t>
      </w:r>
      <w:r w:rsidRPr="00C06F91">
        <w:rPr>
          <w:noProof/>
          <w:sz w:val="16"/>
        </w:rPr>
        <w:t xml:space="preserve"> 123(4): 588-97.</w:t>
      </w:r>
    </w:p>
    <w:p w14:paraId="44018EF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hand AW, Walls M, Chatterjee R et al (2016) Dietary vitamin, mineral and herbal supplement use: a cross-sectional survey of before and during pregnancy use in Sydney, Australia. </w:t>
      </w:r>
      <w:r w:rsidRPr="00C06F91">
        <w:rPr>
          <w:i/>
          <w:noProof/>
          <w:sz w:val="16"/>
        </w:rPr>
        <w:t>Aust N Z J Obstet Gynaecol</w:t>
      </w:r>
      <w:r w:rsidRPr="00C06F91">
        <w:rPr>
          <w:noProof/>
          <w:sz w:val="16"/>
        </w:rPr>
        <w:t xml:space="preserve"> 56(2): 154-61.</w:t>
      </w:r>
    </w:p>
    <w:p w14:paraId="7D566D0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harma SS, Greenwood DC, Simpson NAB et al (2018) Is dietary macronutrient composition during pregnancy associated with offspring birth weight? An observational study. </w:t>
      </w:r>
      <w:r w:rsidRPr="00C06F91">
        <w:rPr>
          <w:i/>
          <w:noProof/>
          <w:sz w:val="16"/>
        </w:rPr>
        <w:t>Br J Nutr</w:t>
      </w:r>
      <w:r w:rsidRPr="00C06F91">
        <w:rPr>
          <w:noProof/>
          <w:sz w:val="16"/>
        </w:rPr>
        <w:t xml:space="preserve"> 119(3): 330-39.</w:t>
      </w:r>
    </w:p>
    <w:p w14:paraId="2E32DF0F"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herriff J, Hine T, Begley A et al (2019) Iodine-containing food practices of Western Australian pregnant women and ethnicity: An observational study. </w:t>
      </w:r>
      <w:r w:rsidRPr="00C06F91">
        <w:rPr>
          <w:i/>
          <w:noProof/>
          <w:sz w:val="16"/>
        </w:rPr>
        <w:t>Nutr Diet</w:t>
      </w:r>
      <w:r w:rsidRPr="00C06F91">
        <w:rPr>
          <w:noProof/>
          <w:sz w:val="16"/>
        </w:rPr>
        <w:t>.</w:t>
      </w:r>
    </w:p>
    <w:p w14:paraId="5548369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hin D, Lee KW, Song WO (2015) Dietary patterns during pregnancy are associated with risk of gestational diabetes mellitus. </w:t>
      </w:r>
      <w:r w:rsidRPr="00C06F91">
        <w:rPr>
          <w:i/>
          <w:noProof/>
          <w:sz w:val="16"/>
        </w:rPr>
        <w:t>Nutrients</w:t>
      </w:r>
      <w:r w:rsidRPr="00C06F91">
        <w:rPr>
          <w:noProof/>
          <w:sz w:val="16"/>
        </w:rPr>
        <w:t xml:space="preserve"> 7(11): 9369-82.</w:t>
      </w:r>
    </w:p>
    <w:p w14:paraId="2CECCC4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hiri R, Coggon D, Falah-Hassani K (2018) Exercise for the prevention of low back and pelvic girdle pain in pregnancy: A meta-analysis of randomized controlled trials. </w:t>
      </w:r>
      <w:r w:rsidRPr="00C06F91">
        <w:rPr>
          <w:i/>
          <w:noProof/>
          <w:sz w:val="16"/>
        </w:rPr>
        <w:t>Eur J Pain</w:t>
      </w:r>
      <w:r w:rsidRPr="00C06F91">
        <w:rPr>
          <w:noProof/>
          <w:sz w:val="16"/>
        </w:rPr>
        <w:t xml:space="preserve"> 22(1): 19-27.</w:t>
      </w:r>
    </w:p>
    <w:p w14:paraId="639A62A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IGN (2004) Methodology Checklist 1: Systematic Reviews and Meta-analyses. Edinburgh: Scottish Intercollegiate Guidelines Network. Available at: </w:t>
      </w:r>
    </w:p>
    <w:p w14:paraId="697FCB2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ingh GR, Davison B, Ma GY et al (2019) Iodine status of Indigenous and non-Indigenous young adults in the Top End, before and after mandatory fortification. </w:t>
      </w:r>
      <w:r w:rsidRPr="00C06F91">
        <w:rPr>
          <w:i/>
          <w:noProof/>
          <w:sz w:val="16"/>
        </w:rPr>
        <w:t>Med J Aust</w:t>
      </w:r>
      <w:r w:rsidRPr="00C06F91">
        <w:rPr>
          <w:noProof/>
          <w:sz w:val="16"/>
        </w:rPr>
        <w:t xml:space="preserve"> 210(3): 121-25.</w:t>
      </w:r>
    </w:p>
    <w:p w14:paraId="5BEF60D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klempe Kokic I, Ivanisevic M, Uremovic M et al (2017) Effect of therapeutic exercises on pregnancy-related low back pain and pelvic girdle pain: Secondary analysis of a randomized controlled trial. </w:t>
      </w:r>
      <w:r w:rsidRPr="00C06F91">
        <w:rPr>
          <w:i/>
          <w:noProof/>
          <w:sz w:val="16"/>
        </w:rPr>
        <w:t>J Rehabil Med</w:t>
      </w:r>
      <w:r w:rsidRPr="00C06F91">
        <w:rPr>
          <w:noProof/>
          <w:sz w:val="16"/>
        </w:rPr>
        <w:t xml:space="preserve"> 49(3): 251-57.</w:t>
      </w:r>
    </w:p>
    <w:p w14:paraId="13F9A61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kow RJ, Davenport MH, Mottola MF et al (2019) Effects of prenatal exercise on fetal heart rate, umbilical and uterine blood flow: a systematic review and meta-analysis. </w:t>
      </w:r>
      <w:r w:rsidRPr="00C06F91">
        <w:rPr>
          <w:i/>
          <w:noProof/>
          <w:sz w:val="16"/>
        </w:rPr>
        <w:t>Br J Sports Med</w:t>
      </w:r>
      <w:r w:rsidRPr="00C06F91">
        <w:rPr>
          <w:noProof/>
          <w:sz w:val="16"/>
        </w:rPr>
        <w:t xml:space="preserve"> 53(2): 124-33.</w:t>
      </w:r>
    </w:p>
    <w:p w14:paraId="1A42489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mith LK, Draper ES, Evans TA et al (2015) Associations between late and moderately preterm birth and smoking, alcohol, drug use and diet: a population-based case-cohort study. </w:t>
      </w:r>
      <w:r w:rsidRPr="00C06F91">
        <w:rPr>
          <w:i/>
          <w:noProof/>
          <w:sz w:val="16"/>
        </w:rPr>
        <w:t>Arch Dis Child Fetal Neonatal Ed</w:t>
      </w:r>
      <w:r w:rsidRPr="00C06F91">
        <w:rPr>
          <w:noProof/>
          <w:sz w:val="16"/>
        </w:rPr>
        <w:t xml:space="preserve"> 100(6): F486-91.</w:t>
      </w:r>
    </w:p>
    <w:p w14:paraId="2AFA6F9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nijder CA, Brand T, Jaddoe V et al (2012) Physically demanding work, fetal growth and the risk of adverse birth outcomes. The Generation R Study. </w:t>
      </w:r>
      <w:r w:rsidRPr="00C06F91">
        <w:rPr>
          <w:i/>
          <w:noProof/>
          <w:sz w:val="16"/>
        </w:rPr>
        <w:t>Occup Environ Med</w:t>
      </w:r>
      <w:r w:rsidRPr="00C06F91">
        <w:rPr>
          <w:noProof/>
          <w:sz w:val="16"/>
        </w:rPr>
        <w:t xml:space="preserve"> 69(8): 543-50.</w:t>
      </w:r>
    </w:p>
    <w:p w14:paraId="354DB911"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oto R, Guilloty N, Anzalota L et al (2015) Association between maternal diet factors and hemoglobin levels, glucose tolerance, blood pressure and gestational age in a Hispanic population. </w:t>
      </w:r>
      <w:r w:rsidRPr="00C06F91">
        <w:rPr>
          <w:i/>
          <w:noProof/>
          <w:sz w:val="16"/>
        </w:rPr>
        <w:t>Arch Latinoam Nutr</w:t>
      </w:r>
      <w:r w:rsidRPr="00C06F91">
        <w:rPr>
          <w:noProof/>
          <w:sz w:val="16"/>
        </w:rPr>
        <w:t xml:space="preserve"> 65(2): 86-96.</w:t>
      </w:r>
    </w:p>
    <w:p w14:paraId="3AC6087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ridharan K &amp; Sivaramakrishnan G (2018) Interventions for treating nausea and vomiting in pregnancy: a network meta-analysis and trial sequential analysis of randomized clinical trials. </w:t>
      </w:r>
      <w:r w:rsidRPr="00C06F91">
        <w:rPr>
          <w:i/>
          <w:noProof/>
          <w:sz w:val="16"/>
        </w:rPr>
        <w:t>Expert Review of Clinical Pharmacology</w:t>
      </w:r>
      <w:r w:rsidRPr="00C06F91">
        <w:rPr>
          <w:noProof/>
          <w:sz w:val="16"/>
        </w:rPr>
        <w:t xml:space="preserve"> 11(11): 1143-50.</w:t>
      </w:r>
    </w:p>
    <w:p w14:paraId="42901287"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tarling P, Charlton K, McMahon AT et al (2015) Fish intake during pregnancy and foetal neurodevelopment--a systematic review of the evidence. </w:t>
      </w:r>
      <w:r w:rsidRPr="00C06F91">
        <w:rPr>
          <w:i/>
          <w:noProof/>
          <w:sz w:val="16"/>
        </w:rPr>
        <w:t>Nutrients</w:t>
      </w:r>
      <w:r w:rsidRPr="00C06F91">
        <w:rPr>
          <w:noProof/>
          <w:sz w:val="16"/>
        </w:rPr>
        <w:t xml:space="preserve"> 7(3): 2001-14.</w:t>
      </w:r>
    </w:p>
    <w:p w14:paraId="6E36EE6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tratakis N, Roumeliotaki T, Oken E et al (2016) Fish Intake in Pregnancy and Child Growth: A Pooled Analysis of 15 European and US Birth Cohorts. </w:t>
      </w:r>
      <w:r w:rsidRPr="00C06F91">
        <w:rPr>
          <w:i/>
          <w:noProof/>
          <w:sz w:val="16"/>
        </w:rPr>
        <w:t>JAMA Pediatr</w:t>
      </w:r>
      <w:r w:rsidRPr="00C06F91">
        <w:rPr>
          <w:noProof/>
          <w:sz w:val="16"/>
        </w:rPr>
        <w:t xml:space="preserve"> 170(4): 381-90.</w:t>
      </w:r>
    </w:p>
    <w:p w14:paraId="756BA6F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tratakis N, Conti DV, Borras E et al (2020) Association of fish consumption and mercury exposure during pregnancy with metabolic health and inflammatory biomarkers in children. </w:t>
      </w:r>
      <w:r w:rsidRPr="00C06F91">
        <w:rPr>
          <w:i/>
          <w:noProof/>
          <w:sz w:val="16"/>
        </w:rPr>
        <w:t>JAMA Netw Open</w:t>
      </w:r>
      <w:r w:rsidRPr="00C06F91">
        <w:rPr>
          <w:noProof/>
          <w:sz w:val="16"/>
        </w:rPr>
        <w:t xml:space="preserve"> 3(3): e201007.</w:t>
      </w:r>
    </w:p>
    <w:p w14:paraId="5DA6032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un X, Li H, He X et al (2019) The association between calcium supplement and preeclampsia and gestational hypertension: a systematic review and meta-analysis of randomized trials. </w:t>
      </w:r>
      <w:r w:rsidRPr="00C06F91">
        <w:rPr>
          <w:i/>
          <w:noProof/>
          <w:sz w:val="16"/>
        </w:rPr>
        <w:t>Hypertens Pregnancy</w:t>
      </w:r>
      <w:r w:rsidRPr="00C06F91">
        <w:rPr>
          <w:noProof/>
          <w:sz w:val="16"/>
        </w:rPr>
        <w:t xml:space="preserve"> 38(2): 129-39.</w:t>
      </w:r>
    </w:p>
    <w:p w14:paraId="026EFE1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Switkowski KM, Jacques PF, Must A et al (2016) Maternal protein intake during pregnancy and linear growth in the offspring. </w:t>
      </w:r>
      <w:r w:rsidRPr="00C06F91">
        <w:rPr>
          <w:i/>
          <w:noProof/>
          <w:sz w:val="16"/>
        </w:rPr>
        <w:t>Am J Clin Nutr</w:t>
      </w:r>
      <w:r w:rsidRPr="00C06F91">
        <w:rPr>
          <w:noProof/>
          <w:sz w:val="16"/>
        </w:rPr>
        <w:t xml:space="preserve"> 104(4): 1128-36.</w:t>
      </w:r>
    </w:p>
    <w:p w14:paraId="42A6BE97"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Taniguchi C &amp; Sato C (2016) Home-based walking during pregnancy affects mood and birth outcomes among sedentary women: A randomized controlled trial. </w:t>
      </w:r>
      <w:r w:rsidRPr="00C06F91">
        <w:rPr>
          <w:i/>
          <w:noProof/>
          <w:sz w:val="16"/>
        </w:rPr>
        <w:t>Int J Nurs Pract</w:t>
      </w:r>
      <w:r w:rsidRPr="00C06F91">
        <w:rPr>
          <w:noProof/>
          <w:sz w:val="16"/>
        </w:rPr>
        <w:t xml:space="preserve"> 22(5): 420-26.</w:t>
      </w:r>
    </w:p>
    <w:p w14:paraId="6906829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Tara F, Maamouri G, Rayman MP et al (2010) Selenium supplementation and the incidence of preeclampsia in pregnant Iranian women: a randomized, double-blind, placebo-controlled pilot trial. </w:t>
      </w:r>
      <w:r w:rsidRPr="00C06F91">
        <w:rPr>
          <w:i/>
          <w:noProof/>
          <w:sz w:val="16"/>
        </w:rPr>
        <w:t>Taiwan J Obstet Gynecol</w:t>
      </w:r>
      <w:r w:rsidRPr="00C06F91">
        <w:rPr>
          <w:noProof/>
          <w:sz w:val="16"/>
        </w:rPr>
        <w:t xml:space="preserve"> 49(2): 181-7.</w:t>
      </w:r>
    </w:p>
    <w:p w14:paraId="5F2AFB64"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Tenorio MB, Ferreira RC, Moura FA et al (2018) Oral antioxidant therapy for prevention and treatment of preeclampsia: Meta-analysis of randomized controlled trials. </w:t>
      </w:r>
      <w:r w:rsidRPr="00C06F91">
        <w:rPr>
          <w:i/>
          <w:noProof/>
          <w:sz w:val="16"/>
        </w:rPr>
        <w:t>Nutr Metab Cardiovasc Dis</w:t>
      </w:r>
      <w:r w:rsidRPr="00C06F91">
        <w:rPr>
          <w:noProof/>
          <w:sz w:val="16"/>
        </w:rPr>
        <w:t xml:space="preserve"> 28(9): 865-76.</w:t>
      </w:r>
    </w:p>
    <w:p w14:paraId="1B4EE50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Thompson AM &amp; Thompson JA (2019) An evaluation of whether a gestational weight gain of 5 to 9 kg for obese women optimizes maternal and neonatal health risks. </w:t>
      </w:r>
      <w:r w:rsidRPr="00C06F91">
        <w:rPr>
          <w:i/>
          <w:noProof/>
          <w:sz w:val="16"/>
        </w:rPr>
        <w:t>BMC Pregnancy Childbirth</w:t>
      </w:r>
      <w:r w:rsidRPr="00C06F91">
        <w:rPr>
          <w:noProof/>
          <w:sz w:val="16"/>
        </w:rPr>
        <w:t xml:space="preserve"> 19(1): 126.</w:t>
      </w:r>
    </w:p>
    <w:p w14:paraId="18CAF57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Tian ZX, Wan M, Gao YL et al (2019) Gestational weight gain and risk of autism spectrum disorders in offspring: a systematic review and meta-analysis. </w:t>
      </w:r>
      <w:r w:rsidRPr="00C06F91">
        <w:rPr>
          <w:i/>
          <w:noProof/>
          <w:sz w:val="16"/>
        </w:rPr>
        <w:t>J Obstet Gynaecol</w:t>
      </w:r>
      <w:r w:rsidRPr="00C06F91">
        <w:rPr>
          <w:noProof/>
          <w:sz w:val="16"/>
        </w:rPr>
        <w:t>: 1-8.</w:t>
      </w:r>
    </w:p>
    <w:p w14:paraId="405215B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Tielemans MJ, Steegers EAP, Voortman T et al (2017) Protein intake during pregnancy and offspring body composition at 6 years: the Generation R Study. </w:t>
      </w:r>
      <w:r w:rsidRPr="00C06F91">
        <w:rPr>
          <w:i/>
          <w:noProof/>
          <w:sz w:val="16"/>
        </w:rPr>
        <w:t>Eur J Nutr</w:t>
      </w:r>
      <w:r w:rsidRPr="00C06F91">
        <w:rPr>
          <w:noProof/>
          <w:sz w:val="16"/>
        </w:rPr>
        <w:t xml:space="preserve"> 56(6): 2151-60.</w:t>
      </w:r>
    </w:p>
    <w:p w14:paraId="45461F24"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Torjusen H, Brantsaeter AL, Haugen M et al (2014) Reduced risk of pre-eclampsia with organic vegetable consumption: results from the prospective Norwegian Mother and Child Cohort Study. </w:t>
      </w:r>
      <w:r w:rsidRPr="00C06F91">
        <w:rPr>
          <w:i/>
          <w:noProof/>
          <w:sz w:val="16"/>
        </w:rPr>
        <w:t>BMJ Open</w:t>
      </w:r>
      <w:r w:rsidRPr="00C06F91">
        <w:rPr>
          <w:noProof/>
          <w:sz w:val="16"/>
        </w:rPr>
        <w:t xml:space="preserve"> 4(9): e006143.</w:t>
      </w:r>
    </w:p>
    <w:p w14:paraId="6970ACD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Torloni MR, Betran AP, Horta BL et al (2009) Prepregnancy BMI and the risk of gestational diabetes: a systematic review of the literature with meta-analysis. </w:t>
      </w:r>
      <w:r w:rsidRPr="00C06F91">
        <w:rPr>
          <w:i/>
          <w:noProof/>
          <w:sz w:val="16"/>
        </w:rPr>
        <w:t>Obes Rev</w:t>
      </w:r>
      <w:r w:rsidRPr="00C06F91">
        <w:rPr>
          <w:noProof/>
          <w:sz w:val="16"/>
        </w:rPr>
        <w:t xml:space="preserve"> 10(2): 194-203.</w:t>
      </w:r>
    </w:p>
    <w:p w14:paraId="16B4E79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Tuokkola J, Luukkainen P, Tapanainen H et al (2016) Maternal diet during pregnancy and lactation and cow's milk allergy in offspring. </w:t>
      </w:r>
      <w:r w:rsidRPr="00C06F91">
        <w:rPr>
          <w:i/>
          <w:noProof/>
          <w:sz w:val="16"/>
        </w:rPr>
        <w:t>Eur J Clin Nutr</w:t>
      </w:r>
      <w:r w:rsidRPr="00C06F91">
        <w:rPr>
          <w:noProof/>
          <w:sz w:val="16"/>
        </w:rPr>
        <w:t xml:space="preserve"> 70(5): 554-9.</w:t>
      </w:r>
    </w:p>
    <w:p w14:paraId="7D56F79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Vahdaninia M., Mackenzie H., Helps S. et al (2017) Prenatal intake of vitamins and allergic outcomes in the offspring: a systematic review and meta-analysis. </w:t>
      </w:r>
      <w:r w:rsidRPr="00C06F91">
        <w:rPr>
          <w:i/>
          <w:noProof/>
          <w:sz w:val="16"/>
        </w:rPr>
        <w:t>J Allergy Clin Immunol Pract</w:t>
      </w:r>
      <w:r w:rsidRPr="00C06F91">
        <w:rPr>
          <w:noProof/>
          <w:sz w:val="16"/>
        </w:rPr>
        <w:t xml:space="preserve"> 5(3): 771-78.</w:t>
      </w:r>
    </w:p>
    <w:p w14:paraId="57296288"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van den Berg SW, Wijga AH, van Rossem L et al (2016) Maternal fish consumption during pregnancy and BMI in children from birth up to age 14 years: the PIAMA cohort study. </w:t>
      </w:r>
      <w:r w:rsidRPr="00C06F91">
        <w:rPr>
          <w:i/>
          <w:noProof/>
          <w:sz w:val="16"/>
        </w:rPr>
        <w:t>Eur J Nutr</w:t>
      </w:r>
      <w:r w:rsidRPr="00C06F91">
        <w:rPr>
          <w:noProof/>
          <w:sz w:val="16"/>
        </w:rPr>
        <w:t xml:space="preserve"> 55(2): 799-808.</w:t>
      </w:r>
    </w:p>
    <w:p w14:paraId="393410E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van den Broek M, Leermakers ETM, Jaddoe VWV et al (2015) Maternal dietary patterns during pregnancy and body composition of the child at age 6 y: the Generation R Study. </w:t>
      </w:r>
      <w:r w:rsidRPr="00C06F91">
        <w:rPr>
          <w:i/>
          <w:noProof/>
          <w:sz w:val="16"/>
        </w:rPr>
        <w:t>The American Journal of Clinical Nutrition</w:t>
      </w:r>
      <w:r w:rsidRPr="00C06F91">
        <w:rPr>
          <w:noProof/>
          <w:sz w:val="16"/>
        </w:rPr>
        <w:t xml:space="preserve"> 102(4): 873-80.</w:t>
      </w:r>
    </w:p>
    <w:p w14:paraId="40CD15FF"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Vanstone M, Kandasamy S, Giacomini M et al (2017) Pregnant women's perceptions of gestational weight gain: A systematic review and meta-synthesis of qualitative research. </w:t>
      </w:r>
      <w:r w:rsidRPr="00C06F91">
        <w:rPr>
          <w:i/>
          <w:noProof/>
          <w:sz w:val="16"/>
        </w:rPr>
        <w:t>Matern Child Nutr</w:t>
      </w:r>
      <w:r w:rsidRPr="00C06F91">
        <w:rPr>
          <w:noProof/>
          <w:sz w:val="16"/>
        </w:rPr>
        <w:t xml:space="preserve"> 13(4).</w:t>
      </w:r>
    </w:p>
    <w:p w14:paraId="0669FD4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Vejrup K, Brantsaeter AL, Knutsen HK et al (2014) Prenatal mercury exposure and infant birth weight in the Norwegian Mother and Child Cohort Study. </w:t>
      </w:r>
      <w:r w:rsidRPr="00C06F91">
        <w:rPr>
          <w:i/>
          <w:noProof/>
          <w:sz w:val="16"/>
        </w:rPr>
        <w:t>Public Health Nutr</w:t>
      </w:r>
      <w:r w:rsidRPr="00C06F91">
        <w:rPr>
          <w:noProof/>
          <w:sz w:val="16"/>
        </w:rPr>
        <w:t xml:space="preserve"> 17(9): 2071-80.</w:t>
      </w:r>
    </w:p>
    <w:p w14:paraId="6D4D61F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Vejrup K, Schjolberg S, Knutsen HK et al (2016) Prenatal methylmercury exposure and language delay at three years of age in the Norwegian Mother and Child Cohort Study. </w:t>
      </w:r>
      <w:r w:rsidRPr="00C06F91">
        <w:rPr>
          <w:i/>
          <w:noProof/>
          <w:sz w:val="16"/>
        </w:rPr>
        <w:t>Environ Int</w:t>
      </w:r>
      <w:r w:rsidRPr="00C06F91">
        <w:rPr>
          <w:noProof/>
          <w:sz w:val="16"/>
        </w:rPr>
        <w:t xml:space="preserve"> 92-93: 63-9.</w:t>
      </w:r>
    </w:p>
    <w:p w14:paraId="3382EB8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Vejrup K, Brandlistuen RE, Brantsaeter AL et al (2018) Prenatal mercury exposure, maternal seafood consumption and associations with child language at five years. </w:t>
      </w:r>
      <w:r w:rsidRPr="00C06F91">
        <w:rPr>
          <w:i/>
          <w:noProof/>
          <w:sz w:val="16"/>
        </w:rPr>
        <w:t>Environ Int</w:t>
      </w:r>
      <w:r w:rsidRPr="00C06F91">
        <w:rPr>
          <w:noProof/>
          <w:sz w:val="16"/>
        </w:rPr>
        <w:t xml:space="preserve"> 110: 71-79.</w:t>
      </w:r>
    </w:p>
    <w:p w14:paraId="5D37CEB4"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Voerman E, Santos S, Patro Golab B et al (2019) Maternal body mass index, gestational weight gain, and the risk of overweight and obesity across childhood: An individual participant data meta-analysis. </w:t>
      </w:r>
      <w:r w:rsidRPr="00C06F91">
        <w:rPr>
          <w:i/>
          <w:noProof/>
          <w:sz w:val="16"/>
        </w:rPr>
        <w:t>PLoS Med</w:t>
      </w:r>
      <w:r w:rsidRPr="00C06F91">
        <w:rPr>
          <w:noProof/>
          <w:sz w:val="16"/>
        </w:rPr>
        <w:t xml:space="preserve"> 16(2): e1002744.</w:t>
      </w:r>
    </w:p>
    <w:p w14:paraId="7AD6CAC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von Ehrenstein OS, Aralis H, Flores ME et al (2015) Fast food consumption in pregnancy and subsequent asthma symptoms in young children. </w:t>
      </w:r>
      <w:r w:rsidRPr="00C06F91">
        <w:rPr>
          <w:i/>
          <w:noProof/>
          <w:sz w:val="16"/>
        </w:rPr>
        <w:t>Pediatr Allergy Immunol</w:t>
      </w:r>
      <w:r w:rsidRPr="00C06F91">
        <w:rPr>
          <w:noProof/>
          <w:sz w:val="16"/>
        </w:rPr>
        <w:t xml:space="preserve"> 26(6): 571-7.</w:t>
      </w:r>
    </w:p>
    <w:p w14:paraId="3C31A058"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Wall CR, Gammon CS, Bandara DK et al (2016) Dietary Patterns in Pregnancy in New Zealand-Influence of Maternal Socio-Demographic, Health and Lifestyle Factors. </w:t>
      </w:r>
      <w:r w:rsidRPr="00C06F91">
        <w:rPr>
          <w:i/>
          <w:noProof/>
          <w:sz w:val="16"/>
        </w:rPr>
        <w:t>Nutrients</w:t>
      </w:r>
      <w:r w:rsidRPr="00C06F91">
        <w:rPr>
          <w:noProof/>
          <w:sz w:val="16"/>
        </w:rPr>
        <w:t xml:space="preserve"> 8(5).</w:t>
      </w:r>
    </w:p>
    <w:p w14:paraId="5BC55AFD"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Wang M, Wang ZP, Gao LJ et al (2015a) Maternal consumption of non-staple food in the first trimester and risk of neural tube defects in offspring. </w:t>
      </w:r>
      <w:r w:rsidRPr="00C06F91">
        <w:rPr>
          <w:i/>
          <w:noProof/>
          <w:sz w:val="16"/>
        </w:rPr>
        <w:t>Nutrients</w:t>
      </w:r>
      <w:r w:rsidRPr="00C06F91">
        <w:rPr>
          <w:noProof/>
          <w:sz w:val="16"/>
        </w:rPr>
        <w:t xml:space="preserve"> 7(5): 3067-77.</w:t>
      </w:r>
    </w:p>
    <w:p w14:paraId="25DDF990"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Wang M, Li K, Zhao D et al (2017) The association between maternal use of folic acid supplements during pregnancy and risk of autism spectrum disorders in children: a meta-analysis. </w:t>
      </w:r>
      <w:r w:rsidRPr="00C06F91">
        <w:rPr>
          <w:i/>
          <w:noProof/>
          <w:sz w:val="16"/>
        </w:rPr>
        <w:t>Mol Autism</w:t>
      </w:r>
      <w:r w:rsidRPr="00C06F91">
        <w:rPr>
          <w:noProof/>
          <w:sz w:val="16"/>
        </w:rPr>
        <w:t xml:space="preserve"> 8: 51.</w:t>
      </w:r>
    </w:p>
    <w:p w14:paraId="7051E28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Wang T, Zhang H-P, Zhang X et al (2015b) Is folate status a risk factor for asthma or other allergic diseases? </w:t>
      </w:r>
      <w:r w:rsidRPr="00C06F91">
        <w:rPr>
          <w:i/>
          <w:noProof/>
          <w:sz w:val="16"/>
        </w:rPr>
        <w:t>Allergy, Asthma &amp; Immunology Research</w:t>
      </w:r>
      <w:r w:rsidRPr="00C06F91">
        <w:rPr>
          <w:noProof/>
          <w:sz w:val="16"/>
        </w:rPr>
        <w:t xml:space="preserve"> 7(6).</w:t>
      </w:r>
    </w:p>
    <w:p w14:paraId="4A54F2F5"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Weeks A, Halili L, Liu RH et al (2020) Gestational weight gain counselling gaps as perceived by pregnant women and new mothers: Findings from the electronic maternal health survey. </w:t>
      </w:r>
      <w:r w:rsidRPr="00C06F91">
        <w:rPr>
          <w:i/>
          <w:noProof/>
          <w:sz w:val="16"/>
        </w:rPr>
        <w:t>Women Birth</w:t>
      </w:r>
      <w:r w:rsidRPr="00C06F91">
        <w:rPr>
          <w:noProof/>
          <w:sz w:val="16"/>
        </w:rPr>
        <w:t xml:space="preserve"> 33(1): e88-e94.</w:t>
      </w:r>
    </w:p>
    <w:p w14:paraId="45788B0A"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Wen SW, White RR, Rybak N et al (2018) Effect of high dose folic acid supplementation in pregnancy on pre-eclampsia (FACT): double blind, phase III, randomised controlled, international, multicentre trial. </w:t>
      </w:r>
      <w:r w:rsidRPr="00C06F91">
        <w:rPr>
          <w:i/>
          <w:noProof/>
          <w:sz w:val="16"/>
        </w:rPr>
        <w:t>Bmj</w:t>
      </w:r>
      <w:r w:rsidRPr="00C06F91">
        <w:rPr>
          <w:noProof/>
          <w:sz w:val="16"/>
        </w:rPr>
        <w:t>.</w:t>
      </w:r>
    </w:p>
    <w:p w14:paraId="4D96453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WHO (2010) </w:t>
      </w:r>
      <w:r w:rsidRPr="00C06F91">
        <w:rPr>
          <w:i/>
          <w:noProof/>
          <w:sz w:val="16"/>
        </w:rPr>
        <w:t>Equity, Social Determinant and Public Health Programmes</w:t>
      </w:r>
      <w:r w:rsidRPr="00C06F91">
        <w:rPr>
          <w:noProof/>
          <w:sz w:val="16"/>
        </w:rPr>
        <w:t>. Geneva: World Health Organization.</w:t>
      </w:r>
    </w:p>
    <w:p w14:paraId="70F1256B"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Wilkinson S, Beckmann M, Donaldson E et al (2019) Implementation of gestational weight gain guidelines - what's more effective for ensuring weight recording in pregnancy? </w:t>
      </w:r>
      <w:r w:rsidRPr="00C06F91">
        <w:rPr>
          <w:i/>
          <w:noProof/>
          <w:sz w:val="16"/>
        </w:rPr>
        <w:t>BMC Pregnancy Childbirth</w:t>
      </w:r>
      <w:r w:rsidRPr="00C06F91">
        <w:rPr>
          <w:noProof/>
          <w:sz w:val="16"/>
        </w:rPr>
        <w:t xml:space="preserve"> 19(1): 19.</w:t>
      </w:r>
    </w:p>
    <w:p w14:paraId="483187A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Wolf HT, Hegaard HK, Huusom LD et al (2017) Multivitamin use and adverse birth outcomes in high-income countries: a systematic review and meta-analysis. </w:t>
      </w:r>
      <w:r w:rsidRPr="00C06F91">
        <w:rPr>
          <w:i/>
          <w:noProof/>
          <w:sz w:val="16"/>
        </w:rPr>
        <w:t>Am J Obstet Gynecol</w:t>
      </w:r>
      <w:r w:rsidRPr="00C06F91">
        <w:rPr>
          <w:noProof/>
          <w:sz w:val="16"/>
        </w:rPr>
        <w:t xml:space="preserve"> 217(4): 404 e1-04 e30.</w:t>
      </w:r>
    </w:p>
    <w:p w14:paraId="71DB2384"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Xu A, Cao X, Lu Y et al (2016) A meta-analysis of the relationship between maternal folic acid supplementation and the risk of congenital heart defects. </w:t>
      </w:r>
      <w:r w:rsidRPr="00C06F91">
        <w:rPr>
          <w:i/>
          <w:noProof/>
          <w:sz w:val="16"/>
        </w:rPr>
        <w:t>Int Heart J</w:t>
      </w:r>
      <w:r w:rsidRPr="00C06F91">
        <w:rPr>
          <w:noProof/>
          <w:sz w:val="16"/>
        </w:rPr>
        <w:t xml:space="preserve"> 57(6): 725-28.</w:t>
      </w:r>
    </w:p>
    <w:p w14:paraId="3477967C"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Yang SY, Lan SJ, Yen YY et al (2020) Effects of exercise on sleep quality in pregnant women: A systematic review and meta-analysis of randomized controlled trials. </w:t>
      </w:r>
      <w:r w:rsidRPr="00C06F91">
        <w:rPr>
          <w:i/>
          <w:noProof/>
          <w:sz w:val="16"/>
        </w:rPr>
        <w:t>Asian Nurs Res (Korean Soc Nurs Sci)</w:t>
      </w:r>
      <w:r w:rsidRPr="00C06F91">
        <w:rPr>
          <w:noProof/>
          <w:sz w:val="16"/>
        </w:rPr>
        <w:t xml:space="preserve"> 14(1): 1-10.</w:t>
      </w:r>
    </w:p>
    <w:p w14:paraId="6CFC2CA9"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Yu Z, Han S, Zhu J et al (2013) Pre-pregnancy body mass index in relation to infant birth weight and offspring overweight/obesity: a systematic review and meta-analysis. </w:t>
      </w:r>
      <w:r w:rsidRPr="00C06F91">
        <w:rPr>
          <w:i/>
          <w:noProof/>
          <w:sz w:val="16"/>
        </w:rPr>
        <w:t>PLoS One</w:t>
      </w:r>
      <w:r w:rsidRPr="00C06F91">
        <w:rPr>
          <w:noProof/>
          <w:sz w:val="16"/>
        </w:rPr>
        <w:t xml:space="preserve"> 8(4): e61627.</w:t>
      </w:r>
    </w:p>
    <w:p w14:paraId="32A79032"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Zahiri Sorouri Z, Sadeghi H, Pourmarzi D (2016) The effect of zinc supplementation on pregnancy outcome: a randomized controlled trial. </w:t>
      </w:r>
      <w:r w:rsidRPr="00C06F91">
        <w:rPr>
          <w:i/>
          <w:noProof/>
          <w:sz w:val="16"/>
        </w:rPr>
        <w:t>J Matern Fetal Neonatal Med</w:t>
      </w:r>
      <w:r w:rsidRPr="00C06F91">
        <w:rPr>
          <w:noProof/>
          <w:sz w:val="16"/>
        </w:rPr>
        <w:t xml:space="preserve"> 29(13): 2194-8.</w:t>
      </w:r>
    </w:p>
    <w:p w14:paraId="61E53A16"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Zareei S, Homayounfar R, Naghizadeh MM et al (2018) Dietary pattern in pregnancy and risk of gestational diabetes mellitus (GDM). </w:t>
      </w:r>
      <w:r w:rsidRPr="00C06F91">
        <w:rPr>
          <w:i/>
          <w:noProof/>
          <w:sz w:val="16"/>
        </w:rPr>
        <w:t>Diabetes Metab Syndr</w:t>
      </w:r>
      <w:r w:rsidRPr="00C06F91">
        <w:rPr>
          <w:noProof/>
          <w:sz w:val="16"/>
        </w:rPr>
        <w:t xml:space="preserve"> 12(3): 399-404.</w:t>
      </w:r>
    </w:p>
    <w:p w14:paraId="07BF917E"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Zhang GQ, Liu B, Li J et al (2017) Fish intake during pregnancy or infancy and allergic outcomes in children: A systematic review and meta-analysis. </w:t>
      </w:r>
      <w:r w:rsidRPr="00C06F91">
        <w:rPr>
          <w:i/>
          <w:noProof/>
          <w:sz w:val="16"/>
        </w:rPr>
        <w:t>Pediatr Allergy Immunol</w:t>
      </w:r>
      <w:r w:rsidRPr="00C06F91">
        <w:rPr>
          <w:noProof/>
          <w:sz w:val="16"/>
        </w:rPr>
        <w:t xml:space="preserve"> 28(2): 152-61.</w:t>
      </w:r>
    </w:p>
    <w:p w14:paraId="4CF656F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Zhang Y, Lin J, Fu W et al (2019) Mediterranean diet during pregnancy and childhood for asthma in children: A systematic review and meta-analysis of observational studies. </w:t>
      </w:r>
      <w:r w:rsidRPr="00C06F91">
        <w:rPr>
          <w:i/>
          <w:noProof/>
          <w:sz w:val="16"/>
        </w:rPr>
        <w:t>Pediatr Pulmonol</w:t>
      </w:r>
      <w:r w:rsidRPr="00C06F91">
        <w:rPr>
          <w:noProof/>
          <w:sz w:val="16"/>
        </w:rPr>
        <w:t xml:space="preserve"> 54(7): 949-61.</w:t>
      </w:r>
    </w:p>
    <w:p w14:paraId="333E2488"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Zhu Y, Olsen SF, Mendola P et al (2017) Maternal consumption of artificially sweetened beverages during pregnancy, and offspring growth through 7 years of age: a prospective cohort study. </w:t>
      </w:r>
      <w:r w:rsidRPr="00C06F91">
        <w:rPr>
          <w:i/>
          <w:noProof/>
          <w:sz w:val="16"/>
        </w:rPr>
        <w:t>Int J Epidemiol</w:t>
      </w:r>
      <w:r w:rsidRPr="00C06F91">
        <w:rPr>
          <w:noProof/>
          <w:sz w:val="16"/>
        </w:rPr>
        <w:t xml:space="preserve"> 46(5): 1499-508.</w:t>
      </w:r>
    </w:p>
    <w:p w14:paraId="730403D3" w14:textId="77777777" w:rsidR="00C06F91" w:rsidRPr="00C06F91" w:rsidRDefault="00C06F91" w:rsidP="00937108">
      <w:pPr>
        <w:pStyle w:val="EndNoteBibliography"/>
        <w:spacing w:before="40" w:after="40" w:line="240" w:lineRule="auto"/>
        <w:ind w:left="720" w:hanging="720"/>
        <w:rPr>
          <w:noProof/>
          <w:sz w:val="16"/>
        </w:rPr>
      </w:pPr>
      <w:r w:rsidRPr="00C06F91">
        <w:rPr>
          <w:noProof/>
          <w:sz w:val="16"/>
        </w:rPr>
        <w:t xml:space="preserve">Zhu Y, Chen Y, Feng Y et al (2018) Association between maternal body mass index and congenital heart defects in infants: A meta-analysis. </w:t>
      </w:r>
      <w:r w:rsidRPr="00C06F91">
        <w:rPr>
          <w:i/>
          <w:noProof/>
          <w:sz w:val="16"/>
        </w:rPr>
        <w:t>Congenit Heart Dis</w:t>
      </w:r>
      <w:r w:rsidRPr="00C06F91">
        <w:rPr>
          <w:noProof/>
          <w:sz w:val="16"/>
        </w:rPr>
        <w:t xml:space="preserve"> 13(2): 271-81.</w:t>
      </w:r>
    </w:p>
    <w:p w14:paraId="6D0FAB59" w14:textId="5A43B859" w:rsidR="00B00C3F" w:rsidRDefault="00B00C3F" w:rsidP="00937108">
      <w:pPr>
        <w:spacing w:before="40" w:after="40" w:line="240" w:lineRule="auto"/>
      </w:pPr>
      <w:r>
        <w:fldChar w:fldCharType="end"/>
      </w:r>
    </w:p>
    <w:p w14:paraId="21FA27CD" w14:textId="77777777" w:rsidR="00A62969" w:rsidRDefault="00A62969">
      <w:pPr>
        <w:sectPr w:rsidR="00A62969" w:rsidSect="003E7EEC">
          <w:headerReference w:type="even" r:id="rId44"/>
          <w:headerReference w:type="default" r:id="rId45"/>
          <w:footerReference w:type="even" r:id="rId46"/>
          <w:footerReference w:type="default" r:id="rId47"/>
          <w:headerReference w:type="first" r:id="rId48"/>
          <w:pgSz w:w="11900" w:h="16840"/>
          <w:pgMar w:top="1440" w:right="1440" w:bottom="1440" w:left="1440" w:header="708" w:footer="708" w:gutter="0"/>
          <w:cols w:space="708"/>
          <w:docGrid w:linePitch="360"/>
        </w:sectPr>
      </w:pPr>
    </w:p>
    <w:p w14:paraId="14D59A9F" w14:textId="77777777" w:rsidR="00A62969" w:rsidRPr="00CC52F7" w:rsidRDefault="00A62969" w:rsidP="00A62969">
      <w:pPr>
        <w:pStyle w:val="Section"/>
      </w:pPr>
      <w:bookmarkStart w:id="78" w:name="_Toc41914134"/>
      <w:r w:rsidRPr="00CC52F7">
        <w:t>Appendices</w:t>
      </w:r>
      <w:bookmarkEnd w:id="78"/>
    </w:p>
    <w:p w14:paraId="6199939C" w14:textId="5D473F2C" w:rsidR="00A62969" w:rsidRDefault="00A62969" w:rsidP="00A62969">
      <w:pPr>
        <w:pStyle w:val="Heading1"/>
        <w:numPr>
          <w:ilvl w:val="0"/>
          <w:numId w:val="0"/>
        </w:numPr>
      </w:pPr>
      <w:bookmarkStart w:id="79" w:name="_Toc199574942"/>
      <w:bookmarkStart w:id="80" w:name="_Toc504753283"/>
      <w:bookmarkStart w:id="81" w:name="_Toc41914135"/>
      <w:r w:rsidRPr="00CC52F7">
        <w:t>A</w:t>
      </w:r>
      <w:r w:rsidRPr="00CC52F7">
        <w:tab/>
        <w:t xml:space="preserve">Membership </w:t>
      </w:r>
      <w:r w:rsidR="00E111EF">
        <w:t xml:space="preserve">and terms of reference </w:t>
      </w:r>
      <w:r w:rsidRPr="00CC52F7">
        <w:t xml:space="preserve">of the </w:t>
      </w:r>
      <w:bookmarkEnd w:id="79"/>
      <w:bookmarkEnd w:id="80"/>
      <w:r>
        <w:t>Expert Working Group</w:t>
      </w:r>
      <w:bookmarkEnd w:id="81"/>
    </w:p>
    <w:p w14:paraId="44062117" w14:textId="3A303A22" w:rsidR="00E111EF" w:rsidRPr="00E111EF" w:rsidRDefault="00E111EF" w:rsidP="00E111EF">
      <w:pPr>
        <w:pStyle w:val="Heading2"/>
        <w:numPr>
          <w:ilvl w:val="0"/>
          <w:numId w:val="0"/>
        </w:numPr>
        <w:rPr>
          <w:lang w:eastAsia="ko-KR"/>
        </w:rPr>
      </w:pPr>
      <w:r>
        <w:rPr>
          <w:lang w:eastAsia="ko-KR"/>
        </w:rPr>
        <w:t>Membership</w:t>
      </w:r>
    </w:p>
    <w:tbl>
      <w:tblPr>
        <w:tblStyle w:val="TableGrid"/>
        <w:tblW w:w="9072" w:type="dxa"/>
        <w:tblLook w:val="04A0" w:firstRow="1" w:lastRow="0" w:firstColumn="1" w:lastColumn="0" w:noHBand="0" w:noVBand="1"/>
        <w:tblDescription w:val="The table lists committee members."/>
      </w:tblPr>
      <w:tblGrid>
        <w:gridCol w:w="1833"/>
        <w:gridCol w:w="2546"/>
        <w:gridCol w:w="3744"/>
        <w:gridCol w:w="949"/>
      </w:tblGrid>
      <w:tr w:rsidR="00A62969" w:rsidRPr="00D37C87" w14:paraId="5E8BFD9E" w14:textId="77777777" w:rsidTr="0076549F">
        <w:trPr>
          <w:tblHeader/>
        </w:trPr>
        <w:tc>
          <w:tcPr>
            <w:tcW w:w="1833" w:type="dxa"/>
          </w:tcPr>
          <w:p w14:paraId="5BC0BD4F" w14:textId="77777777" w:rsidR="00A62969" w:rsidRPr="00D4644C" w:rsidRDefault="00A62969" w:rsidP="0076549F">
            <w:pPr>
              <w:rPr>
                <w:b/>
              </w:rPr>
            </w:pPr>
            <w:bookmarkStart w:id="82" w:name="_Toc199574943"/>
            <w:r>
              <w:rPr>
                <w:b/>
              </w:rPr>
              <w:t>Expert Working Group Members</w:t>
            </w:r>
          </w:p>
        </w:tc>
        <w:tc>
          <w:tcPr>
            <w:tcW w:w="2546" w:type="dxa"/>
          </w:tcPr>
          <w:p w14:paraId="0C2B6049" w14:textId="77777777" w:rsidR="00A62969" w:rsidRPr="00D4644C" w:rsidRDefault="00A62969" w:rsidP="0076549F">
            <w:pPr>
              <w:spacing w:line="240" w:lineRule="auto"/>
              <w:rPr>
                <w:b/>
              </w:rPr>
            </w:pPr>
            <w:r>
              <w:rPr>
                <w:b/>
              </w:rPr>
              <w:t>Discipline/expertise/special Interest</w:t>
            </w:r>
          </w:p>
        </w:tc>
        <w:tc>
          <w:tcPr>
            <w:tcW w:w="3744" w:type="dxa"/>
          </w:tcPr>
          <w:p w14:paraId="7719892A" w14:textId="77777777" w:rsidR="00A62969" w:rsidRPr="00D4644C" w:rsidRDefault="00A62969" w:rsidP="0076549F">
            <w:pPr>
              <w:rPr>
                <w:b/>
              </w:rPr>
            </w:pPr>
            <w:r>
              <w:rPr>
                <w:b/>
              </w:rPr>
              <w:t>Position and o</w:t>
            </w:r>
            <w:r w:rsidRPr="00D4644C">
              <w:rPr>
                <w:b/>
              </w:rPr>
              <w:t>rganisation</w:t>
            </w:r>
          </w:p>
        </w:tc>
        <w:tc>
          <w:tcPr>
            <w:tcW w:w="949" w:type="dxa"/>
          </w:tcPr>
          <w:p w14:paraId="29AFF663" w14:textId="77777777" w:rsidR="00A62969" w:rsidRDefault="00A62969" w:rsidP="0076549F">
            <w:pPr>
              <w:rPr>
                <w:b/>
              </w:rPr>
            </w:pPr>
            <w:r>
              <w:rPr>
                <w:b/>
              </w:rPr>
              <w:t>Location</w:t>
            </w:r>
          </w:p>
        </w:tc>
      </w:tr>
      <w:tr w:rsidR="00A62969" w:rsidRPr="00B27045" w14:paraId="58E390EC" w14:textId="77777777" w:rsidTr="0076549F">
        <w:tc>
          <w:tcPr>
            <w:tcW w:w="1833" w:type="dxa"/>
          </w:tcPr>
          <w:p w14:paraId="3B8D8571" w14:textId="77777777" w:rsidR="00A62969" w:rsidRPr="005A2483" w:rsidRDefault="00A62969" w:rsidP="0076549F">
            <w:pPr>
              <w:rPr>
                <w:rStyle w:val="Emphasis"/>
              </w:rPr>
            </w:pPr>
            <w:r w:rsidRPr="005A2483">
              <w:rPr>
                <w:rStyle w:val="Emphasis"/>
              </w:rPr>
              <w:t>Co-chairs</w:t>
            </w:r>
          </w:p>
        </w:tc>
        <w:tc>
          <w:tcPr>
            <w:tcW w:w="2546" w:type="dxa"/>
          </w:tcPr>
          <w:p w14:paraId="3F45213C" w14:textId="77777777" w:rsidR="00A62969" w:rsidRPr="00B27045" w:rsidRDefault="00A62969" w:rsidP="0076549F">
            <w:pPr>
              <w:rPr>
                <w:b/>
              </w:rPr>
            </w:pPr>
          </w:p>
        </w:tc>
        <w:tc>
          <w:tcPr>
            <w:tcW w:w="3744" w:type="dxa"/>
          </w:tcPr>
          <w:p w14:paraId="5A18C4D3" w14:textId="77777777" w:rsidR="00A62969" w:rsidRPr="00B27045" w:rsidRDefault="00A62969" w:rsidP="0076549F">
            <w:pPr>
              <w:rPr>
                <w:b/>
              </w:rPr>
            </w:pPr>
          </w:p>
        </w:tc>
        <w:tc>
          <w:tcPr>
            <w:tcW w:w="949" w:type="dxa"/>
          </w:tcPr>
          <w:p w14:paraId="0343BE2E" w14:textId="77777777" w:rsidR="00A62969" w:rsidRPr="00B27045" w:rsidRDefault="00A62969" w:rsidP="0076549F">
            <w:pPr>
              <w:rPr>
                <w:b/>
              </w:rPr>
            </w:pPr>
          </w:p>
        </w:tc>
      </w:tr>
      <w:tr w:rsidR="00A62969" w:rsidRPr="00FB02DB" w14:paraId="6AB09340" w14:textId="77777777" w:rsidTr="0076549F">
        <w:tc>
          <w:tcPr>
            <w:tcW w:w="1833" w:type="dxa"/>
          </w:tcPr>
          <w:p w14:paraId="2D3BA001" w14:textId="77777777" w:rsidR="00A62969" w:rsidRPr="00FB02DB" w:rsidRDefault="00A62969" w:rsidP="0076549F">
            <w:r w:rsidRPr="00FB02DB">
              <w:t xml:space="preserve">Professor Jeremy Oats </w:t>
            </w:r>
          </w:p>
        </w:tc>
        <w:tc>
          <w:tcPr>
            <w:tcW w:w="2546" w:type="dxa"/>
          </w:tcPr>
          <w:p w14:paraId="637610EA" w14:textId="77777777" w:rsidR="00A62969" w:rsidRPr="00FB02DB" w:rsidRDefault="00A62969" w:rsidP="0076549F">
            <w:r>
              <w:t>Obstetrics &amp; Gynaecology</w:t>
            </w:r>
          </w:p>
        </w:tc>
        <w:tc>
          <w:tcPr>
            <w:tcW w:w="3744" w:type="dxa"/>
          </w:tcPr>
          <w:p w14:paraId="4373D6F2" w14:textId="5EC976C8" w:rsidR="00A62969" w:rsidRPr="00FB02DB" w:rsidRDefault="00A62969" w:rsidP="0076549F">
            <w:r>
              <w:t>Obstetric</w:t>
            </w:r>
            <w:r w:rsidR="00D51B2E">
              <w:t>s and gynaecology specialist</w:t>
            </w:r>
            <w:r>
              <w:br/>
            </w:r>
            <w:r w:rsidRPr="00FB02DB">
              <w:t>Professorial Fellow Melbourne School of Population &amp; Global Health, University of Melbourne</w:t>
            </w:r>
          </w:p>
        </w:tc>
        <w:tc>
          <w:tcPr>
            <w:tcW w:w="949" w:type="dxa"/>
          </w:tcPr>
          <w:p w14:paraId="4E09D802" w14:textId="77777777" w:rsidR="00A62969" w:rsidRPr="00FB02DB" w:rsidRDefault="00A62969" w:rsidP="0076549F">
            <w:r>
              <w:t>VIC</w:t>
            </w:r>
          </w:p>
        </w:tc>
      </w:tr>
      <w:tr w:rsidR="00A62969" w:rsidRPr="00FB02DB" w14:paraId="3A8DC65F" w14:textId="77777777" w:rsidTr="0076549F">
        <w:tc>
          <w:tcPr>
            <w:tcW w:w="1833" w:type="dxa"/>
          </w:tcPr>
          <w:p w14:paraId="130DE5E1" w14:textId="77777777" w:rsidR="00A62969" w:rsidRPr="00FB02DB" w:rsidRDefault="00A62969" w:rsidP="0076549F">
            <w:r w:rsidRPr="00FB02DB">
              <w:t>Professor Caroline Homer</w:t>
            </w:r>
            <w:r>
              <w:t xml:space="preserve"> AO</w:t>
            </w:r>
          </w:p>
        </w:tc>
        <w:tc>
          <w:tcPr>
            <w:tcW w:w="2546" w:type="dxa"/>
          </w:tcPr>
          <w:p w14:paraId="1738A43C" w14:textId="77777777" w:rsidR="00A62969" w:rsidRPr="00FB02DB" w:rsidRDefault="00A62969" w:rsidP="0076549F">
            <w:r>
              <w:t>Midwifery</w:t>
            </w:r>
          </w:p>
        </w:tc>
        <w:tc>
          <w:tcPr>
            <w:tcW w:w="3744" w:type="dxa"/>
          </w:tcPr>
          <w:p w14:paraId="73014DD0" w14:textId="77777777" w:rsidR="00A62969" w:rsidRPr="00FB02DB" w:rsidRDefault="00A62969" w:rsidP="0076549F">
            <w:r>
              <w:t>Co-Director</w:t>
            </w:r>
            <w:r>
              <w:br/>
              <w:t>Maternal and Child Health Program, Burnet Institute</w:t>
            </w:r>
            <w:r>
              <w:br/>
              <w:t>Distinguished Professor of Midwifery, University of Technology Sydney</w:t>
            </w:r>
          </w:p>
        </w:tc>
        <w:tc>
          <w:tcPr>
            <w:tcW w:w="949" w:type="dxa"/>
          </w:tcPr>
          <w:p w14:paraId="1413115D" w14:textId="0F986577" w:rsidR="00A62969" w:rsidRPr="00FB02DB" w:rsidRDefault="009439A2" w:rsidP="0076549F">
            <w:r>
              <w:t>VIC</w:t>
            </w:r>
          </w:p>
        </w:tc>
      </w:tr>
      <w:tr w:rsidR="00A62969" w:rsidRPr="00B27045" w14:paraId="61ACE145" w14:textId="77777777" w:rsidTr="0076549F">
        <w:tc>
          <w:tcPr>
            <w:tcW w:w="1833" w:type="dxa"/>
          </w:tcPr>
          <w:p w14:paraId="6BFFFD15" w14:textId="77777777" w:rsidR="00A62969" w:rsidRPr="00B27045" w:rsidRDefault="00A62969" w:rsidP="0076549F">
            <w:pPr>
              <w:rPr>
                <w:b/>
                <w:u w:val="single"/>
              </w:rPr>
            </w:pPr>
            <w:r w:rsidRPr="005A2483">
              <w:rPr>
                <w:rStyle w:val="Emphasis"/>
              </w:rPr>
              <w:t>Members</w:t>
            </w:r>
          </w:p>
        </w:tc>
        <w:tc>
          <w:tcPr>
            <w:tcW w:w="2546" w:type="dxa"/>
          </w:tcPr>
          <w:p w14:paraId="569CEEE9" w14:textId="77777777" w:rsidR="00A62969" w:rsidRPr="00B27045" w:rsidRDefault="00A62969" w:rsidP="0076549F">
            <w:pPr>
              <w:rPr>
                <w:b/>
              </w:rPr>
            </w:pPr>
          </w:p>
        </w:tc>
        <w:tc>
          <w:tcPr>
            <w:tcW w:w="3744" w:type="dxa"/>
          </w:tcPr>
          <w:p w14:paraId="5D864A38" w14:textId="77777777" w:rsidR="00A62969" w:rsidRPr="00B27045" w:rsidRDefault="00A62969" w:rsidP="0076549F">
            <w:pPr>
              <w:rPr>
                <w:b/>
              </w:rPr>
            </w:pPr>
          </w:p>
        </w:tc>
        <w:tc>
          <w:tcPr>
            <w:tcW w:w="949" w:type="dxa"/>
          </w:tcPr>
          <w:p w14:paraId="03DA1D90" w14:textId="77777777" w:rsidR="00A62969" w:rsidRPr="00B27045" w:rsidRDefault="00A62969" w:rsidP="0076549F">
            <w:pPr>
              <w:rPr>
                <w:b/>
              </w:rPr>
            </w:pPr>
          </w:p>
        </w:tc>
      </w:tr>
      <w:tr w:rsidR="00A62969" w:rsidRPr="00FB02DB" w14:paraId="1EDB176F" w14:textId="77777777" w:rsidTr="0076549F">
        <w:tc>
          <w:tcPr>
            <w:tcW w:w="1833" w:type="dxa"/>
          </w:tcPr>
          <w:p w14:paraId="404B0A9A" w14:textId="24324807" w:rsidR="00A62969" w:rsidRPr="00FB02DB" w:rsidRDefault="001C15B6" w:rsidP="0076549F">
            <w:r>
              <w:t>Associate Professor</w:t>
            </w:r>
            <w:r w:rsidRPr="00FB02DB">
              <w:t xml:space="preserve"> </w:t>
            </w:r>
            <w:r w:rsidR="00A62969" w:rsidRPr="00FB02DB">
              <w:t>Martin Byrne</w:t>
            </w:r>
            <w:r w:rsidR="00A62969" w:rsidRPr="00FB02DB">
              <w:tab/>
            </w:r>
          </w:p>
        </w:tc>
        <w:tc>
          <w:tcPr>
            <w:tcW w:w="2546" w:type="dxa"/>
          </w:tcPr>
          <w:p w14:paraId="19E29D6D" w14:textId="77777777" w:rsidR="00A62969" w:rsidRPr="00FB02DB" w:rsidRDefault="00A62969" w:rsidP="0076549F">
            <w:r>
              <w:t>GP Obstetrics</w:t>
            </w:r>
          </w:p>
        </w:tc>
        <w:tc>
          <w:tcPr>
            <w:tcW w:w="3744" w:type="dxa"/>
          </w:tcPr>
          <w:p w14:paraId="25BE0C28" w14:textId="418CDBAC" w:rsidR="00A62969" w:rsidRPr="00FB02DB" w:rsidRDefault="001C15B6" w:rsidP="0076549F">
            <w:r>
              <w:t>RACGP</w:t>
            </w:r>
          </w:p>
        </w:tc>
        <w:tc>
          <w:tcPr>
            <w:tcW w:w="949" w:type="dxa"/>
          </w:tcPr>
          <w:p w14:paraId="06E51ECB" w14:textId="77777777" w:rsidR="00A62969" w:rsidRPr="00FB02DB" w:rsidRDefault="00A62969" w:rsidP="0076549F">
            <w:r>
              <w:t>QLD</w:t>
            </w:r>
          </w:p>
        </w:tc>
      </w:tr>
      <w:tr w:rsidR="00A62969" w:rsidRPr="00FB02DB" w14:paraId="04C808EA" w14:textId="77777777" w:rsidTr="0076549F">
        <w:tc>
          <w:tcPr>
            <w:tcW w:w="1833" w:type="dxa"/>
          </w:tcPr>
          <w:p w14:paraId="561EADF4" w14:textId="77777777" w:rsidR="00A62969" w:rsidRPr="00FB02DB" w:rsidRDefault="00A62969" w:rsidP="0076549F">
            <w:r w:rsidRPr="00FB02DB">
              <w:t>Ms Ann Catchlove</w:t>
            </w:r>
            <w:r>
              <w:t xml:space="preserve"> (Jorgensen)</w:t>
            </w:r>
          </w:p>
        </w:tc>
        <w:tc>
          <w:tcPr>
            <w:tcW w:w="2546" w:type="dxa"/>
          </w:tcPr>
          <w:p w14:paraId="72043F0E" w14:textId="77777777" w:rsidR="00A62969" w:rsidRPr="00FB02DB" w:rsidRDefault="00A62969" w:rsidP="0076549F"/>
        </w:tc>
        <w:tc>
          <w:tcPr>
            <w:tcW w:w="3744" w:type="dxa"/>
          </w:tcPr>
          <w:p w14:paraId="27F3FEFD" w14:textId="77777777" w:rsidR="00A62969" w:rsidRPr="00FB02DB" w:rsidRDefault="00A62969" w:rsidP="0076549F">
            <w:r w:rsidRPr="00FB02DB">
              <w:t xml:space="preserve">Consumer </w:t>
            </w:r>
            <w:r>
              <w:t>r</w:t>
            </w:r>
            <w:r w:rsidRPr="00FB02DB">
              <w:t>epresentative</w:t>
            </w:r>
          </w:p>
        </w:tc>
        <w:tc>
          <w:tcPr>
            <w:tcW w:w="949" w:type="dxa"/>
          </w:tcPr>
          <w:p w14:paraId="5689EFF9" w14:textId="77777777" w:rsidR="00A62969" w:rsidRPr="00FB02DB" w:rsidRDefault="00A62969" w:rsidP="0076549F">
            <w:r>
              <w:t>VIC</w:t>
            </w:r>
          </w:p>
        </w:tc>
      </w:tr>
      <w:tr w:rsidR="00A62969" w:rsidRPr="00FB02DB" w14:paraId="741AA6BB" w14:textId="77777777" w:rsidTr="0076549F">
        <w:tc>
          <w:tcPr>
            <w:tcW w:w="1833" w:type="dxa"/>
          </w:tcPr>
          <w:p w14:paraId="090AAA3D" w14:textId="77777777" w:rsidR="00A62969" w:rsidRPr="00FB02DB" w:rsidRDefault="00A62969" w:rsidP="0076549F">
            <w:r>
              <w:t>Dr Marilyn Clarke</w:t>
            </w:r>
          </w:p>
        </w:tc>
        <w:tc>
          <w:tcPr>
            <w:tcW w:w="2546" w:type="dxa"/>
          </w:tcPr>
          <w:p w14:paraId="7931A698" w14:textId="77777777" w:rsidR="00A62969" w:rsidRPr="00FB02DB" w:rsidRDefault="00A62969" w:rsidP="0076549F">
            <w:r>
              <w:t>Aboriginal and Torres Strait Islander representative</w:t>
            </w:r>
          </w:p>
        </w:tc>
        <w:tc>
          <w:tcPr>
            <w:tcW w:w="3744" w:type="dxa"/>
          </w:tcPr>
          <w:p w14:paraId="00D11D84" w14:textId="279BEE8C" w:rsidR="00A62969" w:rsidRPr="00FB02DB" w:rsidRDefault="00A62969" w:rsidP="0076549F">
            <w:r>
              <w:t>Obstetrics and gynaecology specialist,</w:t>
            </w:r>
            <w:r>
              <w:br/>
              <w:t xml:space="preserve">Grafton </w:t>
            </w:r>
            <w:r w:rsidR="00094AD2" w:rsidRPr="00C849BE">
              <w:t>and Coffs Harbour</w:t>
            </w:r>
          </w:p>
        </w:tc>
        <w:tc>
          <w:tcPr>
            <w:tcW w:w="949" w:type="dxa"/>
          </w:tcPr>
          <w:p w14:paraId="71661403" w14:textId="77777777" w:rsidR="00A62969" w:rsidRDefault="00A62969" w:rsidP="0076549F">
            <w:r>
              <w:t>NSW</w:t>
            </w:r>
          </w:p>
        </w:tc>
      </w:tr>
      <w:tr w:rsidR="00A62969" w:rsidRPr="00FB02DB" w14:paraId="1872D625" w14:textId="77777777" w:rsidTr="0076549F">
        <w:tc>
          <w:tcPr>
            <w:tcW w:w="1833" w:type="dxa"/>
          </w:tcPr>
          <w:p w14:paraId="3D7B520A" w14:textId="77777777" w:rsidR="00A62969" w:rsidRPr="00FB02DB" w:rsidRDefault="00A62969" w:rsidP="0076549F">
            <w:r>
              <w:t>Ms Leah Hardiman</w:t>
            </w:r>
          </w:p>
        </w:tc>
        <w:tc>
          <w:tcPr>
            <w:tcW w:w="2546" w:type="dxa"/>
          </w:tcPr>
          <w:p w14:paraId="3F071815" w14:textId="77777777" w:rsidR="00A62969" w:rsidRPr="00FB02DB" w:rsidRDefault="00A62969" w:rsidP="0076549F"/>
        </w:tc>
        <w:tc>
          <w:tcPr>
            <w:tcW w:w="3744" w:type="dxa"/>
          </w:tcPr>
          <w:p w14:paraId="0E33BE4A" w14:textId="77777777" w:rsidR="00A62969" w:rsidRPr="00FB02DB" w:rsidRDefault="00A62969" w:rsidP="0076549F">
            <w:r>
              <w:t>Consumer representative</w:t>
            </w:r>
          </w:p>
        </w:tc>
        <w:tc>
          <w:tcPr>
            <w:tcW w:w="949" w:type="dxa"/>
          </w:tcPr>
          <w:p w14:paraId="7217DC7F" w14:textId="77777777" w:rsidR="00A62969" w:rsidRDefault="00A62969" w:rsidP="0076549F">
            <w:r>
              <w:t>QLD</w:t>
            </w:r>
          </w:p>
        </w:tc>
      </w:tr>
      <w:tr w:rsidR="00A62969" w:rsidRPr="00FB02DB" w14:paraId="791C167E" w14:textId="77777777" w:rsidTr="0076549F">
        <w:tc>
          <w:tcPr>
            <w:tcW w:w="1833" w:type="dxa"/>
          </w:tcPr>
          <w:p w14:paraId="088E1366" w14:textId="77777777" w:rsidR="00A62969" w:rsidRPr="00FB02DB" w:rsidRDefault="00A62969" w:rsidP="0076549F">
            <w:r w:rsidRPr="00FB02DB">
              <w:t>Ms Tracy Martin</w:t>
            </w:r>
            <w:r w:rsidRPr="00FB02DB">
              <w:tab/>
            </w:r>
          </w:p>
        </w:tc>
        <w:tc>
          <w:tcPr>
            <w:tcW w:w="2546" w:type="dxa"/>
          </w:tcPr>
          <w:p w14:paraId="4D8AEE3F" w14:textId="77777777" w:rsidR="00A62969" w:rsidRPr="00FB02DB" w:rsidRDefault="00A62969" w:rsidP="0076549F">
            <w:r>
              <w:t>Midwifery</w:t>
            </w:r>
          </w:p>
        </w:tc>
        <w:tc>
          <w:tcPr>
            <w:tcW w:w="3744" w:type="dxa"/>
          </w:tcPr>
          <w:p w14:paraId="45A9C105" w14:textId="07DE8A91" w:rsidR="00A62969" w:rsidRPr="00FB02DB" w:rsidRDefault="001C15B6" w:rsidP="0076549F">
            <w:r w:rsidRPr="00FA1F70">
              <w:t>Midwifery Director Statewide Obstetric Support Unit, Women and Newborn Health Service</w:t>
            </w:r>
            <w:r>
              <w:t xml:space="preserve">, WA </w:t>
            </w:r>
            <w:r w:rsidRPr="00FA1F70">
              <w:t>Department of Health</w:t>
            </w:r>
          </w:p>
        </w:tc>
        <w:tc>
          <w:tcPr>
            <w:tcW w:w="949" w:type="dxa"/>
          </w:tcPr>
          <w:p w14:paraId="1C5EBA41" w14:textId="77777777" w:rsidR="00A62969" w:rsidRPr="00FB02DB" w:rsidRDefault="00A62969" w:rsidP="0076549F">
            <w:r>
              <w:t>WA</w:t>
            </w:r>
          </w:p>
        </w:tc>
      </w:tr>
      <w:tr w:rsidR="00A62969" w:rsidRPr="00FB02DB" w14:paraId="41F3B645" w14:textId="77777777" w:rsidTr="0076549F">
        <w:tc>
          <w:tcPr>
            <w:tcW w:w="1833" w:type="dxa"/>
          </w:tcPr>
          <w:p w14:paraId="4597D988" w14:textId="43939D45" w:rsidR="00A62969" w:rsidRPr="00FB02DB" w:rsidRDefault="00F3462D" w:rsidP="0076549F">
            <w:r>
              <w:t xml:space="preserve">Adjunct </w:t>
            </w:r>
            <w:r w:rsidR="00A62969" w:rsidRPr="00FB02DB">
              <w:t>Professor Sue McDonald</w:t>
            </w:r>
            <w:r w:rsidR="00A62969" w:rsidRPr="00FB02DB">
              <w:tab/>
            </w:r>
          </w:p>
        </w:tc>
        <w:tc>
          <w:tcPr>
            <w:tcW w:w="2546" w:type="dxa"/>
          </w:tcPr>
          <w:p w14:paraId="6D8116B0" w14:textId="77777777" w:rsidR="00A62969" w:rsidRPr="00FB02DB" w:rsidRDefault="00A62969" w:rsidP="0076549F">
            <w:r>
              <w:t>Midwifery, Perinatal Health</w:t>
            </w:r>
          </w:p>
        </w:tc>
        <w:tc>
          <w:tcPr>
            <w:tcW w:w="3744" w:type="dxa"/>
          </w:tcPr>
          <w:p w14:paraId="0C504771" w14:textId="77777777" w:rsidR="00A62969" w:rsidRPr="00FB02DB" w:rsidRDefault="00A62969" w:rsidP="0076549F">
            <w:r w:rsidRPr="00FB02DB">
              <w:t>Professor of Midwifery, La Trobe University</w:t>
            </w:r>
          </w:p>
        </w:tc>
        <w:tc>
          <w:tcPr>
            <w:tcW w:w="949" w:type="dxa"/>
          </w:tcPr>
          <w:p w14:paraId="7ED163EF" w14:textId="77777777" w:rsidR="00A62969" w:rsidRPr="00FB02DB" w:rsidRDefault="00A62969" w:rsidP="0076549F">
            <w:r>
              <w:t>VIC</w:t>
            </w:r>
          </w:p>
        </w:tc>
      </w:tr>
      <w:tr w:rsidR="00A62969" w:rsidRPr="00FB02DB" w14:paraId="35490566" w14:textId="77777777" w:rsidTr="0076549F">
        <w:tc>
          <w:tcPr>
            <w:tcW w:w="1833" w:type="dxa"/>
          </w:tcPr>
          <w:p w14:paraId="3DA44504" w14:textId="5A843B81" w:rsidR="00A62969" w:rsidRPr="00FB02DB" w:rsidRDefault="00A62969" w:rsidP="0076549F">
            <w:r>
              <w:t>Assoc</w:t>
            </w:r>
            <w:r w:rsidR="00483DBC">
              <w:t>iate</w:t>
            </w:r>
            <w:r>
              <w:t xml:space="preserve"> Prof</w:t>
            </w:r>
            <w:r w:rsidR="00F3462D">
              <w:t>essor</w:t>
            </w:r>
            <w:r>
              <w:t xml:space="preserve"> Philippa Middleton</w:t>
            </w:r>
          </w:p>
        </w:tc>
        <w:tc>
          <w:tcPr>
            <w:tcW w:w="2546" w:type="dxa"/>
          </w:tcPr>
          <w:p w14:paraId="61F87D06" w14:textId="77777777" w:rsidR="00A62969" w:rsidRDefault="00A62969" w:rsidP="0076549F">
            <w:r>
              <w:t>Perinatal Epidemiology</w:t>
            </w:r>
          </w:p>
        </w:tc>
        <w:tc>
          <w:tcPr>
            <w:tcW w:w="3744" w:type="dxa"/>
          </w:tcPr>
          <w:p w14:paraId="14E12F77" w14:textId="7F76A20E" w:rsidR="00A62969" w:rsidRPr="00FB02DB" w:rsidRDefault="00A62969" w:rsidP="0076549F">
            <w:r>
              <w:t xml:space="preserve">Principal Research Fellow, </w:t>
            </w:r>
            <w:r w:rsidR="00483DBC">
              <w:t>Women</w:t>
            </w:r>
            <w:r w:rsidR="009E4F18">
              <w:t xml:space="preserve"> and Kids, </w:t>
            </w:r>
            <w:r>
              <w:t>SA Health and Medical Research Institute/The University of Adelaide</w:t>
            </w:r>
          </w:p>
        </w:tc>
        <w:tc>
          <w:tcPr>
            <w:tcW w:w="949" w:type="dxa"/>
          </w:tcPr>
          <w:p w14:paraId="1DE6AB5E" w14:textId="77777777" w:rsidR="00A62969" w:rsidRDefault="00A62969" w:rsidP="0076549F">
            <w:r>
              <w:t>SA</w:t>
            </w:r>
          </w:p>
        </w:tc>
      </w:tr>
      <w:tr w:rsidR="00A62969" w:rsidRPr="00FB02DB" w14:paraId="12D52D35" w14:textId="77777777" w:rsidTr="0076549F">
        <w:tc>
          <w:tcPr>
            <w:tcW w:w="1833" w:type="dxa"/>
          </w:tcPr>
          <w:p w14:paraId="4D60E223" w14:textId="77777777" w:rsidR="00A62969" w:rsidRDefault="00A62969" w:rsidP="0076549F">
            <w:r>
              <w:t>Ms Natalija Nesvadba</w:t>
            </w:r>
          </w:p>
        </w:tc>
        <w:tc>
          <w:tcPr>
            <w:tcW w:w="2546" w:type="dxa"/>
          </w:tcPr>
          <w:p w14:paraId="18D02884" w14:textId="77777777" w:rsidR="00A62969" w:rsidRDefault="00A62969" w:rsidP="0076549F">
            <w:r>
              <w:t>Migrant and refugee women representative</w:t>
            </w:r>
          </w:p>
        </w:tc>
        <w:tc>
          <w:tcPr>
            <w:tcW w:w="3744" w:type="dxa"/>
          </w:tcPr>
          <w:p w14:paraId="04AF1497" w14:textId="5D7BDF00" w:rsidR="00A62969" w:rsidRDefault="00A62969" w:rsidP="004F3DF4">
            <w:r>
              <w:t>Manager, Multicultural Services, Mercy</w:t>
            </w:r>
            <w:r w:rsidR="004F3DF4">
              <w:t> Health</w:t>
            </w:r>
          </w:p>
        </w:tc>
        <w:tc>
          <w:tcPr>
            <w:tcW w:w="949" w:type="dxa"/>
          </w:tcPr>
          <w:p w14:paraId="4BB5A704" w14:textId="77777777" w:rsidR="00A62969" w:rsidRDefault="00A62969" w:rsidP="0076549F">
            <w:r>
              <w:t>VIC</w:t>
            </w:r>
          </w:p>
        </w:tc>
      </w:tr>
      <w:tr w:rsidR="00A62969" w:rsidRPr="00FB02DB" w14:paraId="386016D2" w14:textId="77777777" w:rsidTr="0076549F">
        <w:tc>
          <w:tcPr>
            <w:tcW w:w="1833" w:type="dxa"/>
          </w:tcPr>
          <w:p w14:paraId="1733FB2F" w14:textId="77777777" w:rsidR="00A62969" w:rsidRPr="00FB02DB" w:rsidRDefault="00A62969" w:rsidP="0076549F">
            <w:r>
              <w:t>Professor Michael Permezel</w:t>
            </w:r>
          </w:p>
        </w:tc>
        <w:tc>
          <w:tcPr>
            <w:tcW w:w="2546" w:type="dxa"/>
          </w:tcPr>
          <w:p w14:paraId="40380501" w14:textId="77777777" w:rsidR="00A62969" w:rsidRPr="00FB02DB" w:rsidRDefault="00A62969" w:rsidP="0076549F">
            <w:r>
              <w:t>Obstetrics &amp; Gynaecology</w:t>
            </w:r>
          </w:p>
        </w:tc>
        <w:tc>
          <w:tcPr>
            <w:tcW w:w="3744" w:type="dxa"/>
          </w:tcPr>
          <w:p w14:paraId="4024C36A" w14:textId="77777777" w:rsidR="00A62969" w:rsidRPr="00FB02DB" w:rsidRDefault="00A62969" w:rsidP="0076549F">
            <w:r w:rsidRPr="00FB02DB">
              <w:t>RANZCOG</w:t>
            </w:r>
            <w:r>
              <w:t xml:space="preserve"> (former RANZCOG President)</w:t>
            </w:r>
          </w:p>
        </w:tc>
        <w:tc>
          <w:tcPr>
            <w:tcW w:w="949" w:type="dxa"/>
          </w:tcPr>
          <w:p w14:paraId="5D69A15B" w14:textId="77777777" w:rsidR="00A62969" w:rsidRPr="00FB02DB" w:rsidRDefault="00A62969" w:rsidP="0076549F">
            <w:r>
              <w:t>VIC</w:t>
            </w:r>
          </w:p>
        </w:tc>
      </w:tr>
      <w:tr w:rsidR="00334E9B" w:rsidRPr="00FB02DB" w14:paraId="4F1535C5" w14:textId="77777777" w:rsidTr="0076549F">
        <w:tc>
          <w:tcPr>
            <w:tcW w:w="1833" w:type="dxa"/>
          </w:tcPr>
          <w:p w14:paraId="50C88BF5" w14:textId="4D2DE6FC" w:rsidR="00334E9B" w:rsidRDefault="00334E9B" w:rsidP="0076549F">
            <w:r>
              <w:t>Ms Alecia Staines</w:t>
            </w:r>
          </w:p>
        </w:tc>
        <w:tc>
          <w:tcPr>
            <w:tcW w:w="2546" w:type="dxa"/>
          </w:tcPr>
          <w:p w14:paraId="38AE13E4" w14:textId="3E917480" w:rsidR="00334E9B" w:rsidRDefault="00334E9B" w:rsidP="0076549F">
            <w:r>
              <w:t>Consumer representative</w:t>
            </w:r>
          </w:p>
        </w:tc>
        <w:tc>
          <w:tcPr>
            <w:tcW w:w="3744" w:type="dxa"/>
          </w:tcPr>
          <w:p w14:paraId="093DDC29" w14:textId="2AD7BF97" w:rsidR="00334E9B" w:rsidRPr="00334E9B" w:rsidRDefault="00334E9B" w:rsidP="00334E9B">
            <w:pPr>
              <w:spacing w:line="240" w:lineRule="auto"/>
              <w:rPr>
                <w:lang w:val="en-GB" w:eastAsia="en-GB"/>
              </w:rPr>
            </w:pPr>
            <w:r w:rsidRPr="00334E9B">
              <w:rPr>
                <w:lang w:val="en-GB" w:eastAsia="en-GB"/>
              </w:rPr>
              <w:t>Director, Maternity Consumer Network</w:t>
            </w:r>
          </w:p>
        </w:tc>
        <w:tc>
          <w:tcPr>
            <w:tcW w:w="949" w:type="dxa"/>
          </w:tcPr>
          <w:p w14:paraId="2533CB91" w14:textId="040B3D20" w:rsidR="00334E9B" w:rsidRPr="00334E9B" w:rsidRDefault="00F76D87" w:rsidP="0076549F">
            <w:r>
              <w:t>QLD</w:t>
            </w:r>
          </w:p>
        </w:tc>
      </w:tr>
      <w:tr w:rsidR="00A62969" w:rsidRPr="00FB02DB" w14:paraId="70B67ECA" w14:textId="77777777" w:rsidTr="0076549F">
        <w:tc>
          <w:tcPr>
            <w:tcW w:w="1833" w:type="dxa"/>
          </w:tcPr>
          <w:p w14:paraId="5A050B54" w14:textId="77777777" w:rsidR="00A62969" w:rsidRDefault="00A62969" w:rsidP="0076549F">
            <w:r>
              <w:t>Ms Cindy Turner</w:t>
            </w:r>
          </w:p>
        </w:tc>
        <w:tc>
          <w:tcPr>
            <w:tcW w:w="2546" w:type="dxa"/>
          </w:tcPr>
          <w:p w14:paraId="0E907A99" w14:textId="77777777" w:rsidR="00A62969" w:rsidRDefault="00A62969" w:rsidP="0076549F">
            <w:r>
              <w:t>Midwifery</w:t>
            </w:r>
          </w:p>
        </w:tc>
        <w:tc>
          <w:tcPr>
            <w:tcW w:w="3744" w:type="dxa"/>
          </w:tcPr>
          <w:p w14:paraId="57BBF455" w14:textId="77777777" w:rsidR="00A62969" w:rsidRPr="00FB02DB" w:rsidRDefault="00A62969" w:rsidP="0076549F">
            <w:r>
              <w:t>Australian College of Midwives</w:t>
            </w:r>
          </w:p>
        </w:tc>
        <w:tc>
          <w:tcPr>
            <w:tcW w:w="949" w:type="dxa"/>
          </w:tcPr>
          <w:p w14:paraId="609935EC" w14:textId="77777777" w:rsidR="00A62969" w:rsidRDefault="00A62969" w:rsidP="0076549F">
            <w:r>
              <w:t>NT</w:t>
            </w:r>
          </w:p>
        </w:tc>
      </w:tr>
    </w:tbl>
    <w:p w14:paraId="242B0658" w14:textId="77777777" w:rsidR="00A62969" w:rsidRDefault="00A62969" w:rsidP="00A62969"/>
    <w:tbl>
      <w:tblPr>
        <w:tblStyle w:val="TableGrid"/>
        <w:tblW w:w="9072" w:type="dxa"/>
        <w:tblLook w:val="04A0" w:firstRow="1" w:lastRow="0" w:firstColumn="1" w:lastColumn="0" w:noHBand="0" w:noVBand="1"/>
        <w:tblDescription w:val="The table names the people involved in project management and secretariat."/>
      </w:tblPr>
      <w:tblGrid>
        <w:gridCol w:w="2048"/>
        <w:gridCol w:w="7024"/>
      </w:tblGrid>
      <w:tr w:rsidR="00A62969" w:rsidRPr="00183C5F" w14:paraId="481C213A" w14:textId="77777777" w:rsidTr="0076549F">
        <w:trPr>
          <w:tblHeader/>
        </w:trPr>
        <w:tc>
          <w:tcPr>
            <w:tcW w:w="9072" w:type="dxa"/>
            <w:gridSpan w:val="2"/>
          </w:tcPr>
          <w:p w14:paraId="219F144B" w14:textId="77777777" w:rsidR="00A62969" w:rsidRDefault="00A62969" w:rsidP="0076549F">
            <w:pPr>
              <w:keepNext/>
              <w:spacing w:line="240" w:lineRule="auto"/>
              <w:rPr>
                <w:b/>
              </w:rPr>
            </w:pPr>
            <w:r>
              <w:rPr>
                <w:b/>
              </w:rPr>
              <w:t xml:space="preserve">Australian Government Department of Health </w:t>
            </w:r>
          </w:p>
          <w:p w14:paraId="6EDA4F2B" w14:textId="77777777" w:rsidR="00A62969" w:rsidRPr="00183C5F" w:rsidRDefault="00A62969" w:rsidP="0076549F">
            <w:pPr>
              <w:keepNext/>
              <w:rPr>
                <w:b/>
              </w:rPr>
            </w:pPr>
            <w:r>
              <w:rPr>
                <w:b/>
              </w:rPr>
              <w:t>(Project management and secretariat)</w:t>
            </w:r>
          </w:p>
        </w:tc>
      </w:tr>
      <w:tr w:rsidR="00A62969" w:rsidRPr="00FB02DB" w14:paraId="495F2C07" w14:textId="77777777" w:rsidTr="0076549F">
        <w:tc>
          <w:tcPr>
            <w:tcW w:w="2048" w:type="dxa"/>
          </w:tcPr>
          <w:p w14:paraId="7A338A9B" w14:textId="77777777" w:rsidR="00A62969" w:rsidRPr="00183C5F" w:rsidRDefault="00A62969" w:rsidP="0076549F">
            <w:pPr>
              <w:rPr>
                <w:rFonts w:eastAsiaTheme="minorHAnsi"/>
                <w:lang w:val="en-GB" w:eastAsia="en-GB"/>
              </w:rPr>
            </w:pPr>
            <w:r>
              <w:rPr>
                <w:rFonts w:eastAsiaTheme="minorHAnsi"/>
                <w:lang w:val="en-GB" w:eastAsia="en-GB"/>
              </w:rPr>
              <w:t xml:space="preserve">Ms </w:t>
            </w:r>
            <w:r w:rsidRPr="00183C5F">
              <w:rPr>
                <w:rFonts w:eastAsiaTheme="minorHAnsi"/>
                <w:lang w:val="en-GB" w:eastAsia="en-GB"/>
              </w:rPr>
              <w:t>Samantha</w:t>
            </w:r>
            <w:r>
              <w:rPr>
                <w:rFonts w:eastAsiaTheme="minorHAnsi"/>
                <w:lang w:val="en-GB" w:eastAsia="en-GB"/>
              </w:rPr>
              <w:t xml:space="preserve"> </w:t>
            </w:r>
            <w:r w:rsidRPr="00183C5F">
              <w:rPr>
                <w:rFonts w:eastAsiaTheme="minorHAnsi"/>
                <w:lang w:val="en-GB" w:eastAsia="en-GB"/>
              </w:rPr>
              <w:t>Diplock</w:t>
            </w:r>
          </w:p>
        </w:tc>
        <w:tc>
          <w:tcPr>
            <w:tcW w:w="7024" w:type="dxa"/>
          </w:tcPr>
          <w:p w14:paraId="265942AA" w14:textId="77777777" w:rsidR="00A62969" w:rsidRPr="00183C5F" w:rsidRDefault="00A62969" w:rsidP="0076549F">
            <w:pPr>
              <w:rPr>
                <w:rFonts w:eastAsiaTheme="minorHAnsi"/>
                <w:lang w:val="en-GB" w:eastAsia="en-GB"/>
              </w:rPr>
            </w:pPr>
            <w:r w:rsidRPr="00183C5F">
              <w:rPr>
                <w:rFonts w:eastAsiaTheme="minorHAnsi"/>
                <w:lang w:val="en-GB" w:eastAsia="en-GB"/>
              </w:rPr>
              <w:t>Assistant</w:t>
            </w:r>
            <w:r>
              <w:rPr>
                <w:rFonts w:eastAsiaTheme="minorHAnsi"/>
                <w:lang w:val="en-GB" w:eastAsia="en-GB"/>
              </w:rPr>
              <w:t xml:space="preserve"> </w:t>
            </w:r>
            <w:r w:rsidRPr="00183C5F">
              <w:rPr>
                <w:rFonts w:eastAsiaTheme="minorHAnsi"/>
                <w:lang w:val="en-GB" w:eastAsia="en-GB"/>
              </w:rPr>
              <w:t>Director,</w:t>
            </w:r>
            <w:r>
              <w:rPr>
                <w:rFonts w:eastAsiaTheme="minorHAnsi"/>
                <w:lang w:val="en-GB" w:eastAsia="en-GB"/>
              </w:rPr>
              <w:t xml:space="preserve"> Maternity Policy Team, </w:t>
            </w:r>
            <w:r w:rsidRPr="00183C5F">
              <w:rPr>
                <w:rFonts w:eastAsiaTheme="minorHAnsi"/>
                <w:lang w:val="en-GB" w:eastAsia="en-GB"/>
              </w:rPr>
              <w:t>Chronic</w:t>
            </w:r>
            <w:r>
              <w:rPr>
                <w:rFonts w:eastAsiaTheme="minorHAnsi"/>
                <w:lang w:val="en-GB" w:eastAsia="en-GB"/>
              </w:rPr>
              <w:t xml:space="preserve"> </w:t>
            </w:r>
            <w:r w:rsidRPr="00183C5F">
              <w:rPr>
                <w:rFonts w:eastAsiaTheme="minorHAnsi"/>
                <w:lang w:val="en-GB" w:eastAsia="en-GB"/>
              </w:rPr>
              <w:t>Disease</w:t>
            </w:r>
            <w:r>
              <w:rPr>
                <w:rFonts w:eastAsiaTheme="minorHAnsi"/>
                <w:lang w:val="en-GB" w:eastAsia="en-GB"/>
              </w:rPr>
              <w:t xml:space="preserve"> </w:t>
            </w:r>
            <w:r w:rsidRPr="00183C5F">
              <w:rPr>
                <w:rFonts w:eastAsiaTheme="minorHAnsi"/>
                <w:lang w:val="en-GB" w:eastAsia="en-GB"/>
              </w:rPr>
              <w:t>Management</w:t>
            </w:r>
            <w:r>
              <w:rPr>
                <w:rFonts w:eastAsiaTheme="minorHAnsi"/>
                <w:lang w:val="en-GB" w:eastAsia="en-GB"/>
              </w:rPr>
              <w:t xml:space="preserve"> </w:t>
            </w:r>
            <w:r w:rsidRPr="00183C5F">
              <w:rPr>
                <w:rFonts w:eastAsiaTheme="minorHAnsi"/>
                <w:lang w:val="en-GB" w:eastAsia="en-GB"/>
              </w:rPr>
              <w:t>Section</w:t>
            </w:r>
            <w:r>
              <w:rPr>
                <w:rFonts w:eastAsiaTheme="minorHAnsi"/>
                <w:lang w:val="en-GB" w:eastAsia="en-GB"/>
              </w:rPr>
              <w:t>, Health Services Division, Department of Health</w:t>
            </w:r>
          </w:p>
        </w:tc>
      </w:tr>
      <w:tr w:rsidR="00A62969" w:rsidRPr="00FB02DB" w14:paraId="1537ECC1" w14:textId="77777777" w:rsidTr="0076549F">
        <w:tc>
          <w:tcPr>
            <w:tcW w:w="2048" w:type="dxa"/>
          </w:tcPr>
          <w:p w14:paraId="6328F231" w14:textId="77777777" w:rsidR="00A62969" w:rsidRPr="000E2B9A" w:rsidRDefault="00A62969" w:rsidP="0076549F">
            <w:pPr>
              <w:rPr>
                <w:rFonts w:eastAsiaTheme="minorHAnsi"/>
                <w:lang w:val="en-GB" w:eastAsia="en-GB"/>
              </w:rPr>
            </w:pPr>
            <w:r w:rsidRPr="000E2B9A">
              <w:rPr>
                <w:rFonts w:eastAsiaTheme="minorHAnsi"/>
                <w:lang w:val="en-GB" w:eastAsia="en-GB"/>
              </w:rPr>
              <w:t>Ms Anita Soar</w:t>
            </w:r>
          </w:p>
        </w:tc>
        <w:tc>
          <w:tcPr>
            <w:tcW w:w="7024" w:type="dxa"/>
          </w:tcPr>
          <w:p w14:paraId="34E01FFD" w14:textId="77777777" w:rsidR="00A62969" w:rsidRDefault="00A62969" w:rsidP="0076549F">
            <w:pPr>
              <w:rPr>
                <w:rFonts w:eastAsiaTheme="minorHAnsi"/>
                <w:lang w:val="en-GB" w:eastAsia="en-GB"/>
              </w:rPr>
            </w:pPr>
            <w:r>
              <w:rPr>
                <w:rFonts w:eastAsiaTheme="minorHAnsi"/>
                <w:lang w:val="en-GB" w:eastAsia="en-GB"/>
              </w:rPr>
              <w:t>Policy/Project Officer, Maternity Policy Team, Chronic Disease Management Section, Health Services Division, Department of Health</w:t>
            </w:r>
          </w:p>
        </w:tc>
      </w:tr>
    </w:tbl>
    <w:p w14:paraId="1D82524D" w14:textId="77777777" w:rsidR="00A62969" w:rsidRPr="00183C5F" w:rsidRDefault="00A62969" w:rsidP="00A62969">
      <w:pPr>
        <w:rPr>
          <w:b/>
        </w:rPr>
      </w:pPr>
      <w:r>
        <w:rPr>
          <w:b/>
        </w:rPr>
        <w:t>Methodologists</w:t>
      </w:r>
    </w:p>
    <w:tbl>
      <w:tblPr>
        <w:tblStyle w:val="TableGrid"/>
        <w:tblW w:w="9072" w:type="dxa"/>
        <w:tblLook w:val="04A0" w:firstRow="1" w:lastRow="0" w:firstColumn="1" w:lastColumn="0" w:noHBand="0" w:noVBand="1"/>
        <w:tblDescription w:val="The table names the methodologists."/>
      </w:tblPr>
      <w:tblGrid>
        <w:gridCol w:w="1954"/>
        <w:gridCol w:w="7118"/>
      </w:tblGrid>
      <w:tr w:rsidR="00A62969" w:rsidRPr="00FB02DB" w14:paraId="39C52468" w14:textId="77777777" w:rsidTr="0076549F">
        <w:trPr>
          <w:tblHeader/>
        </w:trPr>
        <w:tc>
          <w:tcPr>
            <w:tcW w:w="1954" w:type="dxa"/>
          </w:tcPr>
          <w:p w14:paraId="2B9C1191" w14:textId="1BEE74CA" w:rsidR="00A62969" w:rsidRPr="00FB02DB" w:rsidRDefault="00A62969" w:rsidP="0076549F">
            <w:pPr>
              <w:ind w:left="-81"/>
            </w:pPr>
            <w:r>
              <w:t>Assoc</w:t>
            </w:r>
            <w:r w:rsidR="00483DBC">
              <w:t>iate</w:t>
            </w:r>
            <w:r>
              <w:t xml:space="preserve"> Prof Philippa Middleton</w:t>
            </w:r>
          </w:p>
        </w:tc>
        <w:tc>
          <w:tcPr>
            <w:tcW w:w="7118" w:type="dxa"/>
          </w:tcPr>
          <w:p w14:paraId="1D5AA6FE" w14:textId="77777777" w:rsidR="00A62969" w:rsidRPr="00FB02DB" w:rsidRDefault="00A62969" w:rsidP="0076549F">
            <w:r>
              <w:t>Principal Research Fellow, SA Health and Medical Research Institute/The University of Adelaide</w:t>
            </w:r>
          </w:p>
        </w:tc>
      </w:tr>
      <w:tr w:rsidR="00A62969" w:rsidRPr="00FB02DB" w14:paraId="435E96D7" w14:textId="77777777" w:rsidTr="0076549F">
        <w:tc>
          <w:tcPr>
            <w:tcW w:w="1954" w:type="dxa"/>
          </w:tcPr>
          <w:p w14:paraId="5B128438" w14:textId="77777777" w:rsidR="00A62969" w:rsidRPr="00FB02DB" w:rsidRDefault="00A62969" w:rsidP="0076549F">
            <w:pPr>
              <w:ind w:left="-81"/>
            </w:pPr>
            <w:r>
              <w:t>Ms Jenny Ramson</w:t>
            </w:r>
          </w:p>
        </w:tc>
        <w:tc>
          <w:tcPr>
            <w:tcW w:w="7118" w:type="dxa"/>
          </w:tcPr>
          <w:p w14:paraId="70673B65" w14:textId="77777777" w:rsidR="00A62969" w:rsidRPr="00FB02DB" w:rsidRDefault="00A62969" w:rsidP="0076549F">
            <w:r>
              <w:t>Ampersand Health Science Writing</w:t>
            </w:r>
          </w:p>
        </w:tc>
      </w:tr>
    </w:tbl>
    <w:p w14:paraId="1ECD8768" w14:textId="77777777" w:rsidR="00A62969" w:rsidRPr="00183C5F" w:rsidRDefault="00A62969" w:rsidP="00A62969">
      <w:pPr>
        <w:rPr>
          <w:b/>
        </w:rPr>
      </w:pPr>
      <w:r>
        <w:rPr>
          <w:b/>
        </w:rPr>
        <w:t>Technical writer</w:t>
      </w:r>
    </w:p>
    <w:tbl>
      <w:tblPr>
        <w:tblStyle w:val="TableGrid"/>
        <w:tblW w:w="9072" w:type="dxa"/>
        <w:tblLook w:val="04A0" w:firstRow="1" w:lastRow="0" w:firstColumn="1" w:lastColumn="0" w:noHBand="0" w:noVBand="1"/>
        <w:tblDescription w:val="The table names the technical writer."/>
      </w:tblPr>
      <w:tblGrid>
        <w:gridCol w:w="1903"/>
        <w:gridCol w:w="7169"/>
      </w:tblGrid>
      <w:tr w:rsidR="00A62969" w:rsidRPr="00FB02DB" w14:paraId="0D206437" w14:textId="77777777" w:rsidTr="0076549F">
        <w:trPr>
          <w:tblHeader/>
        </w:trPr>
        <w:tc>
          <w:tcPr>
            <w:tcW w:w="2695" w:type="dxa"/>
          </w:tcPr>
          <w:p w14:paraId="4DD05754" w14:textId="77777777" w:rsidR="00A62969" w:rsidRPr="00FB02DB" w:rsidRDefault="00A62969" w:rsidP="0076549F">
            <w:pPr>
              <w:ind w:left="-81"/>
            </w:pPr>
            <w:r>
              <w:t>Ms Jenny Ramson</w:t>
            </w:r>
          </w:p>
        </w:tc>
        <w:tc>
          <w:tcPr>
            <w:tcW w:w="11340" w:type="dxa"/>
          </w:tcPr>
          <w:p w14:paraId="4CB31458" w14:textId="77777777" w:rsidR="00A62969" w:rsidRPr="00FB02DB" w:rsidRDefault="00A62969" w:rsidP="0076549F">
            <w:r>
              <w:t>Ampersand Health Science Writing</w:t>
            </w:r>
          </w:p>
        </w:tc>
      </w:tr>
    </w:tbl>
    <w:p w14:paraId="04572546" w14:textId="67330ED4" w:rsidR="00A62969" w:rsidRDefault="00A62969" w:rsidP="00E111EF">
      <w:pPr>
        <w:pStyle w:val="Heading2"/>
        <w:numPr>
          <w:ilvl w:val="0"/>
          <w:numId w:val="0"/>
        </w:numPr>
      </w:pPr>
      <w:bookmarkStart w:id="83" w:name="_Toc504753284"/>
      <w:r w:rsidRPr="00CC52F7">
        <w:t>Terms of reference</w:t>
      </w:r>
      <w:bookmarkEnd w:id="82"/>
      <w:bookmarkEnd w:id="83"/>
    </w:p>
    <w:p w14:paraId="1E3DA907" w14:textId="77777777" w:rsidR="00A62969" w:rsidRPr="00D37C87" w:rsidRDefault="00A62969" w:rsidP="00A62969">
      <w:pPr>
        <w:keepNext/>
        <w:rPr>
          <w:rFonts w:eastAsiaTheme="minorHAnsi"/>
          <w:lang w:val="en-GB" w:eastAsia="en-GB"/>
        </w:rPr>
      </w:pPr>
      <w:bookmarkStart w:id="84" w:name="_Toc199574944"/>
      <w:r w:rsidRPr="00D37C87">
        <w:rPr>
          <w:rFonts w:eastAsiaTheme="minorHAnsi"/>
          <w:lang w:val="en-GB" w:eastAsia="en-GB"/>
        </w:rPr>
        <w:t>The</w:t>
      </w:r>
      <w:r>
        <w:rPr>
          <w:rFonts w:eastAsiaTheme="minorHAnsi"/>
          <w:lang w:val="en-GB" w:eastAsia="en-GB"/>
        </w:rPr>
        <w:t xml:space="preserve"> </w:t>
      </w:r>
      <w:r w:rsidRPr="00D37C87">
        <w:rPr>
          <w:rFonts w:eastAsiaTheme="minorHAnsi"/>
          <w:lang w:val="en-GB" w:eastAsia="en-GB"/>
        </w:rPr>
        <w:t>Expert</w:t>
      </w:r>
      <w:r>
        <w:rPr>
          <w:rFonts w:eastAsiaTheme="minorHAnsi"/>
          <w:lang w:val="en-GB" w:eastAsia="en-GB"/>
        </w:rPr>
        <w:t xml:space="preserve"> </w:t>
      </w:r>
      <w:r w:rsidRPr="00D37C87">
        <w:rPr>
          <w:rFonts w:eastAsiaTheme="minorHAnsi"/>
          <w:lang w:val="en-GB" w:eastAsia="en-GB"/>
        </w:rPr>
        <w:t>Working</w:t>
      </w:r>
      <w:r>
        <w:rPr>
          <w:rFonts w:eastAsiaTheme="minorHAnsi"/>
          <w:lang w:val="en-GB" w:eastAsia="en-GB"/>
        </w:rPr>
        <w:t xml:space="preserve"> </w:t>
      </w:r>
      <w:r w:rsidRPr="00D37C87">
        <w:rPr>
          <w:rFonts w:eastAsiaTheme="minorHAnsi"/>
          <w:lang w:val="en-GB" w:eastAsia="en-GB"/>
        </w:rPr>
        <w:t>Group</w:t>
      </w:r>
      <w:r>
        <w:rPr>
          <w:rFonts w:eastAsiaTheme="minorHAnsi"/>
          <w:lang w:val="en-GB" w:eastAsia="en-GB"/>
        </w:rPr>
        <w:t xml:space="preserve"> </w:t>
      </w:r>
      <w:r w:rsidRPr="00D37C87">
        <w:rPr>
          <w:rFonts w:eastAsiaTheme="minorHAnsi"/>
          <w:lang w:val="en-GB" w:eastAsia="en-GB"/>
        </w:rPr>
        <w:t>will</w:t>
      </w:r>
      <w:r>
        <w:rPr>
          <w:rFonts w:eastAsiaTheme="minorHAnsi"/>
          <w:lang w:val="en-GB" w:eastAsia="en-GB"/>
        </w:rPr>
        <w:t xml:space="preserve"> </w:t>
      </w:r>
      <w:r w:rsidRPr="00D37C87">
        <w:rPr>
          <w:rFonts w:eastAsiaTheme="minorHAnsi"/>
          <w:lang w:val="en-GB" w:eastAsia="en-GB"/>
        </w:rPr>
        <w:t>oversee</w:t>
      </w:r>
      <w:r>
        <w:rPr>
          <w:rFonts w:eastAsiaTheme="minorHAnsi"/>
          <w:lang w:val="en-GB" w:eastAsia="en-GB"/>
        </w:rPr>
        <w:t xml:space="preserve"> </w:t>
      </w:r>
      <w:r w:rsidRPr="00D37C87">
        <w:rPr>
          <w:rFonts w:eastAsiaTheme="minorHAnsi"/>
          <w:lang w:val="en-GB" w:eastAsia="en-GB"/>
        </w:rPr>
        <w:t>the</w:t>
      </w:r>
      <w:r>
        <w:rPr>
          <w:rFonts w:eastAsiaTheme="minorHAnsi"/>
          <w:lang w:val="en-GB" w:eastAsia="en-GB"/>
        </w:rPr>
        <w:t xml:space="preserve"> </w:t>
      </w:r>
      <w:r w:rsidRPr="00D37C87">
        <w:rPr>
          <w:rFonts w:eastAsiaTheme="minorHAnsi"/>
          <w:lang w:val="en-GB" w:eastAsia="en-GB"/>
        </w:rPr>
        <w:t>review</w:t>
      </w:r>
      <w:r>
        <w:rPr>
          <w:rFonts w:eastAsiaTheme="minorHAnsi"/>
          <w:lang w:val="en-GB" w:eastAsia="en-GB"/>
        </w:rPr>
        <w:t xml:space="preserve"> </w:t>
      </w:r>
      <w:r w:rsidRPr="00D37C87">
        <w:rPr>
          <w:rFonts w:eastAsiaTheme="minorHAnsi"/>
          <w:lang w:val="en-GB" w:eastAsia="en-GB"/>
        </w:rPr>
        <w:t>and</w:t>
      </w:r>
      <w:r>
        <w:rPr>
          <w:rFonts w:eastAsiaTheme="minorHAnsi"/>
          <w:lang w:val="en-GB" w:eastAsia="en-GB"/>
        </w:rPr>
        <w:t xml:space="preserve"> </w:t>
      </w:r>
      <w:r w:rsidRPr="00D37C87">
        <w:rPr>
          <w:rFonts w:eastAsiaTheme="minorHAnsi"/>
          <w:lang w:val="en-GB" w:eastAsia="en-GB"/>
        </w:rPr>
        <w:t>revision</w:t>
      </w:r>
      <w:r>
        <w:rPr>
          <w:rFonts w:eastAsiaTheme="minorHAnsi"/>
          <w:lang w:val="en-GB" w:eastAsia="en-GB"/>
        </w:rPr>
        <w:t xml:space="preserve"> </w:t>
      </w:r>
      <w:r w:rsidRPr="00D37C87">
        <w:rPr>
          <w:rFonts w:eastAsiaTheme="minorHAnsi"/>
          <w:lang w:val="en-GB" w:eastAsia="en-GB"/>
        </w:rPr>
        <w:t>of</w:t>
      </w:r>
      <w:r>
        <w:rPr>
          <w:rFonts w:eastAsiaTheme="minorHAnsi"/>
          <w:lang w:val="en-GB" w:eastAsia="en-GB"/>
        </w:rPr>
        <w:t xml:space="preserve"> </w:t>
      </w:r>
      <w:r w:rsidRPr="00D37C87">
        <w:rPr>
          <w:rFonts w:eastAsiaTheme="minorHAnsi"/>
          <w:lang w:val="en-GB" w:eastAsia="en-GB"/>
        </w:rPr>
        <w:t>the</w:t>
      </w:r>
      <w:r>
        <w:rPr>
          <w:rFonts w:eastAsiaTheme="minorHAnsi"/>
          <w:lang w:val="en-GB" w:eastAsia="en-GB"/>
        </w:rPr>
        <w:t xml:space="preserve"> </w:t>
      </w:r>
      <w:r w:rsidRPr="00D37C87">
        <w:rPr>
          <w:rFonts w:eastAsiaTheme="minorHAnsi"/>
          <w:lang w:val="en-GB" w:eastAsia="en-GB"/>
        </w:rPr>
        <w:t>National</w:t>
      </w:r>
      <w:r>
        <w:rPr>
          <w:rFonts w:eastAsiaTheme="minorHAnsi"/>
          <w:lang w:val="en-GB" w:eastAsia="en-GB"/>
        </w:rPr>
        <w:t xml:space="preserve"> Evidence</w:t>
      </w:r>
      <w:r w:rsidRPr="00D37C87">
        <w:rPr>
          <w:rFonts w:ascii="Calibri" w:eastAsia="Calibri" w:hAnsi="Calibri" w:cs="Calibri"/>
          <w:lang w:val="en-GB" w:eastAsia="en-GB"/>
        </w:rPr>
        <w:t>‐</w:t>
      </w:r>
      <w:r w:rsidRPr="00D37C87">
        <w:rPr>
          <w:rFonts w:eastAsiaTheme="minorHAnsi"/>
          <w:lang w:val="en-GB" w:eastAsia="en-GB"/>
        </w:rPr>
        <w:t>based</w:t>
      </w:r>
      <w:r>
        <w:rPr>
          <w:rFonts w:eastAsiaTheme="minorHAnsi"/>
          <w:lang w:val="en-GB" w:eastAsia="en-GB"/>
        </w:rPr>
        <w:t xml:space="preserve"> </w:t>
      </w:r>
      <w:r w:rsidRPr="00D37C87">
        <w:rPr>
          <w:rFonts w:eastAsiaTheme="minorHAnsi"/>
          <w:lang w:val="en-GB" w:eastAsia="en-GB"/>
        </w:rPr>
        <w:t>Clinical</w:t>
      </w:r>
      <w:r>
        <w:rPr>
          <w:rFonts w:eastAsiaTheme="minorHAnsi"/>
          <w:lang w:val="en-GB" w:eastAsia="en-GB"/>
        </w:rPr>
        <w:t xml:space="preserve"> </w:t>
      </w:r>
      <w:r w:rsidRPr="00D37C87">
        <w:rPr>
          <w:rFonts w:eastAsiaTheme="minorHAnsi"/>
          <w:lang w:val="en-GB" w:eastAsia="en-GB"/>
        </w:rPr>
        <w:t>Practice</w:t>
      </w:r>
      <w:r>
        <w:rPr>
          <w:rFonts w:eastAsiaTheme="minorHAnsi"/>
          <w:lang w:val="en-GB" w:eastAsia="en-GB"/>
        </w:rPr>
        <w:t xml:space="preserve"> </w:t>
      </w:r>
      <w:r w:rsidRPr="00D37C87">
        <w:rPr>
          <w:rFonts w:eastAsiaTheme="minorHAnsi"/>
          <w:lang w:val="en-GB" w:eastAsia="en-GB"/>
        </w:rPr>
        <w:t>Guidelines</w:t>
      </w:r>
      <w:r>
        <w:rPr>
          <w:rFonts w:eastAsiaTheme="minorHAnsi"/>
          <w:lang w:val="en-GB" w:eastAsia="en-GB"/>
        </w:rPr>
        <w:t xml:space="preserve"> — </w:t>
      </w:r>
      <w:r w:rsidRPr="00D37C87">
        <w:rPr>
          <w:rFonts w:eastAsiaTheme="minorHAnsi"/>
          <w:lang w:val="en-GB" w:eastAsia="en-GB"/>
        </w:rPr>
        <w:t>Antenatal</w:t>
      </w:r>
      <w:r>
        <w:rPr>
          <w:rFonts w:eastAsiaTheme="minorHAnsi"/>
          <w:lang w:val="en-GB" w:eastAsia="en-GB"/>
        </w:rPr>
        <w:t xml:space="preserve"> </w:t>
      </w:r>
      <w:r w:rsidRPr="00D37C87">
        <w:rPr>
          <w:rFonts w:eastAsiaTheme="minorHAnsi"/>
          <w:lang w:val="en-GB" w:eastAsia="en-GB"/>
        </w:rPr>
        <w:t>Care</w:t>
      </w:r>
      <w:r>
        <w:rPr>
          <w:rFonts w:eastAsiaTheme="minorHAnsi"/>
          <w:lang w:val="en-GB" w:eastAsia="en-GB"/>
        </w:rPr>
        <w:t xml:space="preserve"> </w:t>
      </w:r>
      <w:r w:rsidRPr="00D37C87">
        <w:rPr>
          <w:rFonts w:eastAsiaTheme="minorHAnsi"/>
          <w:lang w:val="en-GB" w:eastAsia="en-GB"/>
        </w:rPr>
        <w:t>(incorporating</w:t>
      </w:r>
      <w:r>
        <w:rPr>
          <w:rFonts w:eastAsiaTheme="minorHAnsi"/>
          <w:lang w:val="en-GB" w:eastAsia="en-GB"/>
        </w:rPr>
        <w:t xml:space="preserve"> </w:t>
      </w:r>
      <w:r w:rsidRPr="00D37C87">
        <w:rPr>
          <w:rFonts w:eastAsiaTheme="minorHAnsi"/>
          <w:lang w:val="en-GB" w:eastAsia="en-GB"/>
        </w:rPr>
        <w:t>both</w:t>
      </w:r>
      <w:r>
        <w:rPr>
          <w:rFonts w:eastAsiaTheme="minorHAnsi"/>
          <w:lang w:val="en-GB" w:eastAsia="en-GB"/>
        </w:rPr>
        <w:t xml:space="preserve"> </w:t>
      </w:r>
      <w:r w:rsidRPr="00D37C87">
        <w:rPr>
          <w:rFonts w:eastAsiaTheme="minorHAnsi"/>
          <w:lang w:val="en-GB" w:eastAsia="en-GB"/>
        </w:rPr>
        <w:t>Modules</w:t>
      </w:r>
      <w:r>
        <w:rPr>
          <w:rFonts w:eastAsiaTheme="minorHAnsi"/>
          <w:lang w:val="en-GB" w:eastAsia="en-GB"/>
        </w:rPr>
        <w:t xml:space="preserve"> I </w:t>
      </w:r>
      <w:r w:rsidRPr="00D37C87">
        <w:rPr>
          <w:rFonts w:eastAsiaTheme="minorHAnsi"/>
          <w:lang w:val="en-GB" w:eastAsia="en-GB"/>
        </w:rPr>
        <w:t>and</w:t>
      </w:r>
      <w:r>
        <w:rPr>
          <w:rFonts w:eastAsiaTheme="minorHAnsi"/>
          <w:lang w:val="en-GB" w:eastAsia="en-GB"/>
        </w:rPr>
        <w:t xml:space="preserve"> II </w:t>
      </w:r>
      <w:r w:rsidRPr="00D37C87">
        <w:rPr>
          <w:rFonts w:eastAsiaTheme="minorHAnsi"/>
          <w:lang w:val="en-GB" w:eastAsia="en-GB"/>
        </w:rPr>
        <w:t>of</w:t>
      </w:r>
      <w:r>
        <w:rPr>
          <w:rFonts w:eastAsiaTheme="minorHAnsi"/>
          <w:lang w:val="en-GB" w:eastAsia="en-GB"/>
        </w:rPr>
        <w:t xml:space="preserve"> </w:t>
      </w:r>
      <w:r w:rsidRPr="00D37C87">
        <w:rPr>
          <w:rFonts w:eastAsiaTheme="minorHAnsi"/>
          <w:lang w:val="en-GB" w:eastAsia="en-GB"/>
        </w:rPr>
        <w:t>the</w:t>
      </w:r>
      <w:r>
        <w:rPr>
          <w:rFonts w:eastAsiaTheme="minorHAnsi"/>
          <w:lang w:val="en-GB" w:eastAsia="en-GB"/>
        </w:rPr>
        <w:t xml:space="preserve"> </w:t>
      </w:r>
      <w:r w:rsidRPr="00D37C87">
        <w:rPr>
          <w:rFonts w:eastAsiaTheme="minorHAnsi"/>
          <w:lang w:val="en-GB" w:eastAsia="en-GB"/>
        </w:rPr>
        <w:t>Guidelines).</w:t>
      </w:r>
      <w:r>
        <w:rPr>
          <w:rFonts w:eastAsiaTheme="minorHAnsi"/>
          <w:lang w:val="en-GB" w:eastAsia="en-GB"/>
        </w:rPr>
        <w:t xml:space="preserve"> </w:t>
      </w:r>
      <w:r w:rsidRPr="00D37C87">
        <w:rPr>
          <w:rFonts w:eastAsiaTheme="minorHAnsi"/>
          <w:lang w:val="en-GB" w:eastAsia="en-GB"/>
        </w:rPr>
        <w:t>The</w:t>
      </w:r>
      <w:r>
        <w:rPr>
          <w:rFonts w:eastAsiaTheme="minorHAnsi"/>
          <w:lang w:val="en-GB" w:eastAsia="en-GB"/>
        </w:rPr>
        <w:t xml:space="preserve"> </w:t>
      </w:r>
      <w:r w:rsidRPr="00D37C87">
        <w:rPr>
          <w:rFonts w:eastAsiaTheme="minorHAnsi"/>
          <w:lang w:val="en-GB" w:eastAsia="en-GB"/>
        </w:rPr>
        <w:t>role</w:t>
      </w:r>
      <w:r>
        <w:rPr>
          <w:rFonts w:eastAsiaTheme="minorHAnsi"/>
          <w:lang w:val="en-GB" w:eastAsia="en-GB"/>
        </w:rPr>
        <w:t xml:space="preserve"> </w:t>
      </w:r>
      <w:r w:rsidRPr="00D37C87">
        <w:rPr>
          <w:rFonts w:eastAsiaTheme="minorHAnsi"/>
          <w:lang w:val="en-GB" w:eastAsia="en-GB"/>
        </w:rPr>
        <w:t>of</w:t>
      </w:r>
      <w:r>
        <w:rPr>
          <w:rFonts w:eastAsiaTheme="minorHAnsi"/>
          <w:lang w:val="en-GB" w:eastAsia="en-GB"/>
        </w:rPr>
        <w:t xml:space="preserve"> </w:t>
      </w:r>
      <w:r w:rsidRPr="00D37C87">
        <w:rPr>
          <w:rFonts w:eastAsiaTheme="minorHAnsi"/>
          <w:lang w:val="en-GB" w:eastAsia="en-GB"/>
        </w:rPr>
        <w:t>the</w:t>
      </w:r>
      <w:r>
        <w:rPr>
          <w:rFonts w:eastAsiaTheme="minorHAnsi"/>
          <w:lang w:val="en-GB" w:eastAsia="en-GB"/>
        </w:rPr>
        <w:t xml:space="preserve"> </w:t>
      </w:r>
      <w:r w:rsidRPr="00D37C87">
        <w:rPr>
          <w:rFonts w:eastAsiaTheme="minorHAnsi"/>
          <w:lang w:val="en-GB" w:eastAsia="en-GB"/>
        </w:rPr>
        <w:t>Expert</w:t>
      </w:r>
      <w:r>
        <w:rPr>
          <w:rFonts w:eastAsiaTheme="minorHAnsi"/>
          <w:lang w:val="en-GB" w:eastAsia="en-GB"/>
        </w:rPr>
        <w:t xml:space="preserve"> </w:t>
      </w:r>
      <w:r w:rsidRPr="00D37C87">
        <w:rPr>
          <w:rFonts w:eastAsiaTheme="minorHAnsi"/>
          <w:lang w:val="en-GB" w:eastAsia="en-GB"/>
        </w:rPr>
        <w:t>Working</w:t>
      </w:r>
      <w:r>
        <w:rPr>
          <w:rFonts w:eastAsiaTheme="minorHAnsi"/>
          <w:lang w:val="en-GB" w:eastAsia="en-GB"/>
        </w:rPr>
        <w:t xml:space="preserve"> </w:t>
      </w:r>
      <w:r w:rsidRPr="00D37C87">
        <w:rPr>
          <w:rFonts w:eastAsiaTheme="minorHAnsi"/>
          <w:lang w:val="en-GB" w:eastAsia="en-GB"/>
        </w:rPr>
        <w:t>Group</w:t>
      </w:r>
      <w:r>
        <w:rPr>
          <w:rFonts w:eastAsiaTheme="minorHAnsi"/>
          <w:lang w:val="en-GB" w:eastAsia="en-GB"/>
        </w:rPr>
        <w:t xml:space="preserve"> </w:t>
      </w:r>
      <w:r w:rsidRPr="00D37C87">
        <w:rPr>
          <w:rFonts w:eastAsiaTheme="minorHAnsi"/>
          <w:lang w:val="en-GB" w:eastAsia="en-GB"/>
        </w:rPr>
        <w:t>will</w:t>
      </w:r>
      <w:r>
        <w:rPr>
          <w:rFonts w:eastAsiaTheme="minorHAnsi"/>
          <w:lang w:val="en-GB" w:eastAsia="en-GB"/>
        </w:rPr>
        <w:t xml:space="preserve"> </w:t>
      </w:r>
      <w:r w:rsidRPr="00D37C87">
        <w:rPr>
          <w:rFonts w:eastAsiaTheme="minorHAnsi"/>
          <w:lang w:val="en-GB" w:eastAsia="en-GB"/>
        </w:rPr>
        <w:t>include:</w:t>
      </w:r>
    </w:p>
    <w:p w14:paraId="3E8A26AB" w14:textId="77777777" w:rsidR="00A62969" w:rsidRPr="00D37C87" w:rsidRDefault="00A62969" w:rsidP="00A62969">
      <w:pPr>
        <w:pStyle w:val="bullet"/>
        <w:rPr>
          <w:lang w:eastAsia="en-GB"/>
        </w:rPr>
      </w:pPr>
      <w:r w:rsidRPr="00D37C87">
        <w:rPr>
          <w:lang w:eastAsia="en-GB"/>
        </w:rPr>
        <w:t>providing</w:t>
      </w:r>
      <w:r>
        <w:rPr>
          <w:lang w:eastAsia="en-GB"/>
        </w:rPr>
        <w:t xml:space="preserve"> </w:t>
      </w:r>
      <w:r w:rsidRPr="00D37C87">
        <w:rPr>
          <w:lang w:eastAsia="en-GB"/>
        </w:rPr>
        <w:t>advice,</w:t>
      </w:r>
      <w:r>
        <w:rPr>
          <w:lang w:eastAsia="en-GB"/>
        </w:rPr>
        <w:t xml:space="preserve"> </w:t>
      </w:r>
      <w:r w:rsidRPr="00D37C87">
        <w:rPr>
          <w:lang w:eastAsia="en-GB"/>
        </w:rPr>
        <w:t>expertise</w:t>
      </w:r>
      <w:r>
        <w:rPr>
          <w:lang w:eastAsia="en-GB"/>
        </w:rPr>
        <w:t xml:space="preserve"> </w:t>
      </w:r>
      <w:r w:rsidRPr="00D37C87">
        <w:rPr>
          <w:lang w:eastAsia="en-GB"/>
        </w:rPr>
        <w:t>and</w:t>
      </w:r>
      <w:r>
        <w:rPr>
          <w:lang w:eastAsia="en-GB"/>
        </w:rPr>
        <w:t xml:space="preserve"> </w:t>
      </w:r>
      <w:r w:rsidRPr="00D37C87">
        <w:rPr>
          <w:lang w:eastAsia="en-GB"/>
        </w:rPr>
        <w:t>direction</w:t>
      </w:r>
      <w:r>
        <w:rPr>
          <w:lang w:eastAsia="en-GB"/>
        </w:rPr>
        <w:t xml:space="preserve"> </w:t>
      </w:r>
      <w:r w:rsidRPr="00D37C87">
        <w:rPr>
          <w:lang w:eastAsia="en-GB"/>
        </w:rPr>
        <w:t>in</w:t>
      </w:r>
      <w:r>
        <w:rPr>
          <w:lang w:eastAsia="en-GB"/>
        </w:rPr>
        <w:t xml:space="preserve"> </w:t>
      </w:r>
      <w:r w:rsidRPr="00D37C87">
        <w:rPr>
          <w:lang w:eastAsia="en-GB"/>
        </w:rPr>
        <w:t>relation</w:t>
      </w:r>
      <w:r>
        <w:rPr>
          <w:lang w:eastAsia="en-GB"/>
        </w:rPr>
        <w:t xml:space="preserve"> </w:t>
      </w:r>
      <w:r w:rsidRPr="00D37C87">
        <w:rPr>
          <w:lang w:eastAsia="en-GB"/>
        </w:rPr>
        <w:t>to</w:t>
      </w:r>
      <w:r>
        <w:rPr>
          <w:lang w:eastAsia="en-GB"/>
        </w:rPr>
        <w:t xml:space="preserve"> </w:t>
      </w:r>
      <w:r w:rsidRPr="00D37C87">
        <w:rPr>
          <w:lang w:eastAsia="en-GB"/>
        </w:rPr>
        <w:t>the</w:t>
      </w:r>
      <w:r>
        <w:rPr>
          <w:lang w:eastAsia="en-GB"/>
        </w:rPr>
        <w:t xml:space="preserve"> </w:t>
      </w:r>
      <w:r w:rsidRPr="00D37C87">
        <w:rPr>
          <w:lang w:eastAsia="en-GB"/>
        </w:rPr>
        <w:t>combining</w:t>
      </w:r>
      <w:r>
        <w:rPr>
          <w:lang w:eastAsia="en-GB"/>
        </w:rPr>
        <w:t xml:space="preserve"> </w:t>
      </w:r>
      <w:r w:rsidRPr="00D37C87">
        <w:rPr>
          <w:lang w:eastAsia="en-GB"/>
        </w:rPr>
        <w:t>of</w:t>
      </w:r>
      <w:r>
        <w:rPr>
          <w:lang w:eastAsia="en-GB"/>
        </w:rPr>
        <w:t xml:space="preserve"> </w:t>
      </w:r>
      <w:r w:rsidRPr="00D37C87">
        <w:rPr>
          <w:lang w:eastAsia="en-GB"/>
        </w:rPr>
        <w:t>the</w:t>
      </w:r>
      <w:r>
        <w:rPr>
          <w:lang w:eastAsia="en-GB"/>
        </w:rPr>
        <w:t xml:space="preserve"> </w:t>
      </w:r>
      <w:r w:rsidRPr="00D37C87">
        <w:rPr>
          <w:lang w:eastAsia="en-GB"/>
        </w:rPr>
        <w:t>two</w:t>
      </w:r>
      <w:r>
        <w:rPr>
          <w:lang w:eastAsia="en-GB"/>
        </w:rPr>
        <w:t xml:space="preserve"> </w:t>
      </w:r>
      <w:r w:rsidRPr="00D37C87">
        <w:rPr>
          <w:lang w:eastAsia="en-GB"/>
        </w:rPr>
        <w:t>modules,</w:t>
      </w:r>
      <w:r>
        <w:rPr>
          <w:lang w:eastAsia="en-GB"/>
        </w:rPr>
        <w:t xml:space="preserve"> </w:t>
      </w:r>
      <w:r w:rsidRPr="00D37C87">
        <w:rPr>
          <w:lang w:eastAsia="en-GB"/>
        </w:rPr>
        <w:t>and</w:t>
      </w:r>
      <w:r>
        <w:rPr>
          <w:lang w:eastAsia="en-GB"/>
        </w:rPr>
        <w:t xml:space="preserve"> </w:t>
      </w:r>
      <w:r w:rsidRPr="00D37C87">
        <w:rPr>
          <w:lang w:eastAsia="en-GB"/>
        </w:rPr>
        <w:t>the</w:t>
      </w:r>
      <w:r>
        <w:rPr>
          <w:lang w:eastAsia="en-GB"/>
        </w:rPr>
        <w:t xml:space="preserve"> </w:t>
      </w:r>
      <w:r w:rsidRPr="00D37C87">
        <w:rPr>
          <w:lang w:eastAsia="en-GB"/>
        </w:rPr>
        <w:t>review</w:t>
      </w:r>
      <w:r>
        <w:rPr>
          <w:lang w:eastAsia="en-GB"/>
        </w:rPr>
        <w:t xml:space="preserve"> </w:t>
      </w:r>
      <w:r w:rsidRPr="00D37C87">
        <w:rPr>
          <w:lang w:eastAsia="en-GB"/>
        </w:rPr>
        <w:t>of</w:t>
      </w:r>
      <w:r>
        <w:rPr>
          <w:lang w:eastAsia="en-GB"/>
        </w:rPr>
        <w:t xml:space="preserve"> </w:t>
      </w:r>
      <w:r w:rsidRPr="00D37C87">
        <w:rPr>
          <w:lang w:eastAsia="en-GB"/>
        </w:rPr>
        <w:t>the</w:t>
      </w:r>
      <w:r>
        <w:rPr>
          <w:lang w:eastAsia="en-GB"/>
        </w:rPr>
        <w:t xml:space="preserve"> </w:t>
      </w:r>
      <w:r w:rsidRPr="00D37C87">
        <w:rPr>
          <w:lang w:eastAsia="en-GB"/>
        </w:rPr>
        <w:t>Guidelines</w:t>
      </w:r>
      <w:r>
        <w:rPr>
          <w:lang w:eastAsia="en-GB"/>
        </w:rPr>
        <w:t xml:space="preserve"> </w:t>
      </w:r>
      <w:r w:rsidRPr="00D37C87">
        <w:rPr>
          <w:lang w:eastAsia="en-GB"/>
        </w:rPr>
        <w:t>to</w:t>
      </w:r>
      <w:r>
        <w:rPr>
          <w:lang w:eastAsia="en-GB"/>
        </w:rPr>
        <w:t xml:space="preserve"> </w:t>
      </w:r>
      <w:r w:rsidRPr="00D37C87">
        <w:rPr>
          <w:lang w:eastAsia="en-GB"/>
        </w:rPr>
        <w:t>promote</w:t>
      </w:r>
      <w:r>
        <w:rPr>
          <w:lang w:eastAsia="en-GB"/>
        </w:rPr>
        <w:t xml:space="preserve"> </w:t>
      </w:r>
      <w:r w:rsidRPr="00D37C87">
        <w:rPr>
          <w:lang w:eastAsia="en-GB"/>
        </w:rPr>
        <w:t>optimal</w:t>
      </w:r>
      <w:r>
        <w:rPr>
          <w:lang w:eastAsia="en-GB"/>
        </w:rPr>
        <w:t xml:space="preserve"> </w:t>
      </w:r>
      <w:r w:rsidRPr="00D37C87">
        <w:rPr>
          <w:lang w:eastAsia="en-GB"/>
        </w:rPr>
        <w:t>care</w:t>
      </w:r>
      <w:r>
        <w:rPr>
          <w:lang w:eastAsia="en-GB"/>
        </w:rPr>
        <w:t xml:space="preserve"> </w:t>
      </w:r>
      <w:r w:rsidRPr="00D37C87">
        <w:rPr>
          <w:lang w:eastAsia="en-GB"/>
        </w:rPr>
        <w:t>for</w:t>
      </w:r>
      <w:r>
        <w:rPr>
          <w:lang w:eastAsia="en-GB"/>
        </w:rPr>
        <w:t xml:space="preserve"> </w:t>
      </w:r>
      <w:r w:rsidRPr="00D37C87">
        <w:rPr>
          <w:lang w:eastAsia="en-GB"/>
        </w:rPr>
        <w:t>pregnant</w:t>
      </w:r>
      <w:r>
        <w:rPr>
          <w:lang w:eastAsia="en-GB"/>
        </w:rPr>
        <w:t xml:space="preserve"> </w:t>
      </w:r>
      <w:r w:rsidRPr="00D37C87">
        <w:rPr>
          <w:lang w:eastAsia="en-GB"/>
        </w:rPr>
        <w:t>women</w:t>
      </w:r>
      <w:r>
        <w:rPr>
          <w:lang w:eastAsia="en-GB"/>
        </w:rPr>
        <w:t xml:space="preserve"> </w:t>
      </w:r>
      <w:r w:rsidRPr="00D37C87">
        <w:rPr>
          <w:lang w:eastAsia="en-GB"/>
        </w:rPr>
        <w:t>across</w:t>
      </w:r>
      <w:r>
        <w:rPr>
          <w:lang w:eastAsia="en-GB"/>
        </w:rPr>
        <w:t xml:space="preserve"> </w:t>
      </w:r>
      <w:r w:rsidRPr="00D37C87">
        <w:rPr>
          <w:lang w:eastAsia="en-GB"/>
        </w:rPr>
        <w:t>Australia;</w:t>
      </w:r>
    </w:p>
    <w:p w14:paraId="54FA3FA4" w14:textId="77777777" w:rsidR="00A62969" w:rsidRPr="00D37C87" w:rsidRDefault="00A62969" w:rsidP="00A62969">
      <w:pPr>
        <w:pStyle w:val="bullet"/>
        <w:rPr>
          <w:lang w:eastAsia="en-GB"/>
        </w:rPr>
      </w:pPr>
      <w:r w:rsidRPr="00D37C87">
        <w:rPr>
          <w:lang w:eastAsia="en-GB"/>
        </w:rPr>
        <w:t>reviewing</w:t>
      </w:r>
      <w:r>
        <w:rPr>
          <w:lang w:eastAsia="en-GB"/>
        </w:rPr>
        <w:t xml:space="preserve"> </w:t>
      </w:r>
      <w:r w:rsidRPr="00D37C87">
        <w:rPr>
          <w:lang w:eastAsia="en-GB"/>
        </w:rPr>
        <w:t>the</w:t>
      </w:r>
      <w:r>
        <w:rPr>
          <w:lang w:eastAsia="en-GB"/>
        </w:rPr>
        <w:t xml:space="preserve"> </w:t>
      </w:r>
      <w:r w:rsidRPr="00D37C87">
        <w:rPr>
          <w:lang w:eastAsia="en-GB"/>
        </w:rPr>
        <w:t>existing</w:t>
      </w:r>
      <w:r>
        <w:rPr>
          <w:lang w:eastAsia="en-GB"/>
        </w:rPr>
        <w:t xml:space="preserve"> </w:t>
      </w:r>
      <w:r w:rsidRPr="00D37C87">
        <w:rPr>
          <w:lang w:eastAsia="en-GB"/>
        </w:rPr>
        <w:t>Guidelines</w:t>
      </w:r>
      <w:r>
        <w:rPr>
          <w:lang w:eastAsia="en-GB"/>
        </w:rPr>
        <w:t xml:space="preserve"> </w:t>
      </w:r>
      <w:r w:rsidRPr="00D37C87">
        <w:rPr>
          <w:lang w:eastAsia="en-GB"/>
        </w:rPr>
        <w:t>to</w:t>
      </w:r>
      <w:r>
        <w:rPr>
          <w:lang w:eastAsia="en-GB"/>
        </w:rPr>
        <w:t xml:space="preserve"> </w:t>
      </w:r>
      <w:r w:rsidRPr="00D37C87">
        <w:rPr>
          <w:lang w:eastAsia="en-GB"/>
        </w:rPr>
        <w:t>identify</w:t>
      </w:r>
      <w:r>
        <w:rPr>
          <w:lang w:eastAsia="en-GB"/>
        </w:rPr>
        <w:t xml:space="preserve"> </w:t>
      </w:r>
      <w:r w:rsidRPr="00D37C87">
        <w:rPr>
          <w:lang w:eastAsia="en-GB"/>
        </w:rPr>
        <w:t>topics</w:t>
      </w:r>
      <w:r>
        <w:rPr>
          <w:lang w:eastAsia="en-GB"/>
        </w:rPr>
        <w:t xml:space="preserve"> </w:t>
      </w:r>
      <w:r w:rsidRPr="00D37C87">
        <w:rPr>
          <w:lang w:eastAsia="en-GB"/>
        </w:rPr>
        <w:t>and</w:t>
      </w:r>
      <w:r>
        <w:rPr>
          <w:lang w:eastAsia="en-GB"/>
        </w:rPr>
        <w:t xml:space="preserve"> </w:t>
      </w:r>
      <w:r w:rsidRPr="00D37C87">
        <w:rPr>
          <w:lang w:eastAsia="en-GB"/>
        </w:rPr>
        <w:t>guidelines</w:t>
      </w:r>
      <w:r>
        <w:rPr>
          <w:lang w:eastAsia="en-GB"/>
        </w:rPr>
        <w:t xml:space="preserve"> </w:t>
      </w:r>
      <w:r w:rsidRPr="00D37C87">
        <w:rPr>
          <w:lang w:eastAsia="en-GB"/>
        </w:rPr>
        <w:t>that</w:t>
      </w:r>
      <w:r>
        <w:rPr>
          <w:lang w:eastAsia="en-GB"/>
        </w:rPr>
        <w:t xml:space="preserve"> </w:t>
      </w:r>
      <w:r w:rsidRPr="00D37C87">
        <w:rPr>
          <w:lang w:eastAsia="en-GB"/>
        </w:rPr>
        <w:t>require</w:t>
      </w:r>
      <w:r>
        <w:rPr>
          <w:lang w:eastAsia="en-GB"/>
        </w:rPr>
        <w:t xml:space="preserve"> </w:t>
      </w:r>
      <w:r w:rsidRPr="00D37C87">
        <w:rPr>
          <w:lang w:eastAsia="en-GB"/>
        </w:rPr>
        <w:t>updating;</w:t>
      </w:r>
    </w:p>
    <w:p w14:paraId="1F686866" w14:textId="77777777" w:rsidR="00A62969" w:rsidRPr="00D37C87" w:rsidRDefault="00A62969" w:rsidP="00A62969">
      <w:pPr>
        <w:pStyle w:val="bullet"/>
        <w:rPr>
          <w:lang w:eastAsia="en-GB"/>
        </w:rPr>
      </w:pPr>
      <w:r w:rsidRPr="00D37C87">
        <w:rPr>
          <w:lang w:eastAsia="en-GB"/>
        </w:rPr>
        <w:t>advising</w:t>
      </w:r>
      <w:r>
        <w:rPr>
          <w:lang w:eastAsia="en-GB"/>
        </w:rPr>
        <w:t xml:space="preserve"> </w:t>
      </w:r>
      <w:r w:rsidRPr="00D37C87">
        <w:rPr>
          <w:lang w:eastAsia="en-GB"/>
        </w:rPr>
        <w:t>on</w:t>
      </w:r>
      <w:r>
        <w:rPr>
          <w:lang w:eastAsia="en-GB"/>
        </w:rPr>
        <w:t xml:space="preserve"> </w:t>
      </w:r>
      <w:r w:rsidRPr="00D37C87">
        <w:rPr>
          <w:lang w:eastAsia="en-GB"/>
        </w:rPr>
        <w:t>the</w:t>
      </w:r>
      <w:r>
        <w:rPr>
          <w:lang w:eastAsia="en-GB"/>
        </w:rPr>
        <w:t xml:space="preserve"> </w:t>
      </w:r>
      <w:r w:rsidRPr="00D37C87">
        <w:rPr>
          <w:lang w:eastAsia="en-GB"/>
        </w:rPr>
        <w:t>review</w:t>
      </w:r>
      <w:r>
        <w:rPr>
          <w:lang w:eastAsia="en-GB"/>
        </w:rPr>
        <w:t xml:space="preserve"> </w:t>
      </w:r>
      <w:r w:rsidRPr="00D37C87">
        <w:rPr>
          <w:lang w:eastAsia="en-GB"/>
        </w:rPr>
        <w:t>of</w:t>
      </w:r>
      <w:r>
        <w:rPr>
          <w:lang w:eastAsia="en-GB"/>
        </w:rPr>
        <w:t xml:space="preserve"> </w:t>
      </w:r>
      <w:r w:rsidRPr="00D37C87">
        <w:rPr>
          <w:lang w:eastAsia="en-GB"/>
        </w:rPr>
        <w:t>national</w:t>
      </w:r>
      <w:r>
        <w:rPr>
          <w:lang w:eastAsia="en-GB"/>
        </w:rPr>
        <w:t xml:space="preserve"> </w:t>
      </w:r>
      <w:r w:rsidRPr="00D37C87">
        <w:rPr>
          <w:lang w:eastAsia="en-GB"/>
        </w:rPr>
        <w:t>and</w:t>
      </w:r>
      <w:r>
        <w:rPr>
          <w:lang w:eastAsia="en-GB"/>
        </w:rPr>
        <w:t xml:space="preserve"> </w:t>
      </w:r>
      <w:r w:rsidRPr="00D37C87">
        <w:rPr>
          <w:lang w:eastAsia="en-GB"/>
        </w:rPr>
        <w:t>international</w:t>
      </w:r>
      <w:r>
        <w:rPr>
          <w:lang w:eastAsia="en-GB"/>
        </w:rPr>
        <w:t xml:space="preserve"> </w:t>
      </w:r>
      <w:r w:rsidRPr="00D37C87">
        <w:rPr>
          <w:lang w:eastAsia="en-GB"/>
        </w:rPr>
        <w:t>literature</w:t>
      </w:r>
      <w:r>
        <w:rPr>
          <w:lang w:eastAsia="en-GB"/>
        </w:rPr>
        <w:t xml:space="preserve"> </w:t>
      </w:r>
      <w:r w:rsidRPr="00D37C87">
        <w:rPr>
          <w:lang w:eastAsia="en-GB"/>
        </w:rPr>
        <w:t>on</w:t>
      </w:r>
      <w:r>
        <w:rPr>
          <w:lang w:eastAsia="en-GB"/>
        </w:rPr>
        <w:t xml:space="preserve"> </w:t>
      </w:r>
      <w:r w:rsidRPr="00D37C87">
        <w:rPr>
          <w:lang w:eastAsia="en-GB"/>
        </w:rPr>
        <w:t>antenatal</w:t>
      </w:r>
      <w:r>
        <w:rPr>
          <w:lang w:eastAsia="en-GB"/>
        </w:rPr>
        <w:t xml:space="preserve"> </w:t>
      </w:r>
      <w:r w:rsidRPr="00D37C87">
        <w:rPr>
          <w:lang w:eastAsia="en-GB"/>
        </w:rPr>
        <w:t>care</w:t>
      </w:r>
      <w:r>
        <w:rPr>
          <w:lang w:eastAsia="en-GB"/>
        </w:rPr>
        <w:t xml:space="preserve"> </w:t>
      </w:r>
      <w:r w:rsidRPr="00D37C87">
        <w:rPr>
          <w:lang w:eastAsia="en-GB"/>
        </w:rPr>
        <w:t>to</w:t>
      </w:r>
      <w:r>
        <w:rPr>
          <w:lang w:eastAsia="en-GB"/>
        </w:rPr>
        <w:t xml:space="preserve"> </w:t>
      </w:r>
      <w:r w:rsidRPr="00D37C87">
        <w:rPr>
          <w:lang w:eastAsia="en-GB"/>
        </w:rPr>
        <w:t>inform</w:t>
      </w:r>
      <w:r>
        <w:rPr>
          <w:lang w:eastAsia="en-GB"/>
        </w:rPr>
        <w:t xml:space="preserve"> </w:t>
      </w:r>
      <w:r w:rsidRPr="00D37C87">
        <w:rPr>
          <w:lang w:eastAsia="en-GB"/>
        </w:rPr>
        <w:t>amendments</w:t>
      </w:r>
      <w:r>
        <w:rPr>
          <w:lang w:eastAsia="en-GB"/>
        </w:rPr>
        <w:t xml:space="preserve"> </w:t>
      </w:r>
      <w:r w:rsidRPr="00D37C87">
        <w:rPr>
          <w:lang w:eastAsia="en-GB"/>
        </w:rPr>
        <w:t>required</w:t>
      </w:r>
      <w:r>
        <w:rPr>
          <w:lang w:eastAsia="en-GB"/>
        </w:rPr>
        <w:t xml:space="preserve"> </w:t>
      </w:r>
      <w:r w:rsidRPr="00D37C87">
        <w:rPr>
          <w:lang w:eastAsia="en-GB"/>
        </w:rPr>
        <w:t>to</w:t>
      </w:r>
      <w:r>
        <w:rPr>
          <w:lang w:eastAsia="en-GB"/>
        </w:rPr>
        <w:t xml:space="preserve"> </w:t>
      </w:r>
      <w:r w:rsidRPr="00D37C87">
        <w:rPr>
          <w:lang w:eastAsia="en-GB"/>
        </w:rPr>
        <w:t>the</w:t>
      </w:r>
      <w:r>
        <w:rPr>
          <w:lang w:eastAsia="en-GB"/>
        </w:rPr>
        <w:t xml:space="preserve"> </w:t>
      </w:r>
      <w:r w:rsidRPr="00D37C87">
        <w:rPr>
          <w:lang w:eastAsia="en-GB"/>
        </w:rPr>
        <w:t>existing</w:t>
      </w:r>
      <w:r>
        <w:rPr>
          <w:lang w:eastAsia="en-GB"/>
        </w:rPr>
        <w:t xml:space="preserve"> </w:t>
      </w:r>
      <w:r w:rsidRPr="00D37C87">
        <w:rPr>
          <w:lang w:eastAsia="en-GB"/>
        </w:rPr>
        <w:t>Guidelines;</w:t>
      </w:r>
    </w:p>
    <w:p w14:paraId="0379C12A" w14:textId="77777777" w:rsidR="00A62969" w:rsidRPr="00D37C87" w:rsidRDefault="00A62969" w:rsidP="00A62969">
      <w:pPr>
        <w:pStyle w:val="bullet"/>
        <w:rPr>
          <w:lang w:eastAsia="en-GB"/>
        </w:rPr>
      </w:pPr>
      <w:r w:rsidRPr="00D37C87">
        <w:rPr>
          <w:lang w:eastAsia="en-GB"/>
        </w:rPr>
        <w:t>identifying</w:t>
      </w:r>
      <w:r>
        <w:rPr>
          <w:lang w:eastAsia="en-GB"/>
        </w:rPr>
        <w:t xml:space="preserve"> </w:t>
      </w:r>
      <w:r w:rsidRPr="00D37C87">
        <w:rPr>
          <w:lang w:eastAsia="en-GB"/>
        </w:rPr>
        <w:t>any</w:t>
      </w:r>
      <w:r>
        <w:rPr>
          <w:lang w:eastAsia="en-GB"/>
        </w:rPr>
        <w:t xml:space="preserve"> </w:t>
      </w:r>
      <w:r w:rsidRPr="00D37C87">
        <w:rPr>
          <w:lang w:eastAsia="en-GB"/>
        </w:rPr>
        <w:t>new</w:t>
      </w:r>
      <w:r>
        <w:rPr>
          <w:lang w:eastAsia="en-GB"/>
        </w:rPr>
        <w:t xml:space="preserve"> </w:t>
      </w:r>
      <w:r w:rsidRPr="00D37C87">
        <w:rPr>
          <w:lang w:eastAsia="en-GB"/>
        </w:rPr>
        <w:t>topics</w:t>
      </w:r>
      <w:r>
        <w:rPr>
          <w:lang w:eastAsia="en-GB"/>
        </w:rPr>
        <w:t xml:space="preserve"> </w:t>
      </w:r>
      <w:r w:rsidRPr="00D37C87">
        <w:rPr>
          <w:lang w:eastAsia="en-GB"/>
        </w:rPr>
        <w:t>and</w:t>
      </w:r>
      <w:r>
        <w:rPr>
          <w:lang w:eastAsia="en-GB"/>
        </w:rPr>
        <w:t xml:space="preserve"> </w:t>
      </w:r>
      <w:r w:rsidRPr="00D37C87">
        <w:rPr>
          <w:lang w:eastAsia="en-GB"/>
        </w:rPr>
        <w:t>drafting</w:t>
      </w:r>
      <w:r>
        <w:rPr>
          <w:lang w:eastAsia="en-GB"/>
        </w:rPr>
        <w:t xml:space="preserve"> </w:t>
      </w:r>
      <w:r w:rsidRPr="00D37C87">
        <w:rPr>
          <w:lang w:eastAsia="en-GB"/>
        </w:rPr>
        <w:t>new</w:t>
      </w:r>
      <w:r>
        <w:rPr>
          <w:lang w:eastAsia="en-GB"/>
        </w:rPr>
        <w:t xml:space="preserve"> evidence</w:t>
      </w:r>
      <w:r w:rsidRPr="00D37C87">
        <w:rPr>
          <w:rFonts w:ascii="Calibri" w:eastAsia="Calibri" w:hAnsi="Calibri" w:cs="Calibri"/>
          <w:lang w:eastAsia="en-GB"/>
        </w:rPr>
        <w:t>‐</w:t>
      </w:r>
      <w:r w:rsidRPr="00D37C87">
        <w:rPr>
          <w:lang w:eastAsia="en-GB"/>
        </w:rPr>
        <w:t>based</w:t>
      </w:r>
      <w:r>
        <w:rPr>
          <w:lang w:eastAsia="en-GB"/>
        </w:rPr>
        <w:t xml:space="preserve"> </w:t>
      </w:r>
      <w:r w:rsidRPr="00D37C87">
        <w:rPr>
          <w:lang w:eastAsia="en-GB"/>
        </w:rPr>
        <w:t>guidelines</w:t>
      </w:r>
      <w:r>
        <w:rPr>
          <w:lang w:eastAsia="en-GB"/>
        </w:rPr>
        <w:t xml:space="preserve"> </w:t>
      </w:r>
      <w:r w:rsidRPr="00D37C87">
        <w:rPr>
          <w:lang w:eastAsia="en-GB"/>
        </w:rPr>
        <w:t>for</w:t>
      </w:r>
      <w:r>
        <w:rPr>
          <w:lang w:eastAsia="en-GB"/>
        </w:rPr>
        <w:t xml:space="preserve"> </w:t>
      </w:r>
      <w:r w:rsidRPr="00D37C87">
        <w:rPr>
          <w:lang w:eastAsia="en-GB"/>
        </w:rPr>
        <w:t>inclusion</w:t>
      </w:r>
      <w:r>
        <w:rPr>
          <w:lang w:eastAsia="en-GB"/>
        </w:rPr>
        <w:t xml:space="preserve"> </w:t>
      </w:r>
      <w:r w:rsidRPr="00D37C87">
        <w:rPr>
          <w:lang w:eastAsia="en-GB"/>
        </w:rPr>
        <w:t>in</w:t>
      </w:r>
      <w:r>
        <w:rPr>
          <w:lang w:eastAsia="en-GB"/>
        </w:rPr>
        <w:t xml:space="preserve"> </w:t>
      </w:r>
      <w:r w:rsidRPr="00D37C87">
        <w:rPr>
          <w:lang w:eastAsia="en-GB"/>
        </w:rPr>
        <w:t>the</w:t>
      </w:r>
      <w:r>
        <w:rPr>
          <w:lang w:eastAsia="en-GB"/>
        </w:rPr>
        <w:t xml:space="preserve"> </w:t>
      </w:r>
      <w:r w:rsidRPr="00D37C87">
        <w:rPr>
          <w:lang w:eastAsia="en-GB"/>
        </w:rPr>
        <w:t>Guidelines;</w:t>
      </w:r>
    </w:p>
    <w:p w14:paraId="70F40CE5" w14:textId="77777777" w:rsidR="00A62969" w:rsidRDefault="00A62969" w:rsidP="00A62969">
      <w:pPr>
        <w:pStyle w:val="bullet"/>
        <w:rPr>
          <w:lang w:eastAsia="en-GB"/>
        </w:rPr>
      </w:pPr>
      <w:r w:rsidRPr="00D37C87">
        <w:rPr>
          <w:lang w:eastAsia="en-GB"/>
        </w:rPr>
        <w:t>developing</w:t>
      </w:r>
      <w:r>
        <w:rPr>
          <w:lang w:eastAsia="en-GB"/>
        </w:rPr>
        <w:t xml:space="preserve"> </w:t>
      </w:r>
      <w:r w:rsidRPr="00D37C87">
        <w:rPr>
          <w:lang w:eastAsia="en-GB"/>
        </w:rPr>
        <w:t>a</w:t>
      </w:r>
      <w:r>
        <w:rPr>
          <w:lang w:eastAsia="en-GB"/>
        </w:rPr>
        <w:t xml:space="preserve"> </w:t>
      </w:r>
      <w:r w:rsidRPr="00D37C87">
        <w:rPr>
          <w:lang w:eastAsia="en-GB"/>
        </w:rPr>
        <w:t>plan</w:t>
      </w:r>
      <w:r>
        <w:rPr>
          <w:lang w:eastAsia="en-GB"/>
        </w:rPr>
        <w:t xml:space="preserve"> </w:t>
      </w:r>
      <w:r w:rsidRPr="00D37C87">
        <w:rPr>
          <w:lang w:eastAsia="en-GB"/>
        </w:rPr>
        <w:t>and</w:t>
      </w:r>
      <w:r>
        <w:rPr>
          <w:lang w:eastAsia="en-GB"/>
        </w:rPr>
        <w:t xml:space="preserve"> </w:t>
      </w:r>
      <w:r w:rsidRPr="00D37C87">
        <w:rPr>
          <w:lang w:eastAsia="en-GB"/>
        </w:rPr>
        <w:t>strategies</w:t>
      </w:r>
      <w:r>
        <w:rPr>
          <w:lang w:eastAsia="en-GB"/>
        </w:rPr>
        <w:t xml:space="preserve"> </w:t>
      </w:r>
      <w:r w:rsidRPr="00D37C87">
        <w:rPr>
          <w:lang w:eastAsia="en-GB"/>
        </w:rPr>
        <w:t>to</w:t>
      </w:r>
      <w:r>
        <w:rPr>
          <w:lang w:eastAsia="en-GB"/>
        </w:rPr>
        <w:t xml:space="preserve"> </w:t>
      </w:r>
      <w:r w:rsidRPr="00D37C87">
        <w:rPr>
          <w:lang w:eastAsia="en-GB"/>
        </w:rPr>
        <w:t>promote</w:t>
      </w:r>
      <w:r>
        <w:rPr>
          <w:lang w:eastAsia="en-GB"/>
        </w:rPr>
        <w:t xml:space="preserve"> </w:t>
      </w:r>
      <w:r w:rsidRPr="00D37C87">
        <w:rPr>
          <w:lang w:eastAsia="en-GB"/>
        </w:rPr>
        <w:t>and</w:t>
      </w:r>
      <w:r>
        <w:rPr>
          <w:lang w:eastAsia="en-GB"/>
        </w:rPr>
        <w:t xml:space="preserve"> </w:t>
      </w:r>
      <w:r w:rsidRPr="00D37C87">
        <w:rPr>
          <w:lang w:eastAsia="en-GB"/>
        </w:rPr>
        <w:t>disseminate</w:t>
      </w:r>
      <w:r>
        <w:rPr>
          <w:lang w:eastAsia="en-GB"/>
        </w:rPr>
        <w:t xml:space="preserve"> </w:t>
      </w:r>
      <w:r w:rsidRPr="00D37C87">
        <w:rPr>
          <w:lang w:eastAsia="en-GB"/>
        </w:rPr>
        <w:t>the</w:t>
      </w:r>
      <w:r>
        <w:rPr>
          <w:lang w:eastAsia="en-GB"/>
        </w:rPr>
        <w:t xml:space="preserve"> </w:t>
      </w:r>
      <w:r w:rsidRPr="00D37C87">
        <w:rPr>
          <w:lang w:eastAsia="en-GB"/>
        </w:rPr>
        <w:t>finalised</w:t>
      </w:r>
      <w:r>
        <w:rPr>
          <w:lang w:eastAsia="en-GB"/>
        </w:rPr>
        <w:t xml:space="preserve"> </w:t>
      </w:r>
      <w:r w:rsidRPr="00D37C87">
        <w:rPr>
          <w:lang w:eastAsia="en-GB"/>
        </w:rPr>
        <w:t>Guidelines</w:t>
      </w:r>
      <w:r>
        <w:rPr>
          <w:lang w:eastAsia="en-GB"/>
        </w:rPr>
        <w:t xml:space="preserve"> </w:t>
      </w:r>
      <w:r w:rsidRPr="00D37C87">
        <w:rPr>
          <w:lang w:eastAsia="en-GB"/>
        </w:rPr>
        <w:t>to</w:t>
      </w:r>
      <w:r>
        <w:rPr>
          <w:lang w:eastAsia="en-GB"/>
        </w:rPr>
        <w:t xml:space="preserve"> </w:t>
      </w:r>
      <w:r w:rsidRPr="00D37C87">
        <w:rPr>
          <w:lang w:eastAsia="en-GB"/>
        </w:rPr>
        <w:t>ensure</w:t>
      </w:r>
      <w:r>
        <w:rPr>
          <w:lang w:eastAsia="en-GB"/>
        </w:rPr>
        <w:t xml:space="preserve"> </w:t>
      </w:r>
      <w:r w:rsidRPr="00D37C87">
        <w:rPr>
          <w:lang w:eastAsia="en-GB"/>
        </w:rPr>
        <w:t>clinical</w:t>
      </w:r>
      <w:r>
        <w:rPr>
          <w:lang w:eastAsia="en-GB"/>
        </w:rPr>
        <w:t xml:space="preserve"> </w:t>
      </w:r>
      <w:r w:rsidRPr="00D37C87">
        <w:rPr>
          <w:lang w:eastAsia="en-GB"/>
        </w:rPr>
        <w:t>uptake</w:t>
      </w:r>
      <w:r>
        <w:rPr>
          <w:lang w:eastAsia="en-GB"/>
        </w:rPr>
        <w:t xml:space="preserve"> </w:t>
      </w:r>
      <w:r w:rsidRPr="00D37C87">
        <w:rPr>
          <w:lang w:eastAsia="en-GB"/>
        </w:rPr>
        <w:t>of</w:t>
      </w:r>
      <w:r>
        <w:rPr>
          <w:lang w:eastAsia="en-GB"/>
        </w:rPr>
        <w:t xml:space="preserve"> </w:t>
      </w:r>
      <w:r w:rsidRPr="00D37C87">
        <w:rPr>
          <w:lang w:eastAsia="en-GB"/>
        </w:rPr>
        <w:t>the</w:t>
      </w:r>
      <w:r>
        <w:rPr>
          <w:lang w:eastAsia="en-GB"/>
        </w:rPr>
        <w:t xml:space="preserve"> </w:t>
      </w:r>
      <w:r w:rsidRPr="00D37C87">
        <w:rPr>
          <w:lang w:eastAsia="en-GB"/>
        </w:rPr>
        <w:t>Guidelines;</w:t>
      </w:r>
      <w:r>
        <w:rPr>
          <w:lang w:eastAsia="en-GB"/>
        </w:rPr>
        <w:t xml:space="preserve"> </w:t>
      </w:r>
    </w:p>
    <w:p w14:paraId="5D9FA693" w14:textId="77777777" w:rsidR="00A62969" w:rsidRPr="00D37C87" w:rsidRDefault="00A62969" w:rsidP="00A62969">
      <w:pPr>
        <w:pStyle w:val="bullet"/>
        <w:rPr>
          <w:lang w:eastAsia="en-GB"/>
        </w:rPr>
      </w:pPr>
      <w:r w:rsidRPr="00D37C87">
        <w:rPr>
          <w:lang w:eastAsia="en-GB"/>
        </w:rPr>
        <w:t>advising</w:t>
      </w:r>
      <w:r>
        <w:rPr>
          <w:lang w:eastAsia="en-GB"/>
        </w:rPr>
        <w:t xml:space="preserve"> </w:t>
      </w:r>
      <w:r w:rsidRPr="00D37C87">
        <w:rPr>
          <w:lang w:eastAsia="en-GB"/>
        </w:rPr>
        <w:t>on</w:t>
      </w:r>
      <w:r>
        <w:rPr>
          <w:lang w:eastAsia="en-GB"/>
        </w:rPr>
        <w:t xml:space="preserve"> </w:t>
      </w:r>
      <w:r w:rsidRPr="00D37C87">
        <w:rPr>
          <w:lang w:eastAsia="en-GB"/>
        </w:rPr>
        <w:t>the</w:t>
      </w:r>
      <w:r>
        <w:rPr>
          <w:lang w:eastAsia="en-GB"/>
        </w:rPr>
        <w:t xml:space="preserve"> </w:t>
      </w:r>
      <w:r w:rsidRPr="00D37C87">
        <w:rPr>
          <w:lang w:eastAsia="en-GB"/>
        </w:rPr>
        <w:t>development</w:t>
      </w:r>
      <w:r>
        <w:rPr>
          <w:lang w:eastAsia="en-GB"/>
        </w:rPr>
        <w:t xml:space="preserve"> </w:t>
      </w:r>
      <w:r w:rsidRPr="00D37C87">
        <w:rPr>
          <w:lang w:eastAsia="en-GB"/>
        </w:rPr>
        <w:t>of</w:t>
      </w:r>
      <w:r>
        <w:rPr>
          <w:lang w:eastAsia="en-GB"/>
        </w:rPr>
        <w:t xml:space="preserve"> </w:t>
      </w:r>
      <w:r w:rsidRPr="00D37C87">
        <w:rPr>
          <w:lang w:eastAsia="en-GB"/>
        </w:rPr>
        <w:t>a</w:t>
      </w:r>
      <w:r>
        <w:rPr>
          <w:lang w:eastAsia="en-GB"/>
        </w:rPr>
        <w:t xml:space="preserve"> </w:t>
      </w:r>
      <w:r w:rsidRPr="00D37C87">
        <w:rPr>
          <w:lang w:eastAsia="en-GB"/>
        </w:rPr>
        <w:t>consultation</w:t>
      </w:r>
      <w:r>
        <w:rPr>
          <w:lang w:eastAsia="en-GB"/>
        </w:rPr>
        <w:t xml:space="preserve"> </w:t>
      </w:r>
      <w:r w:rsidRPr="00D37C87">
        <w:rPr>
          <w:lang w:eastAsia="en-GB"/>
        </w:rPr>
        <w:t>strategy</w:t>
      </w:r>
      <w:r>
        <w:rPr>
          <w:lang w:eastAsia="en-GB"/>
        </w:rPr>
        <w:t xml:space="preserve"> </w:t>
      </w:r>
      <w:r w:rsidRPr="00D37C87">
        <w:rPr>
          <w:lang w:eastAsia="en-GB"/>
        </w:rPr>
        <w:t>(in</w:t>
      </w:r>
      <w:r>
        <w:rPr>
          <w:lang w:eastAsia="en-GB"/>
        </w:rPr>
        <w:t xml:space="preserve"> </w:t>
      </w:r>
      <w:r w:rsidRPr="00D37C87">
        <w:rPr>
          <w:lang w:eastAsia="en-GB"/>
        </w:rPr>
        <w:t>the</w:t>
      </w:r>
      <w:r>
        <w:rPr>
          <w:lang w:eastAsia="en-GB"/>
        </w:rPr>
        <w:t xml:space="preserve"> </w:t>
      </w:r>
      <w:r w:rsidRPr="00D37C87">
        <w:rPr>
          <w:lang w:eastAsia="en-GB"/>
        </w:rPr>
        <w:t>event</w:t>
      </w:r>
      <w:r>
        <w:rPr>
          <w:lang w:eastAsia="en-GB"/>
        </w:rPr>
        <w:t xml:space="preserve"> </w:t>
      </w:r>
      <w:r w:rsidRPr="00D37C87">
        <w:rPr>
          <w:lang w:eastAsia="en-GB"/>
        </w:rPr>
        <w:t>that</w:t>
      </w:r>
      <w:r>
        <w:rPr>
          <w:lang w:eastAsia="en-GB"/>
        </w:rPr>
        <w:t xml:space="preserve"> </w:t>
      </w:r>
      <w:r w:rsidRPr="00D37C87">
        <w:rPr>
          <w:lang w:eastAsia="en-GB"/>
        </w:rPr>
        <w:t>the</w:t>
      </w:r>
      <w:r>
        <w:rPr>
          <w:lang w:eastAsia="en-GB"/>
        </w:rPr>
        <w:t xml:space="preserve"> </w:t>
      </w:r>
      <w:r w:rsidRPr="00D37C87">
        <w:rPr>
          <w:lang w:eastAsia="en-GB"/>
        </w:rPr>
        <w:t>review</w:t>
      </w:r>
      <w:r>
        <w:rPr>
          <w:lang w:eastAsia="en-GB"/>
        </w:rPr>
        <w:t xml:space="preserve"> </w:t>
      </w:r>
      <w:r w:rsidRPr="00D37C87">
        <w:rPr>
          <w:lang w:eastAsia="en-GB"/>
        </w:rPr>
        <w:t>results</w:t>
      </w:r>
      <w:r>
        <w:rPr>
          <w:lang w:eastAsia="en-GB"/>
        </w:rPr>
        <w:t xml:space="preserve"> </w:t>
      </w:r>
      <w:r w:rsidRPr="00D37C87">
        <w:rPr>
          <w:lang w:eastAsia="en-GB"/>
        </w:rPr>
        <w:t>in</w:t>
      </w:r>
      <w:r>
        <w:rPr>
          <w:lang w:eastAsia="en-GB"/>
        </w:rPr>
        <w:t xml:space="preserve"> </w:t>
      </w:r>
      <w:r w:rsidRPr="00D37C87">
        <w:rPr>
          <w:lang w:eastAsia="en-GB"/>
        </w:rPr>
        <w:t>major</w:t>
      </w:r>
      <w:r>
        <w:rPr>
          <w:lang w:eastAsia="en-GB"/>
        </w:rPr>
        <w:t xml:space="preserve"> </w:t>
      </w:r>
      <w:r w:rsidRPr="00D37C87">
        <w:rPr>
          <w:lang w:eastAsia="en-GB"/>
        </w:rPr>
        <w:t>changes</w:t>
      </w:r>
      <w:r>
        <w:rPr>
          <w:lang w:eastAsia="en-GB"/>
        </w:rPr>
        <w:t xml:space="preserve"> </w:t>
      </w:r>
      <w:r w:rsidRPr="00D37C87">
        <w:rPr>
          <w:lang w:eastAsia="en-GB"/>
        </w:rPr>
        <w:t>to</w:t>
      </w:r>
      <w:r>
        <w:rPr>
          <w:lang w:eastAsia="en-GB"/>
        </w:rPr>
        <w:t xml:space="preserve"> </w:t>
      </w:r>
      <w:r w:rsidRPr="00D37C87">
        <w:rPr>
          <w:lang w:eastAsia="en-GB"/>
        </w:rPr>
        <w:t>the</w:t>
      </w:r>
      <w:r>
        <w:rPr>
          <w:lang w:eastAsia="en-GB"/>
        </w:rPr>
        <w:t xml:space="preserve"> </w:t>
      </w:r>
      <w:r w:rsidRPr="00D37C87">
        <w:rPr>
          <w:lang w:eastAsia="en-GB"/>
        </w:rPr>
        <w:t>existing</w:t>
      </w:r>
      <w:r>
        <w:rPr>
          <w:lang w:eastAsia="en-GB"/>
        </w:rPr>
        <w:t xml:space="preserve"> </w:t>
      </w:r>
      <w:r w:rsidRPr="00D37C87">
        <w:rPr>
          <w:lang w:eastAsia="en-GB"/>
        </w:rPr>
        <w:t>Guidelines</w:t>
      </w:r>
      <w:r>
        <w:rPr>
          <w:lang w:eastAsia="en-GB"/>
        </w:rPr>
        <w:t xml:space="preserve"> </w:t>
      </w:r>
      <w:r w:rsidRPr="00D37C87">
        <w:rPr>
          <w:lang w:eastAsia="en-GB"/>
        </w:rPr>
        <w:t>or</w:t>
      </w:r>
      <w:r>
        <w:rPr>
          <w:lang w:eastAsia="en-GB"/>
        </w:rPr>
        <w:t xml:space="preserve"> </w:t>
      </w:r>
      <w:r w:rsidRPr="00D37C87">
        <w:rPr>
          <w:lang w:eastAsia="en-GB"/>
        </w:rPr>
        <w:t>the</w:t>
      </w:r>
      <w:r>
        <w:rPr>
          <w:lang w:eastAsia="en-GB"/>
        </w:rPr>
        <w:t xml:space="preserve"> </w:t>
      </w:r>
      <w:r w:rsidRPr="00D37C87">
        <w:rPr>
          <w:lang w:eastAsia="en-GB"/>
        </w:rPr>
        <w:t>inclusion</w:t>
      </w:r>
      <w:r>
        <w:rPr>
          <w:lang w:eastAsia="en-GB"/>
        </w:rPr>
        <w:t xml:space="preserve"> </w:t>
      </w:r>
      <w:r w:rsidRPr="00D37C87">
        <w:rPr>
          <w:lang w:eastAsia="en-GB"/>
        </w:rPr>
        <w:t>of</w:t>
      </w:r>
      <w:r>
        <w:rPr>
          <w:lang w:eastAsia="en-GB"/>
        </w:rPr>
        <w:t xml:space="preserve"> </w:t>
      </w:r>
      <w:r w:rsidRPr="00D37C87">
        <w:rPr>
          <w:lang w:eastAsia="en-GB"/>
        </w:rPr>
        <w:t>new</w:t>
      </w:r>
      <w:r>
        <w:rPr>
          <w:lang w:eastAsia="en-GB"/>
        </w:rPr>
        <w:t xml:space="preserve"> </w:t>
      </w:r>
      <w:r w:rsidRPr="00D37C87">
        <w:rPr>
          <w:lang w:eastAsia="en-GB"/>
        </w:rPr>
        <w:t>guidelines);</w:t>
      </w:r>
      <w:r>
        <w:rPr>
          <w:lang w:eastAsia="en-GB"/>
        </w:rPr>
        <w:t xml:space="preserve"> </w:t>
      </w:r>
      <w:r w:rsidRPr="00D37C87">
        <w:rPr>
          <w:lang w:eastAsia="en-GB"/>
        </w:rPr>
        <w:t>and</w:t>
      </w:r>
    </w:p>
    <w:p w14:paraId="50C63922" w14:textId="77777777" w:rsidR="00A62969" w:rsidRDefault="00A62969" w:rsidP="00A62969">
      <w:pPr>
        <w:pStyle w:val="bullet"/>
        <w:rPr>
          <w:lang w:eastAsia="en-GB"/>
        </w:rPr>
      </w:pPr>
      <w:r w:rsidRPr="00D37C87">
        <w:rPr>
          <w:lang w:eastAsia="en-GB"/>
        </w:rPr>
        <w:t>ensuring</w:t>
      </w:r>
      <w:r>
        <w:rPr>
          <w:lang w:eastAsia="en-GB"/>
        </w:rPr>
        <w:t xml:space="preserve"> </w:t>
      </w:r>
      <w:r w:rsidRPr="00D37C87">
        <w:rPr>
          <w:lang w:eastAsia="en-GB"/>
        </w:rPr>
        <w:t>the</w:t>
      </w:r>
      <w:r>
        <w:rPr>
          <w:lang w:eastAsia="en-GB"/>
        </w:rPr>
        <w:t xml:space="preserve"> </w:t>
      </w:r>
      <w:r w:rsidRPr="00D37C87">
        <w:rPr>
          <w:lang w:eastAsia="en-GB"/>
        </w:rPr>
        <w:t>review</w:t>
      </w:r>
      <w:r>
        <w:rPr>
          <w:lang w:eastAsia="en-GB"/>
        </w:rPr>
        <w:t xml:space="preserve"> </w:t>
      </w:r>
      <w:r w:rsidRPr="00D37C87">
        <w:rPr>
          <w:lang w:eastAsia="en-GB"/>
        </w:rPr>
        <w:t>is</w:t>
      </w:r>
      <w:r>
        <w:rPr>
          <w:lang w:eastAsia="en-GB"/>
        </w:rPr>
        <w:t xml:space="preserve"> </w:t>
      </w:r>
      <w:r w:rsidRPr="00D37C87">
        <w:rPr>
          <w:lang w:eastAsia="en-GB"/>
        </w:rPr>
        <w:t>conducted</w:t>
      </w:r>
      <w:r>
        <w:rPr>
          <w:lang w:eastAsia="en-GB"/>
        </w:rPr>
        <w:t xml:space="preserve"> </w:t>
      </w:r>
      <w:r w:rsidRPr="00D37C87">
        <w:rPr>
          <w:lang w:eastAsia="en-GB"/>
        </w:rPr>
        <w:t>in</w:t>
      </w:r>
      <w:r>
        <w:rPr>
          <w:lang w:eastAsia="en-GB"/>
        </w:rPr>
        <w:t xml:space="preserve"> </w:t>
      </w:r>
      <w:r w:rsidRPr="00D37C87">
        <w:rPr>
          <w:lang w:eastAsia="en-GB"/>
        </w:rPr>
        <w:t>accordance</w:t>
      </w:r>
      <w:r>
        <w:rPr>
          <w:lang w:eastAsia="en-GB"/>
        </w:rPr>
        <w:t xml:space="preserve"> </w:t>
      </w:r>
      <w:r w:rsidRPr="00D37C87">
        <w:rPr>
          <w:lang w:eastAsia="en-GB"/>
        </w:rPr>
        <w:t>with</w:t>
      </w:r>
      <w:r>
        <w:rPr>
          <w:lang w:eastAsia="en-GB"/>
        </w:rPr>
        <w:t xml:space="preserve"> </w:t>
      </w:r>
      <w:r w:rsidRPr="00D37C87">
        <w:rPr>
          <w:lang w:eastAsia="en-GB"/>
        </w:rPr>
        <w:t>the</w:t>
      </w:r>
      <w:r>
        <w:rPr>
          <w:lang w:eastAsia="en-GB"/>
        </w:rPr>
        <w:t xml:space="preserve"> </w:t>
      </w:r>
      <w:r w:rsidRPr="00D37C87">
        <w:rPr>
          <w:lang w:eastAsia="en-GB"/>
        </w:rPr>
        <w:t>National</w:t>
      </w:r>
      <w:r>
        <w:rPr>
          <w:lang w:eastAsia="en-GB"/>
        </w:rPr>
        <w:t xml:space="preserve"> </w:t>
      </w:r>
      <w:r w:rsidRPr="00D37C87">
        <w:rPr>
          <w:lang w:eastAsia="en-GB"/>
        </w:rPr>
        <w:t>Health</w:t>
      </w:r>
      <w:r>
        <w:rPr>
          <w:lang w:eastAsia="en-GB"/>
        </w:rPr>
        <w:t xml:space="preserve"> </w:t>
      </w:r>
      <w:r w:rsidRPr="00D37C87">
        <w:rPr>
          <w:lang w:eastAsia="en-GB"/>
        </w:rPr>
        <w:t>and</w:t>
      </w:r>
      <w:r>
        <w:rPr>
          <w:lang w:eastAsia="en-GB"/>
        </w:rPr>
        <w:t xml:space="preserve"> </w:t>
      </w:r>
      <w:r w:rsidRPr="00D37C87">
        <w:rPr>
          <w:lang w:eastAsia="en-GB"/>
        </w:rPr>
        <w:t>Medical</w:t>
      </w:r>
      <w:r>
        <w:rPr>
          <w:lang w:eastAsia="en-GB"/>
        </w:rPr>
        <w:t xml:space="preserve"> </w:t>
      </w:r>
      <w:r w:rsidRPr="00D37C87">
        <w:rPr>
          <w:lang w:eastAsia="en-GB"/>
        </w:rPr>
        <w:t>Research</w:t>
      </w:r>
      <w:r>
        <w:rPr>
          <w:lang w:eastAsia="en-GB"/>
        </w:rPr>
        <w:t xml:space="preserve"> </w:t>
      </w:r>
      <w:r w:rsidRPr="00D37C87">
        <w:rPr>
          <w:lang w:eastAsia="en-GB"/>
        </w:rPr>
        <w:t>Council’s</w:t>
      </w:r>
      <w:r>
        <w:rPr>
          <w:lang w:eastAsia="en-GB"/>
        </w:rPr>
        <w:t xml:space="preserve"> </w:t>
      </w:r>
      <w:r w:rsidRPr="00D37C87">
        <w:rPr>
          <w:lang w:eastAsia="en-GB"/>
        </w:rPr>
        <w:t>(NHMRC)</w:t>
      </w:r>
      <w:r>
        <w:rPr>
          <w:lang w:eastAsia="en-GB"/>
        </w:rPr>
        <w:t xml:space="preserve"> </w:t>
      </w:r>
      <w:r w:rsidRPr="00D37C87">
        <w:rPr>
          <w:lang w:eastAsia="en-GB"/>
        </w:rPr>
        <w:t>protocols</w:t>
      </w:r>
      <w:r>
        <w:rPr>
          <w:lang w:eastAsia="en-GB"/>
        </w:rPr>
        <w:t xml:space="preserve"> </w:t>
      </w:r>
      <w:r w:rsidRPr="00D37C87">
        <w:rPr>
          <w:lang w:eastAsia="en-GB"/>
        </w:rPr>
        <w:t>and</w:t>
      </w:r>
      <w:r>
        <w:rPr>
          <w:lang w:eastAsia="en-GB"/>
        </w:rPr>
        <w:t xml:space="preserve"> </w:t>
      </w:r>
      <w:r w:rsidRPr="00D37C87">
        <w:rPr>
          <w:lang w:eastAsia="en-GB"/>
        </w:rPr>
        <w:t>submitted</w:t>
      </w:r>
      <w:r>
        <w:rPr>
          <w:lang w:eastAsia="en-GB"/>
        </w:rPr>
        <w:t xml:space="preserve"> </w:t>
      </w:r>
      <w:r w:rsidRPr="00D37C87">
        <w:rPr>
          <w:lang w:eastAsia="en-GB"/>
        </w:rPr>
        <w:t>to</w:t>
      </w:r>
      <w:r>
        <w:rPr>
          <w:lang w:eastAsia="en-GB"/>
        </w:rPr>
        <w:t xml:space="preserve"> </w:t>
      </w:r>
      <w:r w:rsidRPr="00D37C87">
        <w:rPr>
          <w:lang w:eastAsia="en-GB"/>
        </w:rPr>
        <w:t>the</w:t>
      </w:r>
      <w:r>
        <w:rPr>
          <w:lang w:eastAsia="en-GB"/>
        </w:rPr>
        <w:t xml:space="preserve"> </w:t>
      </w:r>
      <w:r w:rsidRPr="00D37C87">
        <w:rPr>
          <w:lang w:eastAsia="en-GB"/>
        </w:rPr>
        <w:t>NHMRC</w:t>
      </w:r>
      <w:r>
        <w:rPr>
          <w:lang w:eastAsia="en-GB"/>
        </w:rPr>
        <w:t xml:space="preserve"> </w:t>
      </w:r>
      <w:r w:rsidRPr="00D37C87">
        <w:rPr>
          <w:lang w:eastAsia="en-GB"/>
        </w:rPr>
        <w:t>for</w:t>
      </w:r>
      <w:r>
        <w:rPr>
          <w:lang w:eastAsia="en-GB"/>
        </w:rPr>
        <w:t xml:space="preserve"> approval</w:t>
      </w:r>
      <w:r w:rsidRPr="00D37C87">
        <w:rPr>
          <w:lang w:eastAsia="en-GB"/>
        </w:rPr>
        <w:t>.</w:t>
      </w:r>
    </w:p>
    <w:p w14:paraId="5F8A9E1F" w14:textId="77777777" w:rsidR="00A62969" w:rsidRPr="00CC52F7" w:rsidRDefault="00A62969" w:rsidP="00A62969"/>
    <w:p w14:paraId="63E1041F" w14:textId="77777777" w:rsidR="00A62969" w:rsidRPr="00CC52F7" w:rsidRDefault="00A62969" w:rsidP="00A62969">
      <w:pPr>
        <w:pStyle w:val="Heading2"/>
        <w:spacing w:before="120"/>
        <w:sectPr w:rsidR="00A62969" w:rsidRPr="00CC52F7">
          <w:pgSz w:w="11900" w:h="16840"/>
          <w:pgMar w:top="1134" w:right="1418" w:bottom="1134" w:left="1418" w:header="708" w:footer="708" w:gutter="0"/>
          <w:cols w:space="708"/>
        </w:sectPr>
      </w:pPr>
    </w:p>
    <w:p w14:paraId="7065EE89" w14:textId="558855B8" w:rsidR="007F6B71" w:rsidRDefault="00E111EF" w:rsidP="007F6B71">
      <w:pPr>
        <w:pStyle w:val="Heading1"/>
        <w:numPr>
          <w:ilvl w:val="0"/>
          <w:numId w:val="0"/>
        </w:numPr>
      </w:pPr>
      <w:bookmarkStart w:id="85" w:name="_Toc41914136"/>
      <w:bookmarkStart w:id="86" w:name="_Toc504753285"/>
      <w:bookmarkEnd w:id="84"/>
      <w:r>
        <w:t>B</w:t>
      </w:r>
      <w:r w:rsidR="00A62969">
        <w:tab/>
      </w:r>
      <w:bookmarkStart w:id="87" w:name="_Toc479259000"/>
      <w:bookmarkStart w:id="88" w:name="_Toc493069402"/>
      <w:bookmarkStart w:id="89" w:name="_Toc532227891"/>
      <w:r w:rsidR="007F6B71">
        <w:t>Administrative report</w:t>
      </w:r>
      <w:bookmarkEnd w:id="85"/>
      <w:bookmarkEnd w:id="87"/>
      <w:bookmarkEnd w:id="88"/>
      <w:bookmarkEnd w:id="89"/>
    </w:p>
    <w:p w14:paraId="117D0398" w14:textId="77777777" w:rsidR="007F6B71" w:rsidRDefault="007F6B71" w:rsidP="007F6B71">
      <w:pPr>
        <w:pStyle w:val="Heading3"/>
        <w:numPr>
          <w:ilvl w:val="0"/>
          <w:numId w:val="0"/>
        </w:numPr>
      </w:pPr>
      <w:r>
        <w:t>B1</w:t>
      </w:r>
      <w:r>
        <w:tab/>
        <w:t>Scope and purpose</w:t>
      </w:r>
    </w:p>
    <w:p w14:paraId="03FFA195" w14:textId="77777777" w:rsidR="007F6B71" w:rsidRDefault="007F6B71" w:rsidP="007F6B71">
      <w:pPr>
        <w:pStyle w:val="Heading4"/>
        <w:rPr>
          <w:lang w:eastAsia="en-AU"/>
        </w:rPr>
      </w:pPr>
      <w:r>
        <w:rPr>
          <w:lang w:eastAsia="en-AU"/>
        </w:rPr>
        <w:t>Objective</w:t>
      </w:r>
    </w:p>
    <w:p w14:paraId="00E68FEC" w14:textId="77777777" w:rsidR="007F6B71" w:rsidRDefault="007F6B71" w:rsidP="007F6B71">
      <w:pPr>
        <w:pStyle w:val="Heading5"/>
      </w:pPr>
      <w:r>
        <w:t>Health intents</w:t>
      </w:r>
    </w:p>
    <w:p w14:paraId="282C0C74" w14:textId="77777777" w:rsidR="007F6B71" w:rsidRDefault="007F6B71" w:rsidP="007F6B71">
      <w:r>
        <w:t>The Guidelines aim to improve the health and wellbeing of both mothers and babies, and ensure women consistently receive high quality, evidence-based pregnancy care.</w:t>
      </w:r>
    </w:p>
    <w:p w14:paraId="3CE68F11" w14:textId="77777777" w:rsidR="007F6B71" w:rsidRDefault="007F6B71" w:rsidP="007F6B71">
      <w:pPr>
        <w:pStyle w:val="Heading5"/>
      </w:pPr>
      <w:r>
        <w:t>Expected benefits/outcomes</w:t>
      </w:r>
    </w:p>
    <w:p w14:paraId="740B44BE" w14:textId="77777777" w:rsidR="007F6B71" w:rsidRDefault="007F6B71" w:rsidP="007F6B71">
      <w:r>
        <w:t xml:space="preserve">It is expected that implementation of the Guidelines will improve maternal, </w:t>
      </w:r>
      <w:r w:rsidRPr="007E02EE">
        <w:t>fetal, newborn and family</w:t>
      </w:r>
      <w:r>
        <w:t xml:space="preserve"> outcomes in the short and longer terms.</w:t>
      </w:r>
    </w:p>
    <w:p w14:paraId="6F593324" w14:textId="77777777" w:rsidR="007F6B71" w:rsidRDefault="007F6B71" w:rsidP="007F6B71">
      <w:pPr>
        <w:pStyle w:val="Heading5"/>
      </w:pPr>
      <w:r>
        <w:t>Target population</w:t>
      </w:r>
    </w:p>
    <w:p w14:paraId="4C0BF1AD" w14:textId="77777777" w:rsidR="007F6B71" w:rsidRPr="006F0C23" w:rsidRDefault="007F6B71" w:rsidP="007F6B71">
      <w:r w:rsidRPr="00CC52F7">
        <w:t xml:space="preserve">The Guidelines cover the antenatal care of healthy pregnant women (ie </w:t>
      </w:r>
      <w:r>
        <w:t>women</w:t>
      </w:r>
      <w:r w:rsidRPr="00CC52F7">
        <w:t xml:space="preserve"> who do not have identified pre-existing conditions </w:t>
      </w:r>
      <w:r>
        <w:t>and are not at higher risk of complications</w:t>
      </w:r>
      <w:r w:rsidRPr="00CC52F7">
        <w:t xml:space="preserve"> such as </w:t>
      </w:r>
      <w:r>
        <w:t xml:space="preserve">in </w:t>
      </w:r>
      <w:r w:rsidRPr="00CC52F7">
        <w:t>multiple pregnancy).</w:t>
      </w:r>
    </w:p>
    <w:p w14:paraId="01434E99" w14:textId="77777777" w:rsidR="007F6B71" w:rsidRDefault="007F6B71" w:rsidP="007F6B71">
      <w:pPr>
        <w:pStyle w:val="Heading4"/>
        <w:rPr>
          <w:lang w:eastAsia="en-AU"/>
        </w:rPr>
      </w:pPr>
      <w:r>
        <w:rPr>
          <w:lang w:eastAsia="en-AU"/>
        </w:rPr>
        <w:t>Questions</w:t>
      </w:r>
    </w:p>
    <w:p w14:paraId="0E2AE168" w14:textId="77777777" w:rsidR="007F6B71" w:rsidRDefault="007F6B71" w:rsidP="007F6B71">
      <w:pPr>
        <w:pStyle w:val="Heading5"/>
        <w:rPr>
          <w:rFonts w:eastAsiaTheme="minorHAnsi"/>
        </w:rPr>
      </w:pPr>
      <w:r>
        <w:rPr>
          <w:rFonts w:eastAsiaTheme="minorHAnsi"/>
        </w:rPr>
        <w:t>Identification of topics for review</w:t>
      </w:r>
    </w:p>
    <w:p w14:paraId="1E161180" w14:textId="77777777" w:rsidR="007F6B71" w:rsidRDefault="007F6B71" w:rsidP="007F6B71">
      <w:pPr>
        <w:rPr>
          <w:rFonts w:eastAsiaTheme="minorHAnsi"/>
          <w:lang w:val="en-GB" w:eastAsia="en-GB"/>
        </w:rPr>
      </w:pPr>
      <w:r>
        <w:rPr>
          <w:rFonts w:eastAsiaTheme="minorHAnsi"/>
          <w:lang w:val="en-GB" w:eastAsia="en-GB"/>
        </w:rPr>
        <w:t>The topics for review were identified by the Expert Working Group (</w:t>
      </w:r>
      <w:r w:rsidRPr="00EA1F10">
        <w:rPr>
          <w:rFonts w:eastAsiaTheme="minorHAnsi"/>
          <w:lang w:val="en-GB" w:eastAsia="en-GB"/>
        </w:rPr>
        <w:t>EWG</w:t>
      </w:r>
      <w:r>
        <w:rPr>
          <w:rFonts w:eastAsiaTheme="minorHAnsi"/>
          <w:lang w:val="en-GB" w:eastAsia="en-GB"/>
        </w:rPr>
        <w:t>)</w:t>
      </w:r>
      <w:r w:rsidRPr="00EA1F10">
        <w:rPr>
          <w:rFonts w:eastAsiaTheme="minorHAnsi"/>
          <w:lang w:val="en-GB" w:eastAsia="en-GB"/>
        </w:rPr>
        <w:t xml:space="preserve"> </w:t>
      </w:r>
      <w:r>
        <w:rPr>
          <w:rFonts w:eastAsiaTheme="minorHAnsi"/>
          <w:lang w:val="en-GB" w:eastAsia="en-GB"/>
        </w:rPr>
        <w:t>established to guide the review</w:t>
      </w:r>
      <w:r w:rsidRPr="00EA1F10">
        <w:rPr>
          <w:rFonts w:eastAsiaTheme="minorHAnsi"/>
          <w:lang w:val="en-GB" w:eastAsia="en-GB"/>
        </w:rPr>
        <w:t xml:space="preserve">. Members identified </w:t>
      </w:r>
      <w:r>
        <w:rPr>
          <w:rFonts w:eastAsiaTheme="minorHAnsi"/>
          <w:lang w:val="en-GB" w:eastAsia="en-GB"/>
        </w:rPr>
        <w:t>twelve</w:t>
      </w:r>
      <w:r w:rsidRPr="00EA1F10">
        <w:rPr>
          <w:rFonts w:eastAsiaTheme="minorHAnsi"/>
          <w:lang w:val="en-GB" w:eastAsia="en-GB"/>
        </w:rPr>
        <w:t xml:space="preserve"> topics (</w:t>
      </w:r>
      <w:r>
        <w:rPr>
          <w:rFonts w:eastAsiaTheme="minorHAnsi"/>
          <w:lang w:val="en-GB" w:eastAsia="en-GB"/>
        </w:rPr>
        <w:t>nutrition, nutritional supplements and physical activity, weight and body mass index, anaemia, diabetes, syphilis, chlamydia, cytomegalovirus, group B streptococcus, cervical abnormalities and prolonged pregnancy</w:t>
      </w:r>
      <w:r w:rsidRPr="00EA1F10">
        <w:rPr>
          <w:rFonts w:eastAsiaTheme="minorHAnsi"/>
          <w:lang w:val="en-GB" w:eastAsia="en-GB"/>
        </w:rPr>
        <w:t xml:space="preserve">) </w:t>
      </w:r>
      <w:r>
        <w:rPr>
          <w:rFonts w:eastAsiaTheme="minorHAnsi"/>
          <w:lang w:val="en-GB" w:eastAsia="en-GB"/>
        </w:rPr>
        <w:t xml:space="preserve">from the pregnancy care guidelines as high priorities </w:t>
      </w:r>
      <w:r w:rsidRPr="00EA1F10">
        <w:rPr>
          <w:rFonts w:eastAsiaTheme="minorHAnsi"/>
          <w:lang w:val="en-GB" w:eastAsia="en-GB"/>
        </w:rPr>
        <w:t>for review</w:t>
      </w:r>
      <w:r>
        <w:rPr>
          <w:rFonts w:eastAsiaTheme="minorHAnsi"/>
          <w:lang w:val="en-GB" w:eastAsia="en-GB"/>
        </w:rPr>
        <w:t xml:space="preserve"> as it was more than 5 years since the previous review</w:t>
      </w:r>
      <w:r w:rsidRPr="00EA1F10">
        <w:rPr>
          <w:rFonts w:eastAsiaTheme="minorHAnsi"/>
          <w:lang w:val="en-GB" w:eastAsia="en-GB"/>
        </w:rPr>
        <w:t xml:space="preserve">. Members also agreed that </w:t>
      </w:r>
      <w:r>
        <w:rPr>
          <w:rFonts w:eastAsiaTheme="minorHAnsi"/>
          <w:lang w:val="en-GB" w:eastAsia="en-GB"/>
        </w:rPr>
        <w:t>four</w:t>
      </w:r>
      <w:r w:rsidRPr="00EA1F10">
        <w:rPr>
          <w:rFonts w:eastAsiaTheme="minorHAnsi"/>
          <w:lang w:val="en-GB" w:eastAsia="en-GB"/>
        </w:rPr>
        <w:t xml:space="preserve"> new topics </w:t>
      </w:r>
      <w:r>
        <w:rPr>
          <w:rFonts w:eastAsiaTheme="minorHAnsi"/>
          <w:lang w:val="en-GB" w:eastAsia="en-GB"/>
        </w:rPr>
        <w:t xml:space="preserve">(cervical length measurement to predict preterm birth, ultrasound assessment for </w:t>
      </w:r>
      <w:r>
        <w:rPr>
          <w:lang w:eastAsia="ko-KR"/>
        </w:rPr>
        <w:t>women who have cell-free DNA testing for chromosomal anomalies, vaccines and genetic carrier screening</w:t>
      </w:r>
      <w:r w:rsidRPr="00EA1F10">
        <w:rPr>
          <w:rFonts w:eastAsiaTheme="minorHAnsi"/>
          <w:lang w:val="en-GB" w:eastAsia="en-GB"/>
        </w:rPr>
        <w:t xml:space="preserve">) should be examined. </w:t>
      </w:r>
      <w:r>
        <w:rPr>
          <w:rFonts w:eastAsiaTheme="minorHAnsi"/>
          <w:lang w:val="en-GB" w:eastAsia="en-GB"/>
        </w:rPr>
        <w:t xml:space="preserve">These topics were selected to provide evidence-based advice on emerging practices. </w:t>
      </w:r>
      <w:r w:rsidRPr="00EA1F10">
        <w:rPr>
          <w:rFonts w:eastAsiaTheme="minorHAnsi"/>
          <w:lang w:val="en-GB" w:eastAsia="en-GB"/>
        </w:rPr>
        <w:t>The list of proposed</w:t>
      </w:r>
      <w:r>
        <w:rPr>
          <w:rFonts w:eastAsiaTheme="minorHAnsi"/>
          <w:lang w:val="en-GB" w:eastAsia="en-GB"/>
        </w:rPr>
        <w:t xml:space="preserve"> </w:t>
      </w:r>
      <w:r w:rsidRPr="00EA1F10">
        <w:rPr>
          <w:rFonts w:eastAsiaTheme="minorHAnsi"/>
          <w:lang w:val="en-GB" w:eastAsia="en-GB"/>
        </w:rPr>
        <w:t xml:space="preserve">review topics and research questions was then sent to three key professional colleges </w:t>
      </w:r>
      <w:r>
        <w:rPr>
          <w:rFonts w:eastAsiaTheme="minorHAnsi"/>
          <w:lang w:val="en-GB" w:eastAsia="en-GB"/>
        </w:rPr>
        <w:t xml:space="preserve">(Australian College of Midwives, Royal Australian and New Zealand College of Obstetricians and Gynaecologists and Royal Australian College of General Practitioners) </w:t>
      </w:r>
      <w:r w:rsidRPr="00EA1F10">
        <w:rPr>
          <w:rFonts w:eastAsiaTheme="minorHAnsi"/>
          <w:lang w:val="en-GB" w:eastAsia="en-GB"/>
        </w:rPr>
        <w:t>for comment.</w:t>
      </w:r>
      <w:r>
        <w:rPr>
          <w:rFonts w:eastAsiaTheme="minorHAnsi"/>
          <w:lang w:val="en-GB" w:eastAsia="en-GB"/>
        </w:rPr>
        <w:t xml:space="preserve"> The Colleges agreed with the proposed topics and questions.</w:t>
      </w:r>
    </w:p>
    <w:p w14:paraId="4FAA1BC0" w14:textId="77777777" w:rsidR="007F6B71" w:rsidRDefault="007F6B71" w:rsidP="007F6B71">
      <w:pPr>
        <w:rPr>
          <w:rFonts w:eastAsiaTheme="minorHAnsi"/>
          <w:lang w:val="en-GB" w:eastAsia="en-GB"/>
        </w:rPr>
      </w:pPr>
      <w:r>
        <w:rPr>
          <w:rFonts w:eastAsiaTheme="minorHAnsi"/>
          <w:lang w:val="en-GB" w:eastAsia="en-GB"/>
        </w:rPr>
        <w:t xml:space="preserve">Chapters on syphilis, chlamydia, cytomegalovirus and prolonged pregnancy were revised and approved by the NHRMC in October 2017 as were new sections on cervical length measurement and progesterone treatment for inclusion in the chapter on preterm birth. </w:t>
      </w:r>
    </w:p>
    <w:p w14:paraId="4BF77871" w14:textId="77777777" w:rsidR="007F6B71" w:rsidRDefault="007F6B71" w:rsidP="007F6B71">
      <w:pPr>
        <w:rPr>
          <w:rFonts w:eastAsiaTheme="minorHAnsi"/>
          <w:lang w:val="en-GB" w:eastAsia="en-GB"/>
        </w:rPr>
      </w:pPr>
      <w:r>
        <w:rPr>
          <w:rFonts w:eastAsiaTheme="minorHAnsi"/>
          <w:lang w:val="en-GB" w:eastAsia="en-GB"/>
        </w:rPr>
        <w:t>This document includes revised chapters on nutrition and physical activity and on weight and body mass index.</w:t>
      </w:r>
    </w:p>
    <w:p w14:paraId="6FD4678E" w14:textId="77777777" w:rsidR="007F6B71" w:rsidRPr="006F0C23" w:rsidRDefault="007F6B71" w:rsidP="007F6B71">
      <w:pPr>
        <w:rPr>
          <w:rFonts w:eastAsiaTheme="minorHAnsi"/>
          <w:lang w:val="en-GB" w:eastAsia="en-GB"/>
        </w:rPr>
      </w:pPr>
      <w:r>
        <w:rPr>
          <w:rFonts w:eastAsiaTheme="minorHAnsi"/>
          <w:lang w:val="en-GB" w:eastAsia="en-GB"/>
        </w:rPr>
        <w:t>The remaining topics remain under review (see Appendix D).</w:t>
      </w:r>
    </w:p>
    <w:p w14:paraId="4295B0FD" w14:textId="77777777" w:rsidR="007F6B71" w:rsidRDefault="007F6B71" w:rsidP="007F6B71">
      <w:pPr>
        <w:pStyle w:val="Heading5"/>
      </w:pPr>
      <w:r>
        <w:t>Research questions</w:t>
      </w:r>
    </w:p>
    <w:p w14:paraId="03B3C43D" w14:textId="77777777" w:rsidR="007F6B71" w:rsidRDefault="007F6B71" w:rsidP="007F6B71">
      <w:r>
        <w:t>For topics already included in the Guidelines, the original research questions were used, with some additional questions developed by the EWG to capture evidence on emerging practices. Questions for new topics were developed by the EWG. All questions were reviewed by three professional colleges (</w:t>
      </w:r>
      <w:r>
        <w:rPr>
          <w:rFonts w:eastAsiaTheme="minorHAnsi"/>
          <w:lang w:val="en-GB" w:eastAsia="en-GB"/>
        </w:rPr>
        <w:t>Australian College of Midwives, Royal Australian and New Zealand College of Obstetricians and Gynaecologists and Royal Australian College of General Practitioners</w:t>
      </w:r>
      <w:r>
        <w:t xml:space="preserve">). </w:t>
      </w:r>
    </w:p>
    <w:p w14:paraId="227C01F9" w14:textId="77777777" w:rsidR="007F6B71" w:rsidRDefault="007F6B71" w:rsidP="007F6B71">
      <w:r>
        <w:t>Research questions for each topic are included in Appendix C.</w:t>
      </w:r>
    </w:p>
    <w:p w14:paraId="0A646E93" w14:textId="77777777" w:rsidR="007F6B71" w:rsidRDefault="007F6B71" w:rsidP="007F6B71">
      <w:pPr>
        <w:pStyle w:val="Heading4"/>
        <w:rPr>
          <w:lang w:eastAsia="en-AU"/>
        </w:rPr>
      </w:pPr>
      <w:r>
        <w:rPr>
          <w:lang w:eastAsia="en-AU"/>
        </w:rPr>
        <w:t>Population</w:t>
      </w:r>
    </w:p>
    <w:p w14:paraId="49F2AAF5" w14:textId="77777777" w:rsidR="007F6B71" w:rsidRPr="006F0C23" w:rsidRDefault="007F6B71" w:rsidP="007F6B71">
      <w:r>
        <w:t>As noted above, t</w:t>
      </w:r>
      <w:r w:rsidRPr="00CC52F7">
        <w:t xml:space="preserve">he Guidelines cover the antenatal care of healthy pregnant women (ie </w:t>
      </w:r>
      <w:r>
        <w:t>women</w:t>
      </w:r>
      <w:r w:rsidRPr="00CC52F7">
        <w:t xml:space="preserve"> who do not have identified pre-existing conditions </w:t>
      </w:r>
      <w:r>
        <w:t>and are not at higher risk of complications</w:t>
      </w:r>
      <w:r w:rsidRPr="00CC52F7">
        <w:t xml:space="preserve"> such as </w:t>
      </w:r>
      <w:r>
        <w:t>in multiple pregnancy)</w:t>
      </w:r>
      <w:r w:rsidRPr="00CC52F7">
        <w:t>.</w:t>
      </w:r>
    </w:p>
    <w:p w14:paraId="7D9563A0" w14:textId="77777777" w:rsidR="007F6B71" w:rsidRDefault="007F6B71" w:rsidP="007F6B71">
      <w:pPr>
        <w:pStyle w:val="Heading3"/>
        <w:numPr>
          <w:ilvl w:val="0"/>
          <w:numId w:val="0"/>
        </w:numPr>
      </w:pPr>
      <w:r>
        <w:t>B2</w:t>
      </w:r>
      <w:r>
        <w:tab/>
        <w:t>Stakeholder involvement</w:t>
      </w:r>
    </w:p>
    <w:p w14:paraId="671BDD2B" w14:textId="77777777" w:rsidR="007F6B71" w:rsidRDefault="007F6B71" w:rsidP="007F6B71">
      <w:pPr>
        <w:pStyle w:val="Heading4"/>
        <w:rPr>
          <w:lang w:eastAsia="en-AU"/>
        </w:rPr>
      </w:pPr>
      <w:r>
        <w:rPr>
          <w:lang w:eastAsia="en-AU"/>
        </w:rPr>
        <w:t>Group membership</w:t>
      </w:r>
    </w:p>
    <w:p w14:paraId="3300B821" w14:textId="77777777" w:rsidR="007F6B71" w:rsidRDefault="007F6B71" w:rsidP="007F6B71">
      <w:pPr>
        <w:rPr>
          <w:rFonts w:eastAsiaTheme="minorHAnsi"/>
          <w:lang w:val="en-GB" w:eastAsia="en-GB"/>
        </w:rPr>
      </w:pPr>
      <w:r>
        <w:rPr>
          <w:rFonts w:eastAsiaTheme="minorHAnsi"/>
          <w:lang w:val="en-GB" w:eastAsia="en-GB"/>
        </w:rPr>
        <w:t>In establishing the EWG for this review, the Department of Health approached the Australian College of Midwives (ACM) and the Royal Australian and New Zealand College of Obstetricians and Gynaecologists (RANZCOG) and invited them to nominate representatives to be on the EWG. The Chief Nursing and Midwifery Officer and the Chair of the Maternity Services Inter-Jurisdictional Committee (which concluded in June 2016) were also included in the EWG, along with the consumer representative and methodologist who had been involved in the development of earlier reviews. Where possible, it was considered desirable to include EWG members involved in earlier stages of the development of the Guidelines on the EWG as this would provide continuity to the project. A range of academics and practitioners working in obstetrics and midwifery who were previously involved in the project were therefore contacted and accepted invitations to be on the EWG. An additional consumer representative was also included.</w:t>
      </w:r>
    </w:p>
    <w:p w14:paraId="3DA486FB" w14:textId="77777777" w:rsidR="007F6B71" w:rsidRDefault="007F6B71" w:rsidP="007F6B71">
      <w:pPr>
        <w:rPr>
          <w:rFonts w:eastAsiaTheme="minorHAnsi"/>
          <w:lang w:val="en-GB" w:eastAsia="en-GB"/>
        </w:rPr>
      </w:pPr>
      <w:r w:rsidRPr="00EA1F10">
        <w:rPr>
          <w:rFonts w:eastAsiaTheme="minorHAnsi"/>
          <w:lang w:val="en-GB" w:eastAsia="en-GB"/>
        </w:rPr>
        <w:t>A list of</w:t>
      </w:r>
      <w:r>
        <w:rPr>
          <w:rFonts w:eastAsiaTheme="minorHAnsi"/>
          <w:lang w:val="en-GB" w:eastAsia="en-GB"/>
        </w:rPr>
        <w:t xml:space="preserve"> </w:t>
      </w:r>
      <w:r w:rsidRPr="00EA1F10">
        <w:rPr>
          <w:rFonts w:eastAsiaTheme="minorHAnsi"/>
          <w:lang w:val="en-GB" w:eastAsia="en-GB"/>
        </w:rPr>
        <w:t xml:space="preserve">the EWG members and the Terms of Reference for the EWG is </w:t>
      </w:r>
      <w:r>
        <w:rPr>
          <w:rFonts w:eastAsiaTheme="minorHAnsi"/>
          <w:lang w:val="en-GB" w:eastAsia="en-GB"/>
        </w:rPr>
        <w:t>included in Appendix A</w:t>
      </w:r>
      <w:r w:rsidRPr="00EA1F10">
        <w:rPr>
          <w:rFonts w:eastAsiaTheme="minorHAnsi"/>
          <w:lang w:val="en-GB" w:eastAsia="en-GB"/>
        </w:rPr>
        <w:t>.</w:t>
      </w:r>
      <w:r>
        <w:rPr>
          <w:rFonts w:eastAsiaTheme="minorHAnsi"/>
          <w:lang w:val="en-GB" w:eastAsia="en-GB"/>
        </w:rPr>
        <w:t xml:space="preserve"> </w:t>
      </w:r>
    </w:p>
    <w:p w14:paraId="6BDB1F7A" w14:textId="77777777" w:rsidR="007F6B71" w:rsidRDefault="007F6B71" w:rsidP="007F6B71">
      <w:pPr>
        <w:pStyle w:val="Heading4"/>
        <w:rPr>
          <w:lang w:eastAsia="en-AU"/>
        </w:rPr>
      </w:pPr>
      <w:r>
        <w:rPr>
          <w:lang w:eastAsia="en-AU"/>
        </w:rPr>
        <w:t>Target population preferences and views</w:t>
      </w:r>
    </w:p>
    <w:p w14:paraId="5053726C" w14:textId="77777777" w:rsidR="007F6B71" w:rsidRDefault="007F6B71" w:rsidP="007F6B71">
      <w:pPr>
        <w:pStyle w:val="Heading5"/>
      </w:pPr>
      <w:r>
        <w:t xml:space="preserve">Capturing consumer perspectives </w:t>
      </w:r>
    </w:p>
    <w:p w14:paraId="2C5970AD" w14:textId="77777777" w:rsidR="007F6B71" w:rsidRPr="005B2AE4" w:rsidRDefault="007F6B71" w:rsidP="007F6B71">
      <w:pPr>
        <w:rPr>
          <w:lang w:val="en-US"/>
        </w:rPr>
      </w:pPr>
      <w:r>
        <w:rPr>
          <w:lang w:val="en-US"/>
        </w:rPr>
        <w:t>A two-pronged strategy was used to capture the perspectives of consumers, including ensuring consumer representation on the EWG and inviting comment through public consultation.</w:t>
      </w:r>
    </w:p>
    <w:p w14:paraId="7E4475B6" w14:textId="77777777" w:rsidR="007F6B71" w:rsidRDefault="007F6B71" w:rsidP="007F6B71">
      <w:pPr>
        <w:pStyle w:val="bullet"/>
      </w:pPr>
      <w:r w:rsidRPr="000C2B97">
        <w:t>The establishment of t</w:t>
      </w:r>
      <w:r>
        <w:t>he EWG with dedicated consumer</w:t>
      </w:r>
      <w:r w:rsidRPr="000C2B97">
        <w:t xml:space="preserve"> representation </w:t>
      </w:r>
      <w:r>
        <w:t>was</w:t>
      </w:r>
      <w:r w:rsidRPr="000C2B97">
        <w:t xml:space="preserve"> considered fundamental to the inclusion of consumer perspectives in the de</w:t>
      </w:r>
      <w:r>
        <w:t xml:space="preserve">velopment of the Guidelines. </w:t>
      </w:r>
    </w:p>
    <w:p w14:paraId="2364B14B" w14:textId="77777777" w:rsidR="007F6B71" w:rsidRDefault="007F6B71" w:rsidP="007F6B71">
      <w:pPr>
        <w:pStyle w:val="bullet"/>
      </w:pPr>
      <w:r>
        <w:t>Further</w:t>
      </w:r>
      <w:r w:rsidRPr="000C2B97">
        <w:t xml:space="preserve"> perspectives of consumers </w:t>
      </w:r>
      <w:r>
        <w:t>will be</w:t>
      </w:r>
      <w:r w:rsidRPr="000C2B97">
        <w:t xml:space="preserve"> </w:t>
      </w:r>
      <w:r>
        <w:t>gathered</w:t>
      </w:r>
      <w:r w:rsidRPr="000C2B97">
        <w:t xml:space="preserve"> through the consultation process. </w:t>
      </w:r>
    </w:p>
    <w:p w14:paraId="68F24C8E" w14:textId="77777777" w:rsidR="007F6B71" w:rsidRDefault="007F6B71" w:rsidP="007F6B71">
      <w:pPr>
        <w:pStyle w:val="Heading5"/>
      </w:pPr>
      <w:r>
        <w:t>Capturing perspectives of specific population groups</w:t>
      </w:r>
    </w:p>
    <w:p w14:paraId="326FDA46" w14:textId="77777777" w:rsidR="007F6B71" w:rsidRPr="005B2AE4" w:rsidRDefault="007F6B71" w:rsidP="007F6B71">
      <w:pPr>
        <w:rPr>
          <w:lang w:val="en-US"/>
        </w:rPr>
      </w:pPr>
      <w:r>
        <w:rPr>
          <w:lang w:val="en-US"/>
        </w:rPr>
        <w:t>A three-pronged strategy was used to capture the perspectives of specific population groups.</w:t>
      </w:r>
    </w:p>
    <w:p w14:paraId="08157E7C" w14:textId="77777777" w:rsidR="007F6B71" w:rsidRDefault="007F6B71" w:rsidP="007F6B71">
      <w:pPr>
        <w:pStyle w:val="bullet"/>
      </w:pPr>
      <w:r>
        <w:t>Aboriginal and Torres Strait Islander women and migrant and refugee women were represented on the EWG. These representatives had been involved in development of previous versions of the Guidelines as members of the Working Group for Aboriginal and Torres Strait Islander Women’s Antenatal Care and the Working Group for Migrant and Refugee Women’s Antenatal Care, respectively.</w:t>
      </w:r>
    </w:p>
    <w:p w14:paraId="3BA2005D" w14:textId="77777777" w:rsidR="007F6B71" w:rsidRDefault="007F6B71" w:rsidP="007F6B71">
      <w:pPr>
        <w:pStyle w:val="bullet"/>
      </w:pPr>
      <w:r>
        <w:t xml:space="preserve">The review of the literature for all topics included a research question on additional considerations for Aboriginal and Torres Strait Islander women. Specific searches of Australian Indigenous Healthinfonet were conducted for each topic. This resource is a bulletin rather than a database so each relevant topic was scanned rather than searching specific terms (as this would likely have missed relevant material). A research question on additional considerations for migrant and refugee women was included. </w:t>
      </w:r>
    </w:p>
    <w:p w14:paraId="50F4B4CB" w14:textId="77777777" w:rsidR="007F6B71" w:rsidRDefault="007F6B71" w:rsidP="007F6B71">
      <w:pPr>
        <w:pStyle w:val="bullet"/>
      </w:pPr>
      <w:r>
        <w:t>Where available, epidemiological information was included describing differences in risks and outcomes between:</w:t>
      </w:r>
    </w:p>
    <w:p w14:paraId="56C8B4C0" w14:textId="77777777" w:rsidR="007F6B71" w:rsidRDefault="007F6B71" w:rsidP="007F6B71">
      <w:pPr>
        <w:pStyle w:val="subbullet0"/>
        <w:numPr>
          <w:ilvl w:val="0"/>
          <w:numId w:val="19"/>
        </w:numPr>
        <w:autoSpaceDE w:val="0"/>
        <w:autoSpaceDN w:val="0"/>
        <w:adjustRightInd w:val="0"/>
        <w:spacing w:before="0"/>
        <w:ind w:left="714" w:hanging="357"/>
      </w:pPr>
      <w:r>
        <w:t>Aboriginal and Torres Strait Islander women and non-Indigenous women</w:t>
      </w:r>
    </w:p>
    <w:p w14:paraId="6CCAFDE4" w14:textId="77777777" w:rsidR="007F6B71" w:rsidRDefault="007F6B71" w:rsidP="007F6B71">
      <w:pPr>
        <w:pStyle w:val="subbullet0"/>
        <w:numPr>
          <w:ilvl w:val="0"/>
          <w:numId w:val="19"/>
        </w:numPr>
        <w:autoSpaceDE w:val="0"/>
        <w:autoSpaceDN w:val="0"/>
        <w:adjustRightInd w:val="0"/>
        <w:spacing w:before="0"/>
        <w:ind w:left="714" w:hanging="357"/>
      </w:pPr>
      <w:r>
        <w:t>women born overseas and those born in Australia</w:t>
      </w:r>
    </w:p>
    <w:p w14:paraId="427B135B" w14:textId="77777777" w:rsidR="007F6B71" w:rsidRDefault="007F6B71" w:rsidP="007F6B71">
      <w:pPr>
        <w:pStyle w:val="subbullet0"/>
        <w:numPr>
          <w:ilvl w:val="0"/>
          <w:numId w:val="19"/>
        </w:numPr>
        <w:autoSpaceDE w:val="0"/>
        <w:autoSpaceDN w:val="0"/>
        <w:adjustRightInd w:val="0"/>
        <w:spacing w:before="0"/>
        <w:ind w:left="714" w:hanging="357"/>
      </w:pPr>
      <w:r>
        <w:t xml:space="preserve">women of different socioeconomic status </w:t>
      </w:r>
    </w:p>
    <w:p w14:paraId="06A269E5" w14:textId="77777777" w:rsidR="007F6B71" w:rsidRPr="000C2B97" w:rsidRDefault="007F6B71" w:rsidP="007F6B71">
      <w:pPr>
        <w:pStyle w:val="subbullet0"/>
        <w:numPr>
          <w:ilvl w:val="0"/>
          <w:numId w:val="19"/>
        </w:numPr>
        <w:autoSpaceDE w:val="0"/>
        <w:autoSpaceDN w:val="0"/>
        <w:adjustRightInd w:val="0"/>
        <w:spacing w:before="0"/>
        <w:ind w:left="714" w:hanging="357"/>
      </w:pPr>
      <w:r>
        <w:t xml:space="preserve">women living in different geographical regions (eg rural and remote vs metropolitan and/or by jurisdiction). </w:t>
      </w:r>
    </w:p>
    <w:p w14:paraId="1FC535E2" w14:textId="77777777" w:rsidR="007F6B71" w:rsidRDefault="007F6B71" w:rsidP="007F6B71">
      <w:pPr>
        <w:pStyle w:val="Heading4"/>
        <w:rPr>
          <w:lang w:eastAsia="en-AU"/>
        </w:rPr>
      </w:pPr>
      <w:r>
        <w:rPr>
          <w:lang w:eastAsia="en-AU"/>
        </w:rPr>
        <w:t>Target users</w:t>
      </w:r>
    </w:p>
    <w:p w14:paraId="6BB0E1B6" w14:textId="77777777" w:rsidR="007F6B71" w:rsidRPr="00CC52F7" w:rsidRDefault="007F6B71" w:rsidP="007F6B71">
      <w:r w:rsidRPr="00CC52F7">
        <w:t>The Guidelines are intended for all health professionals who contribute to antenatal care, including midwives, general practitioners (GPs), obstetricians, maternal and child health nurses,</w:t>
      </w:r>
      <w:r w:rsidRPr="00CC52F7">
        <w:rPr>
          <w:rStyle w:val="FootnoteReference"/>
        </w:rPr>
        <w:footnoteReference w:id="3"/>
      </w:r>
      <w:r w:rsidRPr="00CC52F7">
        <w:t xml:space="preserve"> Aboriginal and Torres Strait Islander health practitioners; Aboriginal and Torres Strait Islander health workers, multicultural health workers, practice nurses, allied health professionals, childbirth and parenting educators and sonographers. The way in which different professionals use these Guidelines will vary depending on their knowledge, skills and role, as well as the setting in which care is provided. </w:t>
      </w:r>
    </w:p>
    <w:p w14:paraId="7BCFEF4F" w14:textId="77777777" w:rsidR="007F6B71" w:rsidRPr="006F0C23" w:rsidRDefault="007F6B71" w:rsidP="007F6B71">
      <w:r w:rsidRPr="00CC52F7">
        <w:t xml:space="preserve">These Guidelines will be of interest and relevance to pregnant women in Australia. In addition, it is expected that policy makers will be able to draw on the Guidelines in the development of policy and </w:t>
      </w:r>
      <w:r>
        <w:t>delivery of health services.</w:t>
      </w:r>
    </w:p>
    <w:p w14:paraId="731CB4FD" w14:textId="77777777" w:rsidR="007F6B71" w:rsidRDefault="007F6B71" w:rsidP="007F6B71">
      <w:pPr>
        <w:pStyle w:val="Heading3"/>
        <w:numPr>
          <w:ilvl w:val="0"/>
          <w:numId w:val="0"/>
        </w:numPr>
      </w:pPr>
      <w:r>
        <w:t>B3</w:t>
      </w:r>
      <w:r>
        <w:tab/>
        <w:t>Rigour of development</w:t>
      </w:r>
    </w:p>
    <w:p w14:paraId="2F584187" w14:textId="77777777" w:rsidR="007F6B71" w:rsidRDefault="007F6B71" w:rsidP="007F6B71">
      <w:pPr>
        <w:pStyle w:val="Heading4"/>
        <w:rPr>
          <w:lang w:eastAsia="en-AU"/>
        </w:rPr>
      </w:pPr>
      <w:r>
        <w:rPr>
          <w:lang w:eastAsia="en-AU"/>
        </w:rPr>
        <w:t>Search methods</w:t>
      </w:r>
    </w:p>
    <w:p w14:paraId="67D69602" w14:textId="0BF628C3" w:rsidR="007F6B71" w:rsidRPr="00CC52F7" w:rsidRDefault="007F6B71" w:rsidP="007F6B71">
      <w:r w:rsidRPr="00CC52F7">
        <w:t xml:space="preserve">Searches were conducted in </w:t>
      </w:r>
      <w:r w:rsidR="009F02D0">
        <w:t>Pubmed, Ovid</w:t>
      </w:r>
      <w:r w:rsidRPr="00CC52F7">
        <w:t>, EMBASE, Psyc</w:t>
      </w:r>
      <w:r>
        <w:t>h</w:t>
      </w:r>
      <w:r w:rsidRPr="00CC52F7">
        <w:t xml:space="preserve">Info, </w:t>
      </w:r>
      <w:r w:rsidR="009F02D0">
        <w:t xml:space="preserve">Scopus, </w:t>
      </w:r>
      <w:r w:rsidR="00483DBC">
        <w:t>I</w:t>
      </w:r>
      <w:r w:rsidRPr="00CC52F7">
        <w:t>nf</w:t>
      </w:r>
      <w:r>
        <w:t xml:space="preserve">ormit, CINAHL, </w:t>
      </w:r>
      <w:r w:rsidRPr="00CC52F7">
        <w:t>the Cochrane Database of Systematic Reviews</w:t>
      </w:r>
      <w:r>
        <w:t xml:space="preserve"> and Australian Indigenous HealthInfoNet</w:t>
      </w:r>
      <w:r w:rsidRPr="00CC52F7">
        <w:t xml:space="preserve">. Search terms were searched for as keywords, exploded where possible, and as free text within the title and/or abstract, in the EMBASE and Medline databases, with modifications to suit the keywords and descriptors of other search platforms. The reference lists of included papers were reviewed to identify any peer-reviewed evidence that may have been missed in the literature search. </w:t>
      </w:r>
    </w:p>
    <w:p w14:paraId="2E45ACE2" w14:textId="675FC862" w:rsidR="007F6B71" w:rsidRDefault="009F02D0" w:rsidP="007F6B71">
      <w:r>
        <w:t>Titles and a</w:t>
      </w:r>
      <w:r w:rsidR="007F6B71">
        <w:t xml:space="preserve">bstracts of identified studies were screened by two methodologists (PM and AB) and full text articles were reviewed by a third methodologist (JR). </w:t>
      </w:r>
    </w:p>
    <w:p w14:paraId="420631FE" w14:textId="6B48207D" w:rsidR="007F6B71" w:rsidRDefault="007F6B71" w:rsidP="007F6B71">
      <w:r w:rsidRPr="00806804">
        <w:t xml:space="preserve">Time periods searched varied for each </w:t>
      </w:r>
      <w:r w:rsidR="00806804">
        <w:t>research question</w:t>
      </w:r>
      <w:r w:rsidRPr="00806804">
        <w:t xml:space="preserve">, depending on </w:t>
      </w:r>
      <w:r w:rsidR="00806804">
        <w:t>when previous reviews were conducted</w:t>
      </w:r>
      <w:r w:rsidRPr="00806804">
        <w:t>. Time periods searched for each topic are included in Appendix C.</w:t>
      </w:r>
    </w:p>
    <w:p w14:paraId="02B8B997" w14:textId="77777777" w:rsidR="007F6B71" w:rsidRDefault="007F6B71" w:rsidP="007F6B71">
      <w:r>
        <w:t xml:space="preserve">Full search strategies and search terms are included in the Technical Report, which will be available from the NHMRC and Department of Health websites following approval of the new guideline topics by the NHMRC. </w:t>
      </w:r>
    </w:p>
    <w:p w14:paraId="03B480F1" w14:textId="77777777" w:rsidR="007F6B71" w:rsidRDefault="007F6B71" w:rsidP="007F6B71">
      <w:pPr>
        <w:pStyle w:val="Heading4"/>
        <w:rPr>
          <w:lang w:eastAsia="en-AU"/>
        </w:rPr>
      </w:pPr>
      <w:r>
        <w:rPr>
          <w:lang w:eastAsia="en-AU"/>
        </w:rPr>
        <w:t>Evidence selection criteria</w:t>
      </w:r>
    </w:p>
    <w:p w14:paraId="3EC3620A" w14:textId="77777777" w:rsidR="007F6B71" w:rsidRDefault="007F6B71" w:rsidP="007F6B71">
      <w:pPr>
        <w:keepNext/>
      </w:pPr>
      <w:r>
        <w:t>Inclusion criteria applied to studies were:</w:t>
      </w:r>
    </w:p>
    <w:p w14:paraId="6894E4D9" w14:textId="297EC442" w:rsidR="007F6B71" w:rsidRDefault="007F6B71" w:rsidP="007F6B71">
      <w:pPr>
        <w:pStyle w:val="bullet"/>
      </w:pPr>
      <w:r>
        <w:t xml:space="preserve">specific to </w:t>
      </w:r>
      <w:r w:rsidR="00806804" w:rsidRPr="00CC52F7">
        <w:t xml:space="preserve">healthy pregnant women (ie </w:t>
      </w:r>
      <w:r w:rsidR="00806804">
        <w:t>women</w:t>
      </w:r>
      <w:r w:rsidR="00806804" w:rsidRPr="00CC52F7">
        <w:t xml:space="preserve"> who do not have identified pre-existing conditions </w:t>
      </w:r>
      <w:r w:rsidR="00806804">
        <w:t>and are not at higher risk of complications</w:t>
      </w:r>
      <w:r w:rsidR="00806804" w:rsidRPr="00CC52F7">
        <w:t xml:space="preserve"> such as </w:t>
      </w:r>
      <w:r w:rsidR="00806804">
        <w:t>in multiple pregnancy)</w:t>
      </w:r>
    </w:p>
    <w:p w14:paraId="331C57D6" w14:textId="77777777" w:rsidR="007F6B71" w:rsidRDefault="007F6B71" w:rsidP="007F6B71">
      <w:pPr>
        <w:pStyle w:val="bullet"/>
      </w:pPr>
      <w:r>
        <w:t>specific to the antenatal care setting</w:t>
      </w:r>
    </w:p>
    <w:p w14:paraId="61628202" w14:textId="77777777" w:rsidR="007F6B71" w:rsidRDefault="007F6B71" w:rsidP="007F6B71">
      <w:pPr>
        <w:pStyle w:val="bullet"/>
      </w:pPr>
      <w:r>
        <w:t>in English.</w:t>
      </w:r>
    </w:p>
    <w:p w14:paraId="1B227BB1" w14:textId="77777777" w:rsidR="007F6B71" w:rsidRDefault="007F6B71" w:rsidP="007F6B71">
      <w:r>
        <w:t>Due to the size of the body of evidence</w:t>
      </w:r>
      <w:r w:rsidRPr="00B57913">
        <w:t>, some searches were limited to systematic reviews</w:t>
      </w:r>
      <w:r>
        <w:t xml:space="preserve"> and randomised controlled trials</w:t>
      </w:r>
      <w:r w:rsidRPr="00B57913">
        <w:t>.</w:t>
      </w:r>
    </w:p>
    <w:p w14:paraId="14EFFD89" w14:textId="77777777" w:rsidR="007F6B71" w:rsidRPr="004721A9" w:rsidRDefault="007F6B71" w:rsidP="007F6B71">
      <w:pPr>
        <w:keepNext/>
      </w:pPr>
      <w:r>
        <w:t>Exclusion criteria applied to studies were:</w:t>
      </w:r>
    </w:p>
    <w:p w14:paraId="685A02FE" w14:textId="28D19773" w:rsidR="003A34D8" w:rsidRPr="003A34D8" w:rsidRDefault="003A34D8" w:rsidP="003A34D8">
      <w:pPr>
        <w:pStyle w:val="bullet"/>
        <w:rPr>
          <w:b/>
        </w:rPr>
      </w:pPr>
      <w:r w:rsidRPr="00941AA8">
        <w:t>narrative review or opinion paper (editorial, letter, summary, comment, interview)</w:t>
      </w:r>
      <w:r>
        <w:t xml:space="preserve"> or b</w:t>
      </w:r>
      <w:r w:rsidRPr="00941AA8">
        <w:t>ackground information</w:t>
      </w:r>
      <w:r>
        <w:t xml:space="preserve"> (eg guidelines, statements not based on systematic review)</w:t>
      </w:r>
    </w:p>
    <w:p w14:paraId="6C14C407" w14:textId="77777777" w:rsidR="003A34D8" w:rsidRPr="00941AA8" w:rsidRDefault="003A34D8" w:rsidP="003A34D8">
      <w:pPr>
        <w:pStyle w:val="bullet"/>
        <w:rPr>
          <w:b/>
        </w:rPr>
      </w:pPr>
      <w:r w:rsidRPr="00941AA8">
        <w:t>not specific to target population (eg specific to non-pregnant women or high-risk women) or care setting</w:t>
      </w:r>
      <w:r>
        <w:t xml:space="preserve"> (eg not specific to antenatal care)</w:t>
      </w:r>
    </w:p>
    <w:p w14:paraId="5CBF4024" w14:textId="44E73FB4" w:rsidR="003A34D8" w:rsidRPr="003A34D8" w:rsidRDefault="003A34D8" w:rsidP="003A34D8">
      <w:pPr>
        <w:pStyle w:val="bullet"/>
        <w:rPr>
          <w:b/>
        </w:rPr>
      </w:pPr>
      <w:r>
        <w:t>wrong intervention</w:t>
      </w:r>
    </w:p>
    <w:p w14:paraId="7683B328" w14:textId="357CEC69" w:rsidR="003A34D8" w:rsidRPr="00941AA8" w:rsidRDefault="003A34D8" w:rsidP="003A34D8">
      <w:pPr>
        <w:pStyle w:val="bullet"/>
        <w:rPr>
          <w:b/>
        </w:rPr>
      </w:pPr>
      <w:r>
        <w:t>wrong study design</w:t>
      </w:r>
    </w:p>
    <w:p w14:paraId="73B141DE" w14:textId="77777777" w:rsidR="003A34D8" w:rsidRPr="003A34D8" w:rsidRDefault="003A34D8" w:rsidP="007F6B71">
      <w:pPr>
        <w:pStyle w:val="bullet"/>
        <w:rPr>
          <w:b/>
        </w:rPr>
      </w:pPr>
      <w:r>
        <w:t>wrong outcomes</w:t>
      </w:r>
    </w:p>
    <w:p w14:paraId="08745A05" w14:textId="77777777" w:rsidR="003A34D8" w:rsidRPr="003A34D8" w:rsidRDefault="003A34D8" w:rsidP="007F6B71">
      <w:pPr>
        <w:pStyle w:val="bullet"/>
        <w:rPr>
          <w:b/>
        </w:rPr>
      </w:pPr>
      <w:r>
        <w:t>wrong comparator</w:t>
      </w:r>
    </w:p>
    <w:p w14:paraId="1CC58C56" w14:textId="5E88260F" w:rsidR="003A34D8" w:rsidRPr="003A34D8" w:rsidRDefault="003A34D8" w:rsidP="007F6B71">
      <w:pPr>
        <w:pStyle w:val="bullet"/>
        <w:rPr>
          <w:b/>
        </w:rPr>
      </w:pPr>
      <w:r>
        <w:t>systematic literature review with all studies included in another systematic review</w:t>
      </w:r>
    </w:p>
    <w:p w14:paraId="4703AC72" w14:textId="77777777" w:rsidR="003A34D8" w:rsidRDefault="003A34D8" w:rsidP="003A34D8">
      <w:pPr>
        <w:pStyle w:val="bullet"/>
      </w:pPr>
      <w:r>
        <w:t>included in high quality systematic review</w:t>
      </w:r>
    </w:p>
    <w:p w14:paraId="55DE2824" w14:textId="72AE1E19" w:rsidR="007F6B71" w:rsidRPr="00941AA8" w:rsidRDefault="007F6B71" w:rsidP="007F6B71">
      <w:pPr>
        <w:pStyle w:val="bullet"/>
        <w:rPr>
          <w:b/>
        </w:rPr>
      </w:pPr>
      <w:r w:rsidRPr="00941AA8">
        <w:t>does not answer research question</w:t>
      </w:r>
    </w:p>
    <w:p w14:paraId="6A82383E" w14:textId="77777777" w:rsidR="007F6B71" w:rsidRPr="004721A9" w:rsidRDefault="007F6B71" w:rsidP="007F6B71">
      <w:pPr>
        <w:pStyle w:val="bullet"/>
        <w:rPr>
          <w:b/>
        </w:rPr>
      </w:pPr>
      <w:r>
        <w:t>d</w:t>
      </w:r>
      <w:r w:rsidRPr="00941AA8">
        <w:t>uplicate</w:t>
      </w:r>
      <w:r>
        <w:t>.</w:t>
      </w:r>
    </w:p>
    <w:p w14:paraId="20B4983D" w14:textId="77777777" w:rsidR="007F6B71" w:rsidRDefault="007F6B71" w:rsidP="007F6B71">
      <w:pPr>
        <w:pStyle w:val="Heading4"/>
        <w:rPr>
          <w:lang w:eastAsia="en-AU"/>
        </w:rPr>
      </w:pPr>
      <w:r>
        <w:rPr>
          <w:lang w:eastAsia="en-AU"/>
        </w:rPr>
        <w:t>Strengths and limitations of the evidence</w:t>
      </w:r>
    </w:p>
    <w:p w14:paraId="4B411D59" w14:textId="2AA08DB7" w:rsidR="007F6B71" w:rsidRDefault="007F6B71" w:rsidP="007F6B71">
      <w:r>
        <w:t>The evaluation of the strengths and limitations of the evidence used GRADE and other methods for critical analysis of the literature, with the aim of providing a robust assessment of the relevance and quality of the evidence that met the requirements of the</w:t>
      </w:r>
      <w:r w:rsidRPr="00063A2A">
        <w:rPr>
          <w:i/>
        </w:rPr>
        <w:t xml:space="preserve"> Procedures and Requirements for Meeting the 2011 NHMRC </w:t>
      </w:r>
      <w:r w:rsidRPr="0060570B">
        <w:rPr>
          <w:i/>
        </w:rPr>
        <w:t>Standard for clinical practice guidelines</w:t>
      </w:r>
      <w:r>
        <w:t xml:space="preserve"> (2011) </w:t>
      </w:r>
      <w:r>
        <w:fldChar w:fldCharType="begin"/>
      </w:r>
      <w:r w:rsidR="00DA4696">
        <w:instrText xml:space="preserve"> ADDIN EN.CITE &lt;EndNote&gt;&lt;Cite&gt;&lt;Author&gt;NHMRC&lt;/Author&gt;&lt;Year&gt;2011&lt;/Year&gt;&lt;RecNum&gt;1543&lt;/RecNum&gt;&lt;DisplayText&gt;(&lt;style font="Century Gothic" size="8"&gt;NHMRC 2011&lt;/style&gt;)&lt;/DisplayText&gt;&lt;record&gt;&lt;rec-number&gt;1543&lt;/rec-number&gt;&lt;foreign-keys&gt;&lt;key app="EN" db-id="r0fwxaz05vavvyexrs5vxa5r2tr0afxwvt2w" timestamp="1491534982"&gt;1543&lt;/key&gt;&lt;/foreign-keys&gt;&lt;ref-type name="Report"&gt;27&lt;/ref-type&gt;&lt;contributors&gt;&lt;authors&gt;&lt;author&gt;NHMRC&lt;/author&gt;&lt;/authors&gt;&lt;/contributors&gt;&lt;titles&gt;&lt;title&gt;Procedures and Requirements for Meeting the 2011 NHMRC Standard for Clinical Practice Guidelines&lt;/title&gt;&lt;/titles&gt;&lt;dates&gt;&lt;year&gt;2011&lt;/year&gt;&lt;/dates&gt;&lt;pub-location&gt;Melbourne&lt;/pub-location&gt;&lt;publisher&gt;National Health and Medical Research Council&lt;/publisher&gt;&lt;urls&gt;&lt;/urls&gt;&lt;/record&gt;&lt;/Cite&gt;&lt;/EndNote&gt;</w:instrText>
      </w:r>
      <w:r>
        <w:fldChar w:fldCharType="separate"/>
      </w:r>
      <w:r w:rsidR="00DA4696">
        <w:rPr>
          <w:noProof/>
        </w:rPr>
        <w:t>(</w:t>
      </w:r>
      <w:r w:rsidR="00DA4696" w:rsidRPr="0023748C">
        <w:rPr>
          <w:noProof/>
          <w:sz w:val="16"/>
        </w:rPr>
        <w:t>NHMRC 2011</w:t>
      </w:r>
      <w:r w:rsidR="00DA4696">
        <w:rPr>
          <w:noProof/>
        </w:rPr>
        <w:t>)</w:t>
      </w:r>
      <w:r>
        <w:fldChar w:fldCharType="end"/>
      </w:r>
      <w:r>
        <w:t>.</w:t>
      </w:r>
    </w:p>
    <w:p w14:paraId="1C0FBA39" w14:textId="77777777" w:rsidR="007F6B71" w:rsidRDefault="007F6B71" w:rsidP="007F6B71">
      <w:pPr>
        <w:pStyle w:val="Heading5"/>
      </w:pPr>
      <w:r>
        <w:t>Data extraction</w:t>
      </w:r>
    </w:p>
    <w:p w14:paraId="2267DCD9" w14:textId="60FB50C2" w:rsidR="008803AF" w:rsidRDefault="007F6B71" w:rsidP="007F6B71">
      <w:r>
        <w:t xml:space="preserve">Data extraction tables were created for each research question and listed the study design; </w:t>
      </w:r>
      <w:r w:rsidRPr="00E2553A">
        <w:t xml:space="preserve">sample </w:t>
      </w:r>
      <w:r>
        <w:t>size; aim/population/methods/outcomes reported; result and limitations (as assessed using adapted NHMRC criteria for quality assessment of systematic reviews [see Table B.2] and GRADE criteria for quality assessment of randomised controlled trials and observational studies [see Table B.3]).</w:t>
      </w:r>
    </w:p>
    <w:p w14:paraId="245605C2" w14:textId="77777777" w:rsidR="008803AF" w:rsidRDefault="008803AF">
      <w:pPr>
        <w:spacing w:before="0" w:after="0" w:line="240" w:lineRule="auto"/>
      </w:pPr>
      <w:r>
        <w:br w:type="page"/>
      </w:r>
    </w:p>
    <w:tbl>
      <w:tblPr>
        <w:tblStyle w:val="TableGrid"/>
        <w:tblW w:w="9217" w:type="dxa"/>
        <w:shd w:val="clear" w:color="auto" w:fill="EDEDED" w:themeFill="accent3" w:themeFillTint="33"/>
        <w:tblLook w:val="04A0" w:firstRow="1" w:lastRow="0" w:firstColumn="1" w:lastColumn="0" w:noHBand="0" w:noVBand="1"/>
        <w:tblCaption w:val="Table B.1: Assessment of quality of systematic literature reviews "/>
      </w:tblPr>
      <w:tblGrid>
        <w:gridCol w:w="9217"/>
      </w:tblGrid>
      <w:tr w:rsidR="008803AF" w:rsidRPr="00B44E9F" w14:paraId="048E6593" w14:textId="77777777" w:rsidTr="008803AF">
        <w:trPr>
          <w:tblHeader/>
        </w:trPr>
        <w:tc>
          <w:tcPr>
            <w:tcW w:w="9217" w:type="dxa"/>
            <w:shd w:val="clear" w:color="auto" w:fill="auto"/>
          </w:tcPr>
          <w:p w14:paraId="4FF4FCAD" w14:textId="7662DC7E" w:rsidR="008803AF" w:rsidRPr="008803AF" w:rsidRDefault="008803AF" w:rsidP="003A34D8">
            <w:pPr>
              <w:pStyle w:val="Tablecell"/>
              <w:keepNext/>
              <w:rPr>
                <w:b/>
                <w:sz w:val="16"/>
                <w:szCs w:val="16"/>
              </w:rPr>
            </w:pPr>
            <w:bookmarkStart w:id="90" w:name="_Toc534383789"/>
            <w:bookmarkStart w:id="91" w:name="_Toc41914149"/>
            <w:r w:rsidRPr="008803AF">
              <w:rPr>
                <w:b/>
              </w:rPr>
              <w:t>Table B.1: Assessment of quality of systematic literature reviews</w:t>
            </w:r>
            <w:bookmarkEnd w:id="90"/>
            <w:bookmarkEnd w:id="91"/>
          </w:p>
        </w:tc>
      </w:tr>
      <w:tr w:rsidR="007F6B71" w:rsidRPr="00B44E9F" w14:paraId="14F6F6CA" w14:textId="77777777" w:rsidTr="008803AF">
        <w:tc>
          <w:tcPr>
            <w:tcW w:w="9217" w:type="dxa"/>
            <w:shd w:val="clear" w:color="auto" w:fill="EDEDED" w:themeFill="accent3" w:themeFillTint="33"/>
          </w:tcPr>
          <w:p w14:paraId="08969C4D" w14:textId="77777777" w:rsidR="007F6B71" w:rsidRPr="00B44E9F" w:rsidRDefault="007F6B71" w:rsidP="003A34D8">
            <w:pPr>
              <w:pStyle w:val="Tablecell"/>
              <w:keepNext/>
              <w:rPr>
                <w:b/>
                <w:sz w:val="16"/>
                <w:szCs w:val="16"/>
              </w:rPr>
            </w:pPr>
            <w:r w:rsidRPr="00B44E9F">
              <w:rPr>
                <w:b/>
                <w:sz w:val="16"/>
                <w:szCs w:val="16"/>
              </w:rPr>
              <w:t>Considerations in assessing quality of systematic reviews</w:t>
            </w:r>
          </w:p>
        </w:tc>
      </w:tr>
      <w:tr w:rsidR="007F6B71" w:rsidRPr="00E705BC" w14:paraId="2ECE5FB5" w14:textId="77777777" w:rsidTr="008803AF">
        <w:tc>
          <w:tcPr>
            <w:tcW w:w="9217" w:type="dxa"/>
            <w:shd w:val="clear" w:color="auto" w:fill="EDEDED" w:themeFill="accent3" w:themeFillTint="33"/>
          </w:tcPr>
          <w:p w14:paraId="61665B6D" w14:textId="77777777" w:rsidR="007F6B71" w:rsidRPr="00EA4665" w:rsidRDefault="007F6B71" w:rsidP="00C42E2F">
            <w:pPr>
              <w:pStyle w:val="Tablecell"/>
              <w:rPr>
                <w:sz w:val="16"/>
                <w:szCs w:val="16"/>
              </w:rPr>
            </w:pPr>
            <w:r w:rsidRPr="00EA4665">
              <w:rPr>
                <w:sz w:val="16"/>
                <w:szCs w:val="16"/>
              </w:rPr>
              <w:t>Questions and methods clearly stated</w:t>
            </w:r>
          </w:p>
        </w:tc>
      </w:tr>
      <w:tr w:rsidR="007F6B71" w:rsidRPr="00E705BC" w14:paraId="618BEA44" w14:textId="77777777" w:rsidTr="008803AF">
        <w:tc>
          <w:tcPr>
            <w:tcW w:w="9217" w:type="dxa"/>
            <w:shd w:val="clear" w:color="auto" w:fill="EDEDED" w:themeFill="accent3" w:themeFillTint="33"/>
          </w:tcPr>
          <w:p w14:paraId="3E3A66F0" w14:textId="77777777" w:rsidR="007F6B71" w:rsidRPr="00EA4665" w:rsidRDefault="007F6B71" w:rsidP="00C42E2F">
            <w:pPr>
              <w:pStyle w:val="Tablecell"/>
              <w:rPr>
                <w:sz w:val="16"/>
                <w:szCs w:val="16"/>
              </w:rPr>
            </w:pPr>
            <w:r w:rsidRPr="00EA4665">
              <w:rPr>
                <w:sz w:val="16"/>
                <w:szCs w:val="16"/>
              </w:rPr>
              <w:t>Search procedure sufficiently rigorous to identify all relevant studies</w:t>
            </w:r>
          </w:p>
        </w:tc>
      </w:tr>
      <w:tr w:rsidR="007F6B71" w:rsidRPr="00E705BC" w14:paraId="56C9DFF8" w14:textId="77777777" w:rsidTr="008803AF">
        <w:tc>
          <w:tcPr>
            <w:tcW w:w="9217" w:type="dxa"/>
            <w:shd w:val="clear" w:color="auto" w:fill="EDEDED" w:themeFill="accent3" w:themeFillTint="33"/>
          </w:tcPr>
          <w:p w14:paraId="4FA70DD1" w14:textId="77777777" w:rsidR="007F6B71" w:rsidRPr="00EA4665" w:rsidRDefault="007F6B71" w:rsidP="00C42E2F">
            <w:pPr>
              <w:pStyle w:val="Tablecell"/>
              <w:rPr>
                <w:sz w:val="16"/>
                <w:szCs w:val="16"/>
              </w:rPr>
            </w:pPr>
            <w:r w:rsidRPr="00EA4665">
              <w:rPr>
                <w:sz w:val="16"/>
                <w:szCs w:val="16"/>
              </w:rPr>
              <w:t>Review includes all the potential benefits and harms of the intervention</w:t>
            </w:r>
          </w:p>
        </w:tc>
      </w:tr>
      <w:tr w:rsidR="007F6B71" w:rsidRPr="00E705BC" w14:paraId="78DF65C2" w14:textId="77777777" w:rsidTr="008803AF">
        <w:trPr>
          <w:trHeight w:val="281"/>
        </w:trPr>
        <w:tc>
          <w:tcPr>
            <w:tcW w:w="9217" w:type="dxa"/>
            <w:shd w:val="clear" w:color="auto" w:fill="EDEDED" w:themeFill="accent3" w:themeFillTint="33"/>
          </w:tcPr>
          <w:p w14:paraId="19A20D28" w14:textId="77777777" w:rsidR="007F6B71" w:rsidRPr="00EA4665" w:rsidRDefault="007F6B71" w:rsidP="00C42E2F">
            <w:pPr>
              <w:pStyle w:val="Tablecell"/>
              <w:rPr>
                <w:sz w:val="16"/>
                <w:szCs w:val="16"/>
              </w:rPr>
            </w:pPr>
            <w:r w:rsidRPr="00EA4665">
              <w:rPr>
                <w:sz w:val="16"/>
                <w:szCs w:val="16"/>
              </w:rPr>
              <w:t>Review only includes randomised controlled trials</w:t>
            </w:r>
          </w:p>
        </w:tc>
      </w:tr>
      <w:tr w:rsidR="007F6B71" w:rsidRPr="00E705BC" w14:paraId="687D1718" w14:textId="77777777" w:rsidTr="008803AF">
        <w:tc>
          <w:tcPr>
            <w:tcW w:w="9217" w:type="dxa"/>
            <w:shd w:val="clear" w:color="auto" w:fill="EDEDED" w:themeFill="accent3" w:themeFillTint="33"/>
          </w:tcPr>
          <w:p w14:paraId="2D4FC674" w14:textId="77777777" w:rsidR="007F6B71" w:rsidRPr="00EA4665" w:rsidRDefault="007F6B71" w:rsidP="00C42E2F">
            <w:pPr>
              <w:pStyle w:val="Tablecell"/>
              <w:rPr>
                <w:sz w:val="16"/>
                <w:szCs w:val="16"/>
              </w:rPr>
            </w:pPr>
            <w:r w:rsidRPr="00EA4665">
              <w:rPr>
                <w:sz w:val="16"/>
                <w:szCs w:val="16"/>
              </w:rPr>
              <w:t>Methodological quality of primary studies assessed</w:t>
            </w:r>
          </w:p>
        </w:tc>
      </w:tr>
      <w:tr w:rsidR="007F6B71" w:rsidRPr="00E705BC" w14:paraId="740D9580" w14:textId="77777777" w:rsidTr="008803AF">
        <w:tc>
          <w:tcPr>
            <w:tcW w:w="9217" w:type="dxa"/>
            <w:shd w:val="clear" w:color="auto" w:fill="EDEDED" w:themeFill="accent3" w:themeFillTint="33"/>
          </w:tcPr>
          <w:p w14:paraId="21EBF473" w14:textId="77777777" w:rsidR="007F6B71" w:rsidRPr="00EA4665" w:rsidRDefault="007F6B71" w:rsidP="00C42E2F">
            <w:pPr>
              <w:pStyle w:val="Tablecell"/>
              <w:rPr>
                <w:sz w:val="16"/>
                <w:szCs w:val="16"/>
              </w:rPr>
            </w:pPr>
            <w:r w:rsidRPr="00EA4665">
              <w:rPr>
                <w:sz w:val="16"/>
                <w:szCs w:val="16"/>
              </w:rPr>
              <w:t>Data summarised to give a point estimate of effect and confidence intervals</w:t>
            </w:r>
          </w:p>
        </w:tc>
      </w:tr>
      <w:tr w:rsidR="007F6B71" w:rsidRPr="00E705BC" w14:paraId="08F390A2" w14:textId="77777777" w:rsidTr="008803AF">
        <w:tc>
          <w:tcPr>
            <w:tcW w:w="9217" w:type="dxa"/>
            <w:shd w:val="clear" w:color="auto" w:fill="EDEDED" w:themeFill="accent3" w:themeFillTint="33"/>
          </w:tcPr>
          <w:p w14:paraId="482D3268" w14:textId="77777777" w:rsidR="007F6B71" w:rsidRPr="00EA4665" w:rsidRDefault="007F6B71" w:rsidP="00C42E2F">
            <w:pPr>
              <w:pStyle w:val="Tablecell"/>
              <w:rPr>
                <w:sz w:val="16"/>
                <w:szCs w:val="16"/>
              </w:rPr>
            </w:pPr>
            <w:r w:rsidRPr="00EA4665">
              <w:rPr>
                <w:sz w:val="16"/>
                <w:szCs w:val="16"/>
              </w:rPr>
              <w:t>Differences in individual study results are adequately explained</w:t>
            </w:r>
          </w:p>
        </w:tc>
      </w:tr>
      <w:tr w:rsidR="007F6B71" w:rsidRPr="00E705BC" w14:paraId="3D21EAD6" w14:textId="77777777" w:rsidTr="008803AF">
        <w:tc>
          <w:tcPr>
            <w:tcW w:w="9217" w:type="dxa"/>
            <w:shd w:val="clear" w:color="auto" w:fill="EDEDED" w:themeFill="accent3" w:themeFillTint="33"/>
          </w:tcPr>
          <w:p w14:paraId="030049F5" w14:textId="77777777" w:rsidR="007F6B71" w:rsidRPr="00EA4665" w:rsidRDefault="007F6B71" w:rsidP="00C42E2F">
            <w:pPr>
              <w:pStyle w:val="Tablecell"/>
              <w:rPr>
                <w:sz w:val="16"/>
                <w:szCs w:val="16"/>
              </w:rPr>
            </w:pPr>
            <w:r w:rsidRPr="00EA4665">
              <w:rPr>
                <w:sz w:val="16"/>
                <w:szCs w:val="16"/>
              </w:rPr>
              <w:t>Examination of which study population characteristics (disease subtypes, age/sex groups) determine the magnitude of effect of the intervention is included</w:t>
            </w:r>
          </w:p>
        </w:tc>
      </w:tr>
      <w:tr w:rsidR="007F6B71" w:rsidRPr="00E705BC" w14:paraId="41FED53B" w14:textId="77777777" w:rsidTr="008803AF">
        <w:tc>
          <w:tcPr>
            <w:tcW w:w="9217" w:type="dxa"/>
            <w:shd w:val="clear" w:color="auto" w:fill="EDEDED" w:themeFill="accent3" w:themeFillTint="33"/>
          </w:tcPr>
          <w:p w14:paraId="593ADB60" w14:textId="77777777" w:rsidR="007F6B71" w:rsidRPr="00EA4665" w:rsidRDefault="007F6B71" w:rsidP="00C42E2F">
            <w:pPr>
              <w:pStyle w:val="Tablecell"/>
              <w:rPr>
                <w:sz w:val="16"/>
                <w:szCs w:val="16"/>
              </w:rPr>
            </w:pPr>
            <w:r w:rsidRPr="00EA4665">
              <w:rPr>
                <w:sz w:val="16"/>
                <w:szCs w:val="16"/>
              </w:rPr>
              <w:t>Reviewers’ conclusions are supported by data cited</w:t>
            </w:r>
          </w:p>
        </w:tc>
      </w:tr>
      <w:tr w:rsidR="007F6B71" w:rsidRPr="00E705BC" w14:paraId="08C022AD" w14:textId="77777777" w:rsidTr="008803AF">
        <w:tc>
          <w:tcPr>
            <w:tcW w:w="9217" w:type="dxa"/>
            <w:shd w:val="clear" w:color="auto" w:fill="EDEDED" w:themeFill="accent3" w:themeFillTint="33"/>
          </w:tcPr>
          <w:p w14:paraId="68470CBA" w14:textId="77777777" w:rsidR="007F6B71" w:rsidRPr="00EA4665" w:rsidRDefault="007F6B71" w:rsidP="00C42E2F">
            <w:pPr>
              <w:pStyle w:val="Tablecell"/>
              <w:rPr>
                <w:sz w:val="16"/>
                <w:szCs w:val="16"/>
              </w:rPr>
            </w:pPr>
            <w:r w:rsidRPr="00EA4665">
              <w:rPr>
                <w:sz w:val="16"/>
                <w:szCs w:val="16"/>
              </w:rPr>
              <w:t>Sources of heterogeneity are explored</w:t>
            </w:r>
          </w:p>
        </w:tc>
      </w:tr>
    </w:tbl>
    <w:p w14:paraId="4DFEF7ED" w14:textId="62AD980C" w:rsidR="007F6B71" w:rsidRPr="00E026BC" w:rsidRDefault="007F6B71" w:rsidP="007F6B71">
      <w:pPr>
        <w:pStyle w:val="source"/>
      </w:pPr>
      <w:r w:rsidRPr="0026255A">
        <w:t>Source</w:t>
      </w:r>
      <w:r>
        <w:t>:</w:t>
      </w:r>
      <w:r>
        <w:tab/>
        <w:t xml:space="preserve">Adapted from </w:t>
      </w:r>
      <w:r>
        <w:fldChar w:fldCharType="begin"/>
      </w:r>
      <w:r w:rsidR="00293273">
        <w:instrText xml:space="preserve"> ADDIN EN.CITE &lt;EndNote&gt;&lt;Cite&gt;&lt;Author&gt;NHMRC&lt;/Author&gt;&lt;Year&gt;2000&lt;/Year&gt;&lt;RecNum&gt;1545&lt;/RecNum&gt;&lt;DisplayText&gt;(&lt;style font="Century Gothic" size="8"&gt;NHMRC 2000b; NHMRC 2000a; SIGN 2004&lt;/style&gt;)&lt;/DisplayText&gt;&lt;record&gt;&lt;rec-number&gt;1545&lt;/rec-number&gt;&lt;foreign-keys&gt;&lt;key app="EN" db-id="r0fwxaz05vavvyexrs5vxa5r2tr0afxwvt2w" timestamp="1491625647"&gt;1545&lt;/key&gt;&lt;/foreign-keys&gt;&lt;ref-type name="Report"&gt;27&lt;/ref-type&gt;&lt;contributors&gt;&lt;authors&gt;&lt;author&gt;NHMRC&lt;/author&gt;&lt;/authors&gt;&lt;/contributors&gt;&lt;titles&gt;&lt;title&gt;How to Review the Evidence: Systematic Identification and Review of the Scientific Literature&lt;/title&gt;&lt;/titles&gt;&lt;dates&gt;&lt;year&gt;2000&lt;/year&gt;&lt;/dates&gt;&lt;pub-location&gt;Canberra&lt;/pub-location&gt;&lt;publisher&gt;National Health and Medical Research Council&lt;/publisher&gt;&lt;urls&gt;&lt;/urls&gt;&lt;/record&gt;&lt;/Cite&gt;&lt;Cite&gt;&lt;Author&gt;NHMRC&lt;/Author&gt;&lt;Year&gt;2000&lt;/Year&gt;&lt;RecNum&gt;1546&lt;/RecNum&gt;&lt;record&gt;&lt;rec-number&gt;1546&lt;/rec-number&gt;&lt;foreign-keys&gt;&lt;key app="EN" db-id="r0fwxaz05vavvyexrs5vxa5r2tr0afxwvt2w" timestamp="1491625700"&gt;1546&lt;/key&gt;&lt;/foreign-keys&gt;&lt;ref-type name="Report"&gt;27&lt;/ref-type&gt;&lt;contributors&gt;&lt;authors&gt;&lt;author&gt;NHMRC&lt;/author&gt;&lt;/authors&gt;&lt;/contributors&gt;&lt;titles&gt;&lt;title&gt;How to use the Evidence: Assessment and Application of Scientific Evidence&lt;/title&gt;&lt;/titles&gt;&lt;dates&gt;&lt;year&gt;2000&lt;/year&gt;&lt;/dates&gt;&lt;pub-location&gt;Canberra&lt;/pub-location&gt;&lt;publisher&gt;National Health and Medical Research Council&lt;/publisher&gt;&lt;urls&gt;&lt;/urls&gt;&lt;/record&gt;&lt;/Cite&gt;&lt;Cite&gt;&lt;Author&gt;SIGN&lt;/Author&gt;&lt;Year&gt;2004&lt;/Year&gt;&lt;RecNum&gt;1547&lt;/RecNum&gt;&lt;record&gt;&lt;rec-number&gt;1547&lt;/rec-number&gt;&lt;foreign-keys&gt;&lt;key app="EN" db-id="r0fwxaz05vavvyexrs5vxa5r2tr0afxwvt2w" timestamp="1491625925"&gt;1547&lt;/key&gt;&lt;/foreign-keys&gt;&lt;ref-type name="Report"&gt;27&lt;/ref-type&gt;&lt;contributors&gt;&lt;authors&gt;&lt;author&gt;SIGN,&lt;/author&gt;&lt;/authors&gt;&lt;/contributors&gt;&lt;titles&gt;&lt;title&gt;Methodology Checklist 1: Systematic Reviews and Meta-analyses&lt;/title&gt;&lt;/titles&gt;&lt;dates&gt;&lt;year&gt;2004&lt;/year&gt;&lt;/dates&gt;&lt;pub-location&gt;Edinburgh&lt;/pub-location&gt;&lt;publisher&gt;Scottish Intercollegiate Guidelines Network&lt;/publisher&gt;&lt;urls&gt;&lt;/urls&gt;&lt;/record&gt;&lt;/Cite&gt;&lt;/EndNote&gt;</w:instrText>
      </w:r>
      <w:r>
        <w:fldChar w:fldCharType="separate"/>
      </w:r>
      <w:r w:rsidR="00293273">
        <w:t>(</w:t>
      </w:r>
      <w:r w:rsidR="00293273" w:rsidRPr="00C06F91">
        <w:t>NHMRC 2000b; NHMRC 2000a; SIGN 2004</w:t>
      </w:r>
      <w:r w:rsidR="00293273">
        <w:t>)</w:t>
      </w:r>
      <w:r>
        <w:fldChar w:fldCharType="end"/>
      </w:r>
      <w:r w:rsidRPr="00E026BC">
        <w:t>.</w:t>
      </w:r>
    </w:p>
    <w:p w14:paraId="497A17F6" w14:textId="77777777" w:rsidR="007F6B71" w:rsidRDefault="007F6B71" w:rsidP="007F6B71">
      <w:pPr>
        <w:pStyle w:val="TableName"/>
      </w:pPr>
      <w:bookmarkStart w:id="92" w:name="_Toc534383790"/>
      <w:bookmarkStart w:id="93" w:name="_Toc41914150"/>
      <w:r>
        <w:t>Table B.2: Assessment of limitations of randomised controlled trials</w:t>
      </w:r>
      <w:bookmarkEnd w:id="92"/>
      <w:bookmarkEnd w:id="93"/>
      <w:r>
        <w:t xml:space="preserve"> </w:t>
      </w:r>
    </w:p>
    <w:tbl>
      <w:tblPr>
        <w:tblStyle w:val="TableGrid"/>
        <w:tblW w:w="9217" w:type="dxa"/>
        <w:shd w:val="clear" w:color="auto" w:fill="EDEDED" w:themeFill="accent3" w:themeFillTint="33"/>
        <w:tblLook w:val="04A0" w:firstRow="1" w:lastRow="0" w:firstColumn="1" w:lastColumn="0" w:noHBand="0" w:noVBand="1"/>
        <w:tblCaption w:val="Table B.2: Assessment of limitations of randomised controlled trials "/>
      </w:tblPr>
      <w:tblGrid>
        <w:gridCol w:w="1806"/>
        <w:gridCol w:w="7411"/>
      </w:tblGrid>
      <w:tr w:rsidR="007F6B71" w:rsidRPr="00204F78" w14:paraId="4BFB25A7" w14:textId="77777777" w:rsidTr="00C42E2F">
        <w:trPr>
          <w:tblHeader/>
        </w:trPr>
        <w:tc>
          <w:tcPr>
            <w:tcW w:w="1806" w:type="dxa"/>
            <w:shd w:val="clear" w:color="auto" w:fill="EDEDED" w:themeFill="accent3" w:themeFillTint="33"/>
          </w:tcPr>
          <w:p w14:paraId="6BF6228A" w14:textId="77777777" w:rsidR="007F6B71" w:rsidRPr="00204F78" w:rsidRDefault="007F6B71" w:rsidP="00C42E2F">
            <w:pPr>
              <w:pStyle w:val="Tablecell"/>
              <w:rPr>
                <w:b/>
                <w:sz w:val="16"/>
                <w:szCs w:val="16"/>
              </w:rPr>
            </w:pPr>
            <w:r w:rsidRPr="00204F78">
              <w:rPr>
                <w:b/>
                <w:sz w:val="16"/>
                <w:szCs w:val="16"/>
              </w:rPr>
              <w:t>Study limitation</w:t>
            </w:r>
          </w:p>
        </w:tc>
        <w:tc>
          <w:tcPr>
            <w:tcW w:w="7411" w:type="dxa"/>
            <w:shd w:val="clear" w:color="auto" w:fill="EDEDED" w:themeFill="accent3" w:themeFillTint="33"/>
          </w:tcPr>
          <w:p w14:paraId="5C97F0BB" w14:textId="77777777" w:rsidR="007F6B71" w:rsidRPr="00204F78" w:rsidRDefault="007F6B71" w:rsidP="00C42E2F">
            <w:pPr>
              <w:pStyle w:val="Tablecell"/>
              <w:rPr>
                <w:b/>
                <w:sz w:val="16"/>
                <w:szCs w:val="16"/>
              </w:rPr>
            </w:pPr>
            <w:r w:rsidRPr="00204F78">
              <w:rPr>
                <w:b/>
                <w:sz w:val="16"/>
                <w:szCs w:val="16"/>
              </w:rPr>
              <w:t>Explanation</w:t>
            </w:r>
          </w:p>
        </w:tc>
      </w:tr>
      <w:tr w:rsidR="007F6B71" w14:paraId="01A4B5C1" w14:textId="77777777" w:rsidTr="00C42E2F">
        <w:tc>
          <w:tcPr>
            <w:tcW w:w="1806" w:type="dxa"/>
            <w:shd w:val="clear" w:color="auto" w:fill="EDEDED" w:themeFill="accent3" w:themeFillTint="33"/>
          </w:tcPr>
          <w:p w14:paraId="7CE04AD6" w14:textId="77777777" w:rsidR="007F6B71" w:rsidRPr="00204F78" w:rsidRDefault="007F6B71" w:rsidP="00C42E2F">
            <w:pPr>
              <w:pStyle w:val="Tablecell"/>
              <w:rPr>
                <w:sz w:val="16"/>
                <w:szCs w:val="16"/>
              </w:rPr>
            </w:pPr>
            <w:r w:rsidRPr="00204F78">
              <w:rPr>
                <w:rFonts w:eastAsiaTheme="minorHAnsi"/>
                <w:sz w:val="16"/>
                <w:szCs w:val="16"/>
              </w:rPr>
              <w:t xml:space="preserve">Lack of allocation concealment </w:t>
            </w:r>
          </w:p>
        </w:tc>
        <w:tc>
          <w:tcPr>
            <w:tcW w:w="7411" w:type="dxa"/>
            <w:shd w:val="clear" w:color="auto" w:fill="EDEDED" w:themeFill="accent3" w:themeFillTint="33"/>
          </w:tcPr>
          <w:p w14:paraId="43A3E569" w14:textId="77777777" w:rsidR="007F6B71" w:rsidRPr="00204F78" w:rsidRDefault="007F6B71" w:rsidP="00C42E2F">
            <w:pPr>
              <w:pStyle w:val="Tablecell"/>
              <w:rPr>
                <w:sz w:val="16"/>
                <w:szCs w:val="16"/>
              </w:rPr>
            </w:pPr>
            <w:r w:rsidRPr="00204F78">
              <w:rPr>
                <w:rFonts w:eastAsiaTheme="minorHAnsi"/>
                <w:sz w:val="16"/>
                <w:szCs w:val="16"/>
              </w:rPr>
              <w:t xml:space="preserve">Those enrolling patients are aware of the group (or period in a crossover trial) to which the next enrolled patient will be allocated (a major problem in “pseudo” or “quasi” randomised trials with allocation by day of week, birth date, chart number, etc.). </w:t>
            </w:r>
          </w:p>
        </w:tc>
      </w:tr>
      <w:tr w:rsidR="007F6B71" w14:paraId="74FDFB62" w14:textId="77777777" w:rsidTr="00C42E2F">
        <w:tc>
          <w:tcPr>
            <w:tcW w:w="1806" w:type="dxa"/>
            <w:shd w:val="clear" w:color="auto" w:fill="EDEDED" w:themeFill="accent3" w:themeFillTint="33"/>
          </w:tcPr>
          <w:p w14:paraId="26DD60F7" w14:textId="77777777" w:rsidR="007F6B71" w:rsidRPr="00204F78" w:rsidRDefault="007F6B71" w:rsidP="00C42E2F">
            <w:pPr>
              <w:pStyle w:val="Tablecell"/>
              <w:rPr>
                <w:sz w:val="16"/>
                <w:szCs w:val="16"/>
              </w:rPr>
            </w:pPr>
            <w:r w:rsidRPr="00204F78">
              <w:rPr>
                <w:rFonts w:eastAsiaTheme="minorHAnsi"/>
                <w:sz w:val="16"/>
                <w:szCs w:val="16"/>
              </w:rPr>
              <w:t xml:space="preserve">Lack of blinding </w:t>
            </w:r>
          </w:p>
        </w:tc>
        <w:tc>
          <w:tcPr>
            <w:tcW w:w="7411" w:type="dxa"/>
            <w:shd w:val="clear" w:color="auto" w:fill="EDEDED" w:themeFill="accent3" w:themeFillTint="33"/>
          </w:tcPr>
          <w:p w14:paraId="15DDB1E2" w14:textId="77777777" w:rsidR="007F6B71" w:rsidRPr="00204F78" w:rsidRDefault="007F6B71" w:rsidP="00C42E2F">
            <w:pPr>
              <w:pStyle w:val="Tablecell"/>
              <w:rPr>
                <w:sz w:val="16"/>
                <w:szCs w:val="16"/>
              </w:rPr>
            </w:pPr>
            <w:r w:rsidRPr="00204F78">
              <w:rPr>
                <w:rFonts w:eastAsiaTheme="minorHAnsi"/>
                <w:sz w:val="16"/>
                <w:szCs w:val="16"/>
              </w:rPr>
              <w:t xml:space="preserve">Patient, caregivers, those recording outcomes, those adjudicating outcomes, or data analysts are aware of the arm to which patients are allocated (or the medication currently being received in a crossover trial). </w:t>
            </w:r>
          </w:p>
        </w:tc>
      </w:tr>
      <w:tr w:rsidR="007F6B71" w14:paraId="5EA1A9BD" w14:textId="77777777" w:rsidTr="00C42E2F">
        <w:tc>
          <w:tcPr>
            <w:tcW w:w="1806" w:type="dxa"/>
            <w:shd w:val="clear" w:color="auto" w:fill="EDEDED" w:themeFill="accent3" w:themeFillTint="33"/>
          </w:tcPr>
          <w:p w14:paraId="4EA1E3B6" w14:textId="77777777" w:rsidR="007F6B71" w:rsidRPr="00204F78" w:rsidRDefault="007F6B71" w:rsidP="00C42E2F">
            <w:pPr>
              <w:pStyle w:val="Tablecell"/>
              <w:keepNext/>
              <w:rPr>
                <w:sz w:val="16"/>
                <w:szCs w:val="16"/>
              </w:rPr>
            </w:pPr>
            <w:r w:rsidRPr="00204F78">
              <w:rPr>
                <w:rFonts w:eastAsiaTheme="minorHAnsi"/>
                <w:sz w:val="16"/>
                <w:szCs w:val="16"/>
              </w:rPr>
              <w:t xml:space="preserve">Incomplete accounting of patients and outcome events </w:t>
            </w:r>
          </w:p>
        </w:tc>
        <w:tc>
          <w:tcPr>
            <w:tcW w:w="7411" w:type="dxa"/>
            <w:shd w:val="clear" w:color="auto" w:fill="EDEDED" w:themeFill="accent3" w:themeFillTint="33"/>
          </w:tcPr>
          <w:p w14:paraId="33A99E27" w14:textId="77777777" w:rsidR="007F6B71" w:rsidRPr="00204F78" w:rsidRDefault="007F6B71" w:rsidP="00C42E2F">
            <w:pPr>
              <w:pStyle w:val="Tablecell"/>
              <w:keepNext/>
              <w:rPr>
                <w:rFonts w:eastAsiaTheme="minorHAnsi"/>
                <w:sz w:val="16"/>
                <w:szCs w:val="16"/>
              </w:rPr>
            </w:pPr>
            <w:r w:rsidRPr="00204F78">
              <w:rPr>
                <w:rFonts w:eastAsiaTheme="minorHAnsi"/>
                <w:sz w:val="16"/>
                <w:szCs w:val="16"/>
              </w:rPr>
              <w:t xml:space="preserve">Loss to follow-up and failure to adhere to the intention-to-treat principle in superiority trials; or in noninferiority trials, loss to follow-up, and failure to conduct both analyses considering only those who adhered to treatment, and all patients for whom outcome data are available. </w:t>
            </w:r>
          </w:p>
          <w:p w14:paraId="0D24FA44" w14:textId="77777777" w:rsidR="007F6B71" w:rsidRPr="00204F78" w:rsidRDefault="007F6B71" w:rsidP="00C42E2F">
            <w:pPr>
              <w:pStyle w:val="Tablecell"/>
              <w:keepNext/>
              <w:rPr>
                <w:sz w:val="16"/>
                <w:szCs w:val="16"/>
              </w:rPr>
            </w:pPr>
            <w:r w:rsidRPr="00204F78">
              <w:rPr>
                <w:rFonts w:eastAsiaTheme="minorHAnsi"/>
                <w:sz w:val="16"/>
                <w:szCs w:val="16"/>
              </w:rPr>
              <w:t xml:space="preserve">The significance of particular rates of loss to follow-up, however, varies widely and is dependent on the relation between loss to follow-up and number of events. The higher the proportion lost to follow-up in relation to intervention and control group event rates, and differences between intervention and control groups, the greater the threat of bias. </w:t>
            </w:r>
          </w:p>
        </w:tc>
      </w:tr>
      <w:tr w:rsidR="007F6B71" w14:paraId="3217B8EA" w14:textId="77777777" w:rsidTr="00C42E2F">
        <w:tc>
          <w:tcPr>
            <w:tcW w:w="1806" w:type="dxa"/>
            <w:shd w:val="clear" w:color="auto" w:fill="EDEDED" w:themeFill="accent3" w:themeFillTint="33"/>
          </w:tcPr>
          <w:p w14:paraId="7AF9A9D9" w14:textId="77777777" w:rsidR="007F6B71" w:rsidRPr="00204F78" w:rsidRDefault="007F6B71" w:rsidP="00C42E2F">
            <w:pPr>
              <w:pStyle w:val="Tablecell"/>
              <w:rPr>
                <w:sz w:val="16"/>
                <w:szCs w:val="16"/>
              </w:rPr>
            </w:pPr>
            <w:r w:rsidRPr="00204F78">
              <w:rPr>
                <w:rFonts w:eastAsiaTheme="minorHAnsi"/>
                <w:sz w:val="16"/>
                <w:szCs w:val="16"/>
              </w:rPr>
              <w:t xml:space="preserve">Selective outcome reporting </w:t>
            </w:r>
          </w:p>
        </w:tc>
        <w:tc>
          <w:tcPr>
            <w:tcW w:w="7411" w:type="dxa"/>
            <w:shd w:val="clear" w:color="auto" w:fill="EDEDED" w:themeFill="accent3" w:themeFillTint="33"/>
          </w:tcPr>
          <w:p w14:paraId="56F5E324" w14:textId="77777777" w:rsidR="007F6B71" w:rsidRPr="00204F78" w:rsidRDefault="007F6B71" w:rsidP="00C42E2F">
            <w:pPr>
              <w:pStyle w:val="Tablecell"/>
              <w:rPr>
                <w:sz w:val="16"/>
                <w:szCs w:val="16"/>
              </w:rPr>
            </w:pPr>
            <w:r w:rsidRPr="00204F78">
              <w:rPr>
                <w:rFonts w:eastAsiaTheme="minorHAnsi"/>
                <w:sz w:val="16"/>
                <w:szCs w:val="16"/>
              </w:rPr>
              <w:t xml:space="preserve">Incomplete or absent reporting of some outcomes and not others on the basis of the results. </w:t>
            </w:r>
          </w:p>
        </w:tc>
      </w:tr>
      <w:tr w:rsidR="007F6B71" w14:paraId="5647C25F" w14:textId="77777777" w:rsidTr="00C42E2F">
        <w:tc>
          <w:tcPr>
            <w:tcW w:w="1806" w:type="dxa"/>
            <w:shd w:val="clear" w:color="auto" w:fill="EDEDED" w:themeFill="accent3" w:themeFillTint="33"/>
          </w:tcPr>
          <w:p w14:paraId="531DC4DE" w14:textId="77777777" w:rsidR="007F6B71" w:rsidRPr="00204F78" w:rsidRDefault="007F6B71" w:rsidP="00C42E2F">
            <w:pPr>
              <w:pStyle w:val="Tablecell"/>
              <w:rPr>
                <w:sz w:val="16"/>
                <w:szCs w:val="16"/>
              </w:rPr>
            </w:pPr>
            <w:r w:rsidRPr="00204F78">
              <w:rPr>
                <w:rFonts w:eastAsiaTheme="minorHAnsi"/>
                <w:sz w:val="16"/>
                <w:szCs w:val="16"/>
              </w:rPr>
              <w:t xml:space="preserve">Other limitations </w:t>
            </w:r>
          </w:p>
        </w:tc>
        <w:tc>
          <w:tcPr>
            <w:tcW w:w="7411" w:type="dxa"/>
            <w:shd w:val="clear" w:color="auto" w:fill="EDEDED" w:themeFill="accent3" w:themeFillTint="33"/>
          </w:tcPr>
          <w:p w14:paraId="38166D03" w14:textId="77777777" w:rsidR="007F6B71" w:rsidRPr="00204F78" w:rsidRDefault="007F6B71" w:rsidP="00C42E2F">
            <w:pPr>
              <w:pStyle w:val="Tablecell"/>
              <w:rPr>
                <w:rFonts w:eastAsiaTheme="minorHAnsi"/>
                <w:sz w:val="16"/>
                <w:szCs w:val="16"/>
              </w:rPr>
            </w:pPr>
            <w:r w:rsidRPr="00204F78">
              <w:rPr>
                <w:rFonts w:eastAsiaTheme="minorHAnsi"/>
                <w:sz w:val="16"/>
                <w:szCs w:val="16"/>
              </w:rPr>
              <w:t xml:space="preserve">Stopping trial early for benefit. Substantial overestimates are likely in trials with fewer than 500 events and large overestimates are likely in trials with fewer than 200 events. Empirical evidence suggests that formal stopping rules do not reduce this bias. </w:t>
            </w:r>
          </w:p>
          <w:p w14:paraId="4F60E94D" w14:textId="77777777" w:rsidR="007F6B71" w:rsidRPr="00204F78" w:rsidRDefault="007F6B71" w:rsidP="00C42E2F">
            <w:pPr>
              <w:pStyle w:val="Tablecell"/>
              <w:rPr>
                <w:rFonts w:eastAsiaTheme="minorHAnsi"/>
                <w:sz w:val="16"/>
                <w:szCs w:val="16"/>
              </w:rPr>
            </w:pPr>
            <w:r w:rsidRPr="00204F78">
              <w:rPr>
                <w:rFonts w:eastAsiaTheme="minorHAnsi"/>
                <w:sz w:val="16"/>
                <w:szCs w:val="16"/>
              </w:rPr>
              <w:t xml:space="preserve">Use of unvalidated outcome measures (e.g. patient-reported outcomes) </w:t>
            </w:r>
          </w:p>
          <w:p w14:paraId="53E30750" w14:textId="77777777" w:rsidR="007F6B71" w:rsidRPr="00204F78" w:rsidRDefault="007F6B71" w:rsidP="00C42E2F">
            <w:pPr>
              <w:pStyle w:val="Tablecell"/>
              <w:rPr>
                <w:rFonts w:eastAsiaTheme="minorHAnsi"/>
                <w:sz w:val="16"/>
                <w:szCs w:val="16"/>
              </w:rPr>
            </w:pPr>
            <w:r w:rsidRPr="00204F78">
              <w:rPr>
                <w:rFonts w:eastAsiaTheme="minorHAnsi"/>
                <w:sz w:val="16"/>
                <w:szCs w:val="16"/>
              </w:rPr>
              <w:t xml:space="preserve">Carryover effects in crossover trial </w:t>
            </w:r>
          </w:p>
          <w:p w14:paraId="479C67D2" w14:textId="77777777" w:rsidR="007F6B71" w:rsidRPr="00204F78" w:rsidRDefault="007F6B71" w:rsidP="00C42E2F">
            <w:pPr>
              <w:pStyle w:val="Tablecell"/>
              <w:rPr>
                <w:sz w:val="16"/>
                <w:szCs w:val="16"/>
              </w:rPr>
            </w:pPr>
            <w:r w:rsidRPr="00204F78">
              <w:rPr>
                <w:rFonts w:eastAsiaTheme="minorHAnsi"/>
                <w:sz w:val="16"/>
                <w:szCs w:val="16"/>
              </w:rPr>
              <w:t xml:space="preserve">Recruitment bias in cluster-randomised trials </w:t>
            </w:r>
          </w:p>
        </w:tc>
      </w:tr>
    </w:tbl>
    <w:p w14:paraId="19F8A39C" w14:textId="1544D420" w:rsidR="007F6B71" w:rsidRDefault="007F6B71" w:rsidP="007F6B71">
      <w:pPr>
        <w:pStyle w:val="source"/>
        <w:rPr>
          <w:b/>
          <w:bCs/>
          <w:color w:val="878A8D"/>
          <w:sz w:val="22"/>
          <w:szCs w:val="22"/>
        </w:rPr>
      </w:pPr>
      <w:r>
        <w:t xml:space="preserve">Source: </w:t>
      </w:r>
      <w:r>
        <w:tab/>
      </w:r>
      <w:r>
        <w:fldChar w:fldCharType="begin"/>
      </w:r>
      <w:r w:rsidR="00DA4696">
        <w:instrText xml:space="preserve"> ADDIN EN.CITE &lt;EndNote&gt;&lt;Cite&gt;&lt;Author&gt;Schünemann&lt;/Author&gt;&lt;Year&gt;2013&lt;/Year&gt;&lt;RecNum&gt;1548&lt;/RecNum&gt;&lt;DisplayText&gt;(&lt;style font="Century Gothic" size="8"&gt;Schünemann et al 2013&lt;/style&gt;)&lt;/DisplayText&gt;&lt;record&gt;&lt;rec-number&gt;1548&lt;/rec-number&gt;&lt;foreign-keys&gt;&lt;key app="EN" db-id="r0fwxaz05vavvyexrs5vxa5r2tr0afxwvt2w" timestamp="1491626232"&gt;1548&lt;/key&gt;&lt;/foreign-keys&gt;&lt;ref-type name="Report"&gt;27&lt;/ref-type&gt;&lt;contributors&gt;&lt;authors&gt;&lt;author&gt;Schünemann, H.,&lt;/author&gt;&lt;author&gt;Brożek, J.,&lt;/author&gt;&lt;author&gt;Guyatt, G.,&lt;/author&gt;&lt;author&gt;Oxman, A.,&lt;/author&gt;&lt;/authors&gt;&lt;/contributors&gt;&lt;titles&gt;&lt;title&gt;GRADE Handbook for Grading Quality of Evidence and Strength of Recommendations&lt;/title&gt;&lt;/titles&gt;&lt;dates&gt;&lt;year&gt;2013&lt;/year&gt;&lt;/dates&gt;&lt;publisher&gt;Grading of Recommendations, Assessment, Development and Evaluation (GRADE) Working Group &lt;/publisher&gt;&lt;urls&gt;&lt;/urls&gt;&lt;/record&gt;&lt;/Cite&gt;&lt;/EndNote&gt;</w:instrText>
      </w:r>
      <w:r>
        <w:fldChar w:fldCharType="separate"/>
      </w:r>
      <w:r w:rsidR="00DA4696">
        <w:t>(</w:t>
      </w:r>
      <w:r w:rsidR="00DA4696" w:rsidRPr="0023748C">
        <w:t>Schünemann et al 2013</w:t>
      </w:r>
      <w:r w:rsidR="00DA4696">
        <w:t>)</w:t>
      </w:r>
      <w:r>
        <w:fldChar w:fldCharType="end"/>
      </w:r>
      <w:r>
        <w:t xml:space="preserve">. </w:t>
      </w:r>
    </w:p>
    <w:p w14:paraId="72A95D21" w14:textId="77777777" w:rsidR="007F6B71" w:rsidRDefault="007F6B71" w:rsidP="007F6B71">
      <w:pPr>
        <w:pStyle w:val="TableName"/>
      </w:pPr>
      <w:bookmarkStart w:id="94" w:name="_Toc534383791"/>
      <w:bookmarkStart w:id="95" w:name="_Toc41914151"/>
      <w:r>
        <w:t>Table B.3: Assessment of limitations of observational studies</w:t>
      </w:r>
      <w:bookmarkEnd w:id="94"/>
      <w:bookmarkEnd w:id="95"/>
      <w:r>
        <w:t xml:space="preserve"> </w:t>
      </w:r>
    </w:p>
    <w:tbl>
      <w:tblPr>
        <w:tblStyle w:val="TableGrid"/>
        <w:tblW w:w="9217" w:type="dxa"/>
        <w:shd w:val="clear" w:color="auto" w:fill="EDEDED" w:themeFill="accent3" w:themeFillTint="33"/>
        <w:tblLook w:val="04A0" w:firstRow="1" w:lastRow="0" w:firstColumn="1" w:lastColumn="0" w:noHBand="0" w:noVBand="1"/>
        <w:tblCaption w:val="Table B.3: Assessment of limitations of observational studies "/>
      </w:tblPr>
      <w:tblGrid>
        <w:gridCol w:w="2461"/>
        <w:gridCol w:w="6756"/>
      </w:tblGrid>
      <w:tr w:rsidR="007F6B71" w:rsidRPr="00204F78" w14:paraId="261453C0" w14:textId="77777777" w:rsidTr="00C42E2F">
        <w:trPr>
          <w:tblHeader/>
        </w:trPr>
        <w:tc>
          <w:tcPr>
            <w:tcW w:w="2461" w:type="dxa"/>
            <w:shd w:val="clear" w:color="auto" w:fill="EDEDED" w:themeFill="accent3" w:themeFillTint="33"/>
          </w:tcPr>
          <w:p w14:paraId="6666A370" w14:textId="77777777" w:rsidR="007F6B71" w:rsidRPr="00204F78" w:rsidRDefault="007F6B71" w:rsidP="00C42E2F">
            <w:pPr>
              <w:pStyle w:val="Tablecell"/>
              <w:rPr>
                <w:b/>
                <w:sz w:val="16"/>
                <w:szCs w:val="16"/>
              </w:rPr>
            </w:pPr>
            <w:r w:rsidRPr="00204F78">
              <w:rPr>
                <w:b/>
                <w:sz w:val="16"/>
                <w:szCs w:val="16"/>
              </w:rPr>
              <w:t>Study limitation</w:t>
            </w:r>
          </w:p>
        </w:tc>
        <w:tc>
          <w:tcPr>
            <w:tcW w:w="6756" w:type="dxa"/>
            <w:shd w:val="clear" w:color="auto" w:fill="EDEDED" w:themeFill="accent3" w:themeFillTint="33"/>
          </w:tcPr>
          <w:p w14:paraId="0A98E19F" w14:textId="77777777" w:rsidR="007F6B71" w:rsidRPr="00204F78" w:rsidRDefault="007F6B71" w:rsidP="00C42E2F">
            <w:pPr>
              <w:pStyle w:val="Tablecell"/>
              <w:rPr>
                <w:b/>
                <w:sz w:val="16"/>
                <w:szCs w:val="16"/>
              </w:rPr>
            </w:pPr>
            <w:r w:rsidRPr="00204F78">
              <w:rPr>
                <w:b/>
                <w:sz w:val="16"/>
                <w:szCs w:val="16"/>
              </w:rPr>
              <w:t>Explanation</w:t>
            </w:r>
          </w:p>
        </w:tc>
      </w:tr>
      <w:tr w:rsidR="007F6B71" w14:paraId="1882B4F5" w14:textId="77777777" w:rsidTr="00C42E2F">
        <w:tc>
          <w:tcPr>
            <w:tcW w:w="2461" w:type="dxa"/>
            <w:shd w:val="clear" w:color="auto" w:fill="EDEDED" w:themeFill="accent3" w:themeFillTint="33"/>
          </w:tcPr>
          <w:p w14:paraId="74DDAF0F" w14:textId="77777777" w:rsidR="007F6B71" w:rsidRPr="00204F78" w:rsidRDefault="007F6B71" w:rsidP="00C42E2F">
            <w:pPr>
              <w:pStyle w:val="Tablecell"/>
              <w:rPr>
                <w:rFonts w:eastAsiaTheme="minorHAnsi"/>
                <w:sz w:val="16"/>
                <w:szCs w:val="16"/>
              </w:rPr>
            </w:pPr>
            <w:r w:rsidRPr="00EA4665">
              <w:rPr>
                <w:sz w:val="16"/>
                <w:szCs w:val="16"/>
              </w:rPr>
              <w:t xml:space="preserve">Failure to develop and apply appropriate eligibility criteria </w:t>
            </w:r>
            <w:r w:rsidRPr="00EA4665">
              <w:rPr>
                <w:sz w:val="16"/>
                <w:szCs w:val="16"/>
              </w:rPr>
              <w:br/>
              <w:t xml:space="preserve">(inclusion of control population) </w:t>
            </w:r>
          </w:p>
        </w:tc>
        <w:tc>
          <w:tcPr>
            <w:tcW w:w="6756" w:type="dxa"/>
            <w:shd w:val="clear" w:color="auto" w:fill="EDEDED" w:themeFill="accent3" w:themeFillTint="33"/>
          </w:tcPr>
          <w:p w14:paraId="7791C922" w14:textId="77777777" w:rsidR="007F6B71" w:rsidRPr="00EA4665" w:rsidRDefault="007F6B71" w:rsidP="00C42E2F">
            <w:pPr>
              <w:pStyle w:val="Tablecell"/>
              <w:rPr>
                <w:sz w:val="16"/>
                <w:szCs w:val="16"/>
              </w:rPr>
            </w:pPr>
            <w:r w:rsidRPr="00EA4665">
              <w:rPr>
                <w:sz w:val="16"/>
                <w:szCs w:val="16"/>
              </w:rPr>
              <w:t xml:space="preserve">Under- or over-matching in case-control studies </w:t>
            </w:r>
          </w:p>
          <w:p w14:paraId="2EDE12C4" w14:textId="77777777" w:rsidR="007F6B71" w:rsidRPr="00204F78" w:rsidRDefault="007F6B71" w:rsidP="00C42E2F">
            <w:pPr>
              <w:pStyle w:val="Tablecell"/>
              <w:rPr>
                <w:rFonts w:eastAsiaTheme="minorHAnsi"/>
                <w:sz w:val="16"/>
                <w:szCs w:val="16"/>
              </w:rPr>
            </w:pPr>
            <w:r w:rsidRPr="00EA4665">
              <w:rPr>
                <w:sz w:val="16"/>
                <w:szCs w:val="16"/>
              </w:rPr>
              <w:t xml:space="preserve">Selection of exposed and unexposed in cohort studies from different populations </w:t>
            </w:r>
          </w:p>
        </w:tc>
      </w:tr>
      <w:tr w:rsidR="007F6B71" w14:paraId="5050CE4E" w14:textId="77777777" w:rsidTr="00C42E2F">
        <w:tc>
          <w:tcPr>
            <w:tcW w:w="2461" w:type="dxa"/>
            <w:shd w:val="clear" w:color="auto" w:fill="EDEDED" w:themeFill="accent3" w:themeFillTint="33"/>
          </w:tcPr>
          <w:p w14:paraId="6964E6FB" w14:textId="77777777" w:rsidR="007F6B71" w:rsidRPr="00204F78" w:rsidRDefault="007F6B71" w:rsidP="00C42E2F">
            <w:pPr>
              <w:pStyle w:val="Tablecell"/>
              <w:rPr>
                <w:rFonts w:eastAsiaTheme="minorHAnsi"/>
                <w:sz w:val="16"/>
                <w:szCs w:val="16"/>
              </w:rPr>
            </w:pPr>
            <w:r w:rsidRPr="00EA4665">
              <w:rPr>
                <w:sz w:val="16"/>
                <w:szCs w:val="16"/>
              </w:rPr>
              <w:t xml:space="preserve">Flawed measurement of both exposure and outcome </w:t>
            </w:r>
          </w:p>
        </w:tc>
        <w:tc>
          <w:tcPr>
            <w:tcW w:w="6756" w:type="dxa"/>
            <w:shd w:val="clear" w:color="auto" w:fill="EDEDED" w:themeFill="accent3" w:themeFillTint="33"/>
          </w:tcPr>
          <w:p w14:paraId="5EFE0C10" w14:textId="77777777" w:rsidR="007F6B71" w:rsidRPr="00EA4665" w:rsidRDefault="007F6B71" w:rsidP="00C42E2F">
            <w:pPr>
              <w:pStyle w:val="Tablecell"/>
              <w:rPr>
                <w:sz w:val="16"/>
                <w:szCs w:val="16"/>
              </w:rPr>
            </w:pPr>
            <w:r w:rsidRPr="00EA4665">
              <w:rPr>
                <w:sz w:val="16"/>
                <w:szCs w:val="16"/>
              </w:rPr>
              <w:t xml:space="preserve">Differences in measurement of exposure (e.g. recall bias in case-control studies) </w:t>
            </w:r>
          </w:p>
          <w:p w14:paraId="5321BCB2" w14:textId="77777777" w:rsidR="007F6B71" w:rsidRPr="00204F78" w:rsidRDefault="007F6B71" w:rsidP="00C42E2F">
            <w:pPr>
              <w:pStyle w:val="Tablecell"/>
              <w:rPr>
                <w:rFonts w:eastAsiaTheme="minorHAnsi"/>
                <w:sz w:val="16"/>
                <w:szCs w:val="16"/>
              </w:rPr>
            </w:pPr>
            <w:r w:rsidRPr="00EA4665">
              <w:rPr>
                <w:sz w:val="16"/>
                <w:szCs w:val="16"/>
              </w:rPr>
              <w:t xml:space="preserve">Differential surveillance for outcome in exposed and unexposed in cohort studies </w:t>
            </w:r>
          </w:p>
        </w:tc>
      </w:tr>
      <w:tr w:rsidR="007F6B71" w14:paraId="6C72F459" w14:textId="77777777" w:rsidTr="00C42E2F">
        <w:tc>
          <w:tcPr>
            <w:tcW w:w="2461" w:type="dxa"/>
            <w:shd w:val="clear" w:color="auto" w:fill="EDEDED" w:themeFill="accent3" w:themeFillTint="33"/>
          </w:tcPr>
          <w:p w14:paraId="470777C7" w14:textId="77777777" w:rsidR="007F6B71" w:rsidRPr="00204F78" w:rsidRDefault="007F6B71" w:rsidP="00C42E2F">
            <w:pPr>
              <w:pStyle w:val="Tablecell"/>
              <w:rPr>
                <w:rFonts w:eastAsiaTheme="minorHAnsi"/>
                <w:sz w:val="16"/>
                <w:szCs w:val="16"/>
              </w:rPr>
            </w:pPr>
            <w:r w:rsidRPr="00EA4665">
              <w:rPr>
                <w:sz w:val="16"/>
                <w:szCs w:val="16"/>
              </w:rPr>
              <w:t xml:space="preserve">Failure to adequately control confounding </w:t>
            </w:r>
          </w:p>
        </w:tc>
        <w:tc>
          <w:tcPr>
            <w:tcW w:w="6756" w:type="dxa"/>
            <w:shd w:val="clear" w:color="auto" w:fill="EDEDED" w:themeFill="accent3" w:themeFillTint="33"/>
          </w:tcPr>
          <w:p w14:paraId="048AE749" w14:textId="77777777" w:rsidR="007F6B71" w:rsidRPr="00EA4665" w:rsidRDefault="007F6B71" w:rsidP="00C42E2F">
            <w:pPr>
              <w:pStyle w:val="Tablecell"/>
              <w:rPr>
                <w:sz w:val="16"/>
                <w:szCs w:val="16"/>
              </w:rPr>
            </w:pPr>
            <w:r w:rsidRPr="00EA4665">
              <w:rPr>
                <w:sz w:val="16"/>
                <w:szCs w:val="16"/>
              </w:rPr>
              <w:t xml:space="preserve">Failure of accurate measurement of all known prognostic factors </w:t>
            </w:r>
          </w:p>
          <w:p w14:paraId="5FD794C3" w14:textId="77777777" w:rsidR="007F6B71" w:rsidRPr="00204F78" w:rsidRDefault="007F6B71" w:rsidP="00C42E2F">
            <w:pPr>
              <w:pStyle w:val="Tablecell"/>
              <w:rPr>
                <w:rFonts w:eastAsiaTheme="minorHAnsi"/>
                <w:sz w:val="16"/>
                <w:szCs w:val="16"/>
              </w:rPr>
            </w:pPr>
            <w:r w:rsidRPr="00EA4665">
              <w:rPr>
                <w:sz w:val="16"/>
                <w:szCs w:val="16"/>
              </w:rPr>
              <w:t xml:space="preserve">Failure to match for prognostic factors and/or adjustment in statistical analysis </w:t>
            </w:r>
          </w:p>
        </w:tc>
      </w:tr>
      <w:tr w:rsidR="007F6B71" w14:paraId="5F9F2D09" w14:textId="77777777" w:rsidTr="00C42E2F">
        <w:tc>
          <w:tcPr>
            <w:tcW w:w="2461" w:type="dxa"/>
            <w:shd w:val="clear" w:color="auto" w:fill="EDEDED" w:themeFill="accent3" w:themeFillTint="33"/>
          </w:tcPr>
          <w:p w14:paraId="1114EFAC" w14:textId="77777777" w:rsidR="007F6B71" w:rsidRPr="00204F78" w:rsidRDefault="007F6B71" w:rsidP="00C42E2F">
            <w:pPr>
              <w:pStyle w:val="Tablecell"/>
              <w:rPr>
                <w:rFonts w:eastAsiaTheme="minorHAnsi"/>
                <w:sz w:val="16"/>
                <w:szCs w:val="16"/>
              </w:rPr>
            </w:pPr>
            <w:r w:rsidRPr="00EA4665">
              <w:rPr>
                <w:sz w:val="16"/>
                <w:szCs w:val="16"/>
              </w:rPr>
              <w:t xml:space="preserve">Incomplete or inadequately short follow-up </w:t>
            </w:r>
          </w:p>
        </w:tc>
        <w:tc>
          <w:tcPr>
            <w:tcW w:w="6756" w:type="dxa"/>
            <w:shd w:val="clear" w:color="auto" w:fill="EDEDED" w:themeFill="accent3" w:themeFillTint="33"/>
          </w:tcPr>
          <w:p w14:paraId="6B3B5E57" w14:textId="77777777" w:rsidR="007F6B71" w:rsidRPr="00204F78" w:rsidRDefault="007F6B71" w:rsidP="00C42E2F">
            <w:pPr>
              <w:pStyle w:val="Tablecell"/>
              <w:rPr>
                <w:rFonts w:eastAsiaTheme="minorHAnsi"/>
                <w:sz w:val="16"/>
                <w:szCs w:val="16"/>
              </w:rPr>
            </w:pPr>
            <w:r w:rsidRPr="00EA4665">
              <w:rPr>
                <w:sz w:val="16"/>
                <w:szCs w:val="16"/>
              </w:rPr>
              <w:t xml:space="preserve">Especially within prospective cohort studies, both groups should be followed for the same amount of time. </w:t>
            </w:r>
          </w:p>
        </w:tc>
      </w:tr>
    </w:tbl>
    <w:p w14:paraId="788F8ECE" w14:textId="140C9776" w:rsidR="007F6B71" w:rsidRDefault="007F6B71" w:rsidP="007F6B71">
      <w:pPr>
        <w:pStyle w:val="source"/>
        <w:rPr>
          <w:b/>
          <w:bCs/>
          <w:color w:val="878A8D"/>
          <w:sz w:val="22"/>
          <w:szCs w:val="22"/>
        </w:rPr>
      </w:pPr>
      <w:r>
        <w:t xml:space="preserve">Source: </w:t>
      </w:r>
      <w:r>
        <w:tab/>
      </w:r>
      <w:r>
        <w:fldChar w:fldCharType="begin"/>
      </w:r>
      <w:r w:rsidR="00DA4696">
        <w:instrText xml:space="preserve"> ADDIN EN.CITE &lt;EndNote&gt;&lt;Cite&gt;&lt;Author&gt;Schünemann&lt;/Author&gt;&lt;Year&gt;2013&lt;/Year&gt;&lt;RecNum&gt;1548&lt;/RecNum&gt;&lt;DisplayText&gt;(&lt;style font="Century Gothic" size="8"&gt;Schünemann et al 2013&lt;/style&gt;)&lt;/DisplayText&gt;&lt;record&gt;&lt;rec-number&gt;1548&lt;/rec-number&gt;&lt;foreign-keys&gt;&lt;key app="EN" db-id="r0fwxaz05vavvyexrs5vxa5r2tr0afxwvt2w" timestamp="1491626232"&gt;1548&lt;/key&gt;&lt;/foreign-keys&gt;&lt;ref-type name="Report"&gt;27&lt;/ref-type&gt;&lt;contributors&gt;&lt;authors&gt;&lt;author&gt;Schünemann, H.,&lt;/author&gt;&lt;author&gt;Brożek, J.,&lt;/author&gt;&lt;author&gt;Guyatt, G.,&lt;/author&gt;&lt;author&gt;Oxman, A.,&lt;/author&gt;&lt;/authors&gt;&lt;/contributors&gt;&lt;titles&gt;&lt;title&gt;GRADE Handbook for Grading Quality of Evidence and Strength of Recommendations&lt;/title&gt;&lt;/titles&gt;&lt;dates&gt;&lt;year&gt;2013&lt;/year&gt;&lt;/dates&gt;&lt;publisher&gt;Grading of Recommendations, Assessment, Development and Evaluation (GRADE) Working Group &lt;/publisher&gt;&lt;urls&gt;&lt;/urls&gt;&lt;/record&gt;&lt;/Cite&gt;&lt;/EndNote&gt;</w:instrText>
      </w:r>
      <w:r>
        <w:fldChar w:fldCharType="separate"/>
      </w:r>
      <w:r w:rsidR="00DA4696">
        <w:t>(</w:t>
      </w:r>
      <w:r w:rsidR="00DA4696" w:rsidRPr="0023748C">
        <w:t>Schünemann et al 2013</w:t>
      </w:r>
      <w:r w:rsidR="00DA4696">
        <w:t>)</w:t>
      </w:r>
      <w:r>
        <w:fldChar w:fldCharType="end"/>
      </w:r>
      <w:r>
        <w:t xml:space="preserve">. </w:t>
      </w:r>
    </w:p>
    <w:p w14:paraId="36665B30" w14:textId="77777777" w:rsidR="007F6B71" w:rsidRDefault="007F6B71" w:rsidP="007F6B71">
      <w:pPr>
        <w:pStyle w:val="Heading5"/>
      </w:pPr>
      <w:bookmarkStart w:id="96" w:name="_Toc328212904"/>
      <w:bookmarkStart w:id="97" w:name="_Toc477510274"/>
      <w:r w:rsidRPr="00C311CF">
        <w:t>Selection of outcomes for GRADE analysis</w:t>
      </w:r>
      <w:bookmarkEnd w:id="96"/>
      <w:bookmarkEnd w:id="97"/>
    </w:p>
    <w:p w14:paraId="0FC51F13" w14:textId="7C4BEB9E" w:rsidR="007F6B71" w:rsidRPr="00651A21" w:rsidRDefault="007F6B71" w:rsidP="003A34D8">
      <w:pPr>
        <w:keepNext/>
        <w:rPr>
          <w:lang w:val="en-US"/>
        </w:rPr>
      </w:pPr>
      <w:r>
        <w:rPr>
          <w:lang w:val="en-US"/>
        </w:rPr>
        <w:t>The methodologists identified outcomes reported in the evidence for each topic. These were then reviewed and agreed upon by the Co-chairs and the EWG.</w:t>
      </w:r>
    </w:p>
    <w:p w14:paraId="1845DF31" w14:textId="77777777" w:rsidR="007F6B71" w:rsidRDefault="007F6B71" w:rsidP="007F6B71">
      <w:pPr>
        <w:pStyle w:val="Heading5"/>
      </w:pPr>
      <w:r>
        <w:t>Assessing the evidence</w:t>
      </w:r>
    </w:p>
    <w:p w14:paraId="4B90129F" w14:textId="079B04D0" w:rsidR="007F6B71" w:rsidRDefault="007F6B71" w:rsidP="007F6B71">
      <w:r>
        <w:t>For many research questions, the evidence was observational and heterogeneous and did not allow meta-analysis. For these questions, findings were tabulated and summarised in the text of the reviews and</w:t>
      </w:r>
      <w:r w:rsidR="003A34D8">
        <w:t>, in some cases,</w:t>
      </w:r>
      <w:r>
        <w:t xml:space="preserve"> consensus-based recommendations were developed. </w:t>
      </w:r>
    </w:p>
    <w:p w14:paraId="712743F6" w14:textId="77777777" w:rsidR="007F6B71" w:rsidRPr="00523DF8" w:rsidRDefault="007F6B71" w:rsidP="007F6B71">
      <w:r>
        <w:t>For research questions where comparable outcomes were reported, these were pooled using Revman 5 and the pooled results transferred to GRADE evidence tables, which take into account the risk of bias (the d</w:t>
      </w:r>
      <w:r w:rsidRPr="00BF2883">
        <w:t>egree to which included studies have a high</w:t>
      </w:r>
      <w:r>
        <w:t xml:space="preserve"> likelihood of protection against bias), inconsistency (the d</w:t>
      </w:r>
      <w:r w:rsidRPr="00BF2883">
        <w:t>egree to which included studies</w:t>
      </w:r>
      <w:r>
        <w:t xml:space="preserve"> find the same direction or magnitude of effect), imprecision (the confidence in the estimates of effect), indirectness (degree to which the evidence can be linked to important health outcomes) and the potential for publication bias (d</w:t>
      </w:r>
      <w:r w:rsidRPr="00BF2883">
        <w:t>egree to which non-</w:t>
      </w:r>
      <w:r>
        <w:t>reporting or selective analysis of results may influence interpretation of study results). The evidence tables provided a basis for development of GRADE Summary of Findings tables, which give anticipated absolute effects (usually in terms of numbers per 1,000) and relative risk, and provide a summation of the quality of the evidence. Evidence summaries were also developed based on the Summary of Findings tables to facilitate understanding of the implications of the evidence. The evidence-based recommendations developed were worded and graded based on this summation.</w:t>
      </w:r>
    </w:p>
    <w:p w14:paraId="0A672B48" w14:textId="77777777" w:rsidR="007F6B71" w:rsidRDefault="007F6B71" w:rsidP="007F6B71">
      <w:pPr>
        <w:pStyle w:val="Heading5"/>
      </w:pPr>
      <w:r>
        <w:t>Synthesising the evidence</w:t>
      </w:r>
    </w:p>
    <w:p w14:paraId="32F426D3" w14:textId="50409F69" w:rsidR="007F6B71" w:rsidRPr="007F6757" w:rsidRDefault="007F6B71" w:rsidP="007F6B71">
      <w:pPr>
        <w:keepLines/>
      </w:pPr>
      <w:r w:rsidRPr="003A34D8">
        <w:t>A summary of the evidence was developed for each research question for which studies were identified. This noted the study designs included (ie whether searches were limited to systematic reviews, RCTs or included observational studies) and the quality of the studies that cont</w:t>
      </w:r>
      <w:r w:rsidR="003A34D8" w:rsidRPr="003A34D8">
        <w:t>ributed to the body of evidence and</w:t>
      </w:r>
      <w:r w:rsidRPr="003A34D8">
        <w:t xml:space="preserve"> listed the studies of greatest relevance.</w:t>
      </w:r>
      <w:r>
        <w:t xml:space="preserve">  </w:t>
      </w:r>
    </w:p>
    <w:p w14:paraId="5B8232EF" w14:textId="77777777" w:rsidR="007F6B71" w:rsidRDefault="007F6B71" w:rsidP="007F6B71">
      <w:pPr>
        <w:pStyle w:val="Heading4"/>
        <w:rPr>
          <w:lang w:eastAsia="en-AU"/>
        </w:rPr>
      </w:pPr>
      <w:r>
        <w:rPr>
          <w:lang w:eastAsia="en-AU"/>
        </w:rPr>
        <w:t>Formulation of recommendations</w:t>
      </w:r>
    </w:p>
    <w:p w14:paraId="2CE8E333" w14:textId="77777777" w:rsidR="007F6B71" w:rsidRPr="00EA1F10" w:rsidRDefault="007F6B71" w:rsidP="007F6B71">
      <w:pPr>
        <w:rPr>
          <w:rFonts w:eastAsiaTheme="minorHAnsi"/>
          <w:lang w:val="en-GB" w:eastAsia="en-GB"/>
        </w:rPr>
      </w:pPr>
      <w:r>
        <w:rPr>
          <w:rFonts w:eastAsiaTheme="minorHAnsi"/>
          <w:lang w:val="en-GB" w:eastAsia="en-GB"/>
        </w:rPr>
        <w:t xml:space="preserve">The methodologists engaged to conduct the review searched the literature, evaluated the evidence and developed Technical Reports for each topic. The technical writer then revised or drafted a chapter based on the evidence. Each Technical Report and associated draft chapter was then reviewed by the Co-Chairs and draft recommendations and practice points were developed in consultation with the methodologists. Documents were then circulated for comment from the EWG by email and comments collated by the Department. </w:t>
      </w:r>
    </w:p>
    <w:p w14:paraId="7D60F656" w14:textId="5A306040" w:rsidR="007F6B71" w:rsidRDefault="007F6B71" w:rsidP="007F6B71">
      <w:pPr>
        <w:rPr>
          <w:rFonts w:eastAsiaTheme="minorHAnsi"/>
        </w:rPr>
      </w:pPr>
      <w:r>
        <w:rPr>
          <w:lang w:eastAsia="ko-KR"/>
        </w:rPr>
        <w:t>The EWG was guided by the methodologists and technical writer in the approach to evaluating the evidence and developing recommendations (ie wording was to be in p</w:t>
      </w:r>
      <w:r w:rsidRPr="003B6DF4">
        <w:t xml:space="preserve">lain English, </w:t>
      </w:r>
      <w:r w:rsidRPr="003B6DF4">
        <w:rPr>
          <w:rFonts w:eastAsiaTheme="minorHAnsi"/>
        </w:rPr>
        <w:t>specific, unambiguous, clearly describe the action/s to be taken by users and match the strength of the body of evidence)</w:t>
      </w:r>
      <w:r>
        <w:rPr>
          <w:rFonts w:eastAsiaTheme="minorHAnsi"/>
        </w:rPr>
        <w:t xml:space="preserve">. An iterative approach was taken to finalising the wording. </w:t>
      </w:r>
    </w:p>
    <w:p w14:paraId="0BD74724" w14:textId="77777777" w:rsidR="007F6B71" w:rsidRDefault="007F6B71" w:rsidP="007F6B71">
      <w:pPr>
        <w:rPr>
          <w:rFonts w:eastAsiaTheme="minorHAnsi"/>
        </w:rPr>
      </w:pPr>
      <w:r>
        <w:rPr>
          <w:rFonts w:eastAsiaTheme="minorHAnsi"/>
        </w:rPr>
        <w:t xml:space="preserve">Consensus-based recommendations and practice points were also agreed using the same process.  </w:t>
      </w:r>
    </w:p>
    <w:p w14:paraId="5CD0FA55" w14:textId="77777777" w:rsidR="007F6B71" w:rsidRDefault="007F6B71" w:rsidP="007F6B71">
      <w:pPr>
        <w:rPr>
          <w:rFonts w:eastAsiaTheme="minorHAnsi"/>
        </w:rPr>
      </w:pPr>
      <w:r>
        <w:rPr>
          <w:rFonts w:eastAsiaTheme="minorHAnsi"/>
        </w:rPr>
        <w:t>Recommendations and practice points will be further refined to incorporate feedback from health professionals and consumers through the public consultation process.</w:t>
      </w:r>
    </w:p>
    <w:p w14:paraId="582068F1" w14:textId="77777777" w:rsidR="007F6B71" w:rsidRDefault="007F6B71" w:rsidP="007F6B71">
      <w:pPr>
        <w:pStyle w:val="Heading5"/>
      </w:pPr>
      <w:r>
        <w:t>Grading recommendations</w:t>
      </w:r>
    </w:p>
    <w:p w14:paraId="6E66CC20" w14:textId="77777777" w:rsidR="007F6B71" w:rsidRPr="00167562" w:rsidRDefault="007F6B71" w:rsidP="007F6B71">
      <w:pPr>
        <w:rPr>
          <w:lang w:eastAsia="en-AU"/>
        </w:rPr>
      </w:pPr>
      <w:r>
        <w:rPr>
          <w:lang w:val="en-US"/>
        </w:rPr>
        <w:t xml:space="preserve">Grading of recommendations </w:t>
      </w:r>
      <w:r>
        <w:rPr>
          <w:lang w:eastAsia="en-AU"/>
        </w:rPr>
        <w:t>was conducted by the EWG with advice from the methodologists. Grades were based on the GRADE summation of the evidence and key factors influencing</w:t>
      </w:r>
      <w:r w:rsidRPr="00167562">
        <w:rPr>
          <w:lang w:eastAsia="en-AU"/>
        </w:rPr>
        <w:t xml:space="preserve"> the </w:t>
      </w:r>
      <w:r w:rsidRPr="00992DD6">
        <w:rPr>
          <w:lang w:eastAsia="en-AU"/>
        </w:rPr>
        <w:t>direction and strength</w:t>
      </w:r>
      <w:r w:rsidRPr="00167562">
        <w:rPr>
          <w:lang w:eastAsia="en-AU"/>
        </w:rPr>
        <w:t xml:space="preserve"> of a recommendation</w:t>
      </w:r>
      <w:r>
        <w:rPr>
          <w:lang w:eastAsia="en-AU"/>
        </w:rPr>
        <w:t xml:space="preserve"> as outlined below.</w:t>
      </w:r>
    </w:p>
    <w:p w14:paraId="78B1DB03" w14:textId="77777777" w:rsidR="007F6B71" w:rsidRPr="00167562" w:rsidRDefault="007F6B71" w:rsidP="009F02D0">
      <w:pPr>
        <w:pStyle w:val="TableName"/>
        <w:keepLines/>
        <w:rPr>
          <w:lang w:eastAsia="en-AU"/>
        </w:rPr>
      </w:pPr>
      <w:bookmarkStart w:id="98" w:name="23206f688172576326c599b0f5592d2137eb12d9"/>
      <w:bookmarkStart w:id="99" w:name="11"/>
      <w:bookmarkStart w:id="100" w:name="_Toc534383792"/>
      <w:bookmarkStart w:id="101" w:name="_Toc41914152"/>
      <w:bookmarkEnd w:id="98"/>
      <w:bookmarkEnd w:id="99"/>
      <w:r>
        <w:rPr>
          <w:lang w:eastAsia="en-AU"/>
        </w:rPr>
        <w:t xml:space="preserve">Table B.4: </w:t>
      </w:r>
      <w:r w:rsidRPr="00167562">
        <w:rPr>
          <w:lang w:eastAsia="en-AU"/>
        </w:rPr>
        <w:t>Domains that contribute to the strength of a recommendation</w:t>
      </w:r>
      <w:bookmarkEnd w:id="100"/>
      <w:bookmarkEnd w:id="101"/>
    </w:p>
    <w:tbl>
      <w:tblPr>
        <w:tblW w:w="9245" w:type="dxa"/>
        <w:tblInd w:w="6" w:type="dxa"/>
        <w:tblBorders>
          <w:insideH w:val="single" w:sz="2" w:space="0" w:color="FFFFFF" w:themeColor="background1"/>
          <w:insideV w:val="single" w:sz="2" w:space="0" w:color="FFFFFF" w:themeColor="background1"/>
        </w:tblBorders>
        <w:shd w:val="clear" w:color="auto" w:fill="EDEDED" w:themeFill="accent3" w:themeFillTint="33"/>
        <w:tblCellMar>
          <w:left w:w="0" w:type="dxa"/>
          <w:right w:w="0" w:type="dxa"/>
        </w:tblCellMar>
        <w:tblLook w:val="04A0" w:firstRow="1" w:lastRow="0" w:firstColumn="1" w:lastColumn="0" w:noHBand="0" w:noVBand="1"/>
      </w:tblPr>
      <w:tblGrid>
        <w:gridCol w:w="4395"/>
        <w:gridCol w:w="4850"/>
      </w:tblGrid>
      <w:tr w:rsidR="007F6B71" w:rsidRPr="00D133A0" w14:paraId="7E89AFEF" w14:textId="77777777" w:rsidTr="00C42E2F">
        <w:trPr>
          <w:cantSplit/>
          <w:tblHeader/>
        </w:trPr>
        <w:tc>
          <w:tcPr>
            <w:tcW w:w="4395" w:type="dxa"/>
            <w:shd w:val="clear" w:color="auto" w:fill="EDEDED" w:themeFill="accent3" w:themeFillTint="33"/>
            <w:tcMar>
              <w:top w:w="0" w:type="dxa"/>
              <w:left w:w="108" w:type="dxa"/>
              <w:bottom w:w="0" w:type="dxa"/>
              <w:right w:w="108" w:type="dxa"/>
            </w:tcMar>
            <w:hideMark/>
          </w:tcPr>
          <w:p w14:paraId="5A2BF7CD" w14:textId="77777777" w:rsidR="007F6B71" w:rsidRPr="00D133A0" w:rsidRDefault="007F6B71" w:rsidP="009F02D0">
            <w:pPr>
              <w:pStyle w:val="Tablecell"/>
              <w:keepNext/>
              <w:rPr>
                <w:b/>
                <w:sz w:val="16"/>
                <w:szCs w:val="16"/>
                <w:lang w:eastAsia="en-AU"/>
              </w:rPr>
            </w:pPr>
            <w:r w:rsidRPr="00D133A0">
              <w:rPr>
                <w:b/>
                <w:sz w:val="16"/>
                <w:szCs w:val="16"/>
                <w:lang w:eastAsia="en-AU"/>
              </w:rPr>
              <w:t>Domain</w:t>
            </w:r>
          </w:p>
        </w:tc>
        <w:tc>
          <w:tcPr>
            <w:tcW w:w="4850" w:type="dxa"/>
            <w:shd w:val="clear" w:color="auto" w:fill="EDEDED" w:themeFill="accent3" w:themeFillTint="33"/>
            <w:tcMar>
              <w:top w:w="0" w:type="dxa"/>
              <w:left w:w="108" w:type="dxa"/>
              <w:bottom w:w="0" w:type="dxa"/>
              <w:right w:w="108" w:type="dxa"/>
            </w:tcMar>
            <w:hideMark/>
          </w:tcPr>
          <w:p w14:paraId="63CE5B19" w14:textId="77777777" w:rsidR="007F6B71" w:rsidRPr="00D133A0" w:rsidRDefault="007F6B71" w:rsidP="009F02D0">
            <w:pPr>
              <w:pStyle w:val="Tablecell"/>
              <w:keepNext/>
              <w:rPr>
                <w:b/>
                <w:sz w:val="16"/>
                <w:szCs w:val="16"/>
                <w:lang w:eastAsia="en-AU"/>
              </w:rPr>
            </w:pPr>
            <w:r w:rsidRPr="00D133A0">
              <w:rPr>
                <w:b/>
                <w:sz w:val="16"/>
                <w:szCs w:val="16"/>
                <w:lang w:eastAsia="en-AU"/>
              </w:rPr>
              <w:t>Comment</w:t>
            </w:r>
          </w:p>
        </w:tc>
      </w:tr>
      <w:tr w:rsidR="007F6B71" w:rsidRPr="00D133A0" w14:paraId="720279FA" w14:textId="77777777" w:rsidTr="00C42E2F">
        <w:trPr>
          <w:cantSplit/>
        </w:trPr>
        <w:tc>
          <w:tcPr>
            <w:tcW w:w="4395" w:type="dxa"/>
            <w:shd w:val="clear" w:color="auto" w:fill="EDEDED" w:themeFill="accent3" w:themeFillTint="33"/>
            <w:tcMar>
              <w:top w:w="0" w:type="dxa"/>
              <w:left w:w="108" w:type="dxa"/>
              <w:bottom w:w="0" w:type="dxa"/>
              <w:right w:w="108" w:type="dxa"/>
            </w:tcMar>
            <w:hideMark/>
          </w:tcPr>
          <w:p w14:paraId="032F6C93" w14:textId="77777777" w:rsidR="007F6B71" w:rsidRPr="00D133A0" w:rsidRDefault="007F6B71" w:rsidP="009F02D0">
            <w:pPr>
              <w:pStyle w:val="Tablecell"/>
              <w:keepNext/>
              <w:rPr>
                <w:sz w:val="16"/>
                <w:szCs w:val="16"/>
                <w:lang w:eastAsia="en-AU"/>
              </w:rPr>
            </w:pPr>
            <w:r w:rsidRPr="00D133A0">
              <w:rPr>
                <w:sz w:val="16"/>
                <w:szCs w:val="16"/>
                <w:lang w:eastAsia="en-AU"/>
              </w:rPr>
              <w:t>Balance between desirable and undesirable outcomes (trade-offs) taking into account:</w:t>
            </w:r>
          </w:p>
          <w:p w14:paraId="4D64E38C" w14:textId="77777777" w:rsidR="007F6B71" w:rsidRPr="00D133A0" w:rsidRDefault="007F6B71" w:rsidP="009F02D0">
            <w:pPr>
              <w:pStyle w:val="tablebullets"/>
              <w:keepNext/>
              <w:keepLines/>
              <w:rPr>
                <w:sz w:val="16"/>
                <w:szCs w:val="16"/>
                <w:lang w:eastAsia="en-AU"/>
              </w:rPr>
            </w:pPr>
            <w:r w:rsidRPr="00D133A0">
              <w:rPr>
                <w:sz w:val="16"/>
                <w:szCs w:val="16"/>
                <w:lang w:eastAsia="en-AU"/>
              </w:rPr>
              <w:t xml:space="preserve">best estimates of the </w:t>
            </w:r>
            <w:r w:rsidRPr="00D133A0">
              <w:rPr>
                <w:b/>
                <w:sz w:val="16"/>
                <w:szCs w:val="16"/>
                <w:lang w:eastAsia="en-AU"/>
              </w:rPr>
              <w:t>magnitude</w:t>
            </w:r>
            <w:r w:rsidRPr="00D133A0">
              <w:rPr>
                <w:sz w:val="16"/>
                <w:szCs w:val="16"/>
                <w:lang w:eastAsia="en-AU"/>
              </w:rPr>
              <w:t xml:space="preserve"> of effects on desirable and undesirable outcomes</w:t>
            </w:r>
          </w:p>
          <w:p w14:paraId="327A48C8" w14:textId="77777777" w:rsidR="007F6B71" w:rsidRPr="00D133A0" w:rsidRDefault="007F6B71" w:rsidP="009F02D0">
            <w:pPr>
              <w:pStyle w:val="tablebullets"/>
              <w:keepNext/>
              <w:keepLines/>
              <w:rPr>
                <w:sz w:val="16"/>
                <w:szCs w:val="16"/>
                <w:lang w:eastAsia="en-AU"/>
              </w:rPr>
            </w:pPr>
            <w:r w:rsidRPr="00D133A0">
              <w:rPr>
                <w:b/>
                <w:sz w:val="16"/>
                <w:szCs w:val="16"/>
                <w:lang w:eastAsia="en-AU"/>
              </w:rPr>
              <w:t>importance</w:t>
            </w:r>
            <w:r w:rsidRPr="00D133A0">
              <w:rPr>
                <w:sz w:val="16"/>
                <w:szCs w:val="16"/>
                <w:lang w:eastAsia="en-AU"/>
              </w:rPr>
              <w:t xml:space="preserve"> of outcomes (estimated typical values and preferences)</w:t>
            </w:r>
          </w:p>
        </w:tc>
        <w:tc>
          <w:tcPr>
            <w:tcW w:w="4850" w:type="dxa"/>
            <w:shd w:val="clear" w:color="auto" w:fill="EDEDED" w:themeFill="accent3" w:themeFillTint="33"/>
            <w:tcMar>
              <w:top w:w="0" w:type="dxa"/>
              <w:left w:w="108" w:type="dxa"/>
              <w:bottom w:w="0" w:type="dxa"/>
              <w:right w:w="108" w:type="dxa"/>
            </w:tcMar>
            <w:hideMark/>
          </w:tcPr>
          <w:p w14:paraId="1846DFC0" w14:textId="77777777" w:rsidR="007F6B71" w:rsidRPr="00D133A0" w:rsidRDefault="007F6B71" w:rsidP="009F02D0">
            <w:pPr>
              <w:pStyle w:val="Tablecell"/>
              <w:keepNext/>
              <w:rPr>
                <w:sz w:val="16"/>
                <w:szCs w:val="16"/>
                <w:lang w:eastAsia="en-AU"/>
              </w:rPr>
            </w:pPr>
            <w:r w:rsidRPr="00D133A0">
              <w:rPr>
                <w:sz w:val="16"/>
                <w:szCs w:val="16"/>
                <w:lang w:eastAsia="en-AU"/>
              </w:rPr>
              <w:t>The larger the differences between the desirable and undesirable consequences, the more likely a strong recommendation is warranted. The smaller the net benefit and the lower certainty for that benefit, the more likely a qualified recommendation is warranted</w:t>
            </w:r>
          </w:p>
        </w:tc>
      </w:tr>
      <w:tr w:rsidR="007F6B71" w:rsidRPr="00D133A0" w14:paraId="3A2392A7" w14:textId="77777777" w:rsidTr="00C42E2F">
        <w:trPr>
          <w:cantSplit/>
        </w:trPr>
        <w:tc>
          <w:tcPr>
            <w:tcW w:w="4395" w:type="dxa"/>
            <w:shd w:val="clear" w:color="auto" w:fill="EDEDED" w:themeFill="accent3" w:themeFillTint="33"/>
            <w:tcMar>
              <w:top w:w="0" w:type="dxa"/>
              <w:left w:w="108" w:type="dxa"/>
              <w:bottom w:w="0" w:type="dxa"/>
              <w:right w:w="108" w:type="dxa"/>
            </w:tcMar>
            <w:hideMark/>
          </w:tcPr>
          <w:p w14:paraId="640E529F" w14:textId="77777777" w:rsidR="007F6B71" w:rsidRPr="00D133A0" w:rsidRDefault="007F6B71" w:rsidP="009F02D0">
            <w:pPr>
              <w:pStyle w:val="Tablecell"/>
              <w:keepNext/>
              <w:rPr>
                <w:sz w:val="16"/>
                <w:szCs w:val="16"/>
                <w:lang w:eastAsia="en-AU"/>
              </w:rPr>
            </w:pPr>
            <w:r w:rsidRPr="00D133A0">
              <w:rPr>
                <w:sz w:val="16"/>
                <w:szCs w:val="16"/>
                <w:lang w:eastAsia="en-AU"/>
              </w:rPr>
              <w:t>Confidence in the magnitude of estimates of effect of the interventions on important outcomes (</w:t>
            </w:r>
            <w:r w:rsidRPr="00D133A0">
              <w:rPr>
                <w:b/>
                <w:sz w:val="16"/>
                <w:szCs w:val="16"/>
                <w:lang w:eastAsia="en-AU"/>
              </w:rPr>
              <w:t>overall quality of evidence</w:t>
            </w:r>
            <w:r w:rsidRPr="00D133A0">
              <w:rPr>
                <w:sz w:val="16"/>
                <w:szCs w:val="16"/>
                <w:lang w:eastAsia="en-AU"/>
              </w:rPr>
              <w:t xml:space="preserve"> for outcomes)</w:t>
            </w:r>
          </w:p>
        </w:tc>
        <w:tc>
          <w:tcPr>
            <w:tcW w:w="4850" w:type="dxa"/>
            <w:shd w:val="clear" w:color="auto" w:fill="EDEDED" w:themeFill="accent3" w:themeFillTint="33"/>
            <w:tcMar>
              <w:top w:w="0" w:type="dxa"/>
              <w:left w:w="108" w:type="dxa"/>
              <w:bottom w:w="0" w:type="dxa"/>
              <w:right w:w="108" w:type="dxa"/>
            </w:tcMar>
            <w:hideMark/>
          </w:tcPr>
          <w:p w14:paraId="14847FB2" w14:textId="77777777" w:rsidR="007F6B71" w:rsidRPr="00D133A0" w:rsidRDefault="007F6B71" w:rsidP="009F02D0">
            <w:pPr>
              <w:pStyle w:val="Tablecell"/>
              <w:keepNext/>
              <w:rPr>
                <w:sz w:val="16"/>
                <w:szCs w:val="16"/>
                <w:lang w:eastAsia="en-AU"/>
              </w:rPr>
            </w:pPr>
            <w:r w:rsidRPr="00D133A0">
              <w:rPr>
                <w:sz w:val="16"/>
                <w:szCs w:val="16"/>
                <w:lang w:eastAsia="en-AU"/>
              </w:rPr>
              <w:t>The higher the quality of evidence, the more likely a strong recommendation is warranted</w:t>
            </w:r>
          </w:p>
        </w:tc>
      </w:tr>
      <w:tr w:rsidR="007F6B71" w:rsidRPr="00D133A0" w14:paraId="28B3C548" w14:textId="77777777" w:rsidTr="00C42E2F">
        <w:trPr>
          <w:cantSplit/>
        </w:trPr>
        <w:tc>
          <w:tcPr>
            <w:tcW w:w="4395" w:type="dxa"/>
            <w:shd w:val="clear" w:color="auto" w:fill="EDEDED" w:themeFill="accent3" w:themeFillTint="33"/>
            <w:tcMar>
              <w:top w:w="0" w:type="dxa"/>
              <w:left w:w="108" w:type="dxa"/>
              <w:bottom w:w="0" w:type="dxa"/>
              <w:right w:w="108" w:type="dxa"/>
            </w:tcMar>
            <w:hideMark/>
          </w:tcPr>
          <w:p w14:paraId="01BDD2FC" w14:textId="77777777" w:rsidR="007F6B71" w:rsidRPr="00D133A0" w:rsidRDefault="007F6B71" w:rsidP="00C42E2F">
            <w:pPr>
              <w:pStyle w:val="Tablecell"/>
              <w:rPr>
                <w:sz w:val="16"/>
                <w:szCs w:val="16"/>
                <w:lang w:eastAsia="en-AU"/>
              </w:rPr>
            </w:pPr>
            <w:r w:rsidRPr="00D133A0">
              <w:rPr>
                <w:sz w:val="16"/>
                <w:szCs w:val="16"/>
                <w:lang w:eastAsia="en-AU"/>
              </w:rPr>
              <w:t xml:space="preserve">Confidence in </w:t>
            </w:r>
            <w:r w:rsidRPr="00D133A0">
              <w:rPr>
                <w:b/>
                <w:sz w:val="16"/>
                <w:szCs w:val="16"/>
                <w:lang w:eastAsia="en-AU"/>
              </w:rPr>
              <w:t>values and preferences</w:t>
            </w:r>
            <w:r w:rsidRPr="00D133A0">
              <w:rPr>
                <w:sz w:val="16"/>
                <w:szCs w:val="16"/>
                <w:lang w:eastAsia="en-AU"/>
              </w:rPr>
              <w:t xml:space="preserve"> and their variability</w:t>
            </w:r>
          </w:p>
        </w:tc>
        <w:tc>
          <w:tcPr>
            <w:tcW w:w="4850" w:type="dxa"/>
            <w:shd w:val="clear" w:color="auto" w:fill="EDEDED" w:themeFill="accent3" w:themeFillTint="33"/>
            <w:tcMar>
              <w:top w:w="0" w:type="dxa"/>
              <w:left w:w="108" w:type="dxa"/>
              <w:bottom w:w="0" w:type="dxa"/>
              <w:right w:w="108" w:type="dxa"/>
            </w:tcMar>
            <w:hideMark/>
          </w:tcPr>
          <w:p w14:paraId="6A53B781" w14:textId="77777777" w:rsidR="007F6B71" w:rsidRPr="00D133A0" w:rsidRDefault="007F6B71" w:rsidP="00C42E2F">
            <w:pPr>
              <w:pStyle w:val="Tablecell"/>
              <w:rPr>
                <w:sz w:val="16"/>
                <w:szCs w:val="16"/>
                <w:lang w:eastAsia="en-AU"/>
              </w:rPr>
            </w:pPr>
            <w:r w:rsidRPr="00D133A0">
              <w:rPr>
                <w:sz w:val="16"/>
                <w:szCs w:val="16"/>
                <w:lang w:eastAsia="en-AU"/>
              </w:rPr>
              <w:t>The greater the variability in values and preferences, or uncertainty about typical values and preferences, the more likely a qualified recommendation is warranted</w:t>
            </w:r>
          </w:p>
        </w:tc>
      </w:tr>
      <w:tr w:rsidR="007F6B71" w:rsidRPr="00D133A0" w14:paraId="49C4732B" w14:textId="77777777" w:rsidTr="00C42E2F">
        <w:trPr>
          <w:cantSplit/>
        </w:trPr>
        <w:tc>
          <w:tcPr>
            <w:tcW w:w="4395" w:type="dxa"/>
            <w:shd w:val="clear" w:color="auto" w:fill="EDEDED" w:themeFill="accent3" w:themeFillTint="33"/>
            <w:tcMar>
              <w:top w:w="0" w:type="dxa"/>
              <w:left w:w="108" w:type="dxa"/>
              <w:bottom w:w="0" w:type="dxa"/>
              <w:right w:w="108" w:type="dxa"/>
            </w:tcMar>
            <w:hideMark/>
          </w:tcPr>
          <w:p w14:paraId="13A4177A" w14:textId="77777777" w:rsidR="007F6B71" w:rsidRPr="00D133A0" w:rsidRDefault="007F6B71" w:rsidP="00C42E2F">
            <w:pPr>
              <w:pStyle w:val="Tablecell"/>
              <w:rPr>
                <w:b/>
                <w:sz w:val="16"/>
                <w:szCs w:val="16"/>
                <w:lang w:eastAsia="en-AU"/>
              </w:rPr>
            </w:pPr>
            <w:r w:rsidRPr="00D133A0">
              <w:rPr>
                <w:b/>
                <w:sz w:val="16"/>
                <w:szCs w:val="16"/>
                <w:lang w:eastAsia="en-AU"/>
              </w:rPr>
              <w:t>Resource use</w:t>
            </w:r>
          </w:p>
        </w:tc>
        <w:tc>
          <w:tcPr>
            <w:tcW w:w="4850" w:type="dxa"/>
            <w:shd w:val="clear" w:color="auto" w:fill="EDEDED" w:themeFill="accent3" w:themeFillTint="33"/>
            <w:tcMar>
              <w:top w:w="0" w:type="dxa"/>
              <w:left w:w="108" w:type="dxa"/>
              <w:bottom w:w="0" w:type="dxa"/>
              <w:right w:w="108" w:type="dxa"/>
            </w:tcMar>
            <w:hideMark/>
          </w:tcPr>
          <w:p w14:paraId="19255F44" w14:textId="77777777" w:rsidR="007F6B71" w:rsidRPr="00D133A0" w:rsidRDefault="007F6B71" w:rsidP="00C42E2F">
            <w:pPr>
              <w:pStyle w:val="Tablecell"/>
              <w:rPr>
                <w:sz w:val="16"/>
                <w:szCs w:val="16"/>
                <w:lang w:eastAsia="en-AU"/>
              </w:rPr>
            </w:pPr>
            <w:r w:rsidRPr="00D133A0">
              <w:rPr>
                <w:sz w:val="16"/>
                <w:szCs w:val="16"/>
                <w:lang w:eastAsia="en-AU"/>
              </w:rPr>
              <w:t>The higher the costs of an intervention (the more resources consumed), the less likely a strong recommendation is warranted</w:t>
            </w:r>
          </w:p>
        </w:tc>
      </w:tr>
    </w:tbl>
    <w:p w14:paraId="10830CB2" w14:textId="77777777" w:rsidR="007F6B71" w:rsidRDefault="007F6B71" w:rsidP="007F6B71">
      <w:pPr>
        <w:keepNext/>
        <w:rPr>
          <w:lang w:val="en-US"/>
        </w:rPr>
      </w:pPr>
      <w:r>
        <w:rPr>
          <w:lang w:val="en-US"/>
        </w:rPr>
        <w:t>The GRADE method supports two types of evidence-based recommendation — ‘strong’ and ‘weak’. The EWG agreed that preferable terminology was ‘recommendation’ and ‘qualified recommendation’, using the following definitions:</w:t>
      </w:r>
    </w:p>
    <w:p w14:paraId="0E8AB480" w14:textId="77777777" w:rsidR="007F6B71" w:rsidRPr="00051C67" w:rsidRDefault="007F6B71" w:rsidP="007F6B71">
      <w:pPr>
        <w:pStyle w:val="bullet"/>
        <w:rPr>
          <w:i/>
        </w:rPr>
      </w:pPr>
      <w:r w:rsidRPr="00A92FC3">
        <w:rPr>
          <w:i/>
        </w:rPr>
        <w:t>Recommendation</w:t>
      </w:r>
      <w:r>
        <w:rPr>
          <w:i/>
        </w:rPr>
        <w:t xml:space="preserve"> — </w:t>
      </w:r>
      <w:r>
        <w:t>implies that most/all individuals will be best served by the recommended course of action; used when confident that desirable effects clearly outweigh undesirable effects; used when confident that undesirable effects clearly outweigh desirable effects</w:t>
      </w:r>
    </w:p>
    <w:p w14:paraId="7A3B4FF0" w14:textId="77777777" w:rsidR="007F6B71" w:rsidRPr="00051C67" w:rsidRDefault="007F6B71" w:rsidP="007F6B71">
      <w:pPr>
        <w:pStyle w:val="bullet"/>
        <w:rPr>
          <w:i/>
        </w:rPr>
      </w:pPr>
      <w:r w:rsidRPr="00A92FC3">
        <w:rPr>
          <w:i/>
        </w:rPr>
        <w:t>Qualified recommendation</w:t>
      </w:r>
      <w:r>
        <w:rPr>
          <w:i/>
        </w:rPr>
        <w:t xml:space="preserve"> — </w:t>
      </w:r>
      <w:r>
        <w:t>implies that not all individuals will be best served by the recommended course of action; used when desirable effects probably outweigh undesirable effects; used when undesirable effects probably outweigh desirable effects.</w:t>
      </w:r>
    </w:p>
    <w:p w14:paraId="5076A84B" w14:textId="77777777" w:rsidR="007F6B71" w:rsidRPr="00F209EE" w:rsidRDefault="007F6B71" w:rsidP="007F6B71">
      <w:r>
        <w:t xml:space="preserve">Note that no new recommendations were graded as ‘qualified’. The principles applied in wording recommendations are outlined in Section B4. </w:t>
      </w:r>
    </w:p>
    <w:p w14:paraId="732313B1" w14:textId="77777777" w:rsidR="007F6B71" w:rsidRDefault="007F6B71" w:rsidP="007F6B71">
      <w:pPr>
        <w:pStyle w:val="Heading4"/>
        <w:rPr>
          <w:lang w:eastAsia="en-AU"/>
        </w:rPr>
      </w:pPr>
      <w:r>
        <w:rPr>
          <w:lang w:eastAsia="en-AU"/>
        </w:rPr>
        <w:t>Consideration of harms and benefits</w:t>
      </w:r>
    </w:p>
    <w:p w14:paraId="23B77453" w14:textId="760BF34C" w:rsidR="007F6B71" w:rsidRDefault="007F6B71" w:rsidP="007F6B71">
      <w:pPr>
        <w:keepNext/>
        <w:rPr>
          <w:lang w:val="en-US" w:eastAsia="en-AU"/>
        </w:rPr>
      </w:pPr>
      <w:r w:rsidRPr="003A34D8">
        <w:rPr>
          <w:lang w:val="en-US" w:eastAsia="en-AU"/>
        </w:rPr>
        <w:t>The topics under r</w:t>
      </w:r>
      <w:r w:rsidR="003A34D8" w:rsidRPr="003A34D8">
        <w:rPr>
          <w:lang w:val="en-US" w:eastAsia="en-AU"/>
        </w:rPr>
        <w:t>eview related to assessing risk</w:t>
      </w:r>
      <w:r w:rsidRPr="003A34D8">
        <w:rPr>
          <w:lang w:val="en-US" w:eastAsia="en-AU"/>
        </w:rPr>
        <w:t xml:space="preserve"> or information provision rather than intervention. The harms of not assessing/testing/providing information and the health benefits of doing so are outlined in Appendix C. These are based on information provided in the body of the Guidelines.</w:t>
      </w:r>
    </w:p>
    <w:p w14:paraId="4FF653EA" w14:textId="77777777" w:rsidR="007F6B71" w:rsidRDefault="007F6B71" w:rsidP="007F6B71">
      <w:pPr>
        <w:pStyle w:val="Heading4"/>
        <w:rPr>
          <w:lang w:eastAsia="en-AU"/>
        </w:rPr>
      </w:pPr>
      <w:r>
        <w:rPr>
          <w:lang w:eastAsia="en-AU"/>
        </w:rPr>
        <w:t>Link between evidence and recommendations</w:t>
      </w:r>
    </w:p>
    <w:p w14:paraId="37FE27F4" w14:textId="77777777" w:rsidR="007F6B71" w:rsidRPr="00C259C1" w:rsidRDefault="007F6B71" w:rsidP="007F6B71">
      <w:pPr>
        <w:rPr>
          <w:lang w:val="en-US" w:eastAsia="en-AU"/>
        </w:rPr>
      </w:pPr>
      <w:r>
        <w:rPr>
          <w:lang w:val="en-US" w:eastAsia="en-AU"/>
        </w:rPr>
        <w:t>See Appendix C.</w:t>
      </w:r>
    </w:p>
    <w:p w14:paraId="2C4F7D5B" w14:textId="77777777" w:rsidR="007F6B71" w:rsidRDefault="007F6B71" w:rsidP="007F6B71">
      <w:pPr>
        <w:pStyle w:val="Heading4"/>
        <w:rPr>
          <w:lang w:eastAsia="en-AU"/>
        </w:rPr>
      </w:pPr>
      <w:r>
        <w:rPr>
          <w:lang w:eastAsia="en-AU"/>
        </w:rPr>
        <w:t>External review</w:t>
      </w:r>
    </w:p>
    <w:p w14:paraId="0088CB01" w14:textId="77777777" w:rsidR="007F6B71" w:rsidRDefault="007F6B71" w:rsidP="007F6B71">
      <w:pPr>
        <w:pStyle w:val="Heading5"/>
      </w:pPr>
      <w:r>
        <w:t>AGREE appraisal</w:t>
      </w:r>
    </w:p>
    <w:p w14:paraId="1AE088A8" w14:textId="64B594FE" w:rsidR="007F6B71" w:rsidRPr="004F4B86" w:rsidRDefault="007F6B71" w:rsidP="007F6B71">
      <w:r w:rsidRPr="00E149A1">
        <w:rPr>
          <w:highlight w:val="lightGray"/>
        </w:rPr>
        <w:t xml:space="preserve">The Guidelines and associated technical reports will be assessed against the AGREE II instrument by two independent reviewers. </w:t>
      </w:r>
      <w:r w:rsidR="003A34D8" w:rsidRPr="00E149A1">
        <w:rPr>
          <w:highlight w:val="lightGray"/>
        </w:rPr>
        <w:t>Following review</w:t>
      </w:r>
      <w:r w:rsidR="00110535" w:rsidRPr="00E149A1">
        <w:rPr>
          <w:highlight w:val="lightGray"/>
        </w:rPr>
        <w:t>, any changes suggested will be made to the Guidelines and summarised in this appendix.</w:t>
      </w:r>
    </w:p>
    <w:p w14:paraId="32E75DB7" w14:textId="77777777" w:rsidR="007F6B71" w:rsidRDefault="007F6B71" w:rsidP="007F6B71">
      <w:pPr>
        <w:pStyle w:val="Heading5"/>
      </w:pPr>
      <w:r>
        <w:t>Independent peer review</w:t>
      </w:r>
    </w:p>
    <w:p w14:paraId="7102FBCC" w14:textId="1FB257F4" w:rsidR="007F6B71" w:rsidRPr="000041B7" w:rsidRDefault="007F6B71" w:rsidP="007F6B71">
      <w:pPr>
        <w:rPr>
          <w:rFonts w:eastAsiaTheme="minorHAnsi"/>
        </w:rPr>
      </w:pPr>
      <w:r w:rsidRPr="00E149A1">
        <w:rPr>
          <w:rFonts w:eastAsiaTheme="minorHAnsi"/>
          <w:highlight w:val="lightGray"/>
        </w:rPr>
        <w:t xml:space="preserve">Peer review will be sought from two clinicians with expertise in antenatal care. </w:t>
      </w:r>
      <w:r w:rsidR="00110535" w:rsidRPr="00E149A1">
        <w:rPr>
          <w:highlight w:val="lightGray"/>
        </w:rPr>
        <w:t>Following review, any changes suggested will be made to the Guidelines and summarised in this appendix.</w:t>
      </w:r>
    </w:p>
    <w:p w14:paraId="1A82C027" w14:textId="77777777" w:rsidR="007F6B71" w:rsidRDefault="007F6B71" w:rsidP="007F6B71">
      <w:pPr>
        <w:pStyle w:val="Heading5"/>
        <w:rPr>
          <w:rFonts w:eastAsiaTheme="minorHAnsi"/>
        </w:rPr>
      </w:pPr>
      <w:r>
        <w:rPr>
          <w:rFonts w:eastAsiaTheme="minorHAnsi"/>
        </w:rPr>
        <w:t>Independent methodological review</w:t>
      </w:r>
    </w:p>
    <w:p w14:paraId="25125DC7" w14:textId="45DCAAB4" w:rsidR="007F6B71" w:rsidRDefault="007F6B71" w:rsidP="007F6B71">
      <w:pPr>
        <w:rPr>
          <w:lang w:val="en-US"/>
        </w:rPr>
      </w:pPr>
      <w:r w:rsidRPr="00E149A1">
        <w:rPr>
          <w:highlight w:val="lightGray"/>
          <w:lang w:val="en-US"/>
        </w:rPr>
        <w:t>Independent methodological review will be sought to assess whether the Guidelines meets the NHMRC Standards for Clinical Practice Guidelines.</w:t>
      </w:r>
      <w:r w:rsidR="00110535" w:rsidRPr="00E149A1">
        <w:rPr>
          <w:highlight w:val="lightGray"/>
          <w:lang w:val="en-US"/>
        </w:rPr>
        <w:t xml:space="preserve"> </w:t>
      </w:r>
      <w:r w:rsidR="00110535" w:rsidRPr="00E149A1">
        <w:rPr>
          <w:highlight w:val="lightGray"/>
        </w:rPr>
        <w:t>Following review, any changes suggested will be made to the Guidelines and summarised in this appendix.</w:t>
      </w:r>
    </w:p>
    <w:p w14:paraId="4CA46B51" w14:textId="77777777" w:rsidR="007F6B71" w:rsidRDefault="007F6B71" w:rsidP="007F6B71">
      <w:pPr>
        <w:pStyle w:val="Heading4"/>
        <w:rPr>
          <w:lang w:eastAsia="en-AU"/>
        </w:rPr>
      </w:pPr>
      <w:r>
        <w:rPr>
          <w:lang w:eastAsia="en-AU"/>
        </w:rPr>
        <w:t>Updating procedures</w:t>
      </w:r>
    </w:p>
    <w:p w14:paraId="5AB5DBF7" w14:textId="77777777" w:rsidR="007F6B71" w:rsidRPr="0094044A" w:rsidRDefault="007F6B71" w:rsidP="007F6B71">
      <w:r w:rsidRPr="00E042C8">
        <w:t>Due to the number of topics considered in the Guidelines, the EWG has prioritised topics for future reviews, which will be conducted sequentially. The reviews will be conducted using the same methodology as emp</w:t>
      </w:r>
      <w:r>
        <w:t>loyed in the current review</w:t>
      </w:r>
      <w:r w:rsidRPr="00E042C8">
        <w:t xml:space="preserve">. It is anticipated that the online version of the Guidelines will be updated as revised or new chapters are developed and that all topics will be reviewed </w:t>
      </w:r>
      <w:r>
        <w:t>within</w:t>
      </w:r>
      <w:r w:rsidRPr="00E042C8">
        <w:t xml:space="preserve"> 5 years</w:t>
      </w:r>
      <w:r>
        <w:t xml:space="preserve"> of publication</w:t>
      </w:r>
      <w:r w:rsidRPr="00E042C8">
        <w:t>.</w:t>
      </w:r>
    </w:p>
    <w:p w14:paraId="0DC46EE5" w14:textId="77777777" w:rsidR="007F6B71" w:rsidRDefault="007F6B71" w:rsidP="007F6B71">
      <w:pPr>
        <w:pStyle w:val="Heading3"/>
        <w:numPr>
          <w:ilvl w:val="0"/>
          <w:numId w:val="0"/>
        </w:numPr>
      </w:pPr>
      <w:r>
        <w:t>B4</w:t>
      </w:r>
      <w:r>
        <w:tab/>
        <w:t>Clarity of presentation</w:t>
      </w:r>
    </w:p>
    <w:p w14:paraId="43DF0AB4" w14:textId="77777777" w:rsidR="007F6B71" w:rsidRDefault="007F6B71" w:rsidP="007F6B71">
      <w:pPr>
        <w:pStyle w:val="Heading4"/>
        <w:rPr>
          <w:lang w:eastAsia="en-AU"/>
        </w:rPr>
      </w:pPr>
      <w:r>
        <w:rPr>
          <w:lang w:eastAsia="en-AU"/>
        </w:rPr>
        <w:t>Specific and unambiguous recommendations</w:t>
      </w:r>
    </w:p>
    <w:p w14:paraId="5EAA681E" w14:textId="7BE20742" w:rsidR="007F6B71" w:rsidRDefault="007F6B71" w:rsidP="007F6B71">
      <w:pPr>
        <w:rPr>
          <w:lang w:eastAsia="ko-KR"/>
        </w:rPr>
      </w:pPr>
      <w:r>
        <w:rPr>
          <w:lang w:eastAsia="ko-KR"/>
        </w:rPr>
        <w:t>The e</w:t>
      </w:r>
      <w:r w:rsidR="00110535">
        <w:rPr>
          <w:lang w:eastAsia="ko-KR"/>
        </w:rPr>
        <w:t>vidence-based and consensus-</w:t>
      </w:r>
      <w:r>
        <w:rPr>
          <w:lang w:eastAsia="ko-KR"/>
        </w:rPr>
        <w:t>based recommendations were worded based on the following principles:</w:t>
      </w:r>
    </w:p>
    <w:p w14:paraId="4A6920BD" w14:textId="77777777" w:rsidR="007F6B71" w:rsidRDefault="007F6B71" w:rsidP="007F6B71">
      <w:pPr>
        <w:pStyle w:val="bullet"/>
        <w:rPr>
          <w:lang w:eastAsia="ko-KR"/>
        </w:rPr>
      </w:pPr>
      <w:r>
        <w:rPr>
          <w:lang w:eastAsia="ko-KR"/>
        </w:rPr>
        <w:t>recommendations are succinct and action-oriented</w:t>
      </w:r>
    </w:p>
    <w:p w14:paraId="3E19C455" w14:textId="77777777" w:rsidR="007F6B71" w:rsidRDefault="007F6B71" w:rsidP="007F6B71">
      <w:pPr>
        <w:pStyle w:val="bullet"/>
        <w:rPr>
          <w:lang w:eastAsia="ko-KR"/>
        </w:rPr>
      </w:pPr>
      <w:r>
        <w:rPr>
          <w:lang w:eastAsia="ko-KR"/>
        </w:rPr>
        <w:t>the action recommended is clearly articulated and matches the strength of the body of evidence</w:t>
      </w:r>
    </w:p>
    <w:p w14:paraId="7D8DCA44" w14:textId="77777777" w:rsidR="007F6B71" w:rsidRDefault="007F6B71" w:rsidP="007F6B71">
      <w:pPr>
        <w:pStyle w:val="bullet"/>
        <w:rPr>
          <w:lang w:eastAsia="ko-KR"/>
        </w:rPr>
      </w:pPr>
      <w:r>
        <w:rPr>
          <w:lang w:eastAsia="ko-KR"/>
        </w:rPr>
        <w:t>women to whom the recommendation relates are identified</w:t>
      </w:r>
    </w:p>
    <w:p w14:paraId="4395874B" w14:textId="77777777" w:rsidR="007F6B71" w:rsidRDefault="007F6B71" w:rsidP="007F6B71">
      <w:pPr>
        <w:pStyle w:val="bullet"/>
        <w:rPr>
          <w:lang w:eastAsia="ko-KR"/>
        </w:rPr>
      </w:pPr>
      <w:r>
        <w:rPr>
          <w:lang w:eastAsia="ko-KR"/>
        </w:rPr>
        <w:t>where relevant, timing of the action is included.</w:t>
      </w:r>
    </w:p>
    <w:p w14:paraId="32300FFA" w14:textId="77777777" w:rsidR="007F6B71" w:rsidRDefault="007F6B71" w:rsidP="007F6B71">
      <w:pPr>
        <w:pStyle w:val="Heading4"/>
        <w:rPr>
          <w:lang w:eastAsia="en-AU"/>
        </w:rPr>
      </w:pPr>
      <w:r>
        <w:rPr>
          <w:lang w:eastAsia="en-AU"/>
        </w:rPr>
        <w:t>Management options</w:t>
      </w:r>
    </w:p>
    <w:p w14:paraId="78E1CAB3" w14:textId="77777777" w:rsidR="007F6B71" w:rsidRPr="003055D4" w:rsidRDefault="007F6B71" w:rsidP="007F6B71">
      <w:pPr>
        <w:rPr>
          <w:lang w:val="en-US" w:eastAsia="en-AU"/>
        </w:rPr>
      </w:pPr>
      <w:r>
        <w:rPr>
          <w:lang w:val="en-US" w:eastAsia="en-AU"/>
        </w:rPr>
        <w:t xml:space="preserve">The Guidelines clearly state that information on management is beyond their scope and external resources providing guidance on management are listed for most topics. </w:t>
      </w:r>
    </w:p>
    <w:p w14:paraId="092A2FEA" w14:textId="77777777" w:rsidR="007F6B71" w:rsidRDefault="007F6B71" w:rsidP="007F6B71">
      <w:pPr>
        <w:pStyle w:val="Heading4"/>
        <w:rPr>
          <w:lang w:eastAsia="en-AU"/>
        </w:rPr>
      </w:pPr>
      <w:r>
        <w:rPr>
          <w:lang w:eastAsia="en-AU"/>
        </w:rPr>
        <w:t>Identifiable key recommendations</w:t>
      </w:r>
    </w:p>
    <w:p w14:paraId="327CD34A" w14:textId="77777777" w:rsidR="007F6B71" w:rsidRPr="002340B7" w:rsidRDefault="007F6B71" w:rsidP="007F6B71">
      <w:pPr>
        <w:rPr>
          <w:lang w:val="en-US" w:eastAsia="en-AU"/>
        </w:rPr>
      </w:pPr>
      <w:r>
        <w:rPr>
          <w:lang w:val="en-US" w:eastAsia="en-AU"/>
        </w:rPr>
        <w:t xml:space="preserve">The evidence-based recommendations and consensus-based recommendations are clearly identified by colour coding and use of separate numbering systems. A summary of recommendations is included. </w:t>
      </w:r>
    </w:p>
    <w:p w14:paraId="79C288F5" w14:textId="77777777" w:rsidR="007F6B71" w:rsidRDefault="007F6B71" w:rsidP="007F6B71">
      <w:pPr>
        <w:pStyle w:val="Heading3"/>
        <w:numPr>
          <w:ilvl w:val="0"/>
          <w:numId w:val="0"/>
        </w:numPr>
      </w:pPr>
      <w:r>
        <w:t>B5</w:t>
      </w:r>
      <w:r>
        <w:tab/>
        <w:t>Applicability</w:t>
      </w:r>
    </w:p>
    <w:p w14:paraId="370D1F5B" w14:textId="77777777" w:rsidR="007F6B71" w:rsidRDefault="007F6B71" w:rsidP="007F6B71">
      <w:pPr>
        <w:pStyle w:val="Heading4"/>
        <w:rPr>
          <w:lang w:eastAsia="en-AU"/>
        </w:rPr>
      </w:pPr>
      <w:r w:rsidRPr="0044116A">
        <w:rPr>
          <w:lang w:eastAsia="en-AU"/>
        </w:rPr>
        <w:t>Facilitators and barriers</w:t>
      </w:r>
    </w:p>
    <w:p w14:paraId="0D78C5BF" w14:textId="77777777" w:rsidR="007F6B71" w:rsidRPr="00110535" w:rsidRDefault="007F6B71" w:rsidP="007F6B71">
      <w:pPr>
        <w:rPr>
          <w:lang w:val="en-US" w:eastAsia="en-AU"/>
        </w:rPr>
      </w:pPr>
      <w:r w:rsidRPr="00110535">
        <w:rPr>
          <w:lang w:val="en-US" w:eastAsia="en-AU"/>
        </w:rPr>
        <w:t>The broad membership of the EWG means that it is well-placed to identify barriers to implementation of the recommendations across a range of antenatal care settings. Potential barriers to implementation include:</w:t>
      </w:r>
    </w:p>
    <w:p w14:paraId="6D46E223" w14:textId="5AA25E9B" w:rsidR="007F6B71" w:rsidRPr="00110535" w:rsidRDefault="00110535" w:rsidP="007F6B71">
      <w:pPr>
        <w:pStyle w:val="bullet"/>
        <w:rPr>
          <w:lang w:eastAsia="en-AU"/>
        </w:rPr>
      </w:pPr>
      <w:r>
        <w:rPr>
          <w:lang w:eastAsia="en-AU"/>
        </w:rPr>
        <w:t>time required for providing women with additional information</w:t>
      </w:r>
    </w:p>
    <w:p w14:paraId="535E49EE" w14:textId="77777777" w:rsidR="007F6B71" w:rsidRPr="00110535" w:rsidRDefault="007F6B71" w:rsidP="007F6B71">
      <w:pPr>
        <w:pStyle w:val="bullet"/>
        <w:rPr>
          <w:lang w:eastAsia="en-AU"/>
        </w:rPr>
      </w:pPr>
      <w:r w:rsidRPr="00110535">
        <w:rPr>
          <w:lang w:eastAsia="en-AU"/>
        </w:rPr>
        <w:t>preferences for existing practices.</w:t>
      </w:r>
    </w:p>
    <w:p w14:paraId="63471AFB" w14:textId="77777777" w:rsidR="007F6B71" w:rsidRDefault="007F6B71" w:rsidP="007F6B71">
      <w:pPr>
        <w:rPr>
          <w:lang w:eastAsia="en-AU"/>
        </w:rPr>
      </w:pPr>
      <w:r w:rsidRPr="00B57913">
        <w:rPr>
          <w:lang w:eastAsia="en-AU"/>
        </w:rPr>
        <w:t>While potential barriers were considered, the final recommendations were based on the evidence</w:t>
      </w:r>
      <w:r>
        <w:rPr>
          <w:lang w:eastAsia="en-AU"/>
        </w:rPr>
        <w:t xml:space="preserve"> </w:t>
      </w:r>
      <w:r>
        <w:rPr>
          <w:rFonts w:eastAsiaTheme="minorHAnsi"/>
          <w:lang w:val="en-US"/>
        </w:rPr>
        <w:t>for the optimal outcomes for women and babies</w:t>
      </w:r>
      <w:r w:rsidRPr="00B57913">
        <w:rPr>
          <w:lang w:eastAsia="en-AU"/>
        </w:rPr>
        <w:t>.</w:t>
      </w:r>
    </w:p>
    <w:p w14:paraId="39E30220" w14:textId="77777777" w:rsidR="007F6B71" w:rsidRDefault="007F6B71" w:rsidP="007F6B71">
      <w:pPr>
        <w:rPr>
          <w:rFonts w:eastAsiaTheme="minorHAnsi"/>
        </w:rPr>
      </w:pPr>
      <w:r>
        <w:rPr>
          <w:rFonts w:eastAsiaTheme="minorHAnsi"/>
        </w:rPr>
        <w:t>The early involvement of key stakeholder organisations (eg RANZCOG and ACM) in the development process will facilitate uptake of the recommendations by their respective memberships.</w:t>
      </w:r>
    </w:p>
    <w:p w14:paraId="54D55187" w14:textId="77777777" w:rsidR="007F6B71" w:rsidRDefault="007F6B71" w:rsidP="007F6B71">
      <w:pPr>
        <w:rPr>
          <w:lang w:val="en-US" w:eastAsia="en-AU"/>
        </w:rPr>
      </w:pPr>
      <w:r>
        <w:rPr>
          <w:lang w:val="en-US" w:eastAsia="en-AU"/>
        </w:rPr>
        <w:t>The implications of implementing each recommendation are included in Appendix C.</w:t>
      </w:r>
    </w:p>
    <w:p w14:paraId="16A581F6" w14:textId="77777777" w:rsidR="007F6B71" w:rsidRDefault="007F6B71" w:rsidP="007F6B71">
      <w:pPr>
        <w:pStyle w:val="Heading4"/>
        <w:rPr>
          <w:lang w:eastAsia="en-AU"/>
        </w:rPr>
      </w:pPr>
      <w:r>
        <w:rPr>
          <w:lang w:eastAsia="en-AU"/>
        </w:rPr>
        <w:t>Implementation advice/tools</w:t>
      </w:r>
    </w:p>
    <w:p w14:paraId="66776CA4" w14:textId="77777777" w:rsidR="007F6B71" w:rsidRDefault="007F6B71" w:rsidP="007F6B71">
      <w:r>
        <w:t>For each topic in these Guidelines, a practice summary is provided, which outlines practical information on when to act, who should act and how to implement the advice provided. A list of resources (including information on management) is also provided. Each chapter lists specific topics to be discussed with women.</w:t>
      </w:r>
    </w:p>
    <w:p w14:paraId="0E8FCB37" w14:textId="77777777" w:rsidR="007F6B71" w:rsidRDefault="007F6B71" w:rsidP="007F6B71">
      <w:r>
        <w:t xml:space="preserve">The new Guideline chapters will be incorporated into the online version of the Guidelines, which is available in a mobile-device friendly version.  </w:t>
      </w:r>
    </w:p>
    <w:p w14:paraId="3D73A538" w14:textId="77777777" w:rsidR="007F6B71" w:rsidRDefault="007F6B71" w:rsidP="007F6B71">
      <w:pPr>
        <w:pStyle w:val="Heading4"/>
        <w:rPr>
          <w:lang w:eastAsia="en-AU"/>
        </w:rPr>
      </w:pPr>
      <w:r w:rsidRPr="0007599A">
        <w:rPr>
          <w:lang w:eastAsia="en-AU"/>
        </w:rPr>
        <w:t>Resource implications</w:t>
      </w:r>
    </w:p>
    <w:p w14:paraId="18961D94" w14:textId="77777777" w:rsidR="007F6B71" w:rsidRDefault="007F6B71" w:rsidP="007F6B71">
      <w:pPr>
        <w:keepNext/>
        <w:rPr>
          <w:lang w:val="en-US" w:eastAsia="en-AU"/>
        </w:rPr>
      </w:pPr>
      <w:r>
        <w:rPr>
          <w:lang w:val="en-US" w:eastAsia="en-AU"/>
        </w:rPr>
        <w:t>The reviews identified some studies that reported on cost-effectiveness.</w:t>
      </w:r>
    </w:p>
    <w:p w14:paraId="51F96E23" w14:textId="77777777" w:rsidR="007F6B71" w:rsidRDefault="007F6B71" w:rsidP="007F6B71">
      <w:pPr>
        <w:pStyle w:val="bullet"/>
        <w:rPr>
          <w:lang w:eastAsia="en-GB"/>
        </w:rPr>
      </w:pPr>
      <w:r>
        <w:rPr>
          <w:i/>
        </w:rPr>
        <w:t xml:space="preserve">Calcium supplementation: </w:t>
      </w:r>
      <w:r>
        <w:t>There is some evidence from the Netherlands that routine calcium supplementation in pregnancy is more cost-effective than selective supplementation.</w:t>
      </w:r>
    </w:p>
    <w:p w14:paraId="4F80189F" w14:textId="79480145" w:rsidR="00806804" w:rsidRPr="00806804" w:rsidRDefault="007F6B71" w:rsidP="00806804">
      <w:pPr>
        <w:pStyle w:val="bullet"/>
      </w:pPr>
      <w:r w:rsidRPr="00D652B7">
        <w:rPr>
          <w:i/>
          <w:lang w:eastAsia="en-GB"/>
        </w:rPr>
        <w:t>Lifestyle counselling to prevent weight gain exceeding recommendati</w:t>
      </w:r>
      <w:r w:rsidRPr="001B4A7D">
        <w:rPr>
          <w:i/>
          <w:lang w:eastAsia="en-GB"/>
        </w:rPr>
        <w:t>ons</w:t>
      </w:r>
      <w:r w:rsidRPr="001B4A7D">
        <w:rPr>
          <w:lang w:eastAsia="en-GB"/>
        </w:rPr>
        <w:t xml:space="preserve">: </w:t>
      </w:r>
      <w:r w:rsidR="00806804" w:rsidRPr="00806804">
        <w:t>A systematic review that assessed cost-effectiveness analyses of lifestyle counselling interventions compared with usual care found that results were inconsistent and further research is required to determine the effective components of lifestyle interventions. Cost-effectiveness studies from overseas found that lifestyle interventions were cost-effective for gestational weight gain but not blood glucose levels, insulin resistance</w:t>
      </w:r>
      <w:r w:rsidR="00806804">
        <w:t xml:space="preserve"> </w:t>
      </w:r>
      <w:r w:rsidR="00806804" w:rsidRPr="00806804">
        <w:t>or infant weight, were inconsistent regarding quality-adjusted life years and a better understanding of the short- and long-term costs of large for gestational age and weight gain exceeding IOM recommendations is necessary.</w:t>
      </w:r>
    </w:p>
    <w:p w14:paraId="36A83FDE" w14:textId="77777777" w:rsidR="007F6B71" w:rsidRPr="00FC3445" w:rsidRDefault="007F6B71" w:rsidP="007F6B71">
      <w:pPr>
        <w:rPr>
          <w:rFonts w:eastAsiaTheme="minorHAnsi"/>
          <w:lang w:val="en-US"/>
        </w:rPr>
      </w:pPr>
      <w:r>
        <w:rPr>
          <w:rFonts w:eastAsiaTheme="minorHAnsi"/>
          <w:lang w:val="en-US"/>
        </w:rPr>
        <w:t>These findings were reported in the Guidelines but did not influence the recommendations, which are based on the evidence for the optimal outcomes for women and babies.</w:t>
      </w:r>
    </w:p>
    <w:p w14:paraId="6FA7095A" w14:textId="77777777" w:rsidR="007F6B71" w:rsidRDefault="007F6B71" w:rsidP="007F6B71">
      <w:pPr>
        <w:pStyle w:val="Heading4"/>
        <w:rPr>
          <w:lang w:eastAsia="en-AU"/>
        </w:rPr>
      </w:pPr>
      <w:r>
        <w:rPr>
          <w:lang w:eastAsia="en-AU"/>
        </w:rPr>
        <w:t>Monitoring/auditing criteria</w:t>
      </w:r>
    </w:p>
    <w:p w14:paraId="6DF0B046" w14:textId="77777777" w:rsidR="007F6B71" w:rsidRPr="00C113D7" w:rsidRDefault="007F6B71" w:rsidP="007F6B71">
      <w:pPr>
        <w:rPr>
          <w:rFonts w:ascii="Times New Roman" w:hAnsi="Times New Roman"/>
          <w:lang w:eastAsia="en-GB"/>
        </w:rPr>
      </w:pPr>
      <w:r w:rsidRPr="00110535">
        <w:rPr>
          <w:lang w:eastAsia="en-GB"/>
        </w:rPr>
        <w:t>A process for evaluating uptake of the Guidelines is under development.</w:t>
      </w:r>
    </w:p>
    <w:p w14:paraId="45A77041" w14:textId="77777777" w:rsidR="007F6B71" w:rsidRPr="004477CA" w:rsidRDefault="007F6B71" w:rsidP="007F6B71">
      <w:pPr>
        <w:pStyle w:val="Heading3"/>
        <w:numPr>
          <w:ilvl w:val="0"/>
          <w:numId w:val="0"/>
        </w:numPr>
      </w:pPr>
      <w:r>
        <w:t>B6</w:t>
      </w:r>
      <w:r>
        <w:tab/>
        <w:t>Editorial independence</w:t>
      </w:r>
    </w:p>
    <w:p w14:paraId="438A4D26" w14:textId="77777777" w:rsidR="007F6B71" w:rsidRDefault="007F6B71" w:rsidP="007F6B71">
      <w:pPr>
        <w:pStyle w:val="Heading4"/>
        <w:rPr>
          <w:lang w:eastAsia="en-GB"/>
        </w:rPr>
      </w:pPr>
      <w:r>
        <w:rPr>
          <w:lang w:eastAsia="en-GB"/>
        </w:rPr>
        <w:t>Funding body</w:t>
      </w:r>
    </w:p>
    <w:p w14:paraId="2BBE74FC" w14:textId="77777777" w:rsidR="007F6B71" w:rsidRDefault="007F6B71" w:rsidP="007F6B71">
      <w:pPr>
        <w:rPr>
          <w:rFonts w:ascii="Times New Roman" w:hAnsi="Times New Roman"/>
          <w:sz w:val="24"/>
          <w:lang w:val="en-GB" w:eastAsia="en-GB"/>
        </w:rPr>
      </w:pPr>
      <w:r>
        <w:t>The Australian Government Department of Health funded the updating of these guidelines. The Australian Government Department of Health also provided project management and secretariat services to support the review.</w:t>
      </w:r>
    </w:p>
    <w:p w14:paraId="449ABAA4" w14:textId="77777777" w:rsidR="007F6B71" w:rsidRDefault="007F6B71" w:rsidP="007F6B71">
      <w:pPr>
        <w:rPr>
          <w:rFonts w:eastAsiaTheme="minorHAnsi"/>
          <w:lang w:val="en-GB" w:eastAsia="en-GB"/>
        </w:rPr>
      </w:pPr>
      <w:r>
        <w:rPr>
          <w:rFonts w:eastAsiaTheme="minorHAnsi"/>
          <w:lang w:val="en-GB" w:eastAsia="en-GB"/>
        </w:rPr>
        <w:t>The content of the Guidelines was not influenced by the funding body.</w:t>
      </w:r>
    </w:p>
    <w:p w14:paraId="7EF71046" w14:textId="77777777" w:rsidR="007F6B71" w:rsidRPr="00EA1F10" w:rsidRDefault="007F6B71" w:rsidP="007F6B71">
      <w:pPr>
        <w:pStyle w:val="Heading4"/>
        <w:rPr>
          <w:lang w:eastAsia="en-GB"/>
        </w:rPr>
      </w:pPr>
      <w:r>
        <w:rPr>
          <w:lang w:eastAsia="en-GB"/>
        </w:rPr>
        <w:t>Competing interests</w:t>
      </w:r>
    </w:p>
    <w:p w14:paraId="67384071" w14:textId="77777777" w:rsidR="007F6B71" w:rsidRDefault="007F6B71" w:rsidP="007F6B71">
      <w:r>
        <w:t xml:space="preserve">At the outset of the Guideline development process, all representatives were informed of the importance of managing competing interests and ensuring that any potential conflicts of interest were identified in advance of any meeting (as evidenced in meeting minutes). Competing interests were considered to include authorship of evidence supporting proposed recommendations and financial interest in a company potentially profiting from a recommendation (eg producers of a specific screening test). </w:t>
      </w:r>
    </w:p>
    <w:p w14:paraId="740D285B" w14:textId="77777777" w:rsidR="007F6B71" w:rsidRDefault="007F6B71" w:rsidP="007F6B71">
      <w:r>
        <w:t>Processes put in place to manage any potential competing interests were as follows.</w:t>
      </w:r>
    </w:p>
    <w:p w14:paraId="37D22E2F" w14:textId="77777777" w:rsidR="007F6B71" w:rsidRDefault="007F6B71" w:rsidP="007F6B71">
      <w:pPr>
        <w:pStyle w:val="bullet"/>
        <w:numPr>
          <w:ilvl w:val="0"/>
          <w:numId w:val="20"/>
        </w:numPr>
      </w:pPr>
      <w:r w:rsidRPr="00C87AB6">
        <w:t xml:space="preserve">All EWG members </w:t>
      </w:r>
      <w:r>
        <w:t xml:space="preserve">were required to complete a Declaration of Interest Form (as per the NHMRC requirements). </w:t>
      </w:r>
      <w:r w:rsidRPr="00D14F1A">
        <w:t xml:space="preserve">These signed and scanned forms were reviewed </w:t>
      </w:r>
      <w:r>
        <w:t>and held by</w:t>
      </w:r>
      <w:r w:rsidRPr="00D14F1A">
        <w:t xml:space="preserve"> the Department.</w:t>
      </w:r>
    </w:p>
    <w:p w14:paraId="1542961F" w14:textId="77777777" w:rsidR="007F6B71" w:rsidRPr="00110535" w:rsidRDefault="007F6B71" w:rsidP="007F6B71">
      <w:pPr>
        <w:pStyle w:val="bullet"/>
        <w:numPr>
          <w:ilvl w:val="0"/>
          <w:numId w:val="20"/>
        </w:numPr>
      </w:pPr>
      <w:r w:rsidRPr="00110535">
        <w:t>At the beginning of each meeting, EWG members were informed of the arising agenda items and asked to declare any potential competing interests. When competing interests were identified, the EWG member was asked to leave the room while the evidence was discussed.</w:t>
      </w:r>
    </w:p>
    <w:p w14:paraId="3685DCF5" w14:textId="77777777" w:rsidR="007F6B71" w:rsidRPr="00110535" w:rsidRDefault="007F6B71" w:rsidP="007F6B71">
      <w:pPr>
        <w:pStyle w:val="bullet"/>
        <w:numPr>
          <w:ilvl w:val="0"/>
          <w:numId w:val="20"/>
        </w:numPr>
      </w:pPr>
      <w:r w:rsidRPr="00110535">
        <w:t xml:space="preserve">Any arising competing interests and strategies for managing these (if required) were adjudicated by the Co-Chairs and documented in meeting minutes. A competing interest held by a Co-Chair was managed by the other Co-Chair and the area of conflict clearly stated. </w:t>
      </w:r>
    </w:p>
    <w:p w14:paraId="487A7799" w14:textId="77777777" w:rsidR="007F6B71" w:rsidRDefault="007F6B71" w:rsidP="007F6B71">
      <w:pPr>
        <w:pStyle w:val="TableName"/>
      </w:pPr>
      <w:bookmarkStart w:id="102" w:name="_Toc534383793"/>
      <w:bookmarkStart w:id="103" w:name="_Toc41914153"/>
      <w:r>
        <w:t>Table B.6</w:t>
      </w:r>
      <w:r w:rsidRPr="00735F43">
        <w:t>: Expert Working Group competing interests</w:t>
      </w:r>
      <w:bookmarkEnd w:id="102"/>
      <w:bookmarkEnd w:id="103"/>
    </w:p>
    <w:tbl>
      <w:tblPr>
        <w:tblStyle w:val="TableGrid"/>
        <w:tblW w:w="0" w:type="auto"/>
        <w:shd w:val="clear" w:color="auto" w:fill="EDEDED" w:themeFill="accent3" w:themeFillTint="33"/>
        <w:tblLook w:val="04A0" w:firstRow="1" w:lastRow="0" w:firstColumn="1" w:lastColumn="0" w:noHBand="0" w:noVBand="1"/>
        <w:tblCaption w:val="Table B.6: Expert Working Group competing interests"/>
      </w:tblPr>
      <w:tblGrid>
        <w:gridCol w:w="2516"/>
        <w:gridCol w:w="6548"/>
      </w:tblGrid>
      <w:tr w:rsidR="007F6B71" w:rsidRPr="00F20B56" w14:paraId="11447DA1" w14:textId="77777777" w:rsidTr="008803AF">
        <w:trPr>
          <w:tblHeader/>
        </w:trPr>
        <w:tc>
          <w:tcPr>
            <w:tcW w:w="2516" w:type="dxa"/>
            <w:shd w:val="clear" w:color="auto" w:fill="EDEDED" w:themeFill="accent3" w:themeFillTint="33"/>
          </w:tcPr>
          <w:p w14:paraId="1D4B0532" w14:textId="77777777" w:rsidR="007F6B71" w:rsidRPr="00CE7482" w:rsidRDefault="007F6B71" w:rsidP="00C42E2F">
            <w:pPr>
              <w:keepNext/>
              <w:spacing w:before="40" w:after="40"/>
              <w:rPr>
                <w:b/>
                <w:sz w:val="16"/>
                <w:szCs w:val="16"/>
              </w:rPr>
            </w:pPr>
            <w:r w:rsidRPr="00CE7482">
              <w:rPr>
                <w:b/>
                <w:sz w:val="16"/>
                <w:szCs w:val="16"/>
              </w:rPr>
              <w:t>Name</w:t>
            </w:r>
          </w:p>
        </w:tc>
        <w:tc>
          <w:tcPr>
            <w:tcW w:w="6548" w:type="dxa"/>
            <w:shd w:val="clear" w:color="auto" w:fill="EDEDED" w:themeFill="accent3" w:themeFillTint="33"/>
          </w:tcPr>
          <w:p w14:paraId="6213161F" w14:textId="77777777" w:rsidR="007F6B71" w:rsidRPr="00CE7482" w:rsidRDefault="007F6B71" w:rsidP="00C42E2F">
            <w:pPr>
              <w:keepNext/>
              <w:spacing w:before="40" w:after="40" w:line="240" w:lineRule="auto"/>
              <w:rPr>
                <w:b/>
                <w:sz w:val="16"/>
                <w:szCs w:val="16"/>
              </w:rPr>
            </w:pPr>
            <w:r w:rsidRPr="00CE7482">
              <w:rPr>
                <w:b/>
                <w:sz w:val="16"/>
                <w:szCs w:val="16"/>
              </w:rPr>
              <w:t>Competing interest</w:t>
            </w:r>
          </w:p>
        </w:tc>
      </w:tr>
      <w:tr w:rsidR="007F6B71" w:rsidRPr="00F20B56" w14:paraId="19C42E88" w14:textId="77777777" w:rsidTr="00C42E2F">
        <w:tc>
          <w:tcPr>
            <w:tcW w:w="2516" w:type="dxa"/>
            <w:shd w:val="clear" w:color="auto" w:fill="EDEDED" w:themeFill="accent3" w:themeFillTint="33"/>
          </w:tcPr>
          <w:p w14:paraId="0B943F37" w14:textId="77777777" w:rsidR="007F6B71" w:rsidRPr="00CE7482" w:rsidRDefault="007F6B71" w:rsidP="00C42E2F">
            <w:pPr>
              <w:spacing w:before="40" w:after="40"/>
              <w:rPr>
                <w:sz w:val="16"/>
                <w:szCs w:val="16"/>
              </w:rPr>
            </w:pPr>
            <w:r w:rsidRPr="00CE7482">
              <w:rPr>
                <w:sz w:val="16"/>
                <w:szCs w:val="16"/>
              </w:rPr>
              <w:t>Professor Caroline Homer</w:t>
            </w:r>
          </w:p>
        </w:tc>
        <w:tc>
          <w:tcPr>
            <w:tcW w:w="6548" w:type="dxa"/>
            <w:shd w:val="clear" w:color="auto" w:fill="EDEDED" w:themeFill="accent3" w:themeFillTint="33"/>
          </w:tcPr>
          <w:p w14:paraId="5149DD86" w14:textId="0A4D85ED" w:rsidR="007F6B71" w:rsidRPr="00F50677" w:rsidRDefault="00D120F5" w:rsidP="00C42E2F">
            <w:pPr>
              <w:spacing w:before="40" w:after="40"/>
              <w:rPr>
                <w:sz w:val="16"/>
                <w:szCs w:val="16"/>
              </w:rPr>
            </w:pPr>
            <w:r>
              <w:rPr>
                <w:sz w:val="16"/>
                <w:szCs w:val="16"/>
              </w:rPr>
              <w:t>Nil</w:t>
            </w:r>
          </w:p>
        </w:tc>
      </w:tr>
      <w:tr w:rsidR="007F6B71" w:rsidRPr="00F20B56" w14:paraId="153BA0DE" w14:textId="77777777" w:rsidTr="00C42E2F">
        <w:tc>
          <w:tcPr>
            <w:tcW w:w="2516" w:type="dxa"/>
            <w:shd w:val="clear" w:color="auto" w:fill="EDEDED" w:themeFill="accent3" w:themeFillTint="33"/>
          </w:tcPr>
          <w:p w14:paraId="1639CA83" w14:textId="77777777" w:rsidR="007F6B71" w:rsidRPr="00CE7482" w:rsidRDefault="007F6B71" w:rsidP="00C42E2F">
            <w:pPr>
              <w:spacing w:before="40" w:after="40"/>
              <w:rPr>
                <w:sz w:val="16"/>
                <w:szCs w:val="16"/>
              </w:rPr>
            </w:pPr>
            <w:r w:rsidRPr="00CE7482">
              <w:rPr>
                <w:sz w:val="16"/>
                <w:szCs w:val="16"/>
              </w:rPr>
              <w:t xml:space="preserve">Professor Jeremy Oats </w:t>
            </w:r>
          </w:p>
        </w:tc>
        <w:tc>
          <w:tcPr>
            <w:tcW w:w="6548" w:type="dxa"/>
            <w:shd w:val="clear" w:color="auto" w:fill="EDEDED" w:themeFill="accent3" w:themeFillTint="33"/>
          </w:tcPr>
          <w:p w14:paraId="421AB26C" w14:textId="77777777" w:rsidR="007F6B71" w:rsidRPr="00F50677" w:rsidRDefault="007F6B71" w:rsidP="00C42E2F">
            <w:pPr>
              <w:spacing w:before="40" w:after="40" w:line="240" w:lineRule="auto"/>
              <w:rPr>
                <w:sz w:val="16"/>
                <w:szCs w:val="16"/>
              </w:rPr>
            </w:pPr>
            <w:r w:rsidRPr="00F50677">
              <w:rPr>
                <w:sz w:val="16"/>
                <w:szCs w:val="16"/>
              </w:rPr>
              <w:t>Nil</w:t>
            </w:r>
          </w:p>
        </w:tc>
      </w:tr>
      <w:tr w:rsidR="007F6B71" w:rsidRPr="00F20B56" w14:paraId="3F7771B3" w14:textId="77777777" w:rsidTr="00C42E2F">
        <w:tc>
          <w:tcPr>
            <w:tcW w:w="2516" w:type="dxa"/>
            <w:shd w:val="clear" w:color="auto" w:fill="EDEDED" w:themeFill="accent3" w:themeFillTint="33"/>
          </w:tcPr>
          <w:p w14:paraId="2B973100" w14:textId="77777777" w:rsidR="007F6B71" w:rsidRPr="00CE7482" w:rsidRDefault="007F6B71" w:rsidP="00C42E2F">
            <w:pPr>
              <w:spacing w:before="40" w:after="40"/>
              <w:rPr>
                <w:sz w:val="16"/>
                <w:szCs w:val="16"/>
              </w:rPr>
            </w:pPr>
            <w:r>
              <w:rPr>
                <w:sz w:val="16"/>
                <w:szCs w:val="16"/>
              </w:rPr>
              <w:t>Dr Martin Byrne</w:t>
            </w:r>
          </w:p>
        </w:tc>
        <w:tc>
          <w:tcPr>
            <w:tcW w:w="6548" w:type="dxa"/>
            <w:shd w:val="clear" w:color="auto" w:fill="EDEDED" w:themeFill="accent3" w:themeFillTint="33"/>
          </w:tcPr>
          <w:p w14:paraId="623FAA5C" w14:textId="77777777" w:rsidR="007F6B71" w:rsidRPr="00F50677" w:rsidRDefault="007F6B71" w:rsidP="00C42E2F">
            <w:pPr>
              <w:spacing w:before="40" w:after="40"/>
              <w:rPr>
                <w:sz w:val="16"/>
                <w:szCs w:val="16"/>
              </w:rPr>
            </w:pPr>
            <w:r w:rsidRPr="00F50677">
              <w:rPr>
                <w:sz w:val="16"/>
                <w:szCs w:val="16"/>
              </w:rPr>
              <w:t>Nil</w:t>
            </w:r>
          </w:p>
        </w:tc>
      </w:tr>
      <w:tr w:rsidR="007F6B71" w:rsidRPr="00F20B56" w14:paraId="3005F56E" w14:textId="77777777" w:rsidTr="00C42E2F">
        <w:tc>
          <w:tcPr>
            <w:tcW w:w="2516" w:type="dxa"/>
            <w:shd w:val="clear" w:color="auto" w:fill="EDEDED" w:themeFill="accent3" w:themeFillTint="33"/>
          </w:tcPr>
          <w:p w14:paraId="58B796A6" w14:textId="77777777" w:rsidR="007F6B71" w:rsidRPr="00CE7482" w:rsidRDefault="007F6B71" w:rsidP="00C42E2F">
            <w:pPr>
              <w:spacing w:before="40" w:after="40"/>
              <w:rPr>
                <w:sz w:val="16"/>
                <w:szCs w:val="16"/>
              </w:rPr>
            </w:pPr>
            <w:r>
              <w:rPr>
                <w:sz w:val="16"/>
                <w:szCs w:val="16"/>
              </w:rPr>
              <w:t>Dr Marilyn Clarke</w:t>
            </w:r>
          </w:p>
        </w:tc>
        <w:tc>
          <w:tcPr>
            <w:tcW w:w="6548" w:type="dxa"/>
            <w:shd w:val="clear" w:color="auto" w:fill="EDEDED" w:themeFill="accent3" w:themeFillTint="33"/>
          </w:tcPr>
          <w:p w14:paraId="161B4A81" w14:textId="77777777" w:rsidR="007F6B71" w:rsidRPr="00F50677" w:rsidRDefault="007F6B71" w:rsidP="00C42E2F">
            <w:pPr>
              <w:spacing w:before="40" w:after="40"/>
              <w:rPr>
                <w:sz w:val="16"/>
                <w:szCs w:val="16"/>
              </w:rPr>
            </w:pPr>
            <w:r>
              <w:rPr>
                <w:sz w:val="16"/>
                <w:szCs w:val="16"/>
              </w:rPr>
              <w:t>Nil</w:t>
            </w:r>
          </w:p>
        </w:tc>
      </w:tr>
      <w:tr w:rsidR="007F6B71" w:rsidRPr="00F20B56" w14:paraId="07322563" w14:textId="77777777" w:rsidTr="00C42E2F">
        <w:tc>
          <w:tcPr>
            <w:tcW w:w="2516" w:type="dxa"/>
            <w:shd w:val="clear" w:color="auto" w:fill="EDEDED" w:themeFill="accent3" w:themeFillTint="33"/>
          </w:tcPr>
          <w:p w14:paraId="6FA54A22" w14:textId="77777777" w:rsidR="007F6B71" w:rsidRPr="00CE7482" w:rsidRDefault="007F6B71" w:rsidP="00C42E2F">
            <w:pPr>
              <w:spacing w:before="40" w:after="40"/>
              <w:rPr>
                <w:sz w:val="16"/>
                <w:szCs w:val="16"/>
              </w:rPr>
            </w:pPr>
            <w:r>
              <w:rPr>
                <w:sz w:val="16"/>
                <w:szCs w:val="16"/>
              </w:rPr>
              <w:t>Ms Leah Hardiman</w:t>
            </w:r>
          </w:p>
        </w:tc>
        <w:tc>
          <w:tcPr>
            <w:tcW w:w="6548" w:type="dxa"/>
            <w:shd w:val="clear" w:color="auto" w:fill="EDEDED" w:themeFill="accent3" w:themeFillTint="33"/>
          </w:tcPr>
          <w:p w14:paraId="3319FE00" w14:textId="77777777" w:rsidR="007F6B71" w:rsidRPr="00F50677" w:rsidRDefault="007F6B71" w:rsidP="00C42E2F">
            <w:pPr>
              <w:spacing w:before="40" w:after="40"/>
              <w:rPr>
                <w:sz w:val="16"/>
                <w:szCs w:val="16"/>
              </w:rPr>
            </w:pPr>
            <w:r>
              <w:rPr>
                <w:sz w:val="16"/>
                <w:szCs w:val="16"/>
              </w:rPr>
              <w:t>Nil</w:t>
            </w:r>
          </w:p>
        </w:tc>
      </w:tr>
      <w:tr w:rsidR="007F6B71" w:rsidRPr="00F20B56" w14:paraId="694C01CD" w14:textId="77777777" w:rsidTr="00C42E2F">
        <w:tc>
          <w:tcPr>
            <w:tcW w:w="2516" w:type="dxa"/>
            <w:shd w:val="clear" w:color="auto" w:fill="EDEDED" w:themeFill="accent3" w:themeFillTint="33"/>
          </w:tcPr>
          <w:p w14:paraId="29D10335" w14:textId="77777777" w:rsidR="007F6B71" w:rsidRPr="00CE7482" w:rsidRDefault="007F6B71" w:rsidP="00C42E2F">
            <w:pPr>
              <w:spacing w:before="40" w:after="40"/>
              <w:rPr>
                <w:sz w:val="16"/>
                <w:szCs w:val="16"/>
              </w:rPr>
            </w:pPr>
            <w:r>
              <w:rPr>
                <w:sz w:val="16"/>
                <w:szCs w:val="16"/>
              </w:rPr>
              <w:t>Ms Tracy Martin</w:t>
            </w:r>
          </w:p>
        </w:tc>
        <w:tc>
          <w:tcPr>
            <w:tcW w:w="6548" w:type="dxa"/>
            <w:shd w:val="clear" w:color="auto" w:fill="EDEDED" w:themeFill="accent3" w:themeFillTint="33"/>
          </w:tcPr>
          <w:p w14:paraId="5274E397" w14:textId="77777777" w:rsidR="007F6B71" w:rsidRPr="00F50677" w:rsidRDefault="007F6B71" w:rsidP="00C42E2F">
            <w:pPr>
              <w:spacing w:before="40" w:after="40"/>
              <w:rPr>
                <w:sz w:val="16"/>
                <w:szCs w:val="16"/>
              </w:rPr>
            </w:pPr>
            <w:r>
              <w:rPr>
                <w:sz w:val="16"/>
                <w:szCs w:val="16"/>
              </w:rPr>
              <w:t>Nil</w:t>
            </w:r>
          </w:p>
        </w:tc>
      </w:tr>
      <w:tr w:rsidR="007F6B71" w:rsidRPr="00F20B56" w14:paraId="0C495FAD" w14:textId="77777777" w:rsidTr="00C42E2F">
        <w:tc>
          <w:tcPr>
            <w:tcW w:w="2516" w:type="dxa"/>
            <w:shd w:val="clear" w:color="auto" w:fill="EDEDED" w:themeFill="accent3" w:themeFillTint="33"/>
          </w:tcPr>
          <w:p w14:paraId="23EE0F88" w14:textId="77777777" w:rsidR="007F6B71" w:rsidRPr="00CE7482" w:rsidRDefault="007F6B71" w:rsidP="00C42E2F">
            <w:pPr>
              <w:spacing w:before="40" w:after="40"/>
              <w:rPr>
                <w:sz w:val="16"/>
                <w:szCs w:val="16"/>
              </w:rPr>
            </w:pPr>
            <w:r>
              <w:rPr>
                <w:sz w:val="16"/>
                <w:szCs w:val="16"/>
              </w:rPr>
              <w:t>Professor Sue McDonald</w:t>
            </w:r>
          </w:p>
        </w:tc>
        <w:tc>
          <w:tcPr>
            <w:tcW w:w="6548" w:type="dxa"/>
            <w:shd w:val="clear" w:color="auto" w:fill="EDEDED" w:themeFill="accent3" w:themeFillTint="33"/>
          </w:tcPr>
          <w:p w14:paraId="7ED6AA1F" w14:textId="77777777" w:rsidR="007F6B71" w:rsidRPr="00F50677" w:rsidRDefault="007F6B71" w:rsidP="00C42E2F">
            <w:pPr>
              <w:spacing w:before="40" w:after="40"/>
              <w:rPr>
                <w:sz w:val="16"/>
                <w:szCs w:val="16"/>
              </w:rPr>
            </w:pPr>
            <w:r>
              <w:rPr>
                <w:sz w:val="16"/>
                <w:szCs w:val="16"/>
              </w:rPr>
              <w:t>Nil</w:t>
            </w:r>
          </w:p>
        </w:tc>
      </w:tr>
      <w:tr w:rsidR="007F6B71" w:rsidRPr="00F20B56" w14:paraId="5ECC0DE0" w14:textId="77777777" w:rsidTr="00C42E2F">
        <w:tc>
          <w:tcPr>
            <w:tcW w:w="2516" w:type="dxa"/>
            <w:shd w:val="clear" w:color="auto" w:fill="EDEDED" w:themeFill="accent3" w:themeFillTint="33"/>
          </w:tcPr>
          <w:p w14:paraId="75E81F6D" w14:textId="5FD8DCB4" w:rsidR="007F6B71" w:rsidRPr="00CE7482" w:rsidRDefault="007F6B71" w:rsidP="00C42E2F">
            <w:pPr>
              <w:spacing w:before="40" w:after="40"/>
              <w:rPr>
                <w:sz w:val="16"/>
                <w:szCs w:val="16"/>
              </w:rPr>
            </w:pPr>
            <w:r w:rsidRPr="00CE7482">
              <w:rPr>
                <w:sz w:val="16"/>
                <w:szCs w:val="16"/>
              </w:rPr>
              <w:t>Assoc</w:t>
            </w:r>
            <w:r w:rsidR="00483DBC">
              <w:rPr>
                <w:sz w:val="16"/>
                <w:szCs w:val="16"/>
              </w:rPr>
              <w:t>iate</w:t>
            </w:r>
            <w:r w:rsidRPr="00CE7482">
              <w:rPr>
                <w:sz w:val="16"/>
                <w:szCs w:val="16"/>
              </w:rPr>
              <w:t xml:space="preserve"> Prof Philippa Middleton</w:t>
            </w:r>
          </w:p>
        </w:tc>
        <w:tc>
          <w:tcPr>
            <w:tcW w:w="6548" w:type="dxa"/>
            <w:shd w:val="clear" w:color="auto" w:fill="EDEDED" w:themeFill="accent3" w:themeFillTint="33"/>
          </w:tcPr>
          <w:p w14:paraId="529196A9" w14:textId="77777777" w:rsidR="00066FF7" w:rsidRPr="00066FF7" w:rsidRDefault="00066FF7" w:rsidP="00066FF7">
            <w:pPr>
              <w:spacing w:before="40" w:after="40" w:line="240" w:lineRule="auto"/>
              <w:rPr>
                <w:sz w:val="16"/>
                <w:szCs w:val="16"/>
              </w:rPr>
            </w:pPr>
            <w:r w:rsidRPr="00066FF7">
              <w:rPr>
                <w:sz w:val="16"/>
                <w:szCs w:val="16"/>
              </w:rPr>
              <w:t>Lead author of a Cochrane review of omega-3 fatty acid supplementation during pregnancy</w:t>
            </w:r>
          </w:p>
          <w:p w14:paraId="650A7F8C" w14:textId="364DC0D0" w:rsidR="007F6B71" w:rsidRPr="00F50677" w:rsidRDefault="00066FF7" w:rsidP="00066FF7">
            <w:pPr>
              <w:spacing w:before="40" w:after="40" w:line="240" w:lineRule="auto"/>
              <w:rPr>
                <w:sz w:val="16"/>
                <w:szCs w:val="16"/>
              </w:rPr>
            </w:pPr>
            <w:r w:rsidRPr="00066FF7">
              <w:rPr>
                <w:sz w:val="16"/>
                <w:szCs w:val="16"/>
              </w:rPr>
              <w:t>Co-author of Cochrane reviews of dietary interventions for preventing gestational diabetes, combined diet and exercise interventions for preventing gestational diabetes, exercise for preventing gestational diabetes and zinc supplementation for improving pregnancy and infant outcomes</w:t>
            </w:r>
          </w:p>
        </w:tc>
      </w:tr>
      <w:tr w:rsidR="007F6B71" w:rsidRPr="003F7EB8" w14:paraId="6672A61D" w14:textId="77777777" w:rsidTr="00C42E2F">
        <w:tc>
          <w:tcPr>
            <w:tcW w:w="2516" w:type="dxa"/>
            <w:shd w:val="clear" w:color="auto" w:fill="EDEDED" w:themeFill="accent3" w:themeFillTint="33"/>
          </w:tcPr>
          <w:p w14:paraId="553D396B" w14:textId="77777777" w:rsidR="007F6B71" w:rsidRPr="00CE7482" w:rsidRDefault="007F6B71" w:rsidP="00C42E2F">
            <w:pPr>
              <w:spacing w:before="40" w:after="40"/>
              <w:rPr>
                <w:sz w:val="16"/>
                <w:szCs w:val="16"/>
              </w:rPr>
            </w:pPr>
            <w:r w:rsidRPr="003F7EB8">
              <w:rPr>
                <w:sz w:val="16"/>
                <w:szCs w:val="16"/>
              </w:rPr>
              <w:t>Ms Natalija Nesvadba</w:t>
            </w:r>
          </w:p>
        </w:tc>
        <w:tc>
          <w:tcPr>
            <w:tcW w:w="6548" w:type="dxa"/>
            <w:shd w:val="clear" w:color="auto" w:fill="EDEDED" w:themeFill="accent3" w:themeFillTint="33"/>
          </w:tcPr>
          <w:p w14:paraId="28D09F0E" w14:textId="77777777" w:rsidR="007F6B71" w:rsidRPr="00F50677" w:rsidRDefault="007F6B71" w:rsidP="00C42E2F">
            <w:pPr>
              <w:spacing w:before="40" w:after="40"/>
              <w:rPr>
                <w:sz w:val="16"/>
                <w:szCs w:val="16"/>
              </w:rPr>
            </w:pPr>
            <w:r w:rsidRPr="00F50677">
              <w:rPr>
                <w:sz w:val="16"/>
                <w:szCs w:val="16"/>
              </w:rPr>
              <w:t>Nil</w:t>
            </w:r>
          </w:p>
        </w:tc>
      </w:tr>
      <w:tr w:rsidR="007F6B71" w:rsidRPr="00F20B56" w14:paraId="4AFCD672" w14:textId="77777777" w:rsidTr="00C42E2F">
        <w:tc>
          <w:tcPr>
            <w:tcW w:w="2516" w:type="dxa"/>
            <w:shd w:val="clear" w:color="auto" w:fill="EDEDED" w:themeFill="accent3" w:themeFillTint="33"/>
          </w:tcPr>
          <w:p w14:paraId="575B920E" w14:textId="77777777" w:rsidR="007F6B71" w:rsidRPr="00CE7482" w:rsidRDefault="007F6B71" w:rsidP="00C42E2F">
            <w:pPr>
              <w:spacing w:before="40" w:after="40"/>
              <w:rPr>
                <w:sz w:val="16"/>
                <w:szCs w:val="16"/>
              </w:rPr>
            </w:pPr>
            <w:r w:rsidRPr="00CE7482">
              <w:rPr>
                <w:sz w:val="16"/>
                <w:szCs w:val="16"/>
              </w:rPr>
              <w:t>Professor Michael Permezel</w:t>
            </w:r>
          </w:p>
        </w:tc>
        <w:tc>
          <w:tcPr>
            <w:tcW w:w="6548" w:type="dxa"/>
            <w:shd w:val="clear" w:color="auto" w:fill="EDEDED" w:themeFill="accent3" w:themeFillTint="33"/>
          </w:tcPr>
          <w:p w14:paraId="6EFF1606" w14:textId="77777777" w:rsidR="007F6B71" w:rsidRPr="00F50677" w:rsidRDefault="007F6B71" w:rsidP="00C42E2F">
            <w:pPr>
              <w:spacing w:before="40" w:after="40"/>
              <w:rPr>
                <w:sz w:val="16"/>
                <w:szCs w:val="16"/>
              </w:rPr>
            </w:pPr>
            <w:r>
              <w:rPr>
                <w:sz w:val="16"/>
                <w:szCs w:val="16"/>
              </w:rPr>
              <w:t>Nil</w:t>
            </w:r>
          </w:p>
        </w:tc>
      </w:tr>
      <w:tr w:rsidR="00334E9B" w:rsidRPr="00F20B56" w14:paraId="29F33417" w14:textId="77777777" w:rsidTr="00C42E2F">
        <w:tc>
          <w:tcPr>
            <w:tcW w:w="2516" w:type="dxa"/>
            <w:shd w:val="clear" w:color="auto" w:fill="EDEDED" w:themeFill="accent3" w:themeFillTint="33"/>
          </w:tcPr>
          <w:p w14:paraId="359D13B6" w14:textId="72222A0C" w:rsidR="00334E9B" w:rsidRDefault="00334E9B" w:rsidP="00C42E2F">
            <w:pPr>
              <w:spacing w:before="40" w:after="40"/>
              <w:rPr>
                <w:sz w:val="16"/>
                <w:szCs w:val="16"/>
              </w:rPr>
            </w:pPr>
            <w:r>
              <w:rPr>
                <w:sz w:val="16"/>
                <w:szCs w:val="16"/>
              </w:rPr>
              <w:t>Ms Alecia Staines</w:t>
            </w:r>
          </w:p>
        </w:tc>
        <w:tc>
          <w:tcPr>
            <w:tcW w:w="6548" w:type="dxa"/>
            <w:shd w:val="clear" w:color="auto" w:fill="EDEDED" w:themeFill="accent3" w:themeFillTint="33"/>
          </w:tcPr>
          <w:p w14:paraId="660A0874" w14:textId="1DB4226E" w:rsidR="00334E9B" w:rsidRPr="00FA1F70" w:rsidRDefault="00334E9B" w:rsidP="00334E9B">
            <w:pPr>
              <w:spacing w:line="240" w:lineRule="auto"/>
              <w:rPr>
                <w:sz w:val="16"/>
                <w:szCs w:val="16"/>
              </w:rPr>
            </w:pPr>
            <w:r w:rsidRPr="00FA1F70">
              <w:rPr>
                <w:sz w:val="16"/>
                <w:szCs w:val="16"/>
              </w:rPr>
              <w:t>Nil</w:t>
            </w:r>
          </w:p>
        </w:tc>
      </w:tr>
      <w:tr w:rsidR="007F6B71" w:rsidRPr="00F20B56" w14:paraId="3D2465B1" w14:textId="77777777" w:rsidTr="00C42E2F">
        <w:tc>
          <w:tcPr>
            <w:tcW w:w="2516" w:type="dxa"/>
            <w:shd w:val="clear" w:color="auto" w:fill="EDEDED" w:themeFill="accent3" w:themeFillTint="33"/>
          </w:tcPr>
          <w:p w14:paraId="60BBAD67" w14:textId="77777777" w:rsidR="007F6B71" w:rsidRPr="00CE7482" w:rsidRDefault="007F6B71" w:rsidP="00C42E2F">
            <w:pPr>
              <w:spacing w:before="40" w:after="40"/>
              <w:rPr>
                <w:sz w:val="16"/>
                <w:szCs w:val="16"/>
              </w:rPr>
            </w:pPr>
            <w:r>
              <w:rPr>
                <w:sz w:val="16"/>
                <w:szCs w:val="16"/>
              </w:rPr>
              <w:t>Ms Cindy Turner</w:t>
            </w:r>
          </w:p>
        </w:tc>
        <w:tc>
          <w:tcPr>
            <w:tcW w:w="6548" w:type="dxa"/>
            <w:shd w:val="clear" w:color="auto" w:fill="EDEDED" w:themeFill="accent3" w:themeFillTint="33"/>
          </w:tcPr>
          <w:p w14:paraId="1AF82807" w14:textId="77777777" w:rsidR="007F6B71" w:rsidRPr="00F50677" w:rsidRDefault="007F6B71" w:rsidP="00C42E2F">
            <w:pPr>
              <w:spacing w:before="40" w:after="40"/>
              <w:rPr>
                <w:sz w:val="16"/>
                <w:szCs w:val="16"/>
              </w:rPr>
            </w:pPr>
            <w:r w:rsidRPr="00F50677">
              <w:rPr>
                <w:sz w:val="16"/>
                <w:szCs w:val="16"/>
              </w:rPr>
              <w:t>Nil</w:t>
            </w:r>
          </w:p>
        </w:tc>
      </w:tr>
    </w:tbl>
    <w:p w14:paraId="385E0647" w14:textId="77777777" w:rsidR="007F6B71" w:rsidRDefault="007F6B71" w:rsidP="007F6B71">
      <w:pPr>
        <w:pStyle w:val="Heading3"/>
        <w:numPr>
          <w:ilvl w:val="0"/>
          <w:numId w:val="0"/>
        </w:numPr>
      </w:pPr>
      <w:r>
        <w:t>B7</w:t>
      </w:r>
      <w:r>
        <w:tab/>
        <w:t>Consultation</w:t>
      </w:r>
    </w:p>
    <w:p w14:paraId="0A239681" w14:textId="77777777" w:rsidR="007F6B71" w:rsidRDefault="007F6B71" w:rsidP="007F6B71">
      <w:pPr>
        <w:pStyle w:val="Heading4"/>
      </w:pPr>
      <w:bookmarkStart w:id="104" w:name="_Toc143066563"/>
      <w:bookmarkStart w:id="105" w:name="_Toc145559412"/>
      <w:bookmarkStart w:id="106" w:name="_Toc145730702"/>
      <w:bookmarkStart w:id="107" w:name="_Toc145991476"/>
      <w:bookmarkStart w:id="108" w:name="_Toc146274437"/>
      <w:bookmarkStart w:id="109" w:name="_Toc137457994"/>
      <w:bookmarkStart w:id="110" w:name="_Toc137518084"/>
      <w:bookmarkStart w:id="111" w:name="_Toc140301789"/>
      <w:bookmarkStart w:id="112" w:name="_Toc141417491"/>
      <w:bookmarkStart w:id="113" w:name="_Toc142717076"/>
      <w:r>
        <w:t>Public consultation</w:t>
      </w:r>
      <w:bookmarkEnd w:id="104"/>
      <w:bookmarkEnd w:id="105"/>
      <w:bookmarkEnd w:id="106"/>
      <w:bookmarkEnd w:id="107"/>
      <w:bookmarkEnd w:id="108"/>
    </w:p>
    <w:p w14:paraId="12519BFF" w14:textId="35E18BB5" w:rsidR="007F6B71" w:rsidRPr="005B331E" w:rsidRDefault="007F6B71" w:rsidP="007F6B71">
      <w:pPr>
        <w:rPr>
          <w:i/>
        </w:rPr>
      </w:pPr>
      <w:r>
        <w:t>The draft guidelines were released</w:t>
      </w:r>
      <w:r w:rsidR="00066FF7">
        <w:t xml:space="preserve"> for a 45</w:t>
      </w:r>
      <w:r>
        <w:t xml:space="preserve">-day public consultation. While a 30-day consultation is required in Section 14A of the </w:t>
      </w:r>
      <w:r w:rsidRPr="000146B3">
        <w:rPr>
          <w:i/>
        </w:rPr>
        <w:t>NHMRC Act</w:t>
      </w:r>
      <w:r>
        <w:t xml:space="preserve"> 1992 and accompanying regulations, it was agreed to hold a longer consultation period due to the COVID-19 pandemic, which may affect the</w:t>
      </w:r>
      <w:bookmarkStart w:id="114" w:name="_GoBack"/>
      <w:bookmarkEnd w:id="114"/>
      <w:r>
        <w:t xml:space="preserve"> ability of some individuals to provide a submission.</w:t>
      </w:r>
      <w:r>
        <w:rPr>
          <w:i/>
        </w:rPr>
        <w:t xml:space="preserve"> </w:t>
      </w:r>
      <w:r w:rsidRPr="00500A1D">
        <w:t xml:space="preserve">The public consultation began on </w:t>
      </w:r>
      <w:r>
        <w:t>2 June 2020</w:t>
      </w:r>
      <w:r w:rsidRPr="00500A1D">
        <w:t xml:space="preserve"> and </w:t>
      </w:r>
      <w:r>
        <w:t xml:space="preserve">will </w:t>
      </w:r>
      <w:r w:rsidRPr="00500A1D">
        <w:t>formally end</w:t>
      </w:r>
      <w:r>
        <w:t xml:space="preserve"> </w:t>
      </w:r>
      <w:r w:rsidR="00E149A1">
        <w:t xml:space="preserve">on </w:t>
      </w:r>
      <w:r>
        <w:t>17 July 2020</w:t>
      </w:r>
      <w:r w:rsidRPr="00500A1D">
        <w:t>.</w:t>
      </w:r>
      <w:r>
        <w:t xml:space="preserve"> </w:t>
      </w:r>
    </w:p>
    <w:p w14:paraId="5FDA43E7" w14:textId="77777777" w:rsidR="007F6B71" w:rsidRDefault="007F6B71" w:rsidP="007F6B71">
      <w:r>
        <w:t>Key stakeholders were contacted via email and directed to the Department of Health Consultation Hub where papers could be accessed. Stakeholders were also asked to forward the information to other contacts who may be interested. The Department of Health also promoted the public consultation process via their Facebook posts and the Department’s webpage hosting the guidelines.</w:t>
      </w:r>
    </w:p>
    <w:p w14:paraId="221453ED" w14:textId="6236F918" w:rsidR="00110535" w:rsidRDefault="00110535" w:rsidP="007F6B71">
      <w:pPr>
        <w:rPr>
          <w:rFonts w:ascii="Times New Roman" w:hAnsi="Times New Roman"/>
          <w:sz w:val="24"/>
          <w:lang w:val="en-GB" w:eastAsia="en-GB"/>
        </w:rPr>
      </w:pPr>
      <w:r w:rsidRPr="00E149A1">
        <w:rPr>
          <w:highlight w:val="lightGray"/>
        </w:rPr>
        <w:t>Following public consultation, submissions will be combined into a single report and considered by the EWG. The Guidelines will be revised to incorporate comments and a summary of changes made will be included in this appendix.</w:t>
      </w:r>
    </w:p>
    <w:bookmarkEnd w:id="109"/>
    <w:bookmarkEnd w:id="110"/>
    <w:bookmarkEnd w:id="111"/>
    <w:bookmarkEnd w:id="112"/>
    <w:bookmarkEnd w:id="113"/>
    <w:p w14:paraId="536BCC95" w14:textId="77777777" w:rsidR="007F6B71" w:rsidRPr="00CC52F7" w:rsidRDefault="007F6B71" w:rsidP="007F6B71">
      <w:pPr>
        <w:pStyle w:val="Heading3"/>
        <w:numPr>
          <w:ilvl w:val="0"/>
          <w:numId w:val="0"/>
        </w:numPr>
      </w:pPr>
      <w:r>
        <w:t>B8</w:t>
      </w:r>
      <w:r>
        <w:tab/>
        <w:t>Dissemination and implementation</w:t>
      </w:r>
      <w:r w:rsidRPr="00CC52F7">
        <w:t xml:space="preserve"> </w:t>
      </w:r>
    </w:p>
    <w:p w14:paraId="69945DE6" w14:textId="77777777" w:rsidR="007F6B71" w:rsidRDefault="007F6B71" w:rsidP="007F6B71">
      <w:pPr>
        <w:pStyle w:val="Heading4"/>
      </w:pPr>
      <w:r>
        <w:t>Dissemination</w:t>
      </w:r>
    </w:p>
    <w:p w14:paraId="7BE31E5D" w14:textId="77777777" w:rsidR="007F6B71" w:rsidRDefault="007F6B71" w:rsidP="007F6B71">
      <w:pPr>
        <w:keepLines/>
      </w:pPr>
      <w:r>
        <w:t xml:space="preserve">Following NHMRC approval of the new recommendations, the revised chapters will be incorporated into the Guidelines. The Guidelines are available online, including in a mobile-device friendly version. The Guidelines are also be listed on the </w:t>
      </w:r>
      <w:hyperlink r:id="rId49" w:history="1">
        <w:r>
          <w:rPr>
            <w:rStyle w:val="Hyperlink"/>
          </w:rPr>
          <w:t>NHMRC portal</w:t>
        </w:r>
      </w:hyperlink>
      <w:r>
        <w:t xml:space="preserve"> and accessible by searching the portal.</w:t>
      </w:r>
    </w:p>
    <w:p w14:paraId="5310BF82" w14:textId="77777777" w:rsidR="007F6B71" w:rsidRDefault="007F6B71" w:rsidP="007F6B71">
      <w:pPr>
        <w:pStyle w:val="Heading4"/>
      </w:pPr>
      <w:r w:rsidRPr="009C3CF0">
        <w:t>Promotion</w:t>
      </w:r>
    </w:p>
    <w:p w14:paraId="448FC374" w14:textId="77777777" w:rsidR="007F6B71" w:rsidRDefault="007F6B71" w:rsidP="007F6B71">
      <w:r>
        <w:t>A number of activities were undertaken to promote the release of the previous review of the pregnancy care guidelines. It is anticipated that similar activities will be undertaken following approval of the recommendations in this review by the NHMRC. These activities include:</w:t>
      </w:r>
    </w:p>
    <w:p w14:paraId="5A4A2230" w14:textId="77777777" w:rsidR="007F6B71" w:rsidRDefault="007F6B71" w:rsidP="007F6B71">
      <w:pPr>
        <w:pStyle w:val="bullet"/>
      </w:pPr>
      <w:r>
        <w:t>Guidelines launch by the Minister for Health</w:t>
      </w:r>
    </w:p>
    <w:p w14:paraId="690E7E9A" w14:textId="77777777" w:rsidR="007F6B71" w:rsidRDefault="007F6B71" w:rsidP="007F6B71">
      <w:pPr>
        <w:pStyle w:val="bullet"/>
      </w:pPr>
      <w:r>
        <w:t xml:space="preserve">email notification about the release of the review to stakeholders </w:t>
      </w:r>
    </w:p>
    <w:p w14:paraId="6C1BBAC0" w14:textId="77777777" w:rsidR="007F6B71" w:rsidRDefault="007F6B71" w:rsidP="007F6B71">
      <w:pPr>
        <w:pStyle w:val="bullet"/>
      </w:pPr>
      <w:r>
        <w:t>development of summary sheets for health professionals and women</w:t>
      </w:r>
    </w:p>
    <w:p w14:paraId="7ED84BA9" w14:textId="77777777" w:rsidR="007F6B71" w:rsidRDefault="007F6B71" w:rsidP="007F6B71">
      <w:pPr>
        <w:pStyle w:val="bullet"/>
      </w:pPr>
      <w:r>
        <w:t>promotion on social media</w:t>
      </w:r>
    </w:p>
    <w:p w14:paraId="4ADB9299" w14:textId="77777777" w:rsidR="007F6B71" w:rsidRDefault="007F6B71" w:rsidP="007F6B71">
      <w:pPr>
        <w:pStyle w:val="bullet"/>
      </w:pPr>
      <w:r>
        <w:t>presentations delivered by EWG members at relevant conferences and media opportunities</w:t>
      </w:r>
    </w:p>
    <w:p w14:paraId="6493C954" w14:textId="77777777" w:rsidR="007F6B71" w:rsidRDefault="007F6B71" w:rsidP="007F6B71">
      <w:pPr>
        <w:pStyle w:val="bullet"/>
      </w:pPr>
      <w:r>
        <w:t xml:space="preserve">summary article published in the </w:t>
      </w:r>
      <w:r w:rsidRPr="009C3CF0">
        <w:rPr>
          <w:i/>
        </w:rPr>
        <w:t>Medical Journal of Australia</w:t>
      </w:r>
      <w:r>
        <w:t xml:space="preserve"> highlighting changes in practice resulting from the revised recommendations</w:t>
      </w:r>
    </w:p>
    <w:p w14:paraId="149F7BE0" w14:textId="77777777" w:rsidR="007F6B71" w:rsidRDefault="007F6B71" w:rsidP="007F6B71">
      <w:pPr>
        <w:pStyle w:val="bullet"/>
      </w:pPr>
      <w:r>
        <w:t>inviting relevant stakeholders to provide a link or web icon to the Guidelines on their websites</w:t>
      </w:r>
    </w:p>
    <w:p w14:paraId="45600A7B" w14:textId="77777777" w:rsidR="007F6B71" w:rsidRDefault="007F6B71" w:rsidP="007F6B71">
      <w:pPr>
        <w:pStyle w:val="bullet"/>
      </w:pPr>
      <w:r>
        <w:t xml:space="preserve">distribution of a general article for inclusion in newsletters of relevant organisations. </w:t>
      </w:r>
    </w:p>
    <w:p w14:paraId="107EDCD0" w14:textId="77777777" w:rsidR="007F6B71" w:rsidRDefault="007F6B71" w:rsidP="007F6B71">
      <w:pPr>
        <w:pStyle w:val="Heading4"/>
      </w:pPr>
      <w:r>
        <w:t>Implementation</w:t>
      </w:r>
    </w:p>
    <w:p w14:paraId="6DE9E004" w14:textId="77777777" w:rsidR="007F6B71" w:rsidRDefault="007F6B71" w:rsidP="007F6B71">
      <w:r>
        <w:t xml:space="preserve">The EWG considered methods of providing supporting materials related to the Guidelines. Development of summary documents for health professionals and consumers (which will be available from the Department of health’s website) are among the strategies being considered. Discussions with the key professional colleges and funding will inform decisions relating to implementation.  </w:t>
      </w:r>
    </w:p>
    <w:p w14:paraId="4CB79382" w14:textId="421B35C6" w:rsidR="007F6B71" w:rsidRDefault="007F6B71" w:rsidP="007F6B71">
      <w:pPr>
        <w:pStyle w:val="Heading3"/>
        <w:numPr>
          <w:ilvl w:val="0"/>
          <w:numId w:val="0"/>
        </w:numPr>
      </w:pPr>
      <w:r>
        <w:fldChar w:fldCharType="begin"/>
      </w:r>
      <w:r>
        <w:instrText xml:space="preserve"> ADDIN EN.SECTION.REFLIST </w:instrText>
      </w:r>
      <w:r>
        <w:fldChar w:fldCharType="end"/>
      </w:r>
    </w:p>
    <w:p w14:paraId="39A2BD91" w14:textId="77777777" w:rsidR="007F6B71" w:rsidRDefault="007F6B71" w:rsidP="007F6B71">
      <w:pPr>
        <w:pStyle w:val="Heading1"/>
        <w:numPr>
          <w:ilvl w:val="0"/>
          <w:numId w:val="0"/>
        </w:numPr>
        <w:sectPr w:rsidR="007F6B71" w:rsidSect="00C42E2F">
          <w:pgSz w:w="11900" w:h="16840"/>
          <w:pgMar w:top="1134" w:right="1418" w:bottom="1134" w:left="1418" w:header="709" w:footer="709" w:gutter="0"/>
          <w:cols w:space="708"/>
        </w:sectPr>
      </w:pPr>
    </w:p>
    <w:p w14:paraId="334F2743" w14:textId="55C3F76F" w:rsidR="007F6B71" w:rsidRDefault="007F6B71" w:rsidP="007F6B71">
      <w:pPr>
        <w:pStyle w:val="Heading1"/>
        <w:numPr>
          <w:ilvl w:val="0"/>
          <w:numId w:val="0"/>
        </w:numPr>
      </w:pPr>
      <w:bookmarkStart w:id="115" w:name="_Toc532227892"/>
      <w:bookmarkStart w:id="116" w:name="_Toc41914137"/>
      <w:r>
        <w:t>C</w:t>
      </w:r>
      <w:r>
        <w:tab/>
      </w:r>
      <w:bookmarkEnd w:id="115"/>
      <w:r w:rsidR="00DA4696">
        <w:t>Summary of the literature reviews</w:t>
      </w:r>
      <w:bookmarkEnd w:id="116"/>
    </w:p>
    <w:p w14:paraId="7EA20908" w14:textId="71FEE83B" w:rsidR="007F6B71" w:rsidRDefault="007F6B71" w:rsidP="007F6B71">
      <w:r w:rsidRPr="00CC52F7">
        <w:t xml:space="preserve">This </w:t>
      </w:r>
      <w:r>
        <w:t xml:space="preserve">section includes research questions, </w:t>
      </w:r>
      <w:r w:rsidR="00110535">
        <w:t xml:space="preserve">search dates, </w:t>
      </w:r>
      <w:r>
        <w:t xml:space="preserve">evidence summaries and implications for implementation of recommendations. </w:t>
      </w:r>
      <w:r w:rsidRPr="00CC52F7">
        <w:t xml:space="preserve">The </w:t>
      </w:r>
      <w:r>
        <w:t xml:space="preserve">search terms, </w:t>
      </w:r>
      <w:r w:rsidRPr="00CC52F7">
        <w:t xml:space="preserve">full </w:t>
      </w:r>
      <w:r>
        <w:t xml:space="preserve">search strategies, </w:t>
      </w:r>
      <w:r w:rsidRPr="00CC52F7">
        <w:t>evidence table</w:t>
      </w:r>
      <w:r>
        <w:t xml:space="preserve">s and GRADE summaries of the evidence </w:t>
      </w:r>
      <w:r w:rsidRPr="00CC52F7">
        <w:t>are included in the Technical Report</w:t>
      </w:r>
      <w:r>
        <w:t>s, which will be available from the NHMRC and Department of Health websites when the guideline chapters have been approved</w:t>
      </w:r>
      <w:r>
        <w:rPr>
          <w:lang w:val="en-US" w:eastAsia="en-AU"/>
        </w:rPr>
        <w:t>.</w:t>
      </w:r>
      <w:r>
        <w:t xml:space="preserve"> </w:t>
      </w:r>
    </w:p>
    <w:p w14:paraId="294173FD" w14:textId="77777777" w:rsidR="007F6B71" w:rsidRDefault="007F6B71" w:rsidP="007F6B71">
      <w:pPr>
        <w:pStyle w:val="Heading2"/>
        <w:keepLines/>
        <w:numPr>
          <w:ilvl w:val="0"/>
          <w:numId w:val="0"/>
        </w:numPr>
        <w:shd w:val="clear" w:color="auto" w:fill="auto"/>
        <w:spacing w:after="60" w:line="260" w:lineRule="exact"/>
      </w:pPr>
      <w:bookmarkStart w:id="117" w:name="_Toc515528579"/>
      <w:bookmarkStart w:id="118" w:name="_Toc40620667"/>
      <w:r>
        <w:t>Research questions</w:t>
      </w:r>
      <w:bookmarkEnd w:id="117"/>
      <w:bookmarkEnd w:id="118"/>
    </w:p>
    <w:p w14:paraId="4F0B82F5" w14:textId="77777777" w:rsidR="007F6B71" w:rsidRPr="00BF2BF6" w:rsidRDefault="007F6B71" w:rsidP="00DA4696">
      <w:pPr>
        <w:pStyle w:val="Tablecell"/>
        <w:pBdr>
          <w:between w:val="single" w:sz="4" w:space="1" w:color="FFFFFF" w:themeColor="background1"/>
        </w:pBdr>
        <w:shd w:val="clear" w:color="auto" w:fill="D9E2F3" w:themeFill="accent1" w:themeFillTint="33"/>
        <w:rPr>
          <w:b/>
        </w:rPr>
      </w:pPr>
      <w:bookmarkStart w:id="119" w:name="_Toc515528582"/>
      <w:r w:rsidRPr="00BF2BF6">
        <w:rPr>
          <w:b/>
        </w:rPr>
        <w:t>Nutrition advice</w:t>
      </w:r>
    </w:p>
    <w:p w14:paraId="07ABC6E0" w14:textId="77777777" w:rsidR="007F6B71" w:rsidRPr="008869FE" w:rsidRDefault="007F6B71" w:rsidP="00DA4696">
      <w:pPr>
        <w:pStyle w:val="Tablecell"/>
        <w:pBdr>
          <w:between w:val="single" w:sz="4" w:space="1" w:color="FFFFFF" w:themeColor="background1"/>
        </w:pBdr>
        <w:shd w:val="clear" w:color="auto" w:fill="D9E2F3" w:themeFill="accent1" w:themeFillTint="33"/>
      </w:pPr>
      <w:r>
        <w:t>Q1</w:t>
      </w:r>
      <w:r>
        <w:tab/>
      </w:r>
      <w:r w:rsidRPr="008869FE">
        <w:t xml:space="preserve">What dietary advice should be provided to women in </w:t>
      </w:r>
      <w:r>
        <w:t>pregnancy, including population-</w:t>
      </w:r>
      <w:r w:rsidRPr="008869FE">
        <w:t xml:space="preserve">specific groups?  </w:t>
      </w:r>
    </w:p>
    <w:p w14:paraId="63F938FE" w14:textId="77777777" w:rsidR="007F6B71" w:rsidRDefault="007F6B71" w:rsidP="00DA4696">
      <w:pPr>
        <w:pStyle w:val="Tablecell"/>
        <w:pBdr>
          <w:between w:val="single" w:sz="4" w:space="1" w:color="FFFFFF" w:themeColor="background1"/>
        </w:pBdr>
        <w:shd w:val="clear" w:color="auto" w:fill="D9E2F3" w:themeFill="accent1" w:themeFillTint="33"/>
      </w:pPr>
      <w:r>
        <w:t>Q2</w:t>
      </w:r>
      <w:r>
        <w:tab/>
      </w:r>
      <w:r w:rsidRPr="008869FE">
        <w:t xml:space="preserve">Which foods should be </w:t>
      </w:r>
      <w:r>
        <w:t xml:space="preserve">promoted and which </w:t>
      </w:r>
      <w:r w:rsidRPr="008869FE">
        <w:t xml:space="preserve">avoided during pregnancy?  </w:t>
      </w:r>
    </w:p>
    <w:p w14:paraId="6B0C5C43" w14:textId="77777777" w:rsidR="007F6B71" w:rsidRPr="00F16C5B" w:rsidRDefault="007F6B71" w:rsidP="00DA4696">
      <w:pPr>
        <w:pStyle w:val="Tablecell"/>
        <w:pBdr>
          <w:between w:val="single" w:sz="4" w:space="1" w:color="FFFFFF" w:themeColor="background1"/>
        </w:pBdr>
        <w:shd w:val="clear" w:color="auto" w:fill="D9E2F3" w:themeFill="accent1" w:themeFillTint="33"/>
      </w:pPr>
      <w:r>
        <w:t>Q3</w:t>
      </w:r>
      <w:r>
        <w:tab/>
      </w:r>
      <w:r w:rsidRPr="00F16C5B">
        <w:t xml:space="preserve">What are the </w:t>
      </w:r>
      <w:r>
        <w:t>harms and benefits</w:t>
      </w:r>
      <w:r w:rsidRPr="00F16C5B">
        <w:t xml:space="preserve"> of vitamin and mineral</w:t>
      </w:r>
      <w:r>
        <w:t xml:space="preserve"> supplementation in pregnancy? </w:t>
      </w:r>
      <w:r w:rsidRPr="00F16C5B">
        <w:t xml:space="preserve"> </w:t>
      </w:r>
    </w:p>
    <w:p w14:paraId="543C5712" w14:textId="77777777" w:rsidR="007F6B71" w:rsidRPr="00F16C5B" w:rsidRDefault="007F6B71" w:rsidP="00DA4696">
      <w:pPr>
        <w:pStyle w:val="Tablecell"/>
        <w:pBdr>
          <w:between w:val="single" w:sz="4" w:space="1" w:color="FFFFFF" w:themeColor="background1"/>
        </w:pBdr>
        <w:shd w:val="clear" w:color="auto" w:fill="D9E2F3" w:themeFill="accent1" w:themeFillTint="33"/>
      </w:pPr>
      <w:r>
        <w:t>Q4</w:t>
      </w:r>
      <w:r>
        <w:tab/>
      </w:r>
      <w:r w:rsidRPr="00F16C5B">
        <w:t xml:space="preserve">What are the </w:t>
      </w:r>
      <w:r>
        <w:t>harms and benefits</w:t>
      </w:r>
      <w:r w:rsidRPr="00F16C5B">
        <w:t xml:space="preserve"> of </w:t>
      </w:r>
      <w:r>
        <w:t xml:space="preserve">nutritionally based </w:t>
      </w:r>
      <w:r w:rsidRPr="00F16C5B">
        <w:t>complem</w:t>
      </w:r>
      <w:r>
        <w:t xml:space="preserve">entary medicines in pregnancy? </w:t>
      </w:r>
      <w:r w:rsidRPr="00F16C5B">
        <w:t xml:space="preserve"> </w:t>
      </w:r>
    </w:p>
    <w:p w14:paraId="29E53A90" w14:textId="77777777" w:rsidR="007F6B71" w:rsidRPr="00BF2BF6" w:rsidRDefault="007F6B71" w:rsidP="00DA4696">
      <w:pPr>
        <w:pStyle w:val="Tablecell"/>
        <w:pBdr>
          <w:between w:val="single" w:sz="4" w:space="1" w:color="FFFFFF" w:themeColor="background1"/>
        </w:pBdr>
        <w:shd w:val="clear" w:color="auto" w:fill="D9E2F3" w:themeFill="accent1" w:themeFillTint="33"/>
        <w:rPr>
          <w:b/>
        </w:rPr>
      </w:pPr>
      <w:r w:rsidRPr="00BF2BF6">
        <w:rPr>
          <w:b/>
        </w:rPr>
        <w:t>Physical activity advice</w:t>
      </w:r>
    </w:p>
    <w:p w14:paraId="5A0464CD" w14:textId="77777777" w:rsidR="007F6B71" w:rsidRPr="008E3E3B" w:rsidRDefault="007F6B71" w:rsidP="00DA4696">
      <w:pPr>
        <w:pStyle w:val="Tablecell"/>
        <w:pBdr>
          <w:between w:val="single" w:sz="4" w:space="1" w:color="FFFFFF" w:themeColor="background1"/>
        </w:pBdr>
        <w:shd w:val="clear" w:color="auto" w:fill="D9E2F3" w:themeFill="accent1" w:themeFillTint="33"/>
      </w:pPr>
      <w:r>
        <w:t>Q5</w:t>
      </w:r>
      <w:r>
        <w:tab/>
      </w:r>
      <w:r w:rsidRPr="008E3E3B">
        <w:t xml:space="preserve">What </w:t>
      </w:r>
      <w:r>
        <w:t>are the harms and</w:t>
      </w:r>
      <w:r w:rsidRPr="008E3E3B">
        <w:t xml:space="preserve"> benefit</w:t>
      </w:r>
      <w:r>
        <w:t>s of physical activity</w:t>
      </w:r>
      <w:r w:rsidRPr="008E3E3B">
        <w:t xml:space="preserve"> during pregnancy?  </w:t>
      </w:r>
    </w:p>
    <w:p w14:paraId="759BF90A" w14:textId="77777777" w:rsidR="007F6B71" w:rsidRDefault="007F6B71" w:rsidP="00DA4696">
      <w:pPr>
        <w:pStyle w:val="Tablecell"/>
        <w:pBdr>
          <w:between w:val="single" w:sz="4" w:space="1" w:color="FFFFFF" w:themeColor="background1"/>
        </w:pBdr>
        <w:shd w:val="clear" w:color="auto" w:fill="D9E2F3" w:themeFill="accent1" w:themeFillTint="33"/>
      </w:pPr>
      <w:r>
        <w:t>Q6</w:t>
      </w:r>
      <w:r>
        <w:tab/>
      </w:r>
      <w:r w:rsidRPr="008E3E3B">
        <w:t xml:space="preserve">What </w:t>
      </w:r>
      <w:r>
        <w:t>physical activities</w:t>
      </w:r>
      <w:r w:rsidRPr="008E3E3B">
        <w:t xml:space="preserve"> are associated with adverse maternal and perinatal outcomes?  </w:t>
      </w:r>
    </w:p>
    <w:p w14:paraId="7BADFC66" w14:textId="77777777" w:rsidR="007F6B71" w:rsidRPr="00BF2BF6" w:rsidRDefault="007F6B71" w:rsidP="00DA4696">
      <w:pPr>
        <w:pStyle w:val="Tablecell"/>
        <w:pBdr>
          <w:between w:val="single" w:sz="4" w:space="1" w:color="FFFFFF" w:themeColor="background1"/>
        </w:pBdr>
        <w:shd w:val="clear" w:color="auto" w:fill="D9E2F3" w:themeFill="accent1" w:themeFillTint="33"/>
        <w:rPr>
          <w:b/>
        </w:rPr>
      </w:pPr>
      <w:r w:rsidRPr="00BF2BF6">
        <w:rPr>
          <w:b/>
        </w:rPr>
        <w:t>Weight assessment</w:t>
      </w:r>
    </w:p>
    <w:p w14:paraId="5CB8DA5A" w14:textId="77777777" w:rsidR="007F6B71" w:rsidRDefault="007F6B71" w:rsidP="00DA4696">
      <w:pPr>
        <w:pStyle w:val="Tablecell"/>
        <w:pBdr>
          <w:between w:val="single" w:sz="4" w:space="1" w:color="FFFFFF" w:themeColor="background1"/>
        </w:pBdr>
        <w:shd w:val="clear" w:color="auto" w:fill="D9E2F3" w:themeFill="accent1" w:themeFillTint="33"/>
      </w:pPr>
      <w:r>
        <w:t>Q7</w:t>
      </w:r>
      <w:r>
        <w:tab/>
        <w:t>When should maternal weight and height be measured and BMI calculated in pregnant women?</w:t>
      </w:r>
    </w:p>
    <w:p w14:paraId="3A9D8DEE" w14:textId="77777777" w:rsidR="007F6B71" w:rsidRDefault="007F6B71" w:rsidP="00DA4696">
      <w:pPr>
        <w:pStyle w:val="Tablecell"/>
        <w:pBdr>
          <w:between w:val="single" w:sz="4" w:space="1" w:color="FFFFFF" w:themeColor="background1"/>
        </w:pBdr>
        <w:shd w:val="clear" w:color="auto" w:fill="D9E2F3" w:themeFill="accent1" w:themeFillTint="33"/>
        <w:ind w:left="709" w:hanging="709"/>
      </w:pPr>
      <w:r>
        <w:t>Q8</w:t>
      </w:r>
      <w:r>
        <w:tab/>
        <w:t>What specific risk assessments are required for pregnant women with high or low BMI at the first antenatal visit?</w:t>
      </w:r>
    </w:p>
    <w:p w14:paraId="495AB821" w14:textId="77777777" w:rsidR="007F6B71" w:rsidRPr="00BF2BF6" w:rsidRDefault="007F6B71" w:rsidP="00DA4696">
      <w:pPr>
        <w:pStyle w:val="Tablecell"/>
        <w:pBdr>
          <w:between w:val="single" w:sz="4" w:space="1" w:color="FFFFFF" w:themeColor="background1"/>
        </w:pBdr>
        <w:shd w:val="clear" w:color="auto" w:fill="D9E2F3" w:themeFill="accent1" w:themeFillTint="33"/>
        <w:rPr>
          <w:b/>
        </w:rPr>
      </w:pPr>
      <w:r w:rsidRPr="00BF2BF6">
        <w:rPr>
          <w:b/>
          <w:lang w:val="en"/>
        </w:rPr>
        <w:t>Interventions</w:t>
      </w:r>
    </w:p>
    <w:p w14:paraId="3856AD92" w14:textId="77777777" w:rsidR="007F6B71" w:rsidRDefault="007F6B71" w:rsidP="00DA4696">
      <w:pPr>
        <w:pStyle w:val="Tablecell"/>
        <w:pBdr>
          <w:between w:val="single" w:sz="4" w:space="1" w:color="FFFFFF" w:themeColor="background1"/>
        </w:pBdr>
        <w:shd w:val="clear" w:color="auto" w:fill="D9E2F3" w:themeFill="accent1" w:themeFillTint="33"/>
        <w:ind w:left="709" w:hanging="709"/>
      </w:pPr>
      <w:r>
        <w:t>Q9</w:t>
      </w:r>
      <w:r>
        <w:tab/>
        <w:t>What lifestyle interventions are effective in preventing excessive weight gain and other adverse outcomes in pregnant women?</w:t>
      </w:r>
    </w:p>
    <w:p w14:paraId="704D7CDF" w14:textId="77777777" w:rsidR="007F6B71" w:rsidRPr="00BF2BF6" w:rsidRDefault="007F6B71" w:rsidP="00DA4696">
      <w:pPr>
        <w:pStyle w:val="Tablecell"/>
        <w:pBdr>
          <w:between w:val="single" w:sz="4" w:space="1" w:color="FFFFFF" w:themeColor="background1"/>
        </w:pBdr>
        <w:shd w:val="clear" w:color="auto" w:fill="D9E2F3" w:themeFill="accent1" w:themeFillTint="33"/>
        <w:rPr>
          <w:b/>
        </w:rPr>
      </w:pPr>
      <w:r w:rsidRPr="00BF2BF6">
        <w:rPr>
          <w:b/>
          <w:lang w:val="en"/>
        </w:rPr>
        <w:t>Additional considerations</w:t>
      </w:r>
      <w:bookmarkEnd w:id="119"/>
    </w:p>
    <w:p w14:paraId="67BC781C" w14:textId="77777777" w:rsidR="007F6B71" w:rsidRDefault="007F6B71" w:rsidP="00DA4696">
      <w:pPr>
        <w:pStyle w:val="Tablecell"/>
        <w:pBdr>
          <w:between w:val="single" w:sz="4" w:space="1" w:color="FFFFFF" w:themeColor="background1"/>
        </w:pBdr>
        <w:shd w:val="clear" w:color="auto" w:fill="D9E2F3" w:themeFill="accent1" w:themeFillTint="33"/>
      </w:pPr>
      <w:r>
        <w:t>Q10</w:t>
      </w:r>
      <w:r>
        <w:tab/>
      </w:r>
      <w:r w:rsidRPr="00193E53">
        <w:t xml:space="preserve">What are the additional </w:t>
      </w:r>
      <w:r>
        <w:t>considerations for</w:t>
      </w:r>
      <w:r w:rsidRPr="00193E53">
        <w:t xml:space="preserve"> Aboriginal and Torres Strait Islander women? </w:t>
      </w:r>
    </w:p>
    <w:p w14:paraId="4458C92D" w14:textId="35147093" w:rsidR="007F6B71" w:rsidRDefault="007F6B71" w:rsidP="00DA4696">
      <w:pPr>
        <w:pStyle w:val="Tablecell"/>
        <w:pBdr>
          <w:between w:val="single" w:sz="4" w:space="1" w:color="FFFFFF" w:themeColor="background1"/>
        </w:pBdr>
        <w:shd w:val="clear" w:color="auto" w:fill="D9E2F3" w:themeFill="accent1" w:themeFillTint="33"/>
      </w:pPr>
      <w:r>
        <w:t>Q11</w:t>
      </w:r>
      <w:r>
        <w:tab/>
      </w:r>
      <w:r w:rsidRPr="00C241BA">
        <w:t>What are the additional considerations for</w:t>
      </w:r>
      <w:r>
        <w:t xml:space="preserve"> migrant and refugee women</w:t>
      </w:r>
      <w:r w:rsidR="00DA4696">
        <w:t>?</w:t>
      </w:r>
    </w:p>
    <w:p w14:paraId="1D2A989E" w14:textId="0CF6FB13" w:rsidR="007F6B71" w:rsidRDefault="006770E3" w:rsidP="006770E3">
      <w:pPr>
        <w:pStyle w:val="TableName"/>
        <w:spacing w:line="260" w:lineRule="exact"/>
        <w:ind w:left="0" w:firstLine="0"/>
      </w:pPr>
      <w:bookmarkStart w:id="120" w:name="_Toc40620784"/>
      <w:bookmarkStart w:id="121" w:name="_Toc41914154"/>
      <w:r>
        <w:t xml:space="preserve">Table C1: </w:t>
      </w:r>
      <w:r w:rsidR="007F6B71">
        <w:t>Mapping of searches to research questions and type of review</w:t>
      </w:r>
      <w:bookmarkEnd w:id="120"/>
      <w:bookmarkEnd w:id="121"/>
    </w:p>
    <w:tbl>
      <w:tblPr>
        <w:tblStyle w:val="TableGrid"/>
        <w:tblW w:w="0" w:type="auto"/>
        <w:tblBorders>
          <w:left w:val="single" w:sz="4" w:space="0" w:color="FFFFFF" w:themeColor="background1"/>
          <w:right w:val="single" w:sz="4" w:space="0" w:color="FFFFFF" w:themeColor="background1"/>
          <w:insideV w:val="single" w:sz="4" w:space="0" w:color="FFFFFF" w:themeColor="background1"/>
        </w:tblBorders>
        <w:shd w:val="clear" w:color="auto" w:fill="E7E6E6" w:themeFill="background2"/>
        <w:tblLook w:val="04A0" w:firstRow="1" w:lastRow="0" w:firstColumn="1" w:lastColumn="0" w:noHBand="0" w:noVBand="1"/>
        <w:tblCaption w:val="Table C1: Mapping of searches to research questions and type of review"/>
      </w:tblPr>
      <w:tblGrid>
        <w:gridCol w:w="1119"/>
        <w:gridCol w:w="1808"/>
        <w:gridCol w:w="4338"/>
        <w:gridCol w:w="1745"/>
      </w:tblGrid>
      <w:tr w:rsidR="007F6B71" w:rsidRPr="00065FDE" w14:paraId="6F80C926" w14:textId="77777777" w:rsidTr="00C42E2F">
        <w:trPr>
          <w:tblHeader/>
        </w:trPr>
        <w:tc>
          <w:tcPr>
            <w:tcW w:w="1135" w:type="dxa"/>
            <w:shd w:val="clear" w:color="auto" w:fill="E7E6E6" w:themeFill="background2"/>
          </w:tcPr>
          <w:p w14:paraId="062DB401" w14:textId="77777777" w:rsidR="007F6B71" w:rsidRPr="00065FDE" w:rsidRDefault="007F6B71" w:rsidP="00C42E2F">
            <w:pPr>
              <w:pStyle w:val="TableRCTs"/>
              <w:rPr>
                <w:b/>
              </w:rPr>
            </w:pPr>
            <w:r>
              <w:rPr>
                <w:b/>
              </w:rPr>
              <w:t>Q</w:t>
            </w:r>
            <w:r w:rsidRPr="00065FDE">
              <w:rPr>
                <w:b/>
              </w:rPr>
              <w:t>uestion</w:t>
            </w:r>
          </w:p>
        </w:tc>
        <w:tc>
          <w:tcPr>
            <w:tcW w:w="1842" w:type="dxa"/>
            <w:shd w:val="clear" w:color="auto" w:fill="E7E6E6" w:themeFill="background2"/>
          </w:tcPr>
          <w:p w14:paraId="225F2C3C" w14:textId="77777777" w:rsidR="007F6B71" w:rsidRPr="00065FDE" w:rsidRDefault="007F6B71" w:rsidP="00C42E2F">
            <w:pPr>
              <w:pStyle w:val="TableRCTs"/>
              <w:rPr>
                <w:b/>
              </w:rPr>
            </w:pPr>
            <w:r w:rsidRPr="00065FDE">
              <w:rPr>
                <w:b/>
              </w:rPr>
              <w:t>Search</w:t>
            </w:r>
          </w:p>
        </w:tc>
        <w:tc>
          <w:tcPr>
            <w:tcW w:w="4536" w:type="dxa"/>
            <w:shd w:val="clear" w:color="auto" w:fill="E7E6E6" w:themeFill="background2"/>
          </w:tcPr>
          <w:p w14:paraId="3830B12B" w14:textId="77777777" w:rsidR="007F6B71" w:rsidRPr="00065FDE" w:rsidRDefault="007F6B71" w:rsidP="00C42E2F">
            <w:pPr>
              <w:pStyle w:val="TableRCTs"/>
              <w:rPr>
                <w:b/>
              </w:rPr>
            </w:pPr>
            <w:r w:rsidRPr="00065FDE">
              <w:rPr>
                <w:b/>
              </w:rPr>
              <w:t>Types of studies included</w:t>
            </w:r>
          </w:p>
        </w:tc>
        <w:tc>
          <w:tcPr>
            <w:tcW w:w="1799" w:type="dxa"/>
            <w:shd w:val="clear" w:color="auto" w:fill="E7E6E6" w:themeFill="background2"/>
          </w:tcPr>
          <w:p w14:paraId="3F09A161" w14:textId="77777777" w:rsidR="007F6B71" w:rsidRPr="00065FDE" w:rsidRDefault="007F6B71" w:rsidP="00C42E2F">
            <w:pPr>
              <w:pStyle w:val="TableRCTs"/>
              <w:rPr>
                <w:b/>
              </w:rPr>
            </w:pPr>
            <w:r>
              <w:rPr>
                <w:b/>
              </w:rPr>
              <w:t>Review type</w:t>
            </w:r>
          </w:p>
        </w:tc>
      </w:tr>
      <w:tr w:rsidR="007F6B71" w14:paraId="13961E27" w14:textId="77777777" w:rsidTr="00C42E2F">
        <w:tc>
          <w:tcPr>
            <w:tcW w:w="1135" w:type="dxa"/>
            <w:shd w:val="clear" w:color="auto" w:fill="E7E6E6" w:themeFill="background2"/>
          </w:tcPr>
          <w:p w14:paraId="3AB19883" w14:textId="77777777" w:rsidR="007F6B71" w:rsidRDefault="007F6B71" w:rsidP="00C42E2F">
            <w:pPr>
              <w:pStyle w:val="TableRCTs"/>
            </w:pPr>
            <w:r>
              <w:t>Question 1</w:t>
            </w:r>
          </w:p>
        </w:tc>
        <w:tc>
          <w:tcPr>
            <w:tcW w:w="1842" w:type="dxa"/>
            <w:shd w:val="clear" w:color="auto" w:fill="E7E6E6" w:themeFill="background2"/>
          </w:tcPr>
          <w:p w14:paraId="4A34AE09" w14:textId="77777777" w:rsidR="007F6B71" w:rsidRDefault="007F6B71" w:rsidP="00C42E2F">
            <w:pPr>
              <w:pStyle w:val="TableRCTs"/>
            </w:pPr>
            <w:r>
              <w:t>Diet and pregnancy</w:t>
            </w:r>
          </w:p>
        </w:tc>
        <w:tc>
          <w:tcPr>
            <w:tcW w:w="4536" w:type="dxa"/>
            <w:shd w:val="clear" w:color="auto" w:fill="E7E6E6" w:themeFill="background2"/>
          </w:tcPr>
          <w:p w14:paraId="62055DF1" w14:textId="77777777" w:rsidR="007F6B71" w:rsidRDefault="007F6B71" w:rsidP="00C42E2F">
            <w:pPr>
              <w:pStyle w:val="TableRCTs"/>
            </w:pPr>
            <w:r>
              <w:t>Systematic reviews, RCTs, observational studies</w:t>
            </w:r>
          </w:p>
        </w:tc>
        <w:tc>
          <w:tcPr>
            <w:tcW w:w="1799" w:type="dxa"/>
            <w:shd w:val="clear" w:color="auto" w:fill="E7E6E6" w:themeFill="background2"/>
          </w:tcPr>
          <w:p w14:paraId="02F1DC1E" w14:textId="77777777" w:rsidR="007F6B71" w:rsidRDefault="007F6B71" w:rsidP="00C42E2F">
            <w:pPr>
              <w:pStyle w:val="TableRCTs"/>
            </w:pPr>
            <w:r>
              <w:t>Narrative review</w:t>
            </w:r>
          </w:p>
        </w:tc>
      </w:tr>
      <w:tr w:rsidR="007F6B71" w14:paraId="5FEDC5A0" w14:textId="77777777" w:rsidTr="00C42E2F">
        <w:tc>
          <w:tcPr>
            <w:tcW w:w="1135" w:type="dxa"/>
            <w:shd w:val="clear" w:color="auto" w:fill="E7E6E6" w:themeFill="background2"/>
          </w:tcPr>
          <w:p w14:paraId="010F7AF1" w14:textId="77777777" w:rsidR="007F6B71" w:rsidRDefault="007F6B71" w:rsidP="00C42E2F">
            <w:pPr>
              <w:pStyle w:val="TableRCTs"/>
            </w:pPr>
            <w:r>
              <w:t>Question 2</w:t>
            </w:r>
          </w:p>
        </w:tc>
        <w:tc>
          <w:tcPr>
            <w:tcW w:w="1842" w:type="dxa"/>
            <w:shd w:val="clear" w:color="auto" w:fill="E7E6E6" w:themeFill="background2"/>
          </w:tcPr>
          <w:p w14:paraId="49EC1F94" w14:textId="77777777" w:rsidR="007F6B71" w:rsidRDefault="007F6B71" w:rsidP="00C42E2F">
            <w:pPr>
              <w:pStyle w:val="TableRCTs"/>
            </w:pPr>
            <w:r>
              <w:t>Diet and pregnancy</w:t>
            </w:r>
          </w:p>
        </w:tc>
        <w:tc>
          <w:tcPr>
            <w:tcW w:w="4536" w:type="dxa"/>
            <w:shd w:val="clear" w:color="auto" w:fill="E7E6E6" w:themeFill="background2"/>
          </w:tcPr>
          <w:p w14:paraId="02845B2B" w14:textId="77777777" w:rsidR="007F6B71" w:rsidRDefault="007F6B71" w:rsidP="00C42E2F">
            <w:pPr>
              <w:pStyle w:val="TableRCTs"/>
            </w:pPr>
            <w:r>
              <w:t>Systematic reviews, RCTs, observational studies</w:t>
            </w:r>
          </w:p>
        </w:tc>
        <w:tc>
          <w:tcPr>
            <w:tcW w:w="1799" w:type="dxa"/>
            <w:shd w:val="clear" w:color="auto" w:fill="E7E6E6" w:themeFill="background2"/>
          </w:tcPr>
          <w:p w14:paraId="2AAA3CDD" w14:textId="77777777" w:rsidR="007F6B71" w:rsidRDefault="007F6B71" w:rsidP="00C42E2F">
            <w:pPr>
              <w:pStyle w:val="TableRCTs"/>
            </w:pPr>
            <w:r>
              <w:t>Narrative review</w:t>
            </w:r>
          </w:p>
        </w:tc>
      </w:tr>
      <w:tr w:rsidR="007F6B71" w14:paraId="5121870A" w14:textId="77777777" w:rsidTr="00C42E2F">
        <w:tc>
          <w:tcPr>
            <w:tcW w:w="1135" w:type="dxa"/>
            <w:vMerge w:val="restart"/>
            <w:shd w:val="clear" w:color="auto" w:fill="E7E6E6" w:themeFill="background2"/>
          </w:tcPr>
          <w:p w14:paraId="3FC365B7" w14:textId="77777777" w:rsidR="007F6B71" w:rsidRDefault="007F6B71" w:rsidP="00C42E2F">
            <w:pPr>
              <w:pStyle w:val="TableRCTs"/>
            </w:pPr>
            <w:r>
              <w:t>Question 3</w:t>
            </w:r>
          </w:p>
        </w:tc>
        <w:tc>
          <w:tcPr>
            <w:tcW w:w="1842" w:type="dxa"/>
            <w:shd w:val="clear" w:color="auto" w:fill="E7E6E6" w:themeFill="background2"/>
          </w:tcPr>
          <w:p w14:paraId="4621E81C" w14:textId="77777777" w:rsidR="007F6B71" w:rsidRDefault="007F6B71" w:rsidP="00C42E2F">
            <w:pPr>
              <w:pStyle w:val="TableRCTs"/>
            </w:pPr>
            <w:r>
              <w:t>Folic acid</w:t>
            </w:r>
          </w:p>
        </w:tc>
        <w:tc>
          <w:tcPr>
            <w:tcW w:w="4536" w:type="dxa"/>
            <w:shd w:val="clear" w:color="auto" w:fill="E7E6E6" w:themeFill="background2"/>
          </w:tcPr>
          <w:p w14:paraId="1DD250B7" w14:textId="77777777" w:rsidR="007F6B71" w:rsidRDefault="007F6B71" w:rsidP="00C42E2F">
            <w:pPr>
              <w:pStyle w:val="TableRCTs"/>
            </w:pPr>
            <w:r>
              <w:t>Systematic reviews, RCTs, Australian observational studies</w:t>
            </w:r>
          </w:p>
        </w:tc>
        <w:tc>
          <w:tcPr>
            <w:tcW w:w="1799" w:type="dxa"/>
            <w:shd w:val="clear" w:color="auto" w:fill="E7E6E6" w:themeFill="background2"/>
          </w:tcPr>
          <w:p w14:paraId="286F4E74" w14:textId="77777777" w:rsidR="007F6B71" w:rsidRDefault="007F6B71" w:rsidP="00C42E2F">
            <w:pPr>
              <w:pStyle w:val="TableRCTs"/>
            </w:pPr>
            <w:r>
              <w:t>Narrative review</w:t>
            </w:r>
          </w:p>
        </w:tc>
      </w:tr>
      <w:tr w:rsidR="007F6B71" w14:paraId="49EC4609" w14:textId="77777777" w:rsidTr="00C42E2F">
        <w:tc>
          <w:tcPr>
            <w:tcW w:w="1135" w:type="dxa"/>
            <w:vMerge/>
            <w:shd w:val="clear" w:color="auto" w:fill="E7E6E6" w:themeFill="background2"/>
          </w:tcPr>
          <w:p w14:paraId="0E466EBE" w14:textId="77777777" w:rsidR="007F6B71" w:rsidRDefault="007F6B71" w:rsidP="00C42E2F">
            <w:pPr>
              <w:pStyle w:val="TableRCTs"/>
            </w:pPr>
          </w:p>
        </w:tc>
        <w:tc>
          <w:tcPr>
            <w:tcW w:w="1842" w:type="dxa"/>
            <w:shd w:val="clear" w:color="auto" w:fill="E7E6E6" w:themeFill="background2"/>
          </w:tcPr>
          <w:p w14:paraId="3F1315E9" w14:textId="77777777" w:rsidR="007F6B71" w:rsidRDefault="007F6B71" w:rsidP="00C42E2F">
            <w:pPr>
              <w:pStyle w:val="TableRCTs"/>
            </w:pPr>
            <w:r>
              <w:t>B vitamins</w:t>
            </w:r>
          </w:p>
        </w:tc>
        <w:tc>
          <w:tcPr>
            <w:tcW w:w="4536" w:type="dxa"/>
            <w:shd w:val="clear" w:color="auto" w:fill="E7E6E6" w:themeFill="background2"/>
          </w:tcPr>
          <w:p w14:paraId="5A3C6FE6" w14:textId="77777777" w:rsidR="007F6B71" w:rsidRDefault="007F6B71" w:rsidP="00C42E2F">
            <w:pPr>
              <w:pStyle w:val="TableRCTs"/>
            </w:pPr>
            <w:r>
              <w:t>Systematic reviews, RCTs, Australian observational studies</w:t>
            </w:r>
          </w:p>
        </w:tc>
        <w:tc>
          <w:tcPr>
            <w:tcW w:w="1799" w:type="dxa"/>
            <w:shd w:val="clear" w:color="auto" w:fill="E7E6E6" w:themeFill="background2"/>
          </w:tcPr>
          <w:p w14:paraId="5B9DA5BE" w14:textId="77777777" w:rsidR="007F6B71" w:rsidRDefault="007F6B71" w:rsidP="00C42E2F">
            <w:pPr>
              <w:pStyle w:val="TableRCTs"/>
            </w:pPr>
            <w:r>
              <w:t>Narrative review</w:t>
            </w:r>
          </w:p>
        </w:tc>
      </w:tr>
      <w:tr w:rsidR="007F6B71" w14:paraId="3FB8A8E4" w14:textId="77777777" w:rsidTr="00C42E2F">
        <w:tc>
          <w:tcPr>
            <w:tcW w:w="1135" w:type="dxa"/>
            <w:vMerge/>
            <w:shd w:val="clear" w:color="auto" w:fill="E7E6E6" w:themeFill="background2"/>
          </w:tcPr>
          <w:p w14:paraId="0847A336" w14:textId="77777777" w:rsidR="007F6B71" w:rsidRDefault="007F6B71" w:rsidP="00C42E2F">
            <w:pPr>
              <w:pStyle w:val="TableRCTs"/>
            </w:pPr>
          </w:p>
        </w:tc>
        <w:tc>
          <w:tcPr>
            <w:tcW w:w="1842" w:type="dxa"/>
            <w:shd w:val="clear" w:color="auto" w:fill="E7E6E6" w:themeFill="background2"/>
          </w:tcPr>
          <w:p w14:paraId="3F4CFD39" w14:textId="77777777" w:rsidR="007F6B71" w:rsidRDefault="007F6B71" w:rsidP="00C42E2F">
            <w:pPr>
              <w:pStyle w:val="TableRCTs"/>
            </w:pPr>
            <w:r>
              <w:t>Vitamin C</w:t>
            </w:r>
          </w:p>
        </w:tc>
        <w:tc>
          <w:tcPr>
            <w:tcW w:w="4536" w:type="dxa"/>
            <w:shd w:val="clear" w:color="auto" w:fill="E7E6E6" w:themeFill="background2"/>
          </w:tcPr>
          <w:p w14:paraId="079B4CCD" w14:textId="77777777" w:rsidR="007F6B71" w:rsidRDefault="007F6B71" w:rsidP="00C42E2F">
            <w:pPr>
              <w:pStyle w:val="TableRCTs"/>
            </w:pPr>
            <w:r>
              <w:t>Systematic reviews, RCTs, Australian observational studies</w:t>
            </w:r>
          </w:p>
        </w:tc>
        <w:tc>
          <w:tcPr>
            <w:tcW w:w="1799" w:type="dxa"/>
            <w:shd w:val="clear" w:color="auto" w:fill="E7E6E6" w:themeFill="background2"/>
          </w:tcPr>
          <w:p w14:paraId="6BDE06D2" w14:textId="77777777" w:rsidR="007F6B71" w:rsidRDefault="007F6B71" w:rsidP="00C42E2F">
            <w:pPr>
              <w:pStyle w:val="TableRCTs"/>
            </w:pPr>
            <w:r>
              <w:t>Narrative review</w:t>
            </w:r>
          </w:p>
        </w:tc>
      </w:tr>
      <w:tr w:rsidR="007F6B71" w14:paraId="309FD408" w14:textId="77777777" w:rsidTr="00C42E2F">
        <w:tc>
          <w:tcPr>
            <w:tcW w:w="1135" w:type="dxa"/>
            <w:vMerge/>
            <w:shd w:val="clear" w:color="auto" w:fill="E7E6E6" w:themeFill="background2"/>
          </w:tcPr>
          <w:p w14:paraId="2A33FD62" w14:textId="77777777" w:rsidR="007F6B71" w:rsidRDefault="007F6B71" w:rsidP="00C42E2F">
            <w:pPr>
              <w:pStyle w:val="TableRCTs"/>
            </w:pPr>
          </w:p>
        </w:tc>
        <w:tc>
          <w:tcPr>
            <w:tcW w:w="1842" w:type="dxa"/>
            <w:shd w:val="clear" w:color="auto" w:fill="E7E6E6" w:themeFill="background2"/>
          </w:tcPr>
          <w:p w14:paraId="278C682D" w14:textId="77777777" w:rsidR="007F6B71" w:rsidRDefault="007F6B71" w:rsidP="00C42E2F">
            <w:pPr>
              <w:pStyle w:val="TableRCTs"/>
            </w:pPr>
            <w:r>
              <w:t>Vitamin E</w:t>
            </w:r>
          </w:p>
        </w:tc>
        <w:tc>
          <w:tcPr>
            <w:tcW w:w="4536" w:type="dxa"/>
            <w:shd w:val="clear" w:color="auto" w:fill="E7E6E6" w:themeFill="background2"/>
          </w:tcPr>
          <w:p w14:paraId="50855C71" w14:textId="77777777" w:rsidR="007F6B71" w:rsidRDefault="007F6B71" w:rsidP="00C42E2F">
            <w:pPr>
              <w:pStyle w:val="TableRCTs"/>
            </w:pPr>
            <w:r>
              <w:t>Systematic reviews, RCTs, Australian observational studies</w:t>
            </w:r>
          </w:p>
        </w:tc>
        <w:tc>
          <w:tcPr>
            <w:tcW w:w="1799" w:type="dxa"/>
            <w:shd w:val="clear" w:color="auto" w:fill="E7E6E6" w:themeFill="background2"/>
          </w:tcPr>
          <w:p w14:paraId="27382994" w14:textId="77777777" w:rsidR="007F6B71" w:rsidRDefault="007F6B71" w:rsidP="00C42E2F">
            <w:pPr>
              <w:pStyle w:val="TableRCTs"/>
            </w:pPr>
            <w:r>
              <w:t>Narrative review</w:t>
            </w:r>
          </w:p>
        </w:tc>
      </w:tr>
      <w:tr w:rsidR="007F6B71" w14:paraId="2AC68515" w14:textId="77777777" w:rsidTr="00C42E2F">
        <w:tc>
          <w:tcPr>
            <w:tcW w:w="1135" w:type="dxa"/>
            <w:vMerge/>
            <w:shd w:val="clear" w:color="auto" w:fill="E7E6E6" w:themeFill="background2"/>
          </w:tcPr>
          <w:p w14:paraId="7E95F265" w14:textId="77777777" w:rsidR="007F6B71" w:rsidRDefault="007F6B71" w:rsidP="00C42E2F">
            <w:pPr>
              <w:pStyle w:val="TableRCTs"/>
            </w:pPr>
          </w:p>
        </w:tc>
        <w:tc>
          <w:tcPr>
            <w:tcW w:w="1842" w:type="dxa"/>
            <w:shd w:val="clear" w:color="auto" w:fill="E7E6E6" w:themeFill="background2"/>
          </w:tcPr>
          <w:p w14:paraId="5981156F" w14:textId="77777777" w:rsidR="007F6B71" w:rsidRDefault="007F6B71" w:rsidP="00C42E2F">
            <w:pPr>
              <w:pStyle w:val="TableRCTs"/>
            </w:pPr>
            <w:r>
              <w:t>Vitamin A</w:t>
            </w:r>
          </w:p>
        </w:tc>
        <w:tc>
          <w:tcPr>
            <w:tcW w:w="4536" w:type="dxa"/>
            <w:shd w:val="clear" w:color="auto" w:fill="E7E6E6" w:themeFill="background2"/>
          </w:tcPr>
          <w:p w14:paraId="48203032" w14:textId="77777777" w:rsidR="007F6B71" w:rsidRDefault="007F6B71" w:rsidP="00C42E2F">
            <w:pPr>
              <w:pStyle w:val="TableRCTs"/>
            </w:pPr>
            <w:r>
              <w:t>Systematic reviews, RCTs, Australian observational studies</w:t>
            </w:r>
          </w:p>
        </w:tc>
        <w:tc>
          <w:tcPr>
            <w:tcW w:w="1799" w:type="dxa"/>
            <w:shd w:val="clear" w:color="auto" w:fill="E7E6E6" w:themeFill="background2"/>
          </w:tcPr>
          <w:p w14:paraId="15E5C515" w14:textId="77777777" w:rsidR="007F6B71" w:rsidRDefault="007F6B71" w:rsidP="00C42E2F">
            <w:pPr>
              <w:pStyle w:val="TableRCTs"/>
            </w:pPr>
            <w:r>
              <w:t>Narrative review</w:t>
            </w:r>
          </w:p>
        </w:tc>
      </w:tr>
      <w:tr w:rsidR="007F6B71" w14:paraId="76201A51" w14:textId="77777777" w:rsidTr="00C42E2F">
        <w:tc>
          <w:tcPr>
            <w:tcW w:w="1135" w:type="dxa"/>
            <w:vMerge/>
            <w:shd w:val="clear" w:color="auto" w:fill="E7E6E6" w:themeFill="background2"/>
          </w:tcPr>
          <w:p w14:paraId="1CEC30ED" w14:textId="77777777" w:rsidR="007F6B71" w:rsidRDefault="007F6B71" w:rsidP="00C42E2F">
            <w:pPr>
              <w:pStyle w:val="TableRCTs"/>
            </w:pPr>
          </w:p>
        </w:tc>
        <w:tc>
          <w:tcPr>
            <w:tcW w:w="1842" w:type="dxa"/>
            <w:shd w:val="clear" w:color="auto" w:fill="E7E6E6" w:themeFill="background2"/>
          </w:tcPr>
          <w:p w14:paraId="2C1DB3B7" w14:textId="77777777" w:rsidR="007F6B71" w:rsidRDefault="007F6B71" w:rsidP="00C42E2F">
            <w:pPr>
              <w:pStyle w:val="TableRCTs"/>
            </w:pPr>
            <w:r>
              <w:t>Multiple micronutrients</w:t>
            </w:r>
          </w:p>
        </w:tc>
        <w:tc>
          <w:tcPr>
            <w:tcW w:w="4536" w:type="dxa"/>
            <w:shd w:val="clear" w:color="auto" w:fill="E7E6E6" w:themeFill="background2"/>
          </w:tcPr>
          <w:p w14:paraId="0A842F21" w14:textId="77777777" w:rsidR="007F6B71" w:rsidRDefault="007F6B71" w:rsidP="00C42E2F">
            <w:pPr>
              <w:pStyle w:val="TableRCTs"/>
            </w:pPr>
            <w:r>
              <w:t>Systematic reviews, RCTs, Australian observational studies</w:t>
            </w:r>
          </w:p>
        </w:tc>
        <w:tc>
          <w:tcPr>
            <w:tcW w:w="1799" w:type="dxa"/>
            <w:shd w:val="clear" w:color="auto" w:fill="E7E6E6" w:themeFill="background2"/>
          </w:tcPr>
          <w:p w14:paraId="0C10A895" w14:textId="77777777" w:rsidR="007F6B71" w:rsidRDefault="007F6B71" w:rsidP="00C42E2F">
            <w:pPr>
              <w:pStyle w:val="TableRCTs"/>
            </w:pPr>
            <w:r>
              <w:t>Narrative review</w:t>
            </w:r>
          </w:p>
        </w:tc>
      </w:tr>
      <w:tr w:rsidR="007F6B71" w14:paraId="2F45EB53" w14:textId="77777777" w:rsidTr="00C42E2F">
        <w:tc>
          <w:tcPr>
            <w:tcW w:w="1135" w:type="dxa"/>
            <w:vMerge/>
            <w:shd w:val="clear" w:color="auto" w:fill="E7E6E6" w:themeFill="background2"/>
          </w:tcPr>
          <w:p w14:paraId="489E8C7D" w14:textId="77777777" w:rsidR="007F6B71" w:rsidRDefault="007F6B71" w:rsidP="00C42E2F">
            <w:pPr>
              <w:pStyle w:val="TableRCTs"/>
            </w:pPr>
          </w:p>
        </w:tc>
        <w:tc>
          <w:tcPr>
            <w:tcW w:w="1842" w:type="dxa"/>
            <w:shd w:val="clear" w:color="auto" w:fill="E7E6E6" w:themeFill="background2"/>
          </w:tcPr>
          <w:p w14:paraId="05806304" w14:textId="77777777" w:rsidR="007F6B71" w:rsidRDefault="007F6B71" w:rsidP="00C42E2F">
            <w:pPr>
              <w:pStyle w:val="TableRCTs"/>
            </w:pPr>
            <w:r>
              <w:t xml:space="preserve">Iron </w:t>
            </w:r>
          </w:p>
        </w:tc>
        <w:tc>
          <w:tcPr>
            <w:tcW w:w="4536" w:type="dxa"/>
            <w:shd w:val="clear" w:color="auto" w:fill="E7E6E6" w:themeFill="background2"/>
          </w:tcPr>
          <w:p w14:paraId="29634E7F" w14:textId="77777777" w:rsidR="007F6B71" w:rsidRDefault="007F6B71" w:rsidP="00C42E2F">
            <w:pPr>
              <w:pStyle w:val="TableRCTs"/>
            </w:pPr>
            <w:r>
              <w:t>Systematic reviews, RCTs, Australian observational studies</w:t>
            </w:r>
          </w:p>
        </w:tc>
        <w:tc>
          <w:tcPr>
            <w:tcW w:w="1799" w:type="dxa"/>
            <w:shd w:val="clear" w:color="auto" w:fill="E7E6E6" w:themeFill="background2"/>
          </w:tcPr>
          <w:p w14:paraId="61C720E5" w14:textId="77777777" w:rsidR="007F6B71" w:rsidRDefault="007F6B71" w:rsidP="00C42E2F">
            <w:pPr>
              <w:pStyle w:val="TableRCTs"/>
            </w:pPr>
            <w:r>
              <w:t>Narrative review</w:t>
            </w:r>
          </w:p>
        </w:tc>
      </w:tr>
      <w:tr w:rsidR="007F6B71" w14:paraId="4DAD7016" w14:textId="77777777" w:rsidTr="00C42E2F">
        <w:tc>
          <w:tcPr>
            <w:tcW w:w="1135" w:type="dxa"/>
            <w:vMerge/>
            <w:shd w:val="clear" w:color="auto" w:fill="E7E6E6" w:themeFill="background2"/>
          </w:tcPr>
          <w:p w14:paraId="2861ABD7" w14:textId="77777777" w:rsidR="007F6B71" w:rsidRDefault="007F6B71" w:rsidP="00C42E2F">
            <w:pPr>
              <w:pStyle w:val="TableRCTs"/>
            </w:pPr>
          </w:p>
        </w:tc>
        <w:tc>
          <w:tcPr>
            <w:tcW w:w="1842" w:type="dxa"/>
            <w:shd w:val="clear" w:color="auto" w:fill="E7E6E6" w:themeFill="background2"/>
          </w:tcPr>
          <w:p w14:paraId="460A2508" w14:textId="77777777" w:rsidR="007F6B71" w:rsidRDefault="007F6B71" w:rsidP="00C42E2F">
            <w:pPr>
              <w:pStyle w:val="TableRCTs"/>
            </w:pPr>
            <w:r>
              <w:t>Calcium</w:t>
            </w:r>
          </w:p>
        </w:tc>
        <w:tc>
          <w:tcPr>
            <w:tcW w:w="4536" w:type="dxa"/>
            <w:shd w:val="clear" w:color="auto" w:fill="E7E6E6" w:themeFill="background2"/>
          </w:tcPr>
          <w:p w14:paraId="0E3B7A27" w14:textId="77777777" w:rsidR="007F6B71" w:rsidRDefault="007F6B71" w:rsidP="00C42E2F">
            <w:pPr>
              <w:pStyle w:val="TableRCTs"/>
            </w:pPr>
            <w:r>
              <w:t>Systematic reviews, RCTs, Australian observational studies</w:t>
            </w:r>
          </w:p>
        </w:tc>
        <w:tc>
          <w:tcPr>
            <w:tcW w:w="1799" w:type="dxa"/>
            <w:shd w:val="clear" w:color="auto" w:fill="E7E6E6" w:themeFill="background2"/>
          </w:tcPr>
          <w:p w14:paraId="1AC9E045" w14:textId="77777777" w:rsidR="007F6B71" w:rsidRDefault="007F6B71" w:rsidP="00C42E2F">
            <w:pPr>
              <w:pStyle w:val="TableRCTs"/>
            </w:pPr>
            <w:r>
              <w:t>Narrative review</w:t>
            </w:r>
          </w:p>
        </w:tc>
      </w:tr>
      <w:tr w:rsidR="007F6B71" w14:paraId="4434C282" w14:textId="77777777" w:rsidTr="00C42E2F">
        <w:trPr>
          <w:trHeight w:val="267"/>
        </w:trPr>
        <w:tc>
          <w:tcPr>
            <w:tcW w:w="1135" w:type="dxa"/>
            <w:vMerge/>
            <w:shd w:val="clear" w:color="auto" w:fill="E7E6E6" w:themeFill="background2"/>
          </w:tcPr>
          <w:p w14:paraId="11B1DE9A" w14:textId="77777777" w:rsidR="007F6B71" w:rsidRDefault="007F6B71" w:rsidP="00C42E2F">
            <w:pPr>
              <w:pStyle w:val="TableRCTs"/>
            </w:pPr>
          </w:p>
        </w:tc>
        <w:tc>
          <w:tcPr>
            <w:tcW w:w="1842" w:type="dxa"/>
            <w:shd w:val="clear" w:color="auto" w:fill="E7E6E6" w:themeFill="background2"/>
          </w:tcPr>
          <w:p w14:paraId="6FB56EEB" w14:textId="77777777" w:rsidR="007F6B71" w:rsidRDefault="007F6B71" w:rsidP="00C42E2F">
            <w:pPr>
              <w:pStyle w:val="TableRCTs"/>
            </w:pPr>
            <w:r>
              <w:t>Iodine</w:t>
            </w:r>
          </w:p>
        </w:tc>
        <w:tc>
          <w:tcPr>
            <w:tcW w:w="4536" w:type="dxa"/>
            <w:shd w:val="clear" w:color="auto" w:fill="E7E6E6" w:themeFill="background2"/>
          </w:tcPr>
          <w:p w14:paraId="1E6D1752" w14:textId="77777777" w:rsidR="007F6B71" w:rsidRDefault="007F6B71" w:rsidP="00C42E2F">
            <w:pPr>
              <w:pStyle w:val="TableRCTs"/>
            </w:pPr>
            <w:r>
              <w:t>Systematic reviews, RCTs, Australian observational studies</w:t>
            </w:r>
          </w:p>
        </w:tc>
        <w:tc>
          <w:tcPr>
            <w:tcW w:w="1799" w:type="dxa"/>
            <w:shd w:val="clear" w:color="auto" w:fill="E7E6E6" w:themeFill="background2"/>
          </w:tcPr>
          <w:p w14:paraId="5A2478A2" w14:textId="77777777" w:rsidR="007F6B71" w:rsidRDefault="007F6B71" w:rsidP="00C42E2F">
            <w:pPr>
              <w:pStyle w:val="TableRCTs"/>
            </w:pPr>
            <w:r>
              <w:t>Narrative review</w:t>
            </w:r>
          </w:p>
        </w:tc>
      </w:tr>
      <w:tr w:rsidR="007F6B71" w14:paraId="3F72097C" w14:textId="77777777" w:rsidTr="00C42E2F">
        <w:tc>
          <w:tcPr>
            <w:tcW w:w="1135" w:type="dxa"/>
            <w:vMerge/>
            <w:shd w:val="clear" w:color="auto" w:fill="E7E6E6" w:themeFill="background2"/>
          </w:tcPr>
          <w:p w14:paraId="3716BF08" w14:textId="77777777" w:rsidR="007F6B71" w:rsidRDefault="007F6B71" w:rsidP="00C42E2F">
            <w:pPr>
              <w:pStyle w:val="TableRCTs"/>
            </w:pPr>
          </w:p>
        </w:tc>
        <w:tc>
          <w:tcPr>
            <w:tcW w:w="1842" w:type="dxa"/>
            <w:shd w:val="clear" w:color="auto" w:fill="E7E6E6" w:themeFill="background2"/>
          </w:tcPr>
          <w:p w14:paraId="7EAB6C85" w14:textId="77777777" w:rsidR="007F6B71" w:rsidRDefault="007F6B71" w:rsidP="00C42E2F">
            <w:pPr>
              <w:pStyle w:val="TableRCTs"/>
            </w:pPr>
            <w:r>
              <w:t>Zinc</w:t>
            </w:r>
          </w:p>
        </w:tc>
        <w:tc>
          <w:tcPr>
            <w:tcW w:w="4536" w:type="dxa"/>
            <w:shd w:val="clear" w:color="auto" w:fill="E7E6E6" w:themeFill="background2"/>
          </w:tcPr>
          <w:p w14:paraId="116F299F" w14:textId="77777777" w:rsidR="007F6B71" w:rsidRDefault="007F6B71" w:rsidP="00C42E2F">
            <w:pPr>
              <w:pStyle w:val="TableRCTs"/>
            </w:pPr>
            <w:r>
              <w:t>Systematic reviews, RCTs, Australian observational studies</w:t>
            </w:r>
          </w:p>
        </w:tc>
        <w:tc>
          <w:tcPr>
            <w:tcW w:w="1799" w:type="dxa"/>
            <w:shd w:val="clear" w:color="auto" w:fill="E7E6E6" w:themeFill="background2"/>
          </w:tcPr>
          <w:p w14:paraId="709C839D" w14:textId="77777777" w:rsidR="007F6B71" w:rsidRDefault="007F6B71" w:rsidP="00C42E2F">
            <w:pPr>
              <w:pStyle w:val="TableRCTs"/>
            </w:pPr>
            <w:r>
              <w:t>Narrative review</w:t>
            </w:r>
          </w:p>
        </w:tc>
      </w:tr>
      <w:tr w:rsidR="007F6B71" w14:paraId="29480922" w14:textId="77777777" w:rsidTr="00C42E2F">
        <w:tc>
          <w:tcPr>
            <w:tcW w:w="1135" w:type="dxa"/>
            <w:vMerge/>
            <w:shd w:val="clear" w:color="auto" w:fill="E7E6E6" w:themeFill="background2"/>
          </w:tcPr>
          <w:p w14:paraId="14E29FCF" w14:textId="77777777" w:rsidR="007F6B71" w:rsidRDefault="007F6B71" w:rsidP="00C42E2F">
            <w:pPr>
              <w:pStyle w:val="TableRCTs"/>
            </w:pPr>
          </w:p>
        </w:tc>
        <w:tc>
          <w:tcPr>
            <w:tcW w:w="1842" w:type="dxa"/>
            <w:shd w:val="clear" w:color="auto" w:fill="E7E6E6" w:themeFill="background2"/>
          </w:tcPr>
          <w:p w14:paraId="55197FCC" w14:textId="77777777" w:rsidR="007F6B71" w:rsidRDefault="007F6B71" w:rsidP="00DA4696">
            <w:pPr>
              <w:pStyle w:val="TableRCTs"/>
              <w:keepNext/>
              <w:keepLines/>
            </w:pPr>
            <w:r>
              <w:t xml:space="preserve">Magnesium </w:t>
            </w:r>
          </w:p>
        </w:tc>
        <w:tc>
          <w:tcPr>
            <w:tcW w:w="4536" w:type="dxa"/>
            <w:shd w:val="clear" w:color="auto" w:fill="E7E6E6" w:themeFill="background2"/>
          </w:tcPr>
          <w:p w14:paraId="4E488668" w14:textId="77777777" w:rsidR="007F6B71" w:rsidRDefault="007F6B71" w:rsidP="00DA4696">
            <w:pPr>
              <w:pStyle w:val="TableRCTs"/>
              <w:keepNext/>
              <w:keepLines/>
            </w:pPr>
            <w:r>
              <w:t>Systematic reviews, RCTs, Australian observational studies</w:t>
            </w:r>
          </w:p>
        </w:tc>
        <w:tc>
          <w:tcPr>
            <w:tcW w:w="1799" w:type="dxa"/>
            <w:shd w:val="clear" w:color="auto" w:fill="E7E6E6" w:themeFill="background2"/>
          </w:tcPr>
          <w:p w14:paraId="4F5920B1" w14:textId="77777777" w:rsidR="007F6B71" w:rsidRDefault="007F6B71" w:rsidP="00DA4696">
            <w:pPr>
              <w:pStyle w:val="TableRCTs"/>
              <w:keepNext/>
              <w:keepLines/>
            </w:pPr>
            <w:r>
              <w:t>Narrative review</w:t>
            </w:r>
          </w:p>
        </w:tc>
      </w:tr>
      <w:tr w:rsidR="007F6B71" w14:paraId="2185E31C" w14:textId="77777777" w:rsidTr="00C42E2F">
        <w:tc>
          <w:tcPr>
            <w:tcW w:w="1135" w:type="dxa"/>
            <w:vMerge/>
            <w:shd w:val="clear" w:color="auto" w:fill="E7E6E6" w:themeFill="background2"/>
          </w:tcPr>
          <w:p w14:paraId="4B93273B" w14:textId="77777777" w:rsidR="007F6B71" w:rsidRDefault="007F6B71" w:rsidP="00C42E2F">
            <w:pPr>
              <w:pStyle w:val="TableRCTs"/>
            </w:pPr>
          </w:p>
        </w:tc>
        <w:tc>
          <w:tcPr>
            <w:tcW w:w="1842" w:type="dxa"/>
            <w:shd w:val="clear" w:color="auto" w:fill="E7E6E6" w:themeFill="background2"/>
          </w:tcPr>
          <w:p w14:paraId="6754E004" w14:textId="77777777" w:rsidR="007F6B71" w:rsidRDefault="007F6B71" w:rsidP="00C42E2F">
            <w:pPr>
              <w:pStyle w:val="TableRCTs"/>
            </w:pPr>
            <w:r>
              <w:t>Selenium</w:t>
            </w:r>
          </w:p>
        </w:tc>
        <w:tc>
          <w:tcPr>
            <w:tcW w:w="4536" w:type="dxa"/>
            <w:shd w:val="clear" w:color="auto" w:fill="E7E6E6" w:themeFill="background2"/>
          </w:tcPr>
          <w:p w14:paraId="3E22F4A3" w14:textId="77777777" w:rsidR="007F6B71" w:rsidRDefault="007F6B71" w:rsidP="00C42E2F">
            <w:pPr>
              <w:pStyle w:val="TableRCTs"/>
            </w:pPr>
            <w:r>
              <w:t>Systematic reviews, RCTs, Australian observational studies</w:t>
            </w:r>
          </w:p>
        </w:tc>
        <w:tc>
          <w:tcPr>
            <w:tcW w:w="1799" w:type="dxa"/>
            <w:shd w:val="clear" w:color="auto" w:fill="E7E6E6" w:themeFill="background2"/>
          </w:tcPr>
          <w:p w14:paraId="5E0FDC5E" w14:textId="77777777" w:rsidR="007F6B71" w:rsidRDefault="007F6B71" w:rsidP="00C42E2F">
            <w:pPr>
              <w:pStyle w:val="TableRCTs"/>
            </w:pPr>
            <w:r>
              <w:t>Narrative review</w:t>
            </w:r>
          </w:p>
        </w:tc>
      </w:tr>
      <w:tr w:rsidR="007F6B71" w14:paraId="54C21E49" w14:textId="77777777" w:rsidTr="00C42E2F">
        <w:tc>
          <w:tcPr>
            <w:tcW w:w="1135" w:type="dxa"/>
            <w:vMerge w:val="restart"/>
            <w:shd w:val="clear" w:color="auto" w:fill="E7E6E6" w:themeFill="background2"/>
          </w:tcPr>
          <w:p w14:paraId="28665E4C" w14:textId="77777777" w:rsidR="007F6B71" w:rsidRDefault="007F6B71" w:rsidP="00C42E2F">
            <w:pPr>
              <w:pStyle w:val="TableRCTs"/>
              <w:keepNext/>
            </w:pPr>
            <w:r>
              <w:t>Question 4</w:t>
            </w:r>
          </w:p>
        </w:tc>
        <w:tc>
          <w:tcPr>
            <w:tcW w:w="1842" w:type="dxa"/>
            <w:shd w:val="clear" w:color="auto" w:fill="E7E6E6" w:themeFill="background2"/>
          </w:tcPr>
          <w:p w14:paraId="7A3C5B21" w14:textId="77777777" w:rsidR="007F6B71" w:rsidRDefault="007F6B71" w:rsidP="00C42E2F">
            <w:pPr>
              <w:pStyle w:val="TableRCTs"/>
              <w:keepNext/>
            </w:pPr>
            <w:r>
              <w:t>Omega-3 fatty acids</w:t>
            </w:r>
          </w:p>
        </w:tc>
        <w:tc>
          <w:tcPr>
            <w:tcW w:w="4536" w:type="dxa"/>
            <w:shd w:val="clear" w:color="auto" w:fill="E7E6E6" w:themeFill="background2"/>
          </w:tcPr>
          <w:p w14:paraId="7880F2CD" w14:textId="77777777" w:rsidR="007F6B71" w:rsidRDefault="007F6B71" w:rsidP="00C42E2F">
            <w:pPr>
              <w:pStyle w:val="TableRCTs"/>
              <w:keepNext/>
            </w:pPr>
            <w:r>
              <w:t>Recent Cochrane review</w:t>
            </w:r>
          </w:p>
        </w:tc>
        <w:tc>
          <w:tcPr>
            <w:tcW w:w="1799" w:type="dxa"/>
            <w:shd w:val="clear" w:color="auto" w:fill="E7E6E6" w:themeFill="background2"/>
          </w:tcPr>
          <w:p w14:paraId="05EF9F62" w14:textId="77777777" w:rsidR="007F6B71" w:rsidRDefault="007F6B71" w:rsidP="00C42E2F">
            <w:pPr>
              <w:pStyle w:val="TableRCTs"/>
              <w:keepNext/>
            </w:pPr>
            <w:r>
              <w:t>Summary of Cochrane review</w:t>
            </w:r>
          </w:p>
        </w:tc>
      </w:tr>
      <w:tr w:rsidR="007F6B71" w14:paraId="751CB73F" w14:textId="77777777" w:rsidTr="00C42E2F">
        <w:tc>
          <w:tcPr>
            <w:tcW w:w="1135" w:type="dxa"/>
            <w:vMerge/>
            <w:shd w:val="clear" w:color="auto" w:fill="E7E6E6" w:themeFill="background2"/>
          </w:tcPr>
          <w:p w14:paraId="3610AC63" w14:textId="77777777" w:rsidR="007F6B71" w:rsidRDefault="007F6B71" w:rsidP="00C42E2F">
            <w:pPr>
              <w:pStyle w:val="TableRCTs"/>
              <w:keepNext/>
            </w:pPr>
          </w:p>
        </w:tc>
        <w:tc>
          <w:tcPr>
            <w:tcW w:w="1842" w:type="dxa"/>
            <w:shd w:val="clear" w:color="auto" w:fill="E7E6E6" w:themeFill="background2"/>
          </w:tcPr>
          <w:p w14:paraId="38B231F3" w14:textId="77777777" w:rsidR="007F6B71" w:rsidRDefault="007F6B71" w:rsidP="00C42E2F">
            <w:pPr>
              <w:pStyle w:val="TableRCTs"/>
              <w:keepNext/>
            </w:pPr>
            <w:r>
              <w:t>Herbal preparations</w:t>
            </w:r>
          </w:p>
        </w:tc>
        <w:tc>
          <w:tcPr>
            <w:tcW w:w="4536" w:type="dxa"/>
            <w:shd w:val="clear" w:color="auto" w:fill="E7E6E6" w:themeFill="background2"/>
          </w:tcPr>
          <w:p w14:paraId="273304E8" w14:textId="77777777" w:rsidR="007F6B71" w:rsidRDefault="007F6B71" w:rsidP="00C42E2F">
            <w:pPr>
              <w:pStyle w:val="TableRCTs"/>
              <w:keepNext/>
            </w:pPr>
            <w:r>
              <w:t>Systematic reviews, RCTs, observational studies</w:t>
            </w:r>
          </w:p>
        </w:tc>
        <w:tc>
          <w:tcPr>
            <w:tcW w:w="1799" w:type="dxa"/>
            <w:shd w:val="clear" w:color="auto" w:fill="E7E6E6" w:themeFill="background2"/>
          </w:tcPr>
          <w:p w14:paraId="6B4FF2A6" w14:textId="77777777" w:rsidR="007F6B71" w:rsidRDefault="007F6B71" w:rsidP="00C42E2F">
            <w:pPr>
              <w:pStyle w:val="TableRCTs"/>
              <w:keepNext/>
            </w:pPr>
            <w:r>
              <w:t>Narrative review</w:t>
            </w:r>
          </w:p>
        </w:tc>
      </w:tr>
      <w:tr w:rsidR="007F6B71" w14:paraId="76017B14" w14:textId="77777777" w:rsidTr="00C42E2F">
        <w:tc>
          <w:tcPr>
            <w:tcW w:w="1135" w:type="dxa"/>
            <w:vMerge/>
            <w:shd w:val="clear" w:color="auto" w:fill="E7E6E6" w:themeFill="background2"/>
          </w:tcPr>
          <w:p w14:paraId="69AEF048" w14:textId="77777777" w:rsidR="007F6B71" w:rsidRDefault="007F6B71" w:rsidP="00C42E2F">
            <w:pPr>
              <w:pStyle w:val="TableRCTs"/>
              <w:keepNext/>
            </w:pPr>
          </w:p>
        </w:tc>
        <w:tc>
          <w:tcPr>
            <w:tcW w:w="1842" w:type="dxa"/>
            <w:shd w:val="clear" w:color="auto" w:fill="E7E6E6" w:themeFill="background2"/>
          </w:tcPr>
          <w:p w14:paraId="7744F8DB" w14:textId="77777777" w:rsidR="007F6B71" w:rsidRDefault="007F6B71" w:rsidP="00C42E2F">
            <w:pPr>
              <w:pStyle w:val="TableRCTs"/>
              <w:keepNext/>
            </w:pPr>
            <w:r>
              <w:t>Probiotics</w:t>
            </w:r>
          </w:p>
        </w:tc>
        <w:tc>
          <w:tcPr>
            <w:tcW w:w="4536" w:type="dxa"/>
            <w:shd w:val="clear" w:color="auto" w:fill="E7E6E6" w:themeFill="background2"/>
          </w:tcPr>
          <w:p w14:paraId="2C0BEFAF" w14:textId="77777777" w:rsidR="007F6B71" w:rsidRDefault="007F6B71" w:rsidP="00C42E2F">
            <w:pPr>
              <w:pStyle w:val="TableRCTs"/>
              <w:keepNext/>
            </w:pPr>
            <w:r>
              <w:t>Systematic reviews of RCTs, RCTs</w:t>
            </w:r>
          </w:p>
        </w:tc>
        <w:tc>
          <w:tcPr>
            <w:tcW w:w="1799" w:type="dxa"/>
            <w:shd w:val="clear" w:color="auto" w:fill="E7E6E6" w:themeFill="background2"/>
          </w:tcPr>
          <w:p w14:paraId="60F6C571" w14:textId="77777777" w:rsidR="007F6B71" w:rsidRDefault="007F6B71" w:rsidP="00C42E2F">
            <w:pPr>
              <w:pStyle w:val="TableRCTs"/>
              <w:keepNext/>
            </w:pPr>
            <w:r>
              <w:t>Meta-analysis</w:t>
            </w:r>
          </w:p>
        </w:tc>
      </w:tr>
      <w:tr w:rsidR="007F6B71" w14:paraId="63D9B4D6" w14:textId="77777777" w:rsidTr="00C42E2F">
        <w:tc>
          <w:tcPr>
            <w:tcW w:w="1135" w:type="dxa"/>
            <w:shd w:val="clear" w:color="auto" w:fill="E7E6E6" w:themeFill="background2"/>
          </w:tcPr>
          <w:p w14:paraId="31DBB836" w14:textId="77777777" w:rsidR="007F6B71" w:rsidRDefault="007F6B71" w:rsidP="00C42E2F">
            <w:pPr>
              <w:pStyle w:val="TableRCTs"/>
            </w:pPr>
            <w:r>
              <w:t>Question 5</w:t>
            </w:r>
          </w:p>
        </w:tc>
        <w:tc>
          <w:tcPr>
            <w:tcW w:w="1842" w:type="dxa"/>
            <w:shd w:val="clear" w:color="auto" w:fill="E7E6E6" w:themeFill="background2"/>
          </w:tcPr>
          <w:p w14:paraId="5536B287" w14:textId="77777777" w:rsidR="007F6B71" w:rsidRDefault="007F6B71" w:rsidP="00C42E2F">
            <w:pPr>
              <w:pStyle w:val="TableRCTs"/>
            </w:pPr>
            <w:r>
              <w:t>Physical activity and pregnancy</w:t>
            </w:r>
          </w:p>
        </w:tc>
        <w:tc>
          <w:tcPr>
            <w:tcW w:w="4536" w:type="dxa"/>
            <w:shd w:val="clear" w:color="auto" w:fill="E7E6E6" w:themeFill="background2"/>
          </w:tcPr>
          <w:p w14:paraId="2E6BC6C0" w14:textId="77777777" w:rsidR="007F6B71" w:rsidRDefault="007F6B71" w:rsidP="00C42E2F">
            <w:pPr>
              <w:pStyle w:val="TableRCTs"/>
            </w:pPr>
            <w:r>
              <w:t>Systematic reviews, RCTs, observational studies</w:t>
            </w:r>
          </w:p>
        </w:tc>
        <w:tc>
          <w:tcPr>
            <w:tcW w:w="1799" w:type="dxa"/>
            <w:shd w:val="clear" w:color="auto" w:fill="E7E6E6" w:themeFill="background2"/>
          </w:tcPr>
          <w:p w14:paraId="77B48831" w14:textId="77777777" w:rsidR="007F6B71" w:rsidRDefault="007F6B71" w:rsidP="00C42E2F">
            <w:pPr>
              <w:pStyle w:val="TableRCTs"/>
            </w:pPr>
            <w:r>
              <w:t>Narrative review</w:t>
            </w:r>
          </w:p>
        </w:tc>
      </w:tr>
      <w:tr w:rsidR="007F6B71" w14:paraId="625E2F9B" w14:textId="77777777" w:rsidTr="00C42E2F">
        <w:tc>
          <w:tcPr>
            <w:tcW w:w="1135" w:type="dxa"/>
            <w:shd w:val="clear" w:color="auto" w:fill="E7E6E6" w:themeFill="background2"/>
          </w:tcPr>
          <w:p w14:paraId="31FB6B75" w14:textId="77777777" w:rsidR="007F6B71" w:rsidRDefault="007F6B71" w:rsidP="00C42E2F">
            <w:pPr>
              <w:pStyle w:val="TableRCTs"/>
            </w:pPr>
            <w:r>
              <w:t>Question 6</w:t>
            </w:r>
          </w:p>
        </w:tc>
        <w:tc>
          <w:tcPr>
            <w:tcW w:w="1842" w:type="dxa"/>
            <w:shd w:val="clear" w:color="auto" w:fill="E7E6E6" w:themeFill="background2"/>
          </w:tcPr>
          <w:p w14:paraId="155628B2" w14:textId="77777777" w:rsidR="007F6B71" w:rsidRDefault="007F6B71" w:rsidP="00C42E2F">
            <w:pPr>
              <w:pStyle w:val="TableRCTs"/>
            </w:pPr>
            <w:r>
              <w:t>Physical activity and pregnancy</w:t>
            </w:r>
          </w:p>
        </w:tc>
        <w:tc>
          <w:tcPr>
            <w:tcW w:w="4536" w:type="dxa"/>
            <w:shd w:val="clear" w:color="auto" w:fill="E7E6E6" w:themeFill="background2"/>
          </w:tcPr>
          <w:p w14:paraId="2563E931" w14:textId="77777777" w:rsidR="007F6B71" w:rsidRDefault="007F6B71" w:rsidP="00C42E2F">
            <w:pPr>
              <w:pStyle w:val="TableRCTs"/>
            </w:pPr>
            <w:r>
              <w:t>Systematic reviews, RCTs, observational studies</w:t>
            </w:r>
          </w:p>
        </w:tc>
        <w:tc>
          <w:tcPr>
            <w:tcW w:w="1799" w:type="dxa"/>
            <w:shd w:val="clear" w:color="auto" w:fill="E7E6E6" w:themeFill="background2"/>
          </w:tcPr>
          <w:p w14:paraId="04F5BCF1" w14:textId="77777777" w:rsidR="007F6B71" w:rsidRDefault="007F6B71" w:rsidP="00C42E2F">
            <w:pPr>
              <w:pStyle w:val="TableRCTs"/>
            </w:pPr>
            <w:r>
              <w:t>Narrative review</w:t>
            </w:r>
          </w:p>
        </w:tc>
      </w:tr>
      <w:tr w:rsidR="007F6B71" w14:paraId="2356B43D" w14:textId="77777777" w:rsidTr="00C42E2F">
        <w:tc>
          <w:tcPr>
            <w:tcW w:w="1135" w:type="dxa"/>
            <w:vMerge w:val="restart"/>
            <w:shd w:val="clear" w:color="auto" w:fill="E7E6E6" w:themeFill="background2"/>
          </w:tcPr>
          <w:p w14:paraId="52554724" w14:textId="77777777" w:rsidR="007F6B71" w:rsidRDefault="007F6B71" w:rsidP="00DA4696">
            <w:pPr>
              <w:pStyle w:val="TableRCTs"/>
              <w:keepNext/>
              <w:keepLines/>
            </w:pPr>
            <w:r>
              <w:t>Question 7</w:t>
            </w:r>
          </w:p>
        </w:tc>
        <w:tc>
          <w:tcPr>
            <w:tcW w:w="1842" w:type="dxa"/>
            <w:shd w:val="clear" w:color="auto" w:fill="E7E6E6" w:themeFill="background2"/>
          </w:tcPr>
          <w:p w14:paraId="2C971742" w14:textId="77777777" w:rsidR="007F6B71" w:rsidRDefault="007F6B71" w:rsidP="00DA4696">
            <w:pPr>
              <w:pStyle w:val="TableRCTs"/>
              <w:keepNext/>
              <w:keepLines/>
            </w:pPr>
            <w:r>
              <w:t>Gestational weight gain</w:t>
            </w:r>
          </w:p>
        </w:tc>
        <w:tc>
          <w:tcPr>
            <w:tcW w:w="4536" w:type="dxa"/>
            <w:shd w:val="clear" w:color="auto" w:fill="E7E6E6" w:themeFill="background2"/>
          </w:tcPr>
          <w:p w14:paraId="3B63F706" w14:textId="77777777" w:rsidR="007F6B71" w:rsidRDefault="007F6B71" w:rsidP="00DA4696">
            <w:pPr>
              <w:pStyle w:val="TableRCTs"/>
              <w:keepNext/>
              <w:keepLines/>
            </w:pPr>
            <w:r>
              <w:t>Determinants of gestational weight gain; women’s and health professionals’ views on gestational weight gain: Systematic reviews, observational studies</w:t>
            </w:r>
          </w:p>
          <w:p w14:paraId="050875ED" w14:textId="75FB1F2D" w:rsidR="007F6B71" w:rsidRDefault="007F6B71" w:rsidP="00DA4696">
            <w:pPr>
              <w:pStyle w:val="TableRCTs"/>
              <w:keepNext/>
              <w:keepLines/>
              <w:spacing w:before="60"/>
            </w:pPr>
            <w:r>
              <w:t xml:space="preserve">Risks associated with low or high gestational weight gain: Systematic reviews, RCTs </w:t>
            </w:r>
          </w:p>
        </w:tc>
        <w:tc>
          <w:tcPr>
            <w:tcW w:w="1799" w:type="dxa"/>
            <w:shd w:val="clear" w:color="auto" w:fill="E7E6E6" w:themeFill="background2"/>
          </w:tcPr>
          <w:p w14:paraId="30A0C949" w14:textId="77777777" w:rsidR="007F6B71" w:rsidRDefault="007F6B71" w:rsidP="00DA4696">
            <w:pPr>
              <w:pStyle w:val="TableRCTs"/>
              <w:keepNext/>
              <w:keepLines/>
            </w:pPr>
            <w:r>
              <w:t>Narrative review</w:t>
            </w:r>
          </w:p>
        </w:tc>
      </w:tr>
      <w:tr w:rsidR="007F6B71" w14:paraId="40EEE10C" w14:textId="77777777" w:rsidTr="00C42E2F">
        <w:tc>
          <w:tcPr>
            <w:tcW w:w="1135" w:type="dxa"/>
            <w:vMerge/>
            <w:shd w:val="clear" w:color="auto" w:fill="E7E6E6" w:themeFill="background2"/>
          </w:tcPr>
          <w:p w14:paraId="504D3CE9" w14:textId="77777777" w:rsidR="007F6B71" w:rsidRDefault="007F6B71" w:rsidP="00C42E2F">
            <w:pPr>
              <w:pStyle w:val="TableRCTs"/>
            </w:pPr>
          </w:p>
        </w:tc>
        <w:tc>
          <w:tcPr>
            <w:tcW w:w="1842" w:type="dxa"/>
            <w:shd w:val="clear" w:color="auto" w:fill="E7E6E6" w:themeFill="background2"/>
          </w:tcPr>
          <w:p w14:paraId="3E268BB0" w14:textId="77777777" w:rsidR="007F6B71" w:rsidRDefault="007F6B71" w:rsidP="00C42E2F">
            <w:pPr>
              <w:pStyle w:val="TableRCTs"/>
            </w:pPr>
            <w:r>
              <w:t>Weight monitoring</w:t>
            </w:r>
          </w:p>
        </w:tc>
        <w:tc>
          <w:tcPr>
            <w:tcW w:w="4536" w:type="dxa"/>
            <w:shd w:val="clear" w:color="auto" w:fill="E7E6E6" w:themeFill="background2"/>
          </w:tcPr>
          <w:p w14:paraId="67C9BEFE" w14:textId="77777777" w:rsidR="007F6B71" w:rsidRDefault="007F6B71" w:rsidP="00C42E2F">
            <w:pPr>
              <w:pStyle w:val="TableRCTs"/>
            </w:pPr>
            <w:r>
              <w:t>Systematic reviews of RCTs, RCTs</w:t>
            </w:r>
          </w:p>
        </w:tc>
        <w:tc>
          <w:tcPr>
            <w:tcW w:w="1799" w:type="dxa"/>
            <w:shd w:val="clear" w:color="auto" w:fill="E7E6E6" w:themeFill="background2"/>
          </w:tcPr>
          <w:p w14:paraId="41B1113B" w14:textId="77777777" w:rsidR="007F6B71" w:rsidRDefault="007F6B71" w:rsidP="00C42E2F">
            <w:pPr>
              <w:pStyle w:val="TableRCTs"/>
            </w:pPr>
            <w:r>
              <w:t>Meta-analysis</w:t>
            </w:r>
          </w:p>
        </w:tc>
      </w:tr>
      <w:tr w:rsidR="007F6B71" w14:paraId="3616CF59" w14:textId="77777777" w:rsidTr="00C42E2F">
        <w:trPr>
          <w:trHeight w:val="267"/>
        </w:trPr>
        <w:tc>
          <w:tcPr>
            <w:tcW w:w="1135" w:type="dxa"/>
            <w:shd w:val="clear" w:color="auto" w:fill="E7E6E6" w:themeFill="background2"/>
          </w:tcPr>
          <w:p w14:paraId="273C5051" w14:textId="77777777" w:rsidR="007F6B71" w:rsidRDefault="007F6B71" w:rsidP="00C42E2F">
            <w:pPr>
              <w:pStyle w:val="TableRCTs"/>
            </w:pPr>
            <w:r>
              <w:t>Question 8</w:t>
            </w:r>
          </w:p>
        </w:tc>
        <w:tc>
          <w:tcPr>
            <w:tcW w:w="1842" w:type="dxa"/>
            <w:shd w:val="clear" w:color="auto" w:fill="E7E6E6" w:themeFill="background2"/>
          </w:tcPr>
          <w:p w14:paraId="4FE20DCA" w14:textId="77777777" w:rsidR="007F6B71" w:rsidRDefault="007F6B71" w:rsidP="00C42E2F">
            <w:pPr>
              <w:pStyle w:val="TableRCTs"/>
            </w:pPr>
            <w:r>
              <w:t>Risk assessments</w:t>
            </w:r>
          </w:p>
        </w:tc>
        <w:tc>
          <w:tcPr>
            <w:tcW w:w="4536" w:type="dxa"/>
            <w:shd w:val="clear" w:color="auto" w:fill="E7E6E6" w:themeFill="background2"/>
          </w:tcPr>
          <w:p w14:paraId="2E37DA79" w14:textId="77777777" w:rsidR="007F6B71" w:rsidRDefault="007F6B71" w:rsidP="00C42E2F">
            <w:pPr>
              <w:pStyle w:val="TableRCTs"/>
            </w:pPr>
            <w:r>
              <w:t>Systematic reviews of RCTs, RCTs</w:t>
            </w:r>
          </w:p>
        </w:tc>
        <w:tc>
          <w:tcPr>
            <w:tcW w:w="1799" w:type="dxa"/>
            <w:shd w:val="clear" w:color="auto" w:fill="E7E6E6" w:themeFill="background2"/>
          </w:tcPr>
          <w:p w14:paraId="2FC51080" w14:textId="77777777" w:rsidR="007F6B71" w:rsidRDefault="007F6B71" w:rsidP="00C42E2F">
            <w:pPr>
              <w:pStyle w:val="TableRCTs"/>
            </w:pPr>
            <w:r>
              <w:t>Narrative review</w:t>
            </w:r>
          </w:p>
        </w:tc>
      </w:tr>
      <w:tr w:rsidR="007F6B71" w14:paraId="6994C4C6" w14:textId="77777777" w:rsidTr="00C42E2F">
        <w:tc>
          <w:tcPr>
            <w:tcW w:w="1135" w:type="dxa"/>
            <w:vMerge w:val="restart"/>
            <w:shd w:val="clear" w:color="auto" w:fill="E7E6E6" w:themeFill="background2"/>
          </w:tcPr>
          <w:p w14:paraId="241D62CC" w14:textId="77777777" w:rsidR="007F6B71" w:rsidRDefault="007F6B71" w:rsidP="00C42E2F">
            <w:pPr>
              <w:pStyle w:val="TableRCTs"/>
            </w:pPr>
            <w:r>
              <w:t>Question 9</w:t>
            </w:r>
          </w:p>
        </w:tc>
        <w:tc>
          <w:tcPr>
            <w:tcW w:w="1842" w:type="dxa"/>
            <w:shd w:val="clear" w:color="auto" w:fill="E7E6E6" w:themeFill="background2"/>
          </w:tcPr>
          <w:p w14:paraId="1664014E" w14:textId="77777777" w:rsidR="007F6B71" w:rsidRDefault="007F6B71" w:rsidP="00C42E2F">
            <w:pPr>
              <w:pStyle w:val="TableRCTs"/>
            </w:pPr>
            <w:r>
              <w:t>Diet and pregnancy</w:t>
            </w:r>
          </w:p>
        </w:tc>
        <w:tc>
          <w:tcPr>
            <w:tcW w:w="4536" w:type="dxa"/>
            <w:vMerge w:val="restart"/>
            <w:shd w:val="clear" w:color="auto" w:fill="E7E6E6" w:themeFill="background2"/>
          </w:tcPr>
          <w:p w14:paraId="1592D4F8" w14:textId="77777777" w:rsidR="007F6B71" w:rsidRDefault="007F6B71" w:rsidP="00C42E2F">
            <w:pPr>
              <w:pStyle w:val="TableRCTs"/>
            </w:pPr>
            <w:r>
              <w:t>Systematic reviews of RCTs, RCTs</w:t>
            </w:r>
          </w:p>
        </w:tc>
        <w:tc>
          <w:tcPr>
            <w:tcW w:w="1799" w:type="dxa"/>
            <w:vMerge w:val="restart"/>
            <w:shd w:val="clear" w:color="auto" w:fill="E7E6E6" w:themeFill="background2"/>
          </w:tcPr>
          <w:p w14:paraId="3D00FA72" w14:textId="77777777" w:rsidR="007F6B71" w:rsidRDefault="007F6B71" w:rsidP="00C42E2F">
            <w:pPr>
              <w:pStyle w:val="TableRCTs"/>
            </w:pPr>
            <w:r>
              <w:t>Meta-analysis</w:t>
            </w:r>
          </w:p>
        </w:tc>
      </w:tr>
      <w:tr w:rsidR="007F6B71" w14:paraId="7FF2E2C8" w14:textId="77777777" w:rsidTr="00C42E2F">
        <w:tc>
          <w:tcPr>
            <w:tcW w:w="1135" w:type="dxa"/>
            <w:vMerge/>
            <w:shd w:val="clear" w:color="auto" w:fill="E7E6E6" w:themeFill="background2"/>
          </w:tcPr>
          <w:p w14:paraId="0B4DC636" w14:textId="77777777" w:rsidR="007F6B71" w:rsidRDefault="007F6B71" w:rsidP="00C42E2F">
            <w:pPr>
              <w:pStyle w:val="TableRCTs"/>
            </w:pPr>
          </w:p>
        </w:tc>
        <w:tc>
          <w:tcPr>
            <w:tcW w:w="1842" w:type="dxa"/>
            <w:shd w:val="clear" w:color="auto" w:fill="E7E6E6" w:themeFill="background2"/>
          </w:tcPr>
          <w:p w14:paraId="41B9B6C5" w14:textId="77777777" w:rsidR="007F6B71" w:rsidRDefault="007F6B71" w:rsidP="00C42E2F">
            <w:pPr>
              <w:pStyle w:val="TableRCTs"/>
            </w:pPr>
            <w:r>
              <w:t>Physical activity and pregnancy</w:t>
            </w:r>
          </w:p>
        </w:tc>
        <w:tc>
          <w:tcPr>
            <w:tcW w:w="4536" w:type="dxa"/>
            <w:vMerge/>
            <w:shd w:val="clear" w:color="auto" w:fill="E7E6E6" w:themeFill="background2"/>
          </w:tcPr>
          <w:p w14:paraId="0CA58367" w14:textId="77777777" w:rsidR="007F6B71" w:rsidRDefault="007F6B71" w:rsidP="00C42E2F">
            <w:pPr>
              <w:pStyle w:val="TableRCTs"/>
            </w:pPr>
          </w:p>
        </w:tc>
        <w:tc>
          <w:tcPr>
            <w:tcW w:w="1799" w:type="dxa"/>
            <w:vMerge/>
            <w:shd w:val="clear" w:color="auto" w:fill="E7E6E6" w:themeFill="background2"/>
          </w:tcPr>
          <w:p w14:paraId="44AEC61B" w14:textId="77777777" w:rsidR="007F6B71" w:rsidRDefault="007F6B71" w:rsidP="00C42E2F">
            <w:pPr>
              <w:pStyle w:val="TableRCTs"/>
            </w:pPr>
          </w:p>
        </w:tc>
      </w:tr>
      <w:tr w:rsidR="007F6B71" w14:paraId="461C98C9" w14:textId="77777777" w:rsidTr="00C42E2F">
        <w:tc>
          <w:tcPr>
            <w:tcW w:w="1135" w:type="dxa"/>
            <w:shd w:val="clear" w:color="auto" w:fill="E7E6E6" w:themeFill="background2"/>
          </w:tcPr>
          <w:p w14:paraId="23F2FEDB" w14:textId="77777777" w:rsidR="007F6B71" w:rsidRDefault="007F6B71" w:rsidP="00C42E2F">
            <w:pPr>
              <w:pStyle w:val="TableRCTs"/>
            </w:pPr>
            <w:r>
              <w:t>Question 10</w:t>
            </w:r>
          </w:p>
        </w:tc>
        <w:tc>
          <w:tcPr>
            <w:tcW w:w="1842" w:type="dxa"/>
            <w:vMerge w:val="restart"/>
            <w:shd w:val="clear" w:color="auto" w:fill="E7E6E6" w:themeFill="background2"/>
          </w:tcPr>
          <w:p w14:paraId="3C27D620" w14:textId="77777777" w:rsidR="007F6B71" w:rsidRDefault="007F6B71" w:rsidP="00C42E2F">
            <w:pPr>
              <w:pStyle w:val="TableRCTs"/>
            </w:pPr>
            <w:r>
              <w:t>All searches</w:t>
            </w:r>
          </w:p>
        </w:tc>
        <w:tc>
          <w:tcPr>
            <w:tcW w:w="4536" w:type="dxa"/>
            <w:vMerge w:val="restart"/>
            <w:shd w:val="clear" w:color="auto" w:fill="E7E6E6" w:themeFill="background2"/>
          </w:tcPr>
          <w:p w14:paraId="5F4E56CD" w14:textId="77777777" w:rsidR="007F6B71" w:rsidRDefault="007F6B71" w:rsidP="00C42E2F">
            <w:pPr>
              <w:pStyle w:val="TableRCTs"/>
            </w:pPr>
            <w:r>
              <w:t>All identified studies relevant to Australian context</w:t>
            </w:r>
          </w:p>
        </w:tc>
        <w:tc>
          <w:tcPr>
            <w:tcW w:w="1799" w:type="dxa"/>
            <w:vMerge w:val="restart"/>
            <w:shd w:val="clear" w:color="auto" w:fill="E7E6E6" w:themeFill="background2"/>
          </w:tcPr>
          <w:p w14:paraId="5B64D3C2" w14:textId="77777777" w:rsidR="007F6B71" w:rsidRDefault="007F6B71" w:rsidP="00C42E2F">
            <w:pPr>
              <w:pStyle w:val="TableRCTs"/>
            </w:pPr>
            <w:r>
              <w:t>Narrative review</w:t>
            </w:r>
          </w:p>
        </w:tc>
      </w:tr>
      <w:tr w:rsidR="007F6B71" w14:paraId="1939C709" w14:textId="77777777" w:rsidTr="00C42E2F">
        <w:tc>
          <w:tcPr>
            <w:tcW w:w="1135" w:type="dxa"/>
            <w:shd w:val="clear" w:color="auto" w:fill="E7E6E6" w:themeFill="background2"/>
          </w:tcPr>
          <w:p w14:paraId="521E32A8" w14:textId="77777777" w:rsidR="007F6B71" w:rsidRDefault="007F6B71" w:rsidP="00C42E2F">
            <w:pPr>
              <w:pStyle w:val="TableRCTs"/>
            </w:pPr>
            <w:r>
              <w:t>Question 11</w:t>
            </w:r>
          </w:p>
        </w:tc>
        <w:tc>
          <w:tcPr>
            <w:tcW w:w="1842" w:type="dxa"/>
            <w:vMerge/>
            <w:shd w:val="clear" w:color="auto" w:fill="E7E6E6" w:themeFill="background2"/>
          </w:tcPr>
          <w:p w14:paraId="6B8A367D" w14:textId="77777777" w:rsidR="007F6B71" w:rsidRDefault="007F6B71" w:rsidP="00C42E2F">
            <w:pPr>
              <w:pStyle w:val="TableRCTs"/>
            </w:pPr>
          </w:p>
        </w:tc>
        <w:tc>
          <w:tcPr>
            <w:tcW w:w="4536" w:type="dxa"/>
            <w:vMerge/>
            <w:shd w:val="clear" w:color="auto" w:fill="E7E6E6" w:themeFill="background2"/>
          </w:tcPr>
          <w:p w14:paraId="305942FC" w14:textId="77777777" w:rsidR="007F6B71" w:rsidRDefault="007F6B71" w:rsidP="00C42E2F">
            <w:pPr>
              <w:pStyle w:val="TableRCTs"/>
            </w:pPr>
          </w:p>
        </w:tc>
        <w:tc>
          <w:tcPr>
            <w:tcW w:w="1799" w:type="dxa"/>
            <w:vMerge/>
            <w:shd w:val="clear" w:color="auto" w:fill="E7E6E6" w:themeFill="background2"/>
          </w:tcPr>
          <w:p w14:paraId="6B6B94D6" w14:textId="77777777" w:rsidR="007F6B71" w:rsidRDefault="007F6B71" w:rsidP="00C42E2F">
            <w:pPr>
              <w:pStyle w:val="TableRCTs"/>
            </w:pPr>
          </w:p>
        </w:tc>
      </w:tr>
    </w:tbl>
    <w:p w14:paraId="7802E1A3" w14:textId="5E234748" w:rsidR="007F6B71" w:rsidRDefault="007F6B71" w:rsidP="003A34D8">
      <w:pPr>
        <w:pStyle w:val="Heading2"/>
        <w:numPr>
          <w:ilvl w:val="0"/>
          <w:numId w:val="0"/>
        </w:numPr>
      </w:pPr>
      <w:bookmarkStart w:id="122" w:name="_Toc40620785"/>
      <w:r w:rsidRPr="003555ED">
        <w:t xml:space="preserve">PICO criteria </w:t>
      </w:r>
      <w:r>
        <w:t>for inclusion of studies in meta-analyses</w:t>
      </w:r>
      <w:bookmarkEnd w:id="122"/>
    </w:p>
    <w:p w14:paraId="219720FA" w14:textId="77777777" w:rsidR="007F6B71" w:rsidRDefault="007F6B71" w:rsidP="00DA4696">
      <w:pPr>
        <w:pStyle w:val="Heading4"/>
        <w:spacing w:before="60"/>
      </w:pPr>
      <w:r>
        <w:t>Probiotics</w:t>
      </w:r>
    </w:p>
    <w:tbl>
      <w:tblPr>
        <w:tblStyle w:val="TableGrid"/>
        <w:tblW w:w="5000" w:type="pct"/>
        <w:tblBorders>
          <w:top w:val="none" w:sz="0" w:space="0" w:color="auto"/>
          <w:bottom w:val="none" w:sz="0" w:space="0" w:color="auto"/>
        </w:tblBorders>
        <w:shd w:val="clear" w:color="auto" w:fill="F2F2F2" w:themeFill="background1" w:themeFillShade="F2"/>
        <w:tblLook w:val="04A0" w:firstRow="1" w:lastRow="0" w:firstColumn="1" w:lastColumn="0" w:noHBand="0" w:noVBand="1"/>
        <w:tblCaption w:val="PICO criteria for inclusion of studies in meta-analyses: Probiotics"/>
      </w:tblPr>
      <w:tblGrid>
        <w:gridCol w:w="1476"/>
        <w:gridCol w:w="1930"/>
        <w:gridCol w:w="1790"/>
        <w:gridCol w:w="1930"/>
        <w:gridCol w:w="1894"/>
      </w:tblGrid>
      <w:tr w:rsidR="007F6B71" w:rsidRPr="00F36862" w14:paraId="47D3CC24" w14:textId="77777777" w:rsidTr="008803AF">
        <w:trPr>
          <w:tblHeader/>
        </w:trPr>
        <w:tc>
          <w:tcPr>
            <w:tcW w:w="818" w:type="pct"/>
            <w:shd w:val="clear" w:color="auto" w:fill="F2F2F2" w:themeFill="background1" w:themeFillShade="F2"/>
          </w:tcPr>
          <w:p w14:paraId="3DD8ECEA" w14:textId="77777777" w:rsidR="007F6B71" w:rsidRPr="00F36862" w:rsidRDefault="007F6B71" w:rsidP="006770E3">
            <w:pPr>
              <w:spacing w:line="240" w:lineRule="auto"/>
              <w:rPr>
                <w:b/>
                <w:sz w:val="16"/>
                <w:szCs w:val="16"/>
              </w:rPr>
            </w:pPr>
            <w:r w:rsidRPr="00F36862">
              <w:rPr>
                <w:b/>
                <w:sz w:val="16"/>
                <w:szCs w:val="16"/>
              </w:rPr>
              <w:t>Population</w:t>
            </w:r>
          </w:p>
        </w:tc>
        <w:tc>
          <w:tcPr>
            <w:tcW w:w="1070" w:type="pct"/>
            <w:shd w:val="clear" w:color="auto" w:fill="F2F2F2" w:themeFill="background1" w:themeFillShade="F2"/>
          </w:tcPr>
          <w:p w14:paraId="46059B88" w14:textId="77777777" w:rsidR="007F6B71" w:rsidRPr="00F36862" w:rsidRDefault="007F6B71" w:rsidP="006770E3">
            <w:pPr>
              <w:spacing w:line="240" w:lineRule="auto"/>
              <w:rPr>
                <w:b/>
                <w:sz w:val="16"/>
                <w:szCs w:val="16"/>
              </w:rPr>
            </w:pPr>
            <w:r>
              <w:rPr>
                <w:b/>
                <w:sz w:val="16"/>
                <w:szCs w:val="16"/>
              </w:rPr>
              <w:t>Intervention</w:t>
            </w:r>
          </w:p>
        </w:tc>
        <w:tc>
          <w:tcPr>
            <w:tcW w:w="992" w:type="pct"/>
            <w:shd w:val="clear" w:color="auto" w:fill="F2F2F2" w:themeFill="background1" w:themeFillShade="F2"/>
          </w:tcPr>
          <w:p w14:paraId="602C9808" w14:textId="77777777" w:rsidR="007F6B71" w:rsidRPr="00F36862" w:rsidRDefault="007F6B71" w:rsidP="006770E3">
            <w:pPr>
              <w:spacing w:line="240" w:lineRule="auto"/>
              <w:rPr>
                <w:b/>
                <w:sz w:val="16"/>
                <w:szCs w:val="16"/>
              </w:rPr>
            </w:pPr>
            <w:r w:rsidRPr="00F36862">
              <w:rPr>
                <w:b/>
                <w:sz w:val="16"/>
                <w:szCs w:val="16"/>
              </w:rPr>
              <w:t>Comparator</w:t>
            </w:r>
          </w:p>
        </w:tc>
        <w:tc>
          <w:tcPr>
            <w:tcW w:w="1070" w:type="pct"/>
            <w:shd w:val="clear" w:color="auto" w:fill="F2F2F2" w:themeFill="background1" w:themeFillShade="F2"/>
          </w:tcPr>
          <w:p w14:paraId="29D14CC4" w14:textId="77777777" w:rsidR="007F6B71" w:rsidRPr="00F36862" w:rsidRDefault="007F6B71" w:rsidP="006770E3">
            <w:pPr>
              <w:spacing w:line="240" w:lineRule="auto"/>
              <w:rPr>
                <w:b/>
                <w:sz w:val="16"/>
                <w:szCs w:val="16"/>
              </w:rPr>
            </w:pPr>
            <w:r w:rsidRPr="00F36862">
              <w:rPr>
                <w:b/>
                <w:sz w:val="16"/>
                <w:szCs w:val="16"/>
              </w:rPr>
              <w:t>Outcomes</w:t>
            </w:r>
          </w:p>
        </w:tc>
        <w:tc>
          <w:tcPr>
            <w:tcW w:w="1050" w:type="pct"/>
            <w:shd w:val="clear" w:color="auto" w:fill="F2F2F2" w:themeFill="background1" w:themeFillShade="F2"/>
          </w:tcPr>
          <w:p w14:paraId="5D7AB738" w14:textId="77777777" w:rsidR="007F6B71" w:rsidRPr="00F36862" w:rsidRDefault="007F6B71" w:rsidP="006770E3">
            <w:pPr>
              <w:spacing w:line="240" w:lineRule="auto"/>
              <w:rPr>
                <w:b/>
                <w:sz w:val="16"/>
                <w:szCs w:val="16"/>
              </w:rPr>
            </w:pPr>
            <w:r>
              <w:rPr>
                <w:b/>
                <w:sz w:val="16"/>
                <w:szCs w:val="16"/>
              </w:rPr>
              <w:t>Study designs</w:t>
            </w:r>
          </w:p>
        </w:tc>
      </w:tr>
      <w:tr w:rsidR="007F6B71" w:rsidRPr="00F36862" w14:paraId="6171C4CE" w14:textId="77777777" w:rsidTr="00C42E2F">
        <w:tc>
          <w:tcPr>
            <w:tcW w:w="818" w:type="pct"/>
            <w:shd w:val="clear" w:color="auto" w:fill="F2F2F2" w:themeFill="background1" w:themeFillShade="F2"/>
          </w:tcPr>
          <w:p w14:paraId="234B5107" w14:textId="77777777" w:rsidR="007F6B71" w:rsidRPr="00F36862" w:rsidRDefault="007F6B71" w:rsidP="006770E3">
            <w:pPr>
              <w:spacing w:line="240" w:lineRule="auto"/>
              <w:rPr>
                <w:b/>
                <w:sz w:val="16"/>
                <w:szCs w:val="16"/>
              </w:rPr>
            </w:pPr>
            <w:r w:rsidRPr="00F36862">
              <w:rPr>
                <w:sz w:val="16"/>
                <w:szCs w:val="16"/>
              </w:rPr>
              <w:t>Pregnant women</w:t>
            </w:r>
            <w:r>
              <w:rPr>
                <w:sz w:val="16"/>
                <w:szCs w:val="16"/>
              </w:rPr>
              <w:t xml:space="preserve"> who are apparently healthy in early pregnancy</w:t>
            </w:r>
          </w:p>
        </w:tc>
        <w:tc>
          <w:tcPr>
            <w:tcW w:w="1070" w:type="pct"/>
            <w:shd w:val="clear" w:color="auto" w:fill="F2F2F2" w:themeFill="background1" w:themeFillShade="F2"/>
          </w:tcPr>
          <w:p w14:paraId="1B704C1E" w14:textId="77777777" w:rsidR="007F6B71" w:rsidRPr="005044C2" w:rsidRDefault="007F6B71" w:rsidP="006770E3">
            <w:pPr>
              <w:spacing w:line="240" w:lineRule="auto"/>
              <w:rPr>
                <w:sz w:val="16"/>
                <w:szCs w:val="16"/>
              </w:rPr>
            </w:pPr>
            <w:r w:rsidRPr="005044C2">
              <w:rPr>
                <w:sz w:val="16"/>
                <w:szCs w:val="16"/>
              </w:rPr>
              <w:t>Probiotic supplement</w:t>
            </w:r>
          </w:p>
        </w:tc>
        <w:tc>
          <w:tcPr>
            <w:tcW w:w="992" w:type="pct"/>
            <w:shd w:val="clear" w:color="auto" w:fill="F2F2F2" w:themeFill="background1" w:themeFillShade="F2"/>
          </w:tcPr>
          <w:p w14:paraId="3E24D4D2" w14:textId="77777777" w:rsidR="007F6B71" w:rsidRPr="005044C2" w:rsidRDefault="007F6B71" w:rsidP="006770E3">
            <w:pPr>
              <w:spacing w:line="240" w:lineRule="auto"/>
              <w:rPr>
                <w:sz w:val="16"/>
                <w:szCs w:val="16"/>
              </w:rPr>
            </w:pPr>
            <w:r w:rsidRPr="005044C2">
              <w:rPr>
                <w:sz w:val="16"/>
                <w:szCs w:val="16"/>
              </w:rPr>
              <w:t>Placebo or usual care</w:t>
            </w:r>
          </w:p>
        </w:tc>
        <w:tc>
          <w:tcPr>
            <w:tcW w:w="1070" w:type="pct"/>
            <w:shd w:val="clear" w:color="auto" w:fill="F2F2F2" w:themeFill="background1" w:themeFillShade="F2"/>
          </w:tcPr>
          <w:p w14:paraId="26053F6D" w14:textId="77777777" w:rsidR="007F6B71" w:rsidRPr="00F36862" w:rsidRDefault="007F6B71" w:rsidP="006770E3">
            <w:pPr>
              <w:spacing w:line="240" w:lineRule="auto"/>
              <w:rPr>
                <w:sz w:val="16"/>
                <w:szCs w:val="16"/>
              </w:rPr>
            </w:pPr>
            <w:r>
              <w:rPr>
                <w:sz w:val="16"/>
                <w:szCs w:val="16"/>
              </w:rPr>
              <w:t>Health or clinical outcomes, including longer term outcomes for the mother and child</w:t>
            </w:r>
          </w:p>
        </w:tc>
        <w:tc>
          <w:tcPr>
            <w:tcW w:w="1050" w:type="pct"/>
            <w:shd w:val="clear" w:color="auto" w:fill="F2F2F2" w:themeFill="background1" w:themeFillShade="F2"/>
          </w:tcPr>
          <w:p w14:paraId="325F08D9" w14:textId="77777777" w:rsidR="007F6B71" w:rsidRDefault="007F6B71" w:rsidP="006770E3">
            <w:pPr>
              <w:spacing w:line="240" w:lineRule="auto"/>
              <w:rPr>
                <w:sz w:val="16"/>
                <w:szCs w:val="16"/>
              </w:rPr>
            </w:pPr>
            <w:r>
              <w:rPr>
                <w:sz w:val="16"/>
                <w:szCs w:val="16"/>
              </w:rPr>
              <w:t>RCTs</w:t>
            </w:r>
          </w:p>
          <w:p w14:paraId="02E334EB" w14:textId="77777777" w:rsidR="007F6B71" w:rsidRDefault="007F6B71" w:rsidP="006770E3">
            <w:pPr>
              <w:spacing w:line="240" w:lineRule="auto"/>
              <w:rPr>
                <w:sz w:val="16"/>
                <w:szCs w:val="16"/>
              </w:rPr>
            </w:pPr>
            <w:r>
              <w:rPr>
                <w:sz w:val="16"/>
                <w:szCs w:val="16"/>
              </w:rPr>
              <w:t>Systematic reviews of RCTs</w:t>
            </w:r>
          </w:p>
        </w:tc>
      </w:tr>
    </w:tbl>
    <w:p w14:paraId="6497FDD5" w14:textId="77777777" w:rsidR="007F6B71" w:rsidRDefault="007F6B71" w:rsidP="00DA4696">
      <w:pPr>
        <w:pStyle w:val="Heading4"/>
        <w:spacing w:before="60"/>
      </w:pPr>
      <w:r>
        <w:t>Weight assessment</w:t>
      </w:r>
    </w:p>
    <w:tbl>
      <w:tblPr>
        <w:tblStyle w:val="TableGrid"/>
        <w:tblW w:w="5000" w:type="pct"/>
        <w:tblBorders>
          <w:top w:val="none" w:sz="0" w:space="0" w:color="auto"/>
          <w:bottom w:val="none" w:sz="0" w:space="0" w:color="auto"/>
        </w:tblBorders>
        <w:shd w:val="clear" w:color="auto" w:fill="F2F2F2" w:themeFill="background1" w:themeFillShade="F2"/>
        <w:tblLook w:val="04A0" w:firstRow="1" w:lastRow="0" w:firstColumn="1" w:lastColumn="0" w:noHBand="0" w:noVBand="1"/>
        <w:tblCaption w:val="PICO criteria for inclusion of studies in meta-analyses: Weight assessment"/>
      </w:tblPr>
      <w:tblGrid>
        <w:gridCol w:w="1476"/>
        <w:gridCol w:w="1930"/>
        <w:gridCol w:w="1790"/>
        <w:gridCol w:w="1930"/>
        <w:gridCol w:w="1894"/>
      </w:tblGrid>
      <w:tr w:rsidR="007F6B71" w:rsidRPr="00F36862" w14:paraId="2D08D4CA" w14:textId="77777777" w:rsidTr="008803AF">
        <w:trPr>
          <w:tblHeader/>
        </w:trPr>
        <w:tc>
          <w:tcPr>
            <w:tcW w:w="818" w:type="pct"/>
            <w:shd w:val="clear" w:color="auto" w:fill="F2F2F2" w:themeFill="background1" w:themeFillShade="F2"/>
          </w:tcPr>
          <w:p w14:paraId="35F1D3E8" w14:textId="77777777" w:rsidR="007F6B71" w:rsidRPr="00F36862" w:rsidRDefault="007F6B71" w:rsidP="00C42E2F">
            <w:pPr>
              <w:keepNext/>
              <w:rPr>
                <w:b/>
                <w:sz w:val="16"/>
                <w:szCs w:val="16"/>
              </w:rPr>
            </w:pPr>
            <w:r w:rsidRPr="00F36862">
              <w:rPr>
                <w:b/>
                <w:sz w:val="16"/>
                <w:szCs w:val="16"/>
              </w:rPr>
              <w:t>Population</w:t>
            </w:r>
          </w:p>
        </w:tc>
        <w:tc>
          <w:tcPr>
            <w:tcW w:w="1070" w:type="pct"/>
            <w:shd w:val="clear" w:color="auto" w:fill="F2F2F2" w:themeFill="background1" w:themeFillShade="F2"/>
          </w:tcPr>
          <w:p w14:paraId="195B4AF8" w14:textId="77777777" w:rsidR="007F6B71" w:rsidRPr="00F36862" w:rsidRDefault="007F6B71" w:rsidP="00C42E2F">
            <w:pPr>
              <w:keepNext/>
              <w:rPr>
                <w:b/>
                <w:sz w:val="16"/>
                <w:szCs w:val="16"/>
              </w:rPr>
            </w:pPr>
            <w:r>
              <w:rPr>
                <w:b/>
                <w:sz w:val="16"/>
                <w:szCs w:val="16"/>
              </w:rPr>
              <w:t>Intervention</w:t>
            </w:r>
          </w:p>
        </w:tc>
        <w:tc>
          <w:tcPr>
            <w:tcW w:w="992" w:type="pct"/>
            <w:shd w:val="clear" w:color="auto" w:fill="F2F2F2" w:themeFill="background1" w:themeFillShade="F2"/>
          </w:tcPr>
          <w:p w14:paraId="5E57BDD8" w14:textId="77777777" w:rsidR="007F6B71" w:rsidRPr="00F36862" w:rsidRDefault="007F6B71" w:rsidP="00C42E2F">
            <w:pPr>
              <w:keepNext/>
              <w:rPr>
                <w:b/>
                <w:sz w:val="16"/>
                <w:szCs w:val="16"/>
              </w:rPr>
            </w:pPr>
            <w:r w:rsidRPr="00F36862">
              <w:rPr>
                <w:b/>
                <w:sz w:val="16"/>
                <w:szCs w:val="16"/>
              </w:rPr>
              <w:t>Comparator</w:t>
            </w:r>
          </w:p>
        </w:tc>
        <w:tc>
          <w:tcPr>
            <w:tcW w:w="1070" w:type="pct"/>
            <w:shd w:val="clear" w:color="auto" w:fill="F2F2F2" w:themeFill="background1" w:themeFillShade="F2"/>
          </w:tcPr>
          <w:p w14:paraId="671AF8AF" w14:textId="77777777" w:rsidR="007F6B71" w:rsidRPr="00F36862" w:rsidRDefault="007F6B71" w:rsidP="00C42E2F">
            <w:pPr>
              <w:keepNext/>
              <w:rPr>
                <w:b/>
                <w:sz w:val="16"/>
                <w:szCs w:val="16"/>
              </w:rPr>
            </w:pPr>
            <w:r w:rsidRPr="00F36862">
              <w:rPr>
                <w:b/>
                <w:sz w:val="16"/>
                <w:szCs w:val="16"/>
              </w:rPr>
              <w:t>Outcomes</w:t>
            </w:r>
          </w:p>
        </w:tc>
        <w:tc>
          <w:tcPr>
            <w:tcW w:w="1050" w:type="pct"/>
            <w:shd w:val="clear" w:color="auto" w:fill="F2F2F2" w:themeFill="background1" w:themeFillShade="F2"/>
          </w:tcPr>
          <w:p w14:paraId="10C33D06" w14:textId="77777777" w:rsidR="007F6B71" w:rsidRPr="00F36862" w:rsidRDefault="007F6B71" w:rsidP="00C42E2F">
            <w:pPr>
              <w:keepNext/>
              <w:rPr>
                <w:b/>
                <w:sz w:val="16"/>
                <w:szCs w:val="16"/>
              </w:rPr>
            </w:pPr>
            <w:r>
              <w:rPr>
                <w:b/>
                <w:sz w:val="16"/>
                <w:szCs w:val="16"/>
              </w:rPr>
              <w:t>Study designs</w:t>
            </w:r>
          </w:p>
        </w:tc>
      </w:tr>
      <w:tr w:rsidR="007F6B71" w:rsidRPr="005044C2" w14:paraId="656A7EDF" w14:textId="77777777" w:rsidTr="00C42E2F">
        <w:trPr>
          <w:trHeight w:val="1410"/>
        </w:trPr>
        <w:tc>
          <w:tcPr>
            <w:tcW w:w="818" w:type="pct"/>
            <w:shd w:val="clear" w:color="auto" w:fill="F2F2F2" w:themeFill="background1" w:themeFillShade="F2"/>
          </w:tcPr>
          <w:p w14:paraId="46D81968" w14:textId="77777777" w:rsidR="007F6B71" w:rsidRPr="005044C2" w:rsidRDefault="007F6B71" w:rsidP="006770E3">
            <w:pPr>
              <w:spacing w:line="240" w:lineRule="auto"/>
              <w:rPr>
                <w:sz w:val="16"/>
                <w:szCs w:val="16"/>
              </w:rPr>
            </w:pPr>
            <w:r w:rsidRPr="005044C2">
              <w:rPr>
                <w:sz w:val="16"/>
                <w:szCs w:val="16"/>
              </w:rPr>
              <w:t>Pregnant women who are apparently healthy in early pregnancy</w:t>
            </w:r>
          </w:p>
        </w:tc>
        <w:tc>
          <w:tcPr>
            <w:tcW w:w="1070" w:type="pct"/>
            <w:shd w:val="clear" w:color="auto" w:fill="F2F2F2" w:themeFill="background1" w:themeFillShade="F2"/>
          </w:tcPr>
          <w:p w14:paraId="6B538451" w14:textId="77777777" w:rsidR="007F6B71" w:rsidRPr="005044C2" w:rsidRDefault="007F6B71" w:rsidP="006770E3">
            <w:pPr>
              <w:spacing w:line="240" w:lineRule="auto"/>
              <w:rPr>
                <w:sz w:val="16"/>
                <w:szCs w:val="16"/>
              </w:rPr>
            </w:pPr>
            <w:r>
              <w:rPr>
                <w:sz w:val="16"/>
                <w:szCs w:val="16"/>
              </w:rPr>
              <w:t>Regular</w:t>
            </w:r>
            <w:r w:rsidRPr="005044C2">
              <w:rPr>
                <w:sz w:val="16"/>
                <w:szCs w:val="16"/>
              </w:rPr>
              <w:t xml:space="preserve"> weighing as part of antenatal care</w:t>
            </w:r>
            <w:r>
              <w:rPr>
                <w:sz w:val="16"/>
                <w:szCs w:val="16"/>
              </w:rPr>
              <w:t xml:space="preserve"> plus advice on weight gain</w:t>
            </w:r>
          </w:p>
        </w:tc>
        <w:tc>
          <w:tcPr>
            <w:tcW w:w="992" w:type="pct"/>
            <w:shd w:val="clear" w:color="auto" w:fill="F2F2F2" w:themeFill="background1" w:themeFillShade="F2"/>
          </w:tcPr>
          <w:p w14:paraId="7E0819F3" w14:textId="77777777" w:rsidR="007F6B71" w:rsidRPr="005044C2" w:rsidRDefault="007F6B71" w:rsidP="006770E3">
            <w:pPr>
              <w:spacing w:line="240" w:lineRule="auto"/>
              <w:rPr>
                <w:sz w:val="16"/>
                <w:szCs w:val="16"/>
              </w:rPr>
            </w:pPr>
            <w:r>
              <w:rPr>
                <w:sz w:val="16"/>
                <w:szCs w:val="16"/>
              </w:rPr>
              <w:t>Usual care</w:t>
            </w:r>
          </w:p>
        </w:tc>
        <w:tc>
          <w:tcPr>
            <w:tcW w:w="1070" w:type="pct"/>
            <w:shd w:val="clear" w:color="auto" w:fill="F2F2F2" w:themeFill="background1" w:themeFillShade="F2"/>
          </w:tcPr>
          <w:p w14:paraId="17D8694E" w14:textId="77777777" w:rsidR="007F6B71" w:rsidRPr="005044C2" w:rsidRDefault="007F6B71" w:rsidP="006770E3">
            <w:pPr>
              <w:spacing w:line="240" w:lineRule="auto"/>
              <w:rPr>
                <w:sz w:val="16"/>
                <w:szCs w:val="16"/>
              </w:rPr>
            </w:pPr>
            <w:r>
              <w:rPr>
                <w:sz w:val="16"/>
                <w:szCs w:val="16"/>
              </w:rPr>
              <w:t>Health or clinical outcomes, including longer term outcomes for the mother and child</w:t>
            </w:r>
          </w:p>
        </w:tc>
        <w:tc>
          <w:tcPr>
            <w:tcW w:w="1050" w:type="pct"/>
            <w:shd w:val="clear" w:color="auto" w:fill="F2F2F2" w:themeFill="background1" w:themeFillShade="F2"/>
          </w:tcPr>
          <w:p w14:paraId="644C89B5" w14:textId="77777777" w:rsidR="007F6B71" w:rsidRDefault="007F6B71" w:rsidP="006770E3">
            <w:pPr>
              <w:spacing w:line="240" w:lineRule="auto"/>
              <w:rPr>
                <w:sz w:val="16"/>
                <w:szCs w:val="16"/>
              </w:rPr>
            </w:pPr>
            <w:r>
              <w:rPr>
                <w:sz w:val="16"/>
                <w:szCs w:val="16"/>
              </w:rPr>
              <w:t>RCTs</w:t>
            </w:r>
          </w:p>
          <w:p w14:paraId="674BE3AE" w14:textId="77777777" w:rsidR="007F6B71" w:rsidRPr="005044C2" w:rsidRDefault="007F6B71" w:rsidP="006770E3">
            <w:pPr>
              <w:spacing w:line="240" w:lineRule="auto"/>
              <w:rPr>
                <w:sz w:val="16"/>
                <w:szCs w:val="16"/>
              </w:rPr>
            </w:pPr>
            <w:r>
              <w:rPr>
                <w:sz w:val="16"/>
                <w:szCs w:val="16"/>
              </w:rPr>
              <w:t>Systematic reviews of RCTs</w:t>
            </w:r>
          </w:p>
        </w:tc>
      </w:tr>
    </w:tbl>
    <w:p w14:paraId="41922A19" w14:textId="77777777" w:rsidR="007F6B71" w:rsidRDefault="007F6B71" w:rsidP="00DA4696">
      <w:pPr>
        <w:pStyle w:val="Heading4"/>
        <w:spacing w:before="60"/>
      </w:pPr>
      <w:r>
        <w:t>Interventions to prevent gestational weight gain</w:t>
      </w:r>
    </w:p>
    <w:tbl>
      <w:tblPr>
        <w:tblStyle w:val="TableGrid"/>
        <w:tblW w:w="5000" w:type="pct"/>
        <w:tblBorders>
          <w:top w:val="none" w:sz="0" w:space="0" w:color="auto"/>
          <w:bottom w:val="none" w:sz="0" w:space="0" w:color="auto"/>
        </w:tblBorders>
        <w:shd w:val="clear" w:color="auto" w:fill="F2F2F2" w:themeFill="background1" w:themeFillShade="F2"/>
        <w:tblLook w:val="04A0" w:firstRow="1" w:lastRow="0" w:firstColumn="1" w:lastColumn="0" w:noHBand="0" w:noVBand="1"/>
        <w:tblCaption w:val="PICO criteria for inclusion of studies in meta-analyses: Interventions to prevent gestational weight gain"/>
      </w:tblPr>
      <w:tblGrid>
        <w:gridCol w:w="1476"/>
        <w:gridCol w:w="1930"/>
        <w:gridCol w:w="1790"/>
        <w:gridCol w:w="1930"/>
        <w:gridCol w:w="1894"/>
      </w:tblGrid>
      <w:tr w:rsidR="007F6B71" w:rsidRPr="00F36862" w14:paraId="13F63805" w14:textId="77777777" w:rsidTr="008803AF">
        <w:trPr>
          <w:tblHeader/>
        </w:trPr>
        <w:tc>
          <w:tcPr>
            <w:tcW w:w="818" w:type="pct"/>
            <w:shd w:val="clear" w:color="auto" w:fill="F2F2F2" w:themeFill="background1" w:themeFillShade="F2"/>
          </w:tcPr>
          <w:p w14:paraId="1F65C8F1" w14:textId="77777777" w:rsidR="007F6B71" w:rsidRPr="00F36862" w:rsidRDefault="007F6B71" w:rsidP="00C42E2F">
            <w:pPr>
              <w:keepNext/>
              <w:rPr>
                <w:b/>
                <w:sz w:val="16"/>
                <w:szCs w:val="16"/>
              </w:rPr>
            </w:pPr>
            <w:r w:rsidRPr="00F36862">
              <w:rPr>
                <w:b/>
                <w:sz w:val="16"/>
                <w:szCs w:val="16"/>
              </w:rPr>
              <w:t>Population</w:t>
            </w:r>
          </w:p>
        </w:tc>
        <w:tc>
          <w:tcPr>
            <w:tcW w:w="1070" w:type="pct"/>
            <w:shd w:val="clear" w:color="auto" w:fill="F2F2F2" w:themeFill="background1" w:themeFillShade="F2"/>
          </w:tcPr>
          <w:p w14:paraId="1EDA8072" w14:textId="77777777" w:rsidR="007F6B71" w:rsidRPr="00F36862" w:rsidRDefault="007F6B71" w:rsidP="00C42E2F">
            <w:pPr>
              <w:keepNext/>
              <w:rPr>
                <w:b/>
                <w:sz w:val="16"/>
                <w:szCs w:val="16"/>
              </w:rPr>
            </w:pPr>
            <w:r>
              <w:rPr>
                <w:b/>
                <w:sz w:val="16"/>
                <w:szCs w:val="16"/>
              </w:rPr>
              <w:t>Intervention</w:t>
            </w:r>
          </w:p>
        </w:tc>
        <w:tc>
          <w:tcPr>
            <w:tcW w:w="992" w:type="pct"/>
            <w:shd w:val="clear" w:color="auto" w:fill="F2F2F2" w:themeFill="background1" w:themeFillShade="F2"/>
          </w:tcPr>
          <w:p w14:paraId="3F7E6669" w14:textId="77777777" w:rsidR="007F6B71" w:rsidRPr="00F36862" w:rsidRDefault="007F6B71" w:rsidP="00C42E2F">
            <w:pPr>
              <w:keepNext/>
              <w:rPr>
                <w:b/>
                <w:sz w:val="16"/>
                <w:szCs w:val="16"/>
              </w:rPr>
            </w:pPr>
            <w:r w:rsidRPr="00F36862">
              <w:rPr>
                <w:b/>
                <w:sz w:val="16"/>
                <w:szCs w:val="16"/>
              </w:rPr>
              <w:t>Comparator</w:t>
            </w:r>
          </w:p>
        </w:tc>
        <w:tc>
          <w:tcPr>
            <w:tcW w:w="1070" w:type="pct"/>
            <w:shd w:val="clear" w:color="auto" w:fill="F2F2F2" w:themeFill="background1" w:themeFillShade="F2"/>
          </w:tcPr>
          <w:p w14:paraId="6F2BB18B" w14:textId="77777777" w:rsidR="007F6B71" w:rsidRPr="00F36862" w:rsidRDefault="007F6B71" w:rsidP="00C42E2F">
            <w:pPr>
              <w:keepNext/>
              <w:rPr>
                <w:b/>
                <w:sz w:val="16"/>
                <w:szCs w:val="16"/>
              </w:rPr>
            </w:pPr>
            <w:r w:rsidRPr="00F36862">
              <w:rPr>
                <w:b/>
                <w:sz w:val="16"/>
                <w:szCs w:val="16"/>
              </w:rPr>
              <w:t>Outcomes</w:t>
            </w:r>
          </w:p>
        </w:tc>
        <w:tc>
          <w:tcPr>
            <w:tcW w:w="1050" w:type="pct"/>
            <w:shd w:val="clear" w:color="auto" w:fill="F2F2F2" w:themeFill="background1" w:themeFillShade="F2"/>
          </w:tcPr>
          <w:p w14:paraId="7A4714CF" w14:textId="77777777" w:rsidR="007F6B71" w:rsidRPr="00F36862" w:rsidRDefault="007F6B71" w:rsidP="00C42E2F">
            <w:pPr>
              <w:keepNext/>
              <w:rPr>
                <w:b/>
                <w:sz w:val="16"/>
                <w:szCs w:val="16"/>
              </w:rPr>
            </w:pPr>
            <w:r>
              <w:rPr>
                <w:b/>
                <w:sz w:val="16"/>
                <w:szCs w:val="16"/>
              </w:rPr>
              <w:t>Study designs</w:t>
            </w:r>
          </w:p>
        </w:tc>
      </w:tr>
      <w:tr w:rsidR="007F6B71" w:rsidRPr="00F36862" w14:paraId="252B05DA" w14:textId="77777777" w:rsidTr="00C42E2F">
        <w:tc>
          <w:tcPr>
            <w:tcW w:w="818" w:type="pct"/>
            <w:vMerge w:val="restart"/>
            <w:shd w:val="clear" w:color="auto" w:fill="F2F2F2" w:themeFill="background1" w:themeFillShade="F2"/>
          </w:tcPr>
          <w:p w14:paraId="67CFE42B" w14:textId="77777777" w:rsidR="007F6B71" w:rsidRPr="00F36862" w:rsidRDefault="007F6B71" w:rsidP="006770E3">
            <w:pPr>
              <w:spacing w:line="240" w:lineRule="auto"/>
              <w:rPr>
                <w:sz w:val="16"/>
                <w:szCs w:val="16"/>
              </w:rPr>
            </w:pPr>
            <w:r w:rsidRPr="00F36862">
              <w:rPr>
                <w:sz w:val="16"/>
                <w:szCs w:val="16"/>
              </w:rPr>
              <w:t>Pregnant women</w:t>
            </w:r>
            <w:r>
              <w:rPr>
                <w:sz w:val="16"/>
                <w:szCs w:val="16"/>
              </w:rPr>
              <w:t xml:space="preserve"> who are apparently healthy in early pregnancy</w:t>
            </w:r>
          </w:p>
        </w:tc>
        <w:tc>
          <w:tcPr>
            <w:tcW w:w="1070" w:type="pct"/>
            <w:shd w:val="clear" w:color="auto" w:fill="F2F2F2" w:themeFill="background1" w:themeFillShade="F2"/>
          </w:tcPr>
          <w:p w14:paraId="2D7122FC" w14:textId="77777777" w:rsidR="007F6B71" w:rsidRPr="00F36862" w:rsidRDefault="007F6B71" w:rsidP="006770E3">
            <w:pPr>
              <w:spacing w:line="240" w:lineRule="auto"/>
              <w:rPr>
                <w:sz w:val="16"/>
                <w:szCs w:val="16"/>
              </w:rPr>
            </w:pPr>
            <w:r>
              <w:rPr>
                <w:sz w:val="16"/>
                <w:szCs w:val="16"/>
              </w:rPr>
              <w:t>Intervention related to changes in diet</w:t>
            </w:r>
          </w:p>
        </w:tc>
        <w:tc>
          <w:tcPr>
            <w:tcW w:w="992" w:type="pct"/>
            <w:vMerge w:val="restart"/>
            <w:shd w:val="clear" w:color="auto" w:fill="F2F2F2" w:themeFill="background1" w:themeFillShade="F2"/>
          </w:tcPr>
          <w:p w14:paraId="6857DD75" w14:textId="77777777" w:rsidR="007F6B71" w:rsidRPr="00F36862" w:rsidRDefault="007F6B71" w:rsidP="006770E3">
            <w:pPr>
              <w:spacing w:line="240" w:lineRule="auto"/>
              <w:rPr>
                <w:sz w:val="16"/>
                <w:szCs w:val="16"/>
              </w:rPr>
            </w:pPr>
            <w:r>
              <w:rPr>
                <w:sz w:val="16"/>
                <w:szCs w:val="16"/>
              </w:rPr>
              <w:t>Usual care</w:t>
            </w:r>
          </w:p>
        </w:tc>
        <w:tc>
          <w:tcPr>
            <w:tcW w:w="1070" w:type="pct"/>
            <w:vMerge w:val="restart"/>
            <w:shd w:val="clear" w:color="auto" w:fill="F2F2F2" w:themeFill="background1" w:themeFillShade="F2"/>
          </w:tcPr>
          <w:p w14:paraId="0DD7CF63" w14:textId="77777777" w:rsidR="007F6B71" w:rsidRPr="00F36862" w:rsidRDefault="007F6B71" w:rsidP="006770E3">
            <w:pPr>
              <w:spacing w:line="240" w:lineRule="auto"/>
              <w:rPr>
                <w:sz w:val="16"/>
                <w:szCs w:val="16"/>
              </w:rPr>
            </w:pPr>
            <w:r>
              <w:rPr>
                <w:sz w:val="16"/>
                <w:szCs w:val="16"/>
              </w:rPr>
              <w:t>Health or clinical outcomes, including longer term outcomes for the mother and child</w:t>
            </w:r>
          </w:p>
        </w:tc>
        <w:tc>
          <w:tcPr>
            <w:tcW w:w="1050" w:type="pct"/>
            <w:vMerge w:val="restart"/>
            <w:shd w:val="clear" w:color="auto" w:fill="F2F2F2" w:themeFill="background1" w:themeFillShade="F2"/>
          </w:tcPr>
          <w:p w14:paraId="2B3BC270" w14:textId="77777777" w:rsidR="007F6B71" w:rsidRDefault="007F6B71" w:rsidP="006770E3">
            <w:pPr>
              <w:spacing w:line="240" w:lineRule="auto"/>
              <w:rPr>
                <w:sz w:val="16"/>
                <w:szCs w:val="16"/>
              </w:rPr>
            </w:pPr>
            <w:r>
              <w:rPr>
                <w:sz w:val="16"/>
                <w:szCs w:val="16"/>
              </w:rPr>
              <w:t>RCTs</w:t>
            </w:r>
          </w:p>
          <w:p w14:paraId="2E9F0261" w14:textId="77777777" w:rsidR="007F6B71" w:rsidRDefault="007F6B71" w:rsidP="006770E3">
            <w:pPr>
              <w:spacing w:line="240" w:lineRule="auto"/>
              <w:rPr>
                <w:sz w:val="16"/>
                <w:szCs w:val="16"/>
              </w:rPr>
            </w:pPr>
            <w:r>
              <w:rPr>
                <w:sz w:val="16"/>
                <w:szCs w:val="16"/>
              </w:rPr>
              <w:t>Systematic reviews of RCTs</w:t>
            </w:r>
          </w:p>
        </w:tc>
      </w:tr>
      <w:tr w:rsidR="007F6B71" w:rsidRPr="00F36862" w14:paraId="5838BF85" w14:textId="77777777" w:rsidTr="00C42E2F">
        <w:tc>
          <w:tcPr>
            <w:tcW w:w="818" w:type="pct"/>
            <w:vMerge/>
            <w:shd w:val="clear" w:color="auto" w:fill="F2F2F2" w:themeFill="background1" w:themeFillShade="F2"/>
          </w:tcPr>
          <w:p w14:paraId="7E8C4206" w14:textId="77777777" w:rsidR="007F6B71" w:rsidRPr="00F36862" w:rsidRDefault="007F6B71" w:rsidP="006770E3">
            <w:pPr>
              <w:spacing w:line="240" w:lineRule="auto"/>
              <w:rPr>
                <w:sz w:val="16"/>
                <w:szCs w:val="16"/>
              </w:rPr>
            </w:pPr>
          </w:p>
        </w:tc>
        <w:tc>
          <w:tcPr>
            <w:tcW w:w="1070" w:type="pct"/>
            <w:shd w:val="clear" w:color="auto" w:fill="F2F2F2" w:themeFill="background1" w:themeFillShade="F2"/>
          </w:tcPr>
          <w:p w14:paraId="65CDEB78" w14:textId="77777777" w:rsidR="007F6B71" w:rsidRDefault="007F6B71" w:rsidP="006770E3">
            <w:pPr>
              <w:spacing w:line="240" w:lineRule="auto"/>
              <w:rPr>
                <w:sz w:val="16"/>
                <w:szCs w:val="16"/>
              </w:rPr>
            </w:pPr>
            <w:r>
              <w:rPr>
                <w:sz w:val="16"/>
                <w:szCs w:val="16"/>
              </w:rPr>
              <w:t>Intervention to increase physical activity</w:t>
            </w:r>
          </w:p>
        </w:tc>
        <w:tc>
          <w:tcPr>
            <w:tcW w:w="992" w:type="pct"/>
            <w:vMerge/>
            <w:shd w:val="clear" w:color="auto" w:fill="F2F2F2" w:themeFill="background1" w:themeFillShade="F2"/>
          </w:tcPr>
          <w:p w14:paraId="27CF4E36" w14:textId="77777777" w:rsidR="007F6B71" w:rsidRDefault="007F6B71" w:rsidP="006770E3">
            <w:pPr>
              <w:spacing w:line="240" w:lineRule="auto"/>
              <w:rPr>
                <w:sz w:val="16"/>
                <w:szCs w:val="16"/>
              </w:rPr>
            </w:pPr>
          </w:p>
        </w:tc>
        <w:tc>
          <w:tcPr>
            <w:tcW w:w="1070" w:type="pct"/>
            <w:vMerge/>
            <w:shd w:val="clear" w:color="auto" w:fill="F2F2F2" w:themeFill="background1" w:themeFillShade="F2"/>
          </w:tcPr>
          <w:p w14:paraId="56F82B82" w14:textId="77777777" w:rsidR="007F6B71" w:rsidRDefault="007F6B71" w:rsidP="006770E3">
            <w:pPr>
              <w:spacing w:line="240" w:lineRule="auto"/>
              <w:rPr>
                <w:sz w:val="16"/>
                <w:szCs w:val="16"/>
              </w:rPr>
            </w:pPr>
          </w:p>
        </w:tc>
        <w:tc>
          <w:tcPr>
            <w:tcW w:w="1050" w:type="pct"/>
            <w:vMerge/>
            <w:shd w:val="clear" w:color="auto" w:fill="F2F2F2" w:themeFill="background1" w:themeFillShade="F2"/>
          </w:tcPr>
          <w:p w14:paraId="09A9F56B" w14:textId="77777777" w:rsidR="007F6B71" w:rsidRDefault="007F6B71" w:rsidP="006770E3">
            <w:pPr>
              <w:spacing w:line="240" w:lineRule="auto"/>
              <w:rPr>
                <w:sz w:val="16"/>
                <w:szCs w:val="16"/>
              </w:rPr>
            </w:pPr>
          </w:p>
        </w:tc>
      </w:tr>
      <w:tr w:rsidR="007F6B71" w:rsidRPr="00F36862" w14:paraId="0E15E42E" w14:textId="77777777" w:rsidTr="00C42E2F">
        <w:trPr>
          <w:trHeight w:val="617"/>
        </w:trPr>
        <w:tc>
          <w:tcPr>
            <w:tcW w:w="818" w:type="pct"/>
            <w:vMerge/>
            <w:tcBorders>
              <w:bottom w:val="nil"/>
            </w:tcBorders>
            <w:shd w:val="clear" w:color="auto" w:fill="F2F2F2" w:themeFill="background1" w:themeFillShade="F2"/>
          </w:tcPr>
          <w:p w14:paraId="14182D42" w14:textId="77777777" w:rsidR="007F6B71" w:rsidRPr="00F36862" w:rsidRDefault="007F6B71" w:rsidP="006770E3">
            <w:pPr>
              <w:spacing w:line="240" w:lineRule="auto"/>
              <w:rPr>
                <w:sz w:val="16"/>
                <w:szCs w:val="16"/>
              </w:rPr>
            </w:pPr>
          </w:p>
        </w:tc>
        <w:tc>
          <w:tcPr>
            <w:tcW w:w="1070" w:type="pct"/>
            <w:tcBorders>
              <w:bottom w:val="nil"/>
            </w:tcBorders>
            <w:shd w:val="clear" w:color="auto" w:fill="F2F2F2" w:themeFill="background1" w:themeFillShade="F2"/>
          </w:tcPr>
          <w:p w14:paraId="7E8CEB94" w14:textId="77777777" w:rsidR="007F6B71" w:rsidRDefault="007F6B71" w:rsidP="006770E3">
            <w:pPr>
              <w:spacing w:line="240" w:lineRule="auto"/>
              <w:rPr>
                <w:sz w:val="16"/>
                <w:szCs w:val="16"/>
              </w:rPr>
            </w:pPr>
            <w:r>
              <w:rPr>
                <w:sz w:val="16"/>
                <w:szCs w:val="16"/>
              </w:rPr>
              <w:t>Combined intervention with dietary and physical activity components</w:t>
            </w:r>
          </w:p>
        </w:tc>
        <w:tc>
          <w:tcPr>
            <w:tcW w:w="992" w:type="pct"/>
            <w:vMerge/>
            <w:tcBorders>
              <w:bottom w:val="nil"/>
            </w:tcBorders>
            <w:shd w:val="clear" w:color="auto" w:fill="F2F2F2" w:themeFill="background1" w:themeFillShade="F2"/>
          </w:tcPr>
          <w:p w14:paraId="7F368C37" w14:textId="77777777" w:rsidR="007F6B71" w:rsidRDefault="007F6B71" w:rsidP="006770E3">
            <w:pPr>
              <w:spacing w:line="240" w:lineRule="auto"/>
              <w:rPr>
                <w:sz w:val="16"/>
                <w:szCs w:val="16"/>
              </w:rPr>
            </w:pPr>
          </w:p>
        </w:tc>
        <w:tc>
          <w:tcPr>
            <w:tcW w:w="1070" w:type="pct"/>
            <w:vMerge/>
            <w:tcBorders>
              <w:bottom w:val="nil"/>
            </w:tcBorders>
            <w:shd w:val="clear" w:color="auto" w:fill="F2F2F2" w:themeFill="background1" w:themeFillShade="F2"/>
          </w:tcPr>
          <w:p w14:paraId="6AAE1922" w14:textId="77777777" w:rsidR="007F6B71" w:rsidRDefault="007F6B71" w:rsidP="006770E3">
            <w:pPr>
              <w:spacing w:line="240" w:lineRule="auto"/>
              <w:rPr>
                <w:sz w:val="16"/>
                <w:szCs w:val="16"/>
              </w:rPr>
            </w:pPr>
          </w:p>
        </w:tc>
        <w:tc>
          <w:tcPr>
            <w:tcW w:w="1050" w:type="pct"/>
            <w:vMerge/>
            <w:tcBorders>
              <w:bottom w:val="nil"/>
            </w:tcBorders>
            <w:shd w:val="clear" w:color="auto" w:fill="F2F2F2" w:themeFill="background1" w:themeFillShade="F2"/>
          </w:tcPr>
          <w:p w14:paraId="340710A2" w14:textId="77777777" w:rsidR="007F6B71" w:rsidRDefault="007F6B71" w:rsidP="006770E3">
            <w:pPr>
              <w:spacing w:line="240" w:lineRule="auto"/>
              <w:rPr>
                <w:sz w:val="16"/>
                <w:szCs w:val="16"/>
              </w:rPr>
            </w:pPr>
          </w:p>
        </w:tc>
      </w:tr>
    </w:tbl>
    <w:p w14:paraId="56B960A7" w14:textId="77777777" w:rsidR="007F6B71" w:rsidRDefault="007F6B71" w:rsidP="006770E3">
      <w:pPr>
        <w:pStyle w:val="Heading2"/>
        <w:keepLines/>
        <w:numPr>
          <w:ilvl w:val="0"/>
          <w:numId w:val="0"/>
        </w:numPr>
        <w:shd w:val="clear" w:color="auto" w:fill="auto"/>
        <w:spacing w:before="120" w:after="60" w:line="260" w:lineRule="exact"/>
      </w:pPr>
      <w:bookmarkStart w:id="123" w:name="_Toc40620669"/>
      <w:r w:rsidRPr="008F13EC">
        <w:t>Selection of outcomes for GRADE analysis</w:t>
      </w:r>
      <w:bookmarkEnd w:id="123"/>
      <w:r>
        <w:t xml:space="preserve"> </w:t>
      </w:r>
    </w:p>
    <w:p w14:paraId="20BDDC75" w14:textId="15208EFF" w:rsidR="007F6B71" w:rsidRDefault="006770E3" w:rsidP="00DA4696">
      <w:pPr>
        <w:pStyle w:val="TableName"/>
        <w:spacing w:before="120" w:after="60" w:line="260" w:lineRule="exact"/>
        <w:ind w:left="0" w:firstLine="0"/>
      </w:pPr>
      <w:bookmarkStart w:id="124" w:name="_Toc41914155"/>
      <w:bookmarkStart w:id="125" w:name="_Toc40620786"/>
      <w:r>
        <w:t>Table C</w:t>
      </w:r>
      <w:r w:rsidR="00E01E1A">
        <w:t>2</w:t>
      </w:r>
      <w:r>
        <w:t>: Outcomes for meta-analysis of evidence on p</w:t>
      </w:r>
      <w:r w:rsidR="007F6B71">
        <w:t>robiotics</w:t>
      </w:r>
      <w:bookmarkEnd w:id="124"/>
      <w:r w:rsidR="007F6B71">
        <w:t xml:space="preserve"> </w:t>
      </w:r>
      <w:bookmarkEnd w:id="125"/>
    </w:p>
    <w:tbl>
      <w:tblPr>
        <w:tblW w:w="9256" w:type="dxa"/>
        <w:tblInd w:w="-2" w:type="dxa"/>
        <w:tblBorders>
          <w:top w:val="single" w:sz="4" w:space="0" w:color="FFFFFF"/>
          <w:bottom w:val="single" w:sz="4" w:space="0" w:color="FFFFFF"/>
          <w:insideH w:val="single" w:sz="4" w:space="0" w:color="FFFFFF"/>
        </w:tblBorders>
        <w:shd w:val="clear" w:color="auto" w:fill="F2F2F2" w:themeFill="background1" w:themeFillShade="F2"/>
        <w:tblLook w:val="00A0" w:firstRow="1" w:lastRow="0" w:firstColumn="1" w:lastColumn="0" w:noHBand="0" w:noVBand="0"/>
      </w:tblPr>
      <w:tblGrid>
        <w:gridCol w:w="5202"/>
        <w:gridCol w:w="2126"/>
        <w:gridCol w:w="1928"/>
      </w:tblGrid>
      <w:tr w:rsidR="007F6B71" w:rsidRPr="009C0598" w14:paraId="5D4C938A" w14:textId="77777777" w:rsidTr="00C42E2F">
        <w:trPr>
          <w:tblHeader/>
        </w:trPr>
        <w:tc>
          <w:tcPr>
            <w:tcW w:w="5202" w:type="dxa"/>
            <w:shd w:val="clear" w:color="auto" w:fill="F2F2F2" w:themeFill="background1" w:themeFillShade="F2"/>
          </w:tcPr>
          <w:p w14:paraId="2EBF3CA9" w14:textId="2681056A" w:rsidR="007F6B71" w:rsidRPr="009C0598" w:rsidRDefault="007F6B71" w:rsidP="006770E3">
            <w:pPr>
              <w:keepNext/>
              <w:spacing w:before="40" w:after="40"/>
              <w:rPr>
                <w:b/>
                <w:color w:val="000000" w:themeColor="text1"/>
                <w:sz w:val="16"/>
              </w:rPr>
            </w:pPr>
            <w:r w:rsidRPr="009C0598">
              <w:rPr>
                <w:b/>
                <w:color w:val="000000" w:themeColor="text1"/>
                <w:sz w:val="16"/>
              </w:rPr>
              <w:t>Outcome</w:t>
            </w:r>
            <w:r w:rsidR="006770E3">
              <w:rPr>
                <w:b/>
                <w:color w:val="000000" w:themeColor="text1"/>
                <w:sz w:val="16"/>
              </w:rPr>
              <w:t xml:space="preserve"> — Maternal </w:t>
            </w:r>
          </w:p>
        </w:tc>
        <w:tc>
          <w:tcPr>
            <w:tcW w:w="2126" w:type="dxa"/>
            <w:shd w:val="clear" w:color="auto" w:fill="F2F2F2" w:themeFill="background1" w:themeFillShade="F2"/>
          </w:tcPr>
          <w:p w14:paraId="7986F629" w14:textId="77777777" w:rsidR="007F6B71" w:rsidRPr="009C0598" w:rsidRDefault="007F6B71" w:rsidP="00C42E2F">
            <w:pPr>
              <w:keepNext/>
              <w:spacing w:before="40" w:after="40"/>
              <w:jc w:val="center"/>
              <w:rPr>
                <w:b/>
                <w:color w:val="000000" w:themeColor="text1"/>
                <w:sz w:val="16"/>
              </w:rPr>
            </w:pPr>
            <w:r w:rsidRPr="009C0598">
              <w:rPr>
                <w:b/>
                <w:color w:val="000000" w:themeColor="text1"/>
                <w:sz w:val="16"/>
              </w:rPr>
              <w:t>Importance</w:t>
            </w:r>
          </w:p>
        </w:tc>
        <w:tc>
          <w:tcPr>
            <w:tcW w:w="1928" w:type="dxa"/>
            <w:shd w:val="clear" w:color="auto" w:fill="F2F2F2" w:themeFill="background1" w:themeFillShade="F2"/>
          </w:tcPr>
          <w:p w14:paraId="499E69C5" w14:textId="77777777" w:rsidR="007F6B71" w:rsidRPr="009C0598" w:rsidRDefault="007F6B71" w:rsidP="00C42E2F">
            <w:pPr>
              <w:keepNext/>
              <w:spacing w:before="40" w:after="40"/>
              <w:jc w:val="center"/>
              <w:rPr>
                <w:b/>
                <w:color w:val="000000" w:themeColor="text1"/>
                <w:sz w:val="16"/>
              </w:rPr>
            </w:pPr>
            <w:r w:rsidRPr="009C0598">
              <w:rPr>
                <w:b/>
                <w:color w:val="000000" w:themeColor="text1"/>
                <w:sz w:val="16"/>
              </w:rPr>
              <w:t>Inclusion</w:t>
            </w:r>
          </w:p>
        </w:tc>
      </w:tr>
      <w:tr w:rsidR="007F6B71" w:rsidRPr="00464CE0" w14:paraId="50FC3024" w14:textId="77777777" w:rsidTr="00C42E2F">
        <w:tc>
          <w:tcPr>
            <w:tcW w:w="5202" w:type="dxa"/>
            <w:shd w:val="clear" w:color="auto" w:fill="F2F2F2" w:themeFill="background1" w:themeFillShade="F2"/>
          </w:tcPr>
          <w:p w14:paraId="5DC50154" w14:textId="77777777" w:rsidR="007F6B71" w:rsidRDefault="007F6B71" w:rsidP="00C42E2F">
            <w:pPr>
              <w:keepNext/>
              <w:spacing w:before="40" w:after="40"/>
              <w:rPr>
                <w:sz w:val="16"/>
              </w:rPr>
            </w:pPr>
            <w:r>
              <w:rPr>
                <w:sz w:val="16"/>
                <w:szCs w:val="16"/>
              </w:rPr>
              <w:t>Gestational diabetes</w:t>
            </w:r>
          </w:p>
        </w:tc>
        <w:tc>
          <w:tcPr>
            <w:tcW w:w="2126" w:type="dxa"/>
            <w:shd w:val="clear" w:color="auto" w:fill="F2F2F2" w:themeFill="background1" w:themeFillShade="F2"/>
          </w:tcPr>
          <w:p w14:paraId="69D0D871" w14:textId="77777777" w:rsidR="007F6B71" w:rsidRDefault="007F6B71" w:rsidP="00C42E2F">
            <w:pPr>
              <w:keepNext/>
              <w:spacing w:before="40" w:after="40"/>
              <w:jc w:val="center"/>
              <w:rPr>
                <w:sz w:val="16"/>
              </w:rPr>
            </w:pPr>
            <w:r>
              <w:rPr>
                <w:sz w:val="16"/>
              </w:rPr>
              <w:t>9</w:t>
            </w:r>
          </w:p>
        </w:tc>
        <w:tc>
          <w:tcPr>
            <w:tcW w:w="1928" w:type="dxa"/>
            <w:shd w:val="clear" w:color="auto" w:fill="F2F2F2" w:themeFill="background1" w:themeFillShade="F2"/>
          </w:tcPr>
          <w:p w14:paraId="0C0C5A98"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0459FCDE" w14:textId="77777777" w:rsidTr="00C42E2F">
        <w:tc>
          <w:tcPr>
            <w:tcW w:w="5202" w:type="dxa"/>
            <w:shd w:val="clear" w:color="auto" w:fill="F2F2F2" w:themeFill="background1" w:themeFillShade="F2"/>
          </w:tcPr>
          <w:p w14:paraId="75CFB462" w14:textId="77777777" w:rsidR="007F6B71" w:rsidRDefault="007F6B71" w:rsidP="00C42E2F">
            <w:pPr>
              <w:keepNext/>
              <w:spacing w:before="40" w:after="40"/>
              <w:rPr>
                <w:sz w:val="16"/>
              </w:rPr>
            </w:pPr>
            <w:r>
              <w:rPr>
                <w:sz w:val="16"/>
                <w:szCs w:val="16"/>
              </w:rPr>
              <w:t>Gestational hypertension</w:t>
            </w:r>
          </w:p>
        </w:tc>
        <w:tc>
          <w:tcPr>
            <w:tcW w:w="2126" w:type="dxa"/>
            <w:shd w:val="clear" w:color="auto" w:fill="F2F2F2" w:themeFill="background1" w:themeFillShade="F2"/>
          </w:tcPr>
          <w:p w14:paraId="3C48159A" w14:textId="77777777" w:rsidR="007F6B71" w:rsidRDefault="007F6B71" w:rsidP="00C42E2F">
            <w:pPr>
              <w:keepNext/>
              <w:spacing w:before="40" w:after="40"/>
              <w:jc w:val="center"/>
              <w:rPr>
                <w:sz w:val="16"/>
              </w:rPr>
            </w:pPr>
            <w:r>
              <w:rPr>
                <w:sz w:val="16"/>
              </w:rPr>
              <w:t>9</w:t>
            </w:r>
          </w:p>
        </w:tc>
        <w:tc>
          <w:tcPr>
            <w:tcW w:w="1928" w:type="dxa"/>
            <w:shd w:val="clear" w:color="auto" w:fill="F2F2F2" w:themeFill="background1" w:themeFillShade="F2"/>
          </w:tcPr>
          <w:p w14:paraId="3471947B"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63529DF9" w14:textId="77777777" w:rsidTr="00C42E2F">
        <w:tc>
          <w:tcPr>
            <w:tcW w:w="5202" w:type="dxa"/>
            <w:tcBorders>
              <w:bottom w:val="single" w:sz="4" w:space="0" w:color="FFFFFF"/>
            </w:tcBorders>
            <w:shd w:val="clear" w:color="auto" w:fill="F2F2F2" w:themeFill="background1" w:themeFillShade="F2"/>
          </w:tcPr>
          <w:p w14:paraId="0B467D62" w14:textId="77777777" w:rsidR="007F6B71" w:rsidRDefault="007F6B71" w:rsidP="00C42E2F">
            <w:pPr>
              <w:keepNext/>
              <w:spacing w:before="40" w:after="40"/>
              <w:rPr>
                <w:sz w:val="16"/>
                <w:szCs w:val="16"/>
              </w:rPr>
            </w:pPr>
            <w:r>
              <w:rPr>
                <w:sz w:val="16"/>
                <w:szCs w:val="16"/>
              </w:rPr>
              <w:t>Pre-eclampsia</w:t>
            </w:r>
          </w:p>
        </w:tc>
        <w:tc>
          <w:tcPr>
            <w:tcW w:w="2126" w:type="dxa"/>
            <w:tcBorders>
              <w:bottom w:val="single" w:sz="4" w:space="0" w:color="FFFFFF"/>
            </w:tcBorders>
            <w:shd w:val="clear" w:color="auto" w:fill="F2F2F2" w:themeFill="background1" w:themeFillShade="F2"/>
          </w:tcPr>
          <w:p w14:paraId="2A44DCF0" w14:textId="77777777" w:rsidR="007F6B71" w:rsidRDefault="007F6B71" w:rsidP="00C42E2F">
            <w:pPr>
              <w:keepNext/>
              <w:spacing w:before="40" w:after="40"/>
              <w:jc w:val="center"/>
              <w:rPr>
                <w:sz w:val="16"/>
              </w:rPr>
            </w:pPr>
            <w:r>
              <w:rPr>
                <w:sz w:val="16"/>
              </w:rPr>
              <w:t>5</w:t>
            </w:r>
          </w:p>
        </w:tc>
        <w:tc>
          <w:tcPr>
            <w:tcW w:w="1928" w:type="dxa"/>
            <w:tcBorders>
              <w:bottom w:val="single" w:sz="4" w:space="0" w:color="FFFFFF"/>
            </w:tcBorders>
            <w:shd w:val="clear" w:color="auto" w:fill="F2F2F2" w:themeFill="background1" w:themeFillShade="F2"/>
          </w:tcPr>
          <w:p w14:paraId="2EDCAFD7"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55FC18F3" w14:textId="77777777" w:rsidTr="00C42E2F">
        <w:tc>
          <w:tcPr>
            <w:tcW w:w="5202" w:type="dxa"/>
            <w:tcBorders>
              <w:top w:val="single" w:sz="4" w:space="0" w:color="FFFFFF"/>
              <w:bottom w:val="single" w:sz="4" w:space="0" w:color="FFFFFF"/>
              <w:right w:val="nil"/>
            </w:tcBorders>
            <w:shd w:val="clear" w:color="auto" w:fill="F2F2F2" w:themeFill="background1" w:themeFillShade="F2"/>
          </w:tcPr>
          <w:p w14:paraId="7383559C" w14:textId="77777777" w:rsidR="007F6B71" w:rsidRDefault="007F6B71" w:rsidP="00C42E2F">
            <w:pPr>
              <w:rPr>
                <w:sz w:val="16"/>
                <w:szCs w:val="16"/>
              </w:rPr>
            </w:pPr>
            <w:r>
              <w:rPr>
                <w:sz w:val="16"/>
                <w:szCs w:val="16"/>
              </w:rPr>
              <w:t>Bacterial vaginosis</w:t>
            </w:r>
          </w:p>
        </w:tc>
        <w:tc>
          <w:tcPr>
            <w:tcW w:w="2126" w:type="dxa"/>
            <w:tcBorders>
              <w:top w:val="single" w:sz="4" w:space="0" w:color="FFFFFF"/>
              <w:left w:val="nil"/>
              <w:bottom w:val="single" w:sz="4" w:space="0" w:color="FFFFFF"/>
              <w:right w:val="nil"/>
            </w:tcBorders>
            <w:shd w:val="clear" w:color="auto" w:fill="F2F2F2" w:themeFill="background1" w:themeFillShade="F2"/>
          </w:tcPr>
          <w:p w14:paraId="1078410E" w14:textId="77777777" w:rsidR="007F6B71" w:rsidRPr="00785C5B" w:rsidRDefault="007F6B71" w:rsidP="00C42E2F">
            <w:pPr>
              <w:keepNext/>
              <w:spacing w:before="40" w:after="40"/>
              <w:jc w:val="center"/>
              <w:rPr>
                <w:sz w:val="16"/>
                <w:szCs w:val="16"/>
              </w:rPr>
            </w:pPr>
            <w:r>
              <w:rPr>
                <w:sz w:val="16"/>
                <w:szCs w:val="16"/>
              </w:rPr>
              <w:t>5</w:t>
            </w:r>
          </w:p>
        </w:tc>
        <w:tc>
          <w:tcPr>
            <w:tcW w:w="1928" w:type="dxa"/>
            <w:tcBorders>
              <w:top w:val="single" w:sz="4" w:space="0" w:color="FFFFFF"/>
              <w:left w:val="nil"/>
              <w:bottom w:val="single" w:sz="4" w:space="0" w:color="FFFFFF"/>
            </w:tcBorders>
            <w:shd w:val="clear" w:color="auto" w:fill="F2F2F2" w:themeFill="background1" w:themeFillShade="F2"/>
          </w:tcPr>
          <w:p w14:paraId="70646177" w14:textId="77777777" w:rsidR="007F6B71" w:rsidRPr="00785C5B" w:rsidRDefault="007F6B71" w:rsidP="00C42E2F">
            <w:pPr>
              <w:keepNext/>
              <w:spacing w:before="40" w:after="40"/>
              <w:jc w:val="center"/>
              <w:rPr>
                <w:sz w:val="16"/>
                <w:szCs w:val="16"/>
              </w:rPr>
            </w:pPr>
            <w:r w:rsidRPr="00941AA8">
              <w:rPr>
                <w:sz w:val="16"/>
              </w:rPr>
              <w:sym w:font="Wingdings 2" w:char="F052"/>
            </w:r>
          </w:p>
        </w:tc>
      </w:tr>
      <w:tr w:rsidR="007F6B71" w:rsidRPr="00464CE0" w14:paraId="732BD5D3" w14:textId="77777777" w:rsidTr="00C42E2F">
        <w:tc>
          <w:tcPr>
            <w:tcW w:w="5202" w:type="dxa"/>
            <w:tcBorders>
              <w:top w:val="single" w:sz="4" w:space="0" w:color="FFFFFF"/>
              <w:bottom w:val="single" w:sz="4" w:space="0" w:color="FFFFFF"/>
              <w:right w:val="nil"/>
            </w:tcBorders>
            <w:shd w:val="clear" w:color="auto" w:fill="F2F2F2" w:themeFill="background1" w:themeFillShade="F2"/>
          </w:tcPr>
          <w:p w14:paraId="435612E5" w14:textId="77777777" w:rsidR="007F6B71" w:rsidRDefault="007F6B71" w:rsidP="00C42E2F">
            <w:pPr>
              <w:rPr>
                <w:sz w:val="16"/>
                <w:szCs w:val="16"/>
              </w:rPr>
            </w:pPr>
            <w:r>
              <w:rPr>
                <w:sz w:val="16"/>
                <w:szCs w:val="16"/>
              </w:rPr>
              <w:t>Group B streptococcus</w:t>
            </w:r>
          </w:p>
        </w:tc>
        <w:tc>
          <w:tcPr>
            <w:tcW w:w="2126" w:type="dxa"/>
            <w:tcBorders>
              <w:top w:val="single" w:sz="4" w:space="0" w:color="FFFFFF"/>
              <w:left w:val="nil"/>
              <w:bottom w:val="single" w:sz="4" w:space="0" w:color="FFFFFF"/>
              <w:right w:val="nil"/>
            </w:tcBorders>
            <w:shd w:val="clear" w:color="auto" w:fill="F2F2F2" w:themeFill="background1" w:themeFillShade="F2"/>
          </w:tcPr>
          <w:p w14:paraId="581FB541" w14:textId="77777777" w:rsidR="007F6B71" w:rsidRPr="00785C5B" w:rsidRDefault="007F6B71" w:rsidP="00C42E2F">
            <w:pPr>
              <w:keepNext/>
              <w:spacing w:before="40" w:after="40"/>
              <w:jc w:val="center"/>
              <w:rPr>
                <w:sz w:val="16"/>
                <w:szCs w:val="16"/>
              </w:rPr>
            </w:pPr>
            <w:r>
              <w:rPr>
                <w:sz w:val="16"/>
                <w:szCs w:val="16"/>
              </w:rPr>
              <w:t>7</w:t>
            </w:r>
          </w:p>
        </w:tc>
        <w:tc>
          <w:tcPr>
            <w:tcW w:w="1928" w:type="dxa"/>
            <w:tcBorders>
              <w:top w:val="single" w:sz="4" w:space="0" w:color="FFFFFF"/>
              <w:left w:val="nil"/>
              <w:bottom w:val="single" w:sz="4" w:space="0" w:color="FFFFFF"/>
            </w:tcBorders>
            <w:shd w:val="clear" w:color="auto" w:fill="F2F2F2" w:themeFill="background1" w:themeFillShade="F2"/>
          </w:tcPr>
          <w:p w14:paraId="53796530" w14:textId="77777777" w:rsidR="007F6B71" w:rsidRPr="00785C5B" w:rsidRDefault="007F6B71" w:rsidP="00C42E2F">
            <w:pPr>
              <w:keepNext/>
              <w:spacing w:before="40" w:after="40"/>
              <w:jc w:val="center"/>
              <w:rPr>
                <w:sz w:val="16"/>
                <w:szCs w:val="16"/>
              </w:rPr>
            </w:pPr>
            <w:r w:rsidRPr="00941AA8">
              <w:rPr>
                <w:sz w:val="16"/>
              </w:rPr>
              <w:sym w:font="Wingdings 2" w:char="F052"/>
            </w:r>
          </w:p>
        </w:tc>
      </w:tr>
      <w:tr w:rsidR="007F6B71" w:rsidRPr="00464CE0" w14:paraId="56B1C040" w14:textId="77777777" w:rsidTr="00C42E2F">
        <w:tc>
          <w:tcPr>
            <w:tcW w:w="5202" w:type="dxa"/>
            <w:tcBorders>
              <w:top w:val="single" w:sz="4" w:space="0" w:color="FFFFFF"/>
              <w:bottom w:val="single" w:sz="4" w:space="0" w:color="FFFFFF"/>
              <w:right w:val="nil"/>
            </w:tcBorders>
            <w:shd w:val="clear" w:color="auto" w:fill="F2F2F2" w:themeFill="background1" w:themeFillShade="F2"/>
          </w:tcPr>
          <w:p w14:paraId="73B6F55D" w14:textId="77777777" w:rsidR="007F6B71" w:rsidRDefault="007F6B71" w:rsidP="00C42E2F">
            <w:pPr>
              <w:rPr>
                <w:sz w:val="16"/>
                <w:szCs w:val="16"/>
              </w:rPr>
            </w:pPr>
            <w:r>
              <w:rPr>
                <w:sz w:val="16"/>
                <w:szCs w:val="16"/>
              </w:rPr>
              <w:t>Caesarean section</w:t>
            </w:r>
          </w:p>
        </w:tc>
        <w:tc>
          <w:tcPr>
            <w:tcW w:w="2126" w:type="dxa"/>
            <w:tcBorders>
              <w:top w:val="single" w:sz="4" w:space="0" w:color="FFFFFF"/>
              <w:left w:val="nil"/>
              <w:bottom w:val="single" w:sz="4" w:space="0" w:color="FFFFFF"/>
              <w:right w:val="nil"/>
            </w:tcBorders>
            <w:shd w:val="clear" w:color="auto" w:fill="F2F2F2" w:themeFill="background1" w:themeFillShade="F2"/>
          </w:tcPr>
          <w:p w14:paraId="4CEFD869" w14:textId="77777777" w:rsidR="007F6B71" w:rsidRPr="00785C5B" w:rsidRDefault="007F6B71" w:rsidP="00C42E2F">
            <w:pPr>
              <w:keepNext/>
              <w:spacing w:before="40" w:after="40"/>
              <w:jc w:val="center"/>
              <w:rPr>
                <w:sz w:val="16"/>
                <w:szCs w:val="16"/>
              </w:rPr>
            </w:pPr>
            <w:r>
              <w:rPr>
                <w:sz w:val="16"/>
                <w:szCs w:val="16"/>
              </w:rPr>
              <w:t>9</w:t>
            </w:r>
          </w:p>
        </w:tc>
        <w:tc>
          <w:tcPr>
            <w:tcW w:w="1928" w:type="dxa"/>
            <w:tcBorders>
              <w:top w:val="single" w:sz="4" w:space="0" w:color="FFFFFF"/>
              <w:left w:val="nil"/>
              <w:bottom w:val="single" w:sz="4" w:space="0" w:color="FFFFFF"/>
            </w:tcBorders>
            <w:shd w:val="clear" w:color="auto" w:fill="F2F2F2" w:themeFill="background1" w:themeFillShade="F2"/>
          </w:tcPr>
          <w:p w14:paraId="284E1614" w14:textId="77777777" w:rsidR="007F6B71" w:rsidRPr="00785C5B" w:rsidRDefault="007F6B71" w:rsidP="00C42E2F">
            <w:pPr>
              <w:keepNext/>
              <w:spacing w:before="40" w:after="40"/>
              <w:jc w:val="center"/>
              <w:rPr>
                <w:sz w:val="16"/>
                <w:szCs w:val="16"/>
              </w:rPr>
            </w:pPr>
            <w:r w:rsidRPr="00941AA8">
              <w:rPr>
                <w:sz w:val="16"/>
              </w:rPr>
              <w:sym w:font="Wingdings 2" w:char="F052"/>
            </w:r>
          </w:p>
        </w:tc>
      </w:tr>
      <w:tr w:rsidR="007F6B71" w:rsidRPr="009C0598" w14:paraId="077C368A" w14:textId="77777777" w:rsidTr="00C42E2F">
        <w:trPr>
          <w:tblHeader/>
        </w:trPr>
        <w:tc>
          <w:tcPr>
            <w:tcW w:w="5202" w:type="dxa"/>
            <w:shd w:val="clear" w:color="auto" w:fill="F2F2F2" w:themeFill="background1" w:themeFillShade="F2"/>
          </w:tcPr>
          <w:p w14:paraId="5586376B" w14:textId="3EB96ABB" w:rsidR="007F6B71" w:rsidRPr="009C0598" w:rsidRDefault="007F6B71" w:rsidP="006770E3">
            <w:pPr>
              <w:keepNext/>
              <w:spacing w:before="40" w:after="40"/>
              <w:rPr>
                <w:b/>
                <w:color w:val="000000" w:themeColor="text1"/>
                <w:sz w:val="16"/>
              </w:rPr>
            </w:pPr>
            <w:r w:rsidRPr="009C0598">
              <w:rPr>
                <w:b/>
                <w:color w:val="000000" w:themeColor="text1"/>
                <w:sz w:val="16"/>
              </w:rPr>
              <w:t>Outcome</w:t>
            </w:r>
            <w:r w:rsidR="006770E3">
              <w:rPr>
                <w:b/>
                <w:color w:val="000000" w:themeColor="text1"/>
                <w:sz w:val="16"/>
              </w:rPr>
              <w:t xml:space="preserve"> — Infant </w:t>
            </w:r>
          </w:p>
        </w:tc>
        <w:tc>
          <w:tcPr>
            <w:tcW w:w="2126" w:type="dxa"/>
            <w:shd w:val="clear" w:color="auto" w:fill="F2F2F2" w:themeFill="background1" w:themeFillShade="F2"/>
          </w:tcPr>
          <w:p w14:paraId="1908F949" w14:textId="77777777" w:rsidR="007F6B71" w:rsidRPr="009C0598" w:rsidRDefault="007F6B71" w:rsidP="00C42E2F">
            <w:pPr>
              <w:keepNext/>
              <w:spacing w:before="40" w:after="40"/>
              <w:jc w:val="center"/>
              <w:rPr>
                <w:b/>
                <w:color w:val="000000" w:themeColor="text1"/>
                <w:sz w:val="16"/>
              </w:rPr>
            </w:pPr>
            <w:r w:rsidRPr="009C0598">
              <w:rPr>
                <w:b/>
                <w:color w:val="000000" w:themeColor="text1"/>
                <w:sz w:val="16"/>
              </w:rPr>
              <w:t>Importance</w:t>
            </w:r>
          </w:p>
        </w:tc>
        <w:tc>
          <w:tcPr>
            <w:tcW w:w="1928" w:type="dxa"/>
            <w:shd w:val="clear" w:color="auto" w:fill="F2F2F2" w:themeFill="background1" w:themeFillShade="F2"/>
          </w:tcPr>
          <w:p w14:paraId="08503133" w14:textId="77777777" w:rsidR="007F6B71" w:rsidRPr="009C0598" w:rsidRDefault="007F6B71" w:rsidP="00C42E2F">
            <w:pPr>
              <w:keepNext/>
              <w:spacing w:before="40" w:after="40"/>
              <w:jc w:val="center"/>
              <w:rPr>
                <w:b/>
                <w:color w:val="000000" w:themeColor="text1"/>
                <w:sz w:val="16"/>
              </w:rPr>
            </w:pPr>
            <w:r w:rsidRPr="009C0598">
              <w:rPr>
                <w:b/>
                <w:color w:val="000000" w:themeColor="text1"/>
                <w:sz w:val="16"/>
              </w:rPr>
              <w:t>Inclusion</w:t>
            </w:r>
          </w:p>
        </w:tc>
      </w:tr>
      <w:tr w:rsidR="007F6B71" w:rsidRPr="00464CE0" w14:paraId="7736C7DB" w14:textId="77777777" w:rsidTr="00C42E2F">
        <w:tc>
          <w:tcPr>
            <w:tcW w:w="5202" w:type="dxa"/>
            <w:shd w:val="clear" w:color="auto" w:fill="F2F2F2" w:themeFill="background1" w:themeFillShade="F2"/>
          </w:tcPr>
          <w:p w14:paraId="43450AC6" w14:textId="77777777" w:rsidR="007F6B71" w:rsidRDefault="007F6B71" w:rsidP="00C42E2F">
            <w:pPr>
              <w:keepNext/>
              <w:spacing w:before="40" w:after="40"/>
              <w:rPr>
                <w:sz w:val="16"/>
              </w:rPr>
            </w:pPr>
            <w:r>
              <w:rPr>
                <w:sz w:val="16"/>
                <w:szCs w:val="16"/>
              </w:rPr>
              <w:t>Perinatal death</w:t>
            </w:r>
          </w:p>
        </w:tc>
        <w:tc>
          <w:tcPr>
            <w:tcW w:w="2126" w:type="dxa"/>
            <w:shd w:val="clear" w:color="auto" w:fill="F2F2F2" w:themeFill="background1" w:themeFillShade="F2"/>
          </w:tcPr>
          <w:p w14:paraId="4ABB2213" w14:textId="77777777" w:rsidR="007F6B71" w:rsidRDefault="007F6B71" w:rsidP="00C42E2F">
            <w:pPr>
              <w:keepNext/>
              <w:spacing w:before="40" w:after="40"/>
              <w:jc w:val="center"/>
              <w:rPr>
                <w:sz w:val="16"/>
              </w:rPr>
            </w:pPr>
            <w:r>
              <w:rPr>
                <w:sz w:val="16"/>
              </w:rPr>
              <w:t>9</w:t>
            </w:r>
          </w:p>
        </w:tc>
        <w:tc>
          <w:tcPr>
            <w:tcW w:w="1928" w:type="dxa"/>
            <w:shd w:val="clear" w:color="auto" w:fill="F2F2F2" w:themeFill="background1" w:themeFillShade="F2"/>
          </w:tcPr>
          <w:p w14:paraId="08170C12"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2399EEBF" w14:textId="77777777" w:rsidTr="00C42E2F">
        <w:tc>
          <w:tcPr>
            <w:tcW w:w="5202" w:type="dxa"/>
            <w:shd w:val="clear" w:color="auto" w:fill="F2F2F2" w:themeFill="background1" w:themeFillShade="F2"/>
          </w:tcPr>
          <w:p w14:paraId="0B9E1B0B" w14:textId="77777777" w:rsidR="007F6B71" w:rsidRDefault="007F6B71" w:rsidP="00C42E2F">
            <w:pPr>
              <w:keepNext/>
              <w:spacing w:before="40" w:after="40"/>
              <w:rPr>
                <w:sz w:val="16"/>
              </w:rPr>
            </w:pPr>
            <w:r>
              <w:rPr>
                <w:sz w:val="16"/>
                <w:szCs w:val="16"/>
              </w:rPr>
              <w:t>Preterm birth</w:t>
            </w:r>
          </w:p>
        </w:tc>
        <w:tc>
          <w:tcPr>
            <w:tcW w:w="2126" w:type="dxa"/>
            <w:shd w:val="clear" w:color="auto" w:fill="F2F2F2" w:themeFill="background1" w:themeFillShade="F2"/>
          </w:tcPr>
          <w:p w14:paraId="4B80197C" w14:textId="77777777" w:rsidR="007F6B71" w:rsidRDefault="007F6B71" w:rsidP="00C42E2F">
            <w:pPr>
              <w:keepNext/>
              <w:spacing w:before="40" w:after="40"/>
              <w:jc w:val="center"/>
              <w:rPr>
                <w:sz w:val="16"/>
              </w:rPr>
            </w:pPr>
            <w:r>
              <w:rPr>
                <w:sz w:val="16"/>
              </w:rPr>
              <w:t>9</w:t>
            </w:r>
          </w:p>
        </w:tc>
        <w:tc>
          <w:tcPr>
            <w:tcW w:w="1928" w:type="dxa"/>
            <w:shd w:val="clear" w:color="auto" w:fill="F2F2F2" w:themeFill="background1" w:themeFillShade="F2"/>
          </w:tcPr>
          <w:p w14:paraId="0C5E957F"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76E02D2B" w14:textId="77777777" w:rsidTr="00C42E2F">
        <w:tc>
          <w:tcPr>
            <w:tcW w:w="5202" w:type="dxa"/>
            <w:tcBorders>
              <w:bottom w:val="single" w:sz="4" w:space="0" w:color="FFFFFF"/>
            </w:tcBorders>
            <w:shd w:val="clear" w:color="auto" w:fill="F2F2F2" w:themeFill="background1" w:themeFillShade="F2"/>
          </w:tcPr>
          <w:p w14:paraId="6368E569" w14:textId="77777777" w:rsidR="007F6B71" w:rsidRDefault="007F6B71" w:rsidP="00C42E2F">
            <w:pPr>
              <w:keepNext/>
              <w:spacing w:before="40" w:after="40"/>
              <w:rPr>
                <w:sz w:val="16"/>
                <w:szCs w:val="16"/>
              </w:rPr>
            </w:pPr>
            <w:r>
              <w:rPr>
                <w:sz w:val="16"/>
                <w:szCs w:val="16"/>
              </w:rPr>
              <w:t>Small for gestational age</w:t>
            </w:r>
          </w:p>
        </w:tc>
        <w:tc>
          <w:tcPr>
            <w:tcW w:w="2126" w:type="dxa"/>
            <w:tcBorders>
              <w:bottom w:val="single" w:sz="4" w:space="0" w:color="FFFFFF"/>
            </w:tcBorders>
            <w:shd w:val="clear" w:color="auto" w:fill="F2F2F2" w:themeFill="background1" w:themeFillShade="F2"/>
          </w:tcPr>
          <w:p w14:paraId="4A35C6AF" w14:textId="77777777" w:rsidR="007F6B71" w:rsidRDefault="007F6B71" w:rsidP="00C42E2F">
            <w:pPr>
              <w:keepNext/>
              <w:spacing w:before="40" w:after="40"/>
              <w:jc w:val="center"/>
              <w:rPr>
                <w:sz w:val="16"/>
              </w:rPr>
            </w:pPr>
            <w:r>
              <w:rPr>
                <w:sz w:val="16"/>
              </w:rPr>
              <w:t>9</w:t>
            </w:r>
          </w:p>
        </w:tc>
        <w:tc>
          <w:tcPr>
            <w:tcW w:w="1928" w:type="dxa"/>
            <w:tcBorders>
              <w:bottom w:val="single" w:sz="4" w:space="0" w:color="FFFFFF"/>
            </w:tcBorders>
            <w:shd w:val="clear" w:color="auto" w:fill="F2F2F2" w:themeFill="background1" w:themeFillShade="F2"/>
          </w:tcPr>
          <w:p w14:paraId="0C1403BD"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6159363C" w14:textId="77777777" w:rsidTr="00C42E2F">
        <w:tc>
          <w:tcPr>
            <w:tcW w:w="5202" w:type="dxa"/>
            <w:tcBorders>
              <w:top w:val="single" w:sz="4" w:space="0" w:color="FFFFFF"/>
              <w:bottom w:val="single" w:sz="4" w:space="0" w:color="FFFFFF"/>
              <w:right w:val="nil"/>
            </w:tcBorders>
            <w:shd w:val="clear" w:color="auto" w:fill="F2F2F2" w:themeFill="background1" w:themeFillShade="F2"/>
          </w:tcPr>
          <w:p w14:paraId="1131BDB7" w14:textId="77777777" w:rsidR="007F6B71" w:rsidRDefault="007F6B71" w:rsidP="00C42E2F">
            <w:pPr>
              <w:rPr>
                <w:sz w:val="16"/>
                <w:szCs w:val="16"/>
              </w:rPr>
            </w:pPr>
            <w:r>
              <w:rPr>
                <w:sz w:val="16"/>
                <w:szCs w:val="16"/>
              </w:rPr>
              <w:t>Large for gestational age</w:t>
            </w:r>
          </w:p>
        </w:tc>
        <w:tc>
          <w:tcPr>
            <w:tcW w:w="2126" w:type="dxa"/>
            <w:tcBorders>
              <w:top w:val="single" w:sz="4" w:space="0" w:color="FFFFFF"/>
              <w:left w:val="nil"/>
              <w:bottom w:val="single" w:sz="4" w:space="0" w:color="FFFFFF"/>
              <w:right w:val="nil"/>
            </w:tcBorders>
            <w:shd w:val="clear" w:color="auto" w:fill="F2F2F2" w:themeFill="background1" w:themeFillShade="F2"/>
          </w:tcPr>
          <w:p w14:paraId="3C47C8F5" w14:textId="77777777" w:rsidR="007F6B71" w:rsidRPr="00785C5B" w:rsidRDefault="007F6B71" w:rsidP="00C42E2F">
            <w:pPr>
              <w:keepNext/>
              <w:spacing w:before="40" w:after="40"/>
              <w:jc w:val="center"/>
              <w:rPr>
                <w:sz w:val="16"/>
                <w:szCs w:val="16"/>
              </w:rPr>
            </w:pPr>
            <w:r>
              <w:rPr>
                <w:sz w:val="16"/>
                <w:szCs w:val="16"/>
              </w:rPr>
              <w:t>9</w:t>
            </w:r>
          </w:p>
        </w:tc>
        <w:tc>
          <w:tcPr>
            <w:tcW w:w="1928" w:type="dxa"/>
            <w:tcBorders>
              <w:top w:val="single" w:sz="4" w:space="0" w:color="FFFFFF"/>
              <w:left w:val="nil"/>
              <w:bottom w:val="single" w:sz="4" w:space="0" w:color="FFFFFF"/>
            </w:tcBorders>
            <w:shd w:val="clear" w:color="auto" w:fill="F2F2F2" w:themeFill="background1" w:themeFillShade="F2"/>
          </w:tcPr>
          <w:p w14:paraId="28F530AD" w14:textId="77777777" w:rsidR="007F6B71" w:rsidRPr="00785C5B" w:rsidRDefault="007F6B71" w:rsidP="00C42E2F">
            <w:pPr>
              <w:keepNext/>
              <w:spacing w:before="40" w:after="40"/>
              <w:jc w:val="center"/>
              <w:rPr>
                <w:sz w:val="16"/>
                <w:szCs w:val="16"/>
              </w:rPr>
            </w:pPr>
            <w:r w:rsidRPr="00941AA8">
              <w:rPr>
                <w:sz w:val="16"/>
              </w:rPr>
              <w:sym w:font="Wingdings 2" w:char="F052"/>
            </w:r>
          </w:p>
        </w:tc>
      </w:tr>
      <w:tr w:rsidR="007F6B71" w:rsidRPr="00464CE0" w14:paraId="0565B82D" w14:textId="77777777" w:rsidTr="00C42E2F">
        <w:tc>
          <w:tcPr>
            <w:tcW w:w="5202" w:type="dxa"/>
            <w:tcBorders>
              <w:top w:val="single" w:sz="4" w:space="0" w:color="FFFFFF"/>
              <w:bottom w:val="single" w:sz="4" w:space="0" w:color="FFFFFF"/>
              <w:right w:val="nil"/>
            </w:tcBorders>
            <w:shd w:val="clear" w:color="auto" w:fill="F2F2F2" w:themeFill="background1" w:themeFillShade="F2"/>
          </w:tcPr>
          <w:p w14:paraId="36829063" w14:textId="77777777" w:rsidR="007F6B71" w:rsidRDefault="007F6B71" w:rsidP="00C42E2F">
            <w:pPr>
              <w:rPr>
                <w:sz w:val="16"/>
                <w:szCs w:val="16"/>
              </w:rPr>
            </w:pPr>
            <w:r>
              <w:rPr>
                <w:sz w:val="16"/>
                <w:szCs w:val="16"/>
              </w:rPr>
              <w:t>Macrosomia</w:t>
            </w:r>
          </w:p>
        </w:tc>
        <w:tc>
          <w:tcPr>
            <w:tcW w:w="2126" w:type="dxa"/>
            <w:tcBorders>
              <w:top w:val="single" w:sz="4" w:space="0" w:color="FFFFFF"/>
              <w:left w:val="nil"/>
              <w:bottom w:val="single" w:sz="4" w:space="0" w:color="FFFFFF"/>
              <w:right w:val="nil"/>
            </w:tcBorders>
            <w:shd w:val="clear" w:color="auto" w:fill="F2F2F2" w:themeFill="background1" w:themeFillShade="F2"/>
          </w:tcPr>
          <w:p w14:paraId="49E9F1B8" w14:textId="77777777" w:rsidR="007F6B71" w:rsidRPr="00785C5B" w:rsidRDefault="007F6B71" w:rsidP="00C42E2F">
            <w:pPr>
              <w:keepNext/>
              <w:spacing w:before="40" w:after="40"/>
              <w:jc w:val="center"/>
              <w:rPr>
                <w:sz w:val="16"/>
                <w:szCs w:val="16"/>
              </w:rPr>
            </w:pPr>
            <w:r>
              <w:rPr>
                <w:sz w:val="16"/>
                <w:szCs w:val="16"/>
              </w:rPr>
              <w:t>9</w:t>
            </w:r>
          </w:p>
        </w:tc>
        <w:tc>
          <w:tcPr>
            <w:tcW w:w="1928" w:type="dxa"/>
            <w:tcBorders>
              <w:top w:val="single" w:sz="4" w:space="0" w:color="FFFFFF"/>
              <w:left w:val="nil"/>
              <w:bottom w:val="single" w:sz="4" w:space="0" w:color="FFFFFF"/>
            </w:tcBorders>
            <w:shd w:val="clear" w:color="auto" w:fill="F2F2F2" w:themeFill="background1" w:themeFillShade="F2"/>
          </w:tcPr>
          <w:p w14:paraId="2EEAEBD3" w14:textId="77777777" w:rsidR="007F6B71" w:rsidRPr="00785C5B" w:rsidRDefault="007F6B71" w:rsidP="00C42E2F">
            <w:pPr>
              <w:keepNext/>
              <w:spacing w:before="40" w:after="40"/>
              <w:jc w:val="center"/>
              <w:rPr>
                <w:sz w:val="16"/>
                <w:szCs w:val="16"/>
              </w:rPr>
            </w:pPr>
            <w:r w:rsidRPr="00941AA8">
              <w:rPr>
                <w:sz w:val="16"/>
              </w:rPr>
              <w:sym w:font="Wingdings 2" w:char="F052"/>
            </w:r>
          </w:p>
        </w:tc>
      </w:tr>
    </w:tbl>
    <w:p w14:paraId="0D1A1C9E" w14:textId="5EF53432" w:rsidR="00F957A4" w:rsidRDefault="00F957A4" w:rsidP="00F957A4">
      <w:pPr>
        <w:pStyle w:val="TableName"/>
        <w:spacing w:before="120" w:after="60" w:line="260" w:lineRule="exact"/>
        <w:ind w:left="0" w:firstLine="0"/>
      </w:pPr>
      <w:bookmarkStart w:id="126" w:name="_Toc41914156"/>
      <w:bookmarkStart w:id="127" w:name="_Toc40620788"/>
      <w:r>
        <w:t xml:space="preserve">Table C3: Outcomes for meta-analysis of evidence on weight </w:t>
      </w:r>
      <w:r w:rsidR="008151AE">
        <w:t>monitoring</w:t>
      </w:r>
      <w:bookmarkEnd w:id="126"/>
      <w:r>
        <w:t xml:space="preserve"> </w:t>
      </w:r>
    </w:p>
    <w:tbl>
      <w:tblPr>
        <w:tblW w:w="9256" w:type="dxa"/>
        <w:tblInd w:w="-2" w:type="dxa"/>
        <w:tblBorders>
          <w:top w:val="single" w:sz="4" w:space="0" w:color="FFFFFF"/>
          <w:bottom w:val="single" w:sz="4" w:space="0" w:color="FFFFFF"/>
          <w:insideH w:val="single" w:sz="4" w:space="0" w:color="FFFFFF"/>
        </w:tblBorders>
        <w:shd w:val="clear" w:color="auto" w:fill="F2F2F2" w:themeFill="background1" w:themeFillShade="F2"/>
        <w:tblLook w:val="00A0" w:firstRow="1" w:lastRow="0" w:firstColumn="1" w:lastColumn="0" w:noHBand="0" w:noVBand="0"/>
      </w:tblPr>
      <w:tblGrid>
        <w:gridCol w:w="5202"/>
        <w:gridCol w:w="2126"/>
        <w:gridCol w:w="1928"/>
      </w:tblGrid>
      <w:tr w:rsidR="00F957A4" w:rsidRPr="009C0598" w14:paraId="2519B982" w14:textId="77777777" w:rsidTr="00AC5A39">
        <w:tc>
          <w:tcPr>
            <w:tcW w:w="5202" w:type="dxa"/>
            <w:shd w:val="clear" w:color="auto" w:fill="F2F2F2" w:themeFill="background1" w:themeFillShade="F2"/>
          </w:tcPr>
          <w:p w14:paraId="3DC88023" w14:textId="77777777" w:rsidR="00F957A4" w:rsidRPr="009C0598" w:rsidRDefault="00F957A4" w:rsidP="00AC5A39">
            <w:pPr>
              <w:keepNext/>
              <w:spacing w:before="40" w:after="40"/>
              <w:rPr>
                <w:b/>
                <w:color w:val="000000" w:themeColor="text1"/>
                <w:sz w:val="16"/>
              </w:rPr>
            </w:pPr>
            <w:r w:rsidRPr="009C0598">
              <w:rPr>
                <w:b/>
                <w:color w:val="000000" w:themeColor="text1"/>
                <w:sz w:val="16"/>
              </w:rPr>
              <w:t>Outcome</w:t>
            </w:r>
            <w:r>
              <w:rPr>
                <w:b/>
                <w:color w:val="000000" w:themeColor="text1"/>
                <w:sz w:val="16"/>
              </w:rPr>
              <w:t xml:space="preserve"> — Maternal</w:t>
            </w:r>
          </w:p>
        </w:tc>
        <w:tc>
          <w:tcPr>
            <w:tcW w:w="2126" w:type="dxa"/>
            <w:shd w:val="clear" w:color="auto" w:fill="F2F2F2" w:themeFill="background1" w:themeFillShade="F2"/>
          </w:tcPr>
          <w:p w14:paraId="4FE89508" w14:textId="77777777" w:rsidR="00F957A4" w:rsidRPr="009C0598" w:rsidRDefault="00F957A4" w:rsidP="00AC5A39">
            <w:pPr>
              <w:keepNext/>
              <w:spacing w:before="40" w:after="40"/>
              <w:jc w:val="center"/>
              <w:rPr>
                <w:b/>
                <w:color w:val="000000" w:themeColor="text1"/>
                <w:sz w:val="16"/>
              </w:rPr>
            </w:pPr>
            <w:r w:rsidRPr="009C0598">
              <w:rPr>
                <w:b/>
                <w:color w:val="000000" w:themeColor="text1"/>
                <w:sz w:val="16"/>
              </w:rPr>
              <w:t>Importance</w:t>
            </w:r>
          </w:p>
        </w:tc>
        <w:tc>
          <w:tcPr>
            <w:tcW w:w="1928" w:type="dxa"/>
            <w:shd w:val="clear" w:color="auto" w:fill="F2F2F2" w:themeFill="background1" w:themeFillShade="F2"/>
          </w:tcPr>
          <w:p w14:paraId="28AA3756" w14:textId="77777777" w:rsidR="00F957A4" w:rsidRPr="009C0598" w:rsidRDefault="00F957A4" w:rsidP="00AC5A39">
            <w:pPr>
              <w:keepNext/>
              <w:spacing w:before="40" w:after="40"/>
              <w:jc w:val="center"/>
              <w:rPr>
                <w:b/>
                <w:color w:val="000000" w:themeColor="text1"/>
                <w:sz w:val="16"/>
              </w:rPr>
            </w:pPr>
            <w:r w:rsidRPr="009C0598">
              <w:rPr>
                <w:b/>
                <w:color w:val="000000" w:themeColor="text1"/>
                <w:sz w:val="16"/>
              </w:rPr>
              <w:t>Inclusion</w:t>
            </w:r>
          </w:p>
        </w:tc>
      </w:tr>
      <w:tr w:rsidR="008151AE" w:rsidRPr="00464CE0" w14:paraId="3EFD0D38" w14:textId="77777777" w:rsidTr="00AC5A39">
        <w:tc>
          <w:tcPr>
            <w:tcW w:w="5202" w:type="dxa"/>
            <w:shd w:val="clear" w:color="auto" w:fill="F2F2F2" w:themeFill="background1" w:themeFillShade="F2"/>
          </w:tcPr>
          <w:p w14:paraId="4921DD7C" w14:textId="77777777" w:rsidR="008151AE" w:rsidRDefault="008151AE" w:rsidP="00AC5A39">
            <w:pPr>
              <w:keepNext/>
              <w:spacing w:before="40" w:after="40"/>
              <w:rPr>
                <w:sz w:val="16"/>
                <w:szCs w:val="16"/>
              </w:rPr>
            </w:pPr>
            <w:r>
              <w:rPr>
                <w:sz w:val="16"/>
                <w:szCs w:val="16"/>
              </w:rPr>
              <w:t>Excess gestational weight gain</w:t>
            </w:r>
          </w:p>
        </w:tc>
        <w:tc>
          <w:tcPr>
            <w:tcW w:w="2126" w:type="dxa"/>
            <w:shd w:val="clear" w:color="auto" w:fill="F2F2F2" w:themeFill="background1" w:themeFillShade="F2"/>
          </w:tcPr>
          <w:p w14:paraId="333AC167" w14:textId="77777777" w:rsidR="008151AE" w:rsidRDefault="008151AE" w:rsidP="00AC5A39">
            <w:pPr>
              <w:keepNext/>
              <w:spacing w:before="40" w:after="40"/>
              <w:jc w:val="center"/>
              <w:rPr>
                <w:sz w:val="16"/>
              </w:rPr>
            </w:pPr>
            <w:r>
              <w:rPr>
                <w:sz w:val="16"/>
              </w:rPr>
              <w:t>5</w:t>
            </w:r>
          </w:p>
        </w:tc>
        <w:tc>
          <w:tcPr>
            <w:tcW w:w="1928" w:type="dxa"/>
            <w:shd w:val="clear" w:color="auto" w:fill="F2F2F2" w:themeFill="background1" w:themeFillShade="F2"/>
          </w:tcPr>
          <w:p w14:paraId="701A60B6" w14:textId="77777777" w:rsidR="008151AE" w:rsidRPr="00941AA8" w:rsidRDefault="008151AE" w:rsidP="00AC5A39">
            <w:pPr>
              <w:keepNext/>
              <w:spacing w:before="40" w:after="40"/>
              <w:jc w:val="center"/>
              <w:rPr>
                <w:sz w:val="16"/>
              </w:rPr>
            </w:pPr>
            <w:r w:rsidRPr="00941AA8">
              <w:rPr>
                <w:sz w:val="16"/>
              </w:rPr>
              <w:sym w:font="Wingdings 2" w:char="F052"/>
            </w:r>
          </w:p>
        </w:tc>
      </w:tr>
      <w:tr w:rsidR="00F957A4" w:rsidRPr="00464CE0" w14:paraId="467406DA" w14:textId="77777777" w:rsidTr="00AC5A39">
        <w:tc>
          <w:tcPr>
            <w:tcW w:w="5202" w:type="dxa"/>
            <w:shd w:val="clear" w:color="auto" w:fill="F2F2F2" w:themeFill="background1" w:themeFillShade="F2"/>
          </w:tcPr>
          <w:p w14:paraId="66EE6CD7" w14:textId="7FE0582C" w:rsidR="00F957A4" w:rsidRDefault="00F957A4" w:rsidP="00AC5A39">
            <w:pPr>
              <w:keepNext/>
              <w:spacing w:before="40" w:after="40"/>
              <w:rPr>
                <w:sz w:val="16"/>
              </w:rPr>
            </w:pPr>
            <w:r>
              <w:rPr>
                <w:sz w:val="16"/>
                <w:szCs w:val="16"/>
              </w:rPr>
              <w:t>Mean gestational weight gain</w:t>
            </w:r>
            <w:r w:rsidR="008151AE">
              <w:rPr>
                <w:sz w:val="16"/>
                <w:szCs w:val="16"/>
              </w:rPr>
              <w:t xml:space="preserve"> (weekly)</w:t>
            </w:r>
          </w:p>
        </w:tc>
        <w:tc>
          <w:tcPr>
            <w:tcW w:w="2126" w:type="dxa"/>
            <w:shd w:val="clear" w:color="auto" w:fill="F2F2F2" w:themeFill="background1" w:themeFillShade="F2"/>
          </w:tcPr>
          <w:p w14:paraId="63D27248" w14:textId="77777777" w:rsidR="00F957A4" w:rsidRDefault="00F957A4" w:rsidP="00AC5A39">
            <w:pPr>
              <w:keepNext/>
              <w:spacing w:before="40" w:after="40"/>
              <w:jc w:val="center"/>
              <w:rPr>
                <w:sz w:val="16"/>
              </w:rPr>
            </w:pPr>
            <w:r>
              <w:rPr>
                <w:sz w:val="16"/>
              </w:rPr>
              <w:t>5</w:t>
            </w:r>
          </w:p>
        </w:tc>
        <w:tc>
          <w:tcPr>
            <w:tcW w:w="1928" w:type="dxa"/>
            <w:shd w:val="clear" w:color="auto" w:fill="F2F2F2" w:themeFill="background1" w:themeFillShade="F2"/>
          </w:tcPr>
          <w:p w14:paraId="1B772FDE" w14:textId="77777777" w:rsidR="00F957A4" w:rsidRPr="00941AA8" w:rsidRDefault="00F957A4" w:rsidP="00AC5A39">
            <w:pPr>
              <w:keepNext/>
              <w:spacing w:before="40" w:after="40"/>
              <w:jc w:val="center"/>
              <w:rPr>
                <w:sz w:val="16"/>
              </w:rPr>
            </w:pPr>
            <w:r w:rsidRPr="00941AA8">
              <w:rPr>
                <w:sz w:val="16"/>
              </w:rPr>
              <w:sym w:font="Wingdings 2" w:char="F052"/>
            </w:r>
          </w:p>
        </w:tc>
      </w:tr>
      <w:tr w:rsidR="00F957A4" w:rsidRPr="00464CE0" w14:paraId="77D99912" w14:textId="77777777" w:rsidTr="00AC5A39">
        <w:tc>
          <w:tcPr>
            <w:tcW w:w="5202" w:type="dxa"/>
            <w:shd w:val="clear" w:color="auto" w:fill="F2F2F2" w:themeFill="background1" w:themeFillShade="F2"/>
          </w:tcPr>
          <w:p w14:paraId="5FF0DBF6" w14:textId="77777777" w:rsidR="00F957A4" w:rsidRDefault="00F957A4" w:rsidP="00AC5A39">
            <w:pPr>
              <w:keepNext/>
              <w:spacing w:before="40" w:after="40"/>
              <w:rPr>
                <w:sz w:val="16"/>
              </w:rPr>
            </w:pPr>
            <w:r>
              <w:rPr>
                <w:sz w:val="16"/>
                <w:szCs w:val="16"/>
              </w:rPr>
              <w:t>Gestational diabetes</w:t>
            </w:r>
          </w:p>
        </w:tc>
        <w:tc>
          <w:tcPr>
            <w:tcW w:w="2126" w:type="dxa"/>
            <w:shd w:val="clear" w:color="auto" w:fill="F2F2F2" w:themeFill="background1" w:themeFillShade="F2"/>
          </w:tcPr>
          <w:p w14:paraId="36335591" w14:textId="77777777" w:rsidR="00F957A4" w:rsidRDefault="00F957A4" w:rsidP="00AC5A39">
            <w:pPr>
              <w:keepNext/>
              <w:spacing w:before="40" w:after="40"/>
              <w:jc w:val="center"/>
              <w:rPr>
                <w:sz w:val="16"/>
              </w:rPr>
            </w:pPr>
            <w:r>
              <w:rPr>
                <w:sz w:val="16"/>
              </w:rPr>
              <w:t>9</w:t>
            </w:r>
          </w:p>
        </w:tc>
        <w:tc>
          <w:tcPr>
            <w:tcW w:w="1928" w:type="dxa"/>
            <w:shd w:val="clear" w:color="auto" w:fill="F2F2F2" w:themeFill="background1" w:themeFillShade="F2"/>
          </w:tcPr>
          <w:p w14:paraId="6A667669" w14:textId="77777777" w:rsidR="00F957A4" w:rsidRPr="00941AA8" w:rsidRDefault="00F957A4" w:rsidP="00AC5A39">
            <w:pPr>
              <w:keepNext/>
              <w:spacing w:before="40" w:after="40"/>
              <w:jc w:val="center"/>
              <w:rPr>
                <w:sz w:val="16"/>
              </w:rPr>
            </w:pPr>
            <w:r w:rsidRPr="00941AA8">
              <w:rPr>
                <w:sz w:val="16"/>
              </w:rPr>
              <w:sym w:font="Wingdings 2" w:char="F052"/>
            </w:r>
          </w:p>
        </w:tc>
      </w:tr>
      <w:tr w:rsidR="00F957A4" w:rsidRPr="00464CE0" w14:paraId="53501CD8" w14:textId="77777777" w:rsidTr="00AC5A39">
        <w:tc>
          <w:tcPr>
            <w:tcW w:w="5202" w:type="dxa"/>
            <w:tcBorders>
              <w:bottom w:val="single" w:sz="4" w:space="0" w:color="FFFFFF"/>
            </w:tcBorders>
            <w:shd w:val="clear" w:color="auto" w:fill="F2F2F2" w:themeFill="background1" w:themeFillShade="F2"/>
          </w:tcPr>
          <w:p w14:paraId="71D23C33" w14:textId="77777777" w:rsidR="00F957A4" w:rsidRDefault="00F957A4" w:rsidP="00AC5A39">
            <w:pPr>
              <w:keepNext/>
              <w:spacing w:before="40" w:after="40"/>
              <w:rPr>
                <w:sz w:val="16"/>
              </w:rPr>
            </w:pPr>
            <w:r>
              <w:rPr>
                <w:sz w:val="16"/>
                <w:szCs w:val="16"/>
              </w:rPr>
              <w:t>Hypertensive disorders of pregnancy</w:t>
            </w:r>
          </w:p>
        </w:tc>
        <w:tc>
          <w:tcPr>
            <w:tcW w:w="2126" w:type="dxa"/>
            <w:tcBorders>
              <w:bottom w:val="single" w:sz="4" w:space="0" w:color="FFFFFF"/>
            </w:tcBorders>
            <w:shd w:val="clear" w:color="auto" w:fill="F2F2F2" w:themeFill="background1" w:themeFillShade="F2"/>
          </w:tcPr>
          <w:p w14:paraId="295C69B0" w14:textId="77777777" w:rsidR="00F957A4" w:rsidRDefault="00F957A4" w:rsidP="00AC5A39">
            <w:pPr>
              <w:keepNext/>
              <w:spacing w:before="40" w:after="40"/>
              <w:jc w:val="center"/>
              <w:rPr>
                <w:sz w:val="16"/>
              </w:rPr>
            </w:pPr>
            <w:r>
              <w:rPr>
                <w:sz w:val="16"/>
              </w:rPr>
              <w:t>5</w:t>
            </w:r>
          </w:p>
        </w:tc>
        <w:tc>
          <w:tcPr>
            <w:tcW w:w="1928" w:type="dxa"/>
            <w:tcBorders>
              <w:bottom w:val="single" w:sz="4" w:space="0" w:color="FFFFFF"/>
            </w:tcBorders>
            <w:shd w:val="clear" w:color="auto" w:fill="F2F2F2" w:themeFill="background1" w:themeFillShade="F2"/>
          </w:tcPr>
          <w:p w14:paraId="594F53D6" w14:textId="77777777" w:rsidR="00F957A4" w:rsidRPr="00941AA8" w:rsidRDefault="00F957A4" w:rsidP="00AC5A39">
            <w:pPr>
              <w:keepNext/>
              <w:spacing w:before="40" w:after="40"/>
              <w:jc w:val="center"/>
              <w:rPr>
                <w:sz w:val="16"/>
              </w:rPr>
            </w:pPr>
            <w:r w:rsidRPr="00941AA8">
              <w:rPr>
                <w:sz w:val="16"/>
              </w:rPr>
              <w:sym w:font="Wingdings 2" w:char="F052"/>
            </w:r>
          </w:p>
        </w:tc>
      </w:tr>
      <w:tr w:rsidR="00F957A4" w:rsidRPr="009726C4" w14:paraId="5BDE9BD3" w14:textId="77777777" w:rsidTr="00AC5A39">
        <w:tc>
          <w:tcPr>
            <w:tcW w:w="5202" w:type="dxa"/>
            <w:tcBorders>
              <w:bottom w:val="single" w:sz="4" w:space="0" w:color="FFFFFF"/>
            </w:tcBorders>
            <w:shd w:val="clear" w:color="auto" w:fill="F2F2F2" w:themeFill="background1" w:themeFillShade="F2"/>
          </w:tcPr>
          <w:p w14:paraId="01226322" w14:textId="0CF0F4CA" w:rsidR="00F957A4" w:rsidRPr="009726C4" w:rsidRDefault="00F957A4" w:rsidP="008151AE">
            <w:pPr>
              <w:rPr>
                <w:sz w:val="16"/>
                <w:szCs w:val="16"/>
              </w:rPr>
            </w:pPr>
            <w:r w:rsidRPr="009726C4">
              <w:rPr>
                <w:sz w:val="16"/>
                <w:szCs w:val="16"/>
              </w:rPr>
              <w:t>Depression</w:t>
            </w:r>
          </w:p>
        </w:tc>
        <w:tc>
          <w:tcPr>
            <w:tcW w:w="2126" w:type="dxa"/>
            <w:tcBorders>
              <w:bottom w:val="single" w:sz="4" w:space="0" w:color="FFFFFF"/>
            </w:tcBorders>
            <w:shd w:val="clear" w:color="auto" w:fill="F2F2F2" w:themeFill="background1" w:themeFillShade="F2"/>
          </w:tcPr>
          <w:p w14:paraId="1F41BE09" w14:textId="77777777" w:rsidR="00F957A4" w:rsidRPr="009726C4" w:rsidRDefault="00F957A4" w:rsidP="00AC5A39">
            <w:pPr>
              <w:keepNext/>
              <w:spacing w:before="40" w:after="40"/>
              <w:jc w:val="center"/>
              <w:rPr>
                <w:sz w:val="16"/>
                <w:szCs w:val="16"/>
              </w:rPr>
            </w:pPr>
            <w:r>
              <w:rPr>
                <w:sz w:val="16"/>
                <w:szCs w:val="16"/>
              </w:rPr>
              <w:t>7</w:t>
            </w:r>
          </w:p>
        </w:tc>
        <w:tc>
          <w:tcPr>
            <w:tcW w:w="1928" w:type="dxa"/>
            <w:tcBorders>
              <w:bottom w:val="single" w:sz="4" w:space="0" w:color="FFFFFF"/>
            </w:tcBorders>
            <w:shd w:val="clear" w:color="auto" w:fill="F2F2F2" w:themeFill="background1" w:themeFillShade="F2"/>
          </w:tcPr>
          <w:p w14:paraId="382418F7" w14:textId="77777777" w:rsidR="00F957A4" w:rsidRPr="009726C4" w:rsidRDefault="00F957A4" w:rsidP="00AC5A39">
            <w:pPr>
              <w:keepNext/>
              <w:spacing w:before="40" w:after="40"/>
              <w:jc w:val="center"/>
              <w:rPr>
                <w:sz w:val="16"/>
                <w:szCs w:val="16"/>
              </w:rPr>
            </w:pPr>
            <w:r w:rsidRPr="00941AA8">
              <w:rPr>
                <w:sz w:val="16"/>
              </w:rPr>
              <w:sym w:font="Wingdings 2" w:char="F052"/>
            </w:r>
          </w:p>
        </w:tc>
      </w:tr>
      <w:tr w:rsidR="00F957A4" w:rsidRPr="00464CE0" w14:paraId="4596904E" w14:textId="77777777" w:rsidTr="00AC5A39">
        <w:tc>
          <w:tcPr>
            <w:tcW w:w="5202" w:type="dxa"/>
            <w:tcBorders>
              <w:top w:val="single" w:sz="4" w:space="0" w:color="FFFFFF"/>
              <w:bottom w:val="single" w:sz="4" w:space="0" w:color="FFFFFF"/>
              <w:right w:val="nil"/>
            </w:tcBorders>
            <w:shd w:val="clear" w:color="auto" w:fill="F2F2F2" w:themeFill="background1" w:themeFillShade="F2"/>
          </w:tcPr>
          <w:p w14:paraId="060CD8F4" w14:textId="73C81746" w:rsidR="00F957A4" w:rsidRDefault="008151AE" w:rsidP="00AC5A39">
            <w:pPr>
              <w:rPr>
                <w:sz w:val="16"/>
                <w:szCs w:val="16"/>
              </w:rPr>
            </w:pPr>
            <w:r>
              <w:rPr>
                <w:sz w:val="16"/>
                <w:szCs w:val="16"/>
              </w:rPr>
              <w:t>Anxiety</w:t>
            </w:r>
          </w:p>
        </w:tc>
        <w:tc>
          <w:tcPr>
            <w:tcW w:w="2126" w:type="dxa"/>
            <w:tcBorders>
              <w:top w:val="single" w:sz="4" w:space="0" w:color="FFFFFF"/>
              <w:left w:val="nil"/>
              <w:bottom w:val="single" w:sz="4" w:space="0" w:color="FFFFFF"/>
              <w:right w:val="nil"/>
            </w:tcBorders>
            <w:shd w:val="clear" w:color="auto" w:fill="F2F2F2" w:themeFill="background1" w:themeFillShade="F2"/>
          </w:tcPr>
          <w:p w14:paraId="35EBC050" w14:textId="77777777" w:rsidR="00F957A4" w:rsidRPr="00703D8F" w:rsidRDefault="00F957A4" w:rsidP="00AC5A39">
            <w:pPr>
              <w:keepNext/>
              <w:spacing w:before="40" w:after="40"/>
              <w:jc w:val="center"/>
              <w:rPr>
                <w:sz w:val="16"/>
                <w:szCs w:val="16"/>
              </w:rPr>
            </w:pPr>
            <w:r>
              <w:rPr>
                <w:sz w:val="16"/>
                <w:szCs w:val="16"/>
              </w:rPr>
              <w:t>5</w:t>
            </w:r>
          </w:p>
        </w:tc>
        <w:tc>
          <w:tcPr>
            <w:tcW w:w="1928" w:type="dxa"/>
            <w:tcBorders>
              <w:top w:val="single" w:sz="4" w:space="0" w:color="FFFFFF"/>
              <w:left w:val="nil"/>
              <w:bottom w:val="single" w:sz="4" w:space="0" w:color="FFFFFF"/>
            </w:tcBorders>
            <w:shd w:val="clear" w:color="auto" w:fill="F2F2F2" w:themeFill="background1" w:themeFillShade="F2"/>
          </w:tcPr>
          <w:p w14:paraId="303D9554" w14:textId="77777777" w:rsidR="00F957A4" w:rsidRPr="00703D8F" w:rsidRDefault="00F957A4" w:rsidP="00AC5A39">
            <w:pPr>
              <w:keepNext/>
              <w:spacing w:before="40" w:after="40"/>
              <w:jc w:val="center"/>
              <w:rPr>
                <w:sz w:val="16"/>
                <w:szCs w:val="16"/>
              </w:rPr>
            </w:pPr>
            <w:r w:rsidRPr="00941AA8">
              <w:rPr>
                <w:sz w:val="16"/>
              </w:rPr>
              <w:sym w:font="Wingdings 2" w:char="F052"/>
            </w:r>
          </w:p>
        </w:tc>
      </w:tr>
      <w:tr w:rsidR="008151AE" w:rsidRPr="00464CE0" w14:paraId="0318EB36" w14:textId="77777777" w:rsidTr="008151AE">
        <w:tc>
          <w:tcPr>
            <w:tcW w:w="5202" w:type="dxa"/>
            <w:tcBorders>
              <w:top w:val="single" w:sz="4" w:space="0" w:color="FFFFFF"/>
              <w:bottom w:val="single" w:sz="4" w:space="0" w:color="FFFFFF"/>
              <w:right w:val="nil"/>
            </w:tcBorders>
            <w:shd w:val="clear" w:color="auto" w:fill="F2F2F2" w:themeFill="background1" w:themeFillShade="F2"/>
          </w:tcPr>
          <w:p w14:paraId="7988E4CC" w14:textId="77777777" w:rsidR="008151AE" w:rsidRDefault="008151AE" w:rsidP="008151AE">
            <w:pPr>
              <w:rPr>
                <w:sz w:val="16"/>
                <w:szCs w:val="16"/>
              </w:rPr>
            </w:pPr>
            <w:r>
              <w:rPr>
                <w:sz w:val="16"/>
                <w:szCs w:val="16"/>
              </w:rPr>
              <w:t>Macrosomia</w:t>
            </w:r>
          </w:p>
        </w:tc>
        <w:tc>
          <w:tcPr>
            <w:tcW w:w="2126" w:type="dxa"/>
            <w:tcBorders>
              <w:top w:val="single" w:sz="4" w:space="0" w:color="FFFFFF"/>
              <w:left w:val="nil"/>
              <w:bottom w:val="single" w:sz="4" w:space="0" w:color="FFFFFF"/>
              <w:right w:val="nil"/>
            </w:tcBorders>
            <w:shd w:val="clear" w:color="auto" w:fill="F2F2F2" w:themeFill="background1" w:themeFillShade="F2"/>
          </w:tcPr>
          <w:p w14:paraId="13BE577B" w14:textId="77777777" w:rsidR="008151AE" w:rsidRPr="008151AE" w:rsidRDefault="008151AE" w:rsidP="00AC5A39">
            <w:pPr>
              <w:keepNext/>
              <w:spacing w:before="40" w:after="40"/>
              <w:jc w:val="center"/>
              <w:rPr>
                <w:sz w:val="16"/>
                <w:szCs w:val="16"/>
              </w:rPr>
            </w:pPr>
            <w:r w:rsidRPr="008151AE">
              <w:rPr>
                <w:sz w:val="16"/>
                <w:szCs w:val="16"/>
              </w:rPr>
              <w:t>9</w:t>
            </w:r>
          </w:p>
        </w:tc>
        <w:tc>
          <w:tcPr>
            <w:tcW w:w="1928" w:type="dxa"/>
            <w:tcBorders>
              <w:top w:val="single" w:sz="4" w:space="0" w:color="FFFFFF"/>
              <w:left w:val="nil"/>
              <w:bottom w:val="single" w:sz="4" w:space="0" w:color="FFFFFF"/>
            </w:tcBorders>
            <w:shd w:val="clear" w:color="auto" w:fill="F2F2F2" w:themeFill="background1" w:themeFillShade="F2"/>
          </w:tcPr>
          <w:p w14:paraId="082EB66B" w14:textId="77777777" w:rsidR="008151AE" w:rsidRPr="00941AA8" w:rsidRDefault="008151AE" w:rsidP="00AC5A39">
            <w:pPr>
              <w:keepNext/>
              <w:spacing w:before="40" w:after="40"/>
              <w:jc w:val="center"/>
              <w:rPr>
                <w:sz w:val="16"/>
              </w:rPr>
            </w:pPr>
            <w:r w:rsidRPr="00941AA8">
              <w:rPr>
                <w:sz w:val="16"/>
              </w:rPr>
              <w:sym w:font="Wingdings 2" w:char="F052"/>
            </w:r>
          </w:p>
        </w:tc>
      </w:tr>
    </w:tbl>
    <w:p w14:paraId="2A574481" w14:textId="7CB9446A" w:rsidR="007F6B71" w:rsidRDefault="006770E3" w:rsidP="00DA4696">
      <w:pPr>
        <w:pStyle w:val="TableName"/>
        <w:spacing w:before="120" w:after="60" w:line="260" w:lineRule="exact"/>
        <w:ind w:left="0" w:firstLine="0"/>
      </w:pPr>
      <w:bookmarkStart w:id="128" w:name="_Toc41914157"/>
      <w:r>
        <w:t>Table C</w:t>
      </w:r>
      <w:r w:rsidR="00F957A4">
        <w:t>4</w:t>
      </w:r>
      <w:r>
        <w:t>: Outcomes for meta-analysis of evidence on i</w:t>
      </w:r>
      <w:r w:rsidR="007F6B71">
        <w:t>nterventions to prevent weight gain</w:t>
      </w:r>
      <w:bookmarkEnd w:id="128"/>
      <w:r w:rsidR="007F6B71">
        <w:t xml:space="preserve"> </w:t>
      </w:r>
      <w:bookmarkEnd w:id="127"/>
    </w:p>
    <w:tbl>
      <w:tblPr>
        <w:tblW w:w="9256" w:type="dxa"/>
        <w:tblInd w:w="-2" w:type="dxa"/>
        <w:tblBorders>
          <w:top w:val="single" w:sz="4" w:space="0" w:color="FFFFFF"/>
          <w:bottom w:val="single" w:sz="4" w:space="0" w:color="FFFFFF"/>
          <w:insideH w:val="single" w:sz="4" w:space="0" w:color="FFFFFF"/>
        </w:tblBorders>
        <w:shd w:val="clear" w:color="auto" w:fill="F2F2F2" w:themeFill="background1" w:themeFillShade="F2"/>
        <w:tblLook w:val="00A0" w:firstRow="1" w:lastRow="0" w:firstColumn="1" w:lastColumn="0" w:noHBand="0" w:noVBand="0"/>
      </w:tblPr>
      <w:tblGrid>
        <w:gridCol w:w="5202"/>
        <w:gridCol w:w="2126"/>
        <w:gridCol w:w="1928"/>
      </w:tblGrid>
      <w:tr w:rsidR="007F6B71" w:rsidRPr="009C0598" w14:paraId="65957D80" w14:textId="77777777" w:rsidTr="006770E3">
        <w:tc>
          <w:tcPr>
            <w:tcW w:w="5202" w:type="dxa"/>
            <w:shd w:val="clear" w:color="auto" w:fill="F2F2F2" w:themeFill="background1" w:themeFillShade="F2"/>
          </w:tcPr>
          <w:p w14:paraId="70EBDE81" w14:textId="38296128" w:rsidR="007F6B71" w:rsidRPr="009C0598" w:rsidRDefault="007F6B71" w:rsidP="00C42E2F">
            <w:pPr>
              <w:keepNext/>
              <w:spacing w:before="40" w:after="40"/>
              <w:rPr>
                <w:b/>
                <w:color w:val="000000" w:themeColor="text1"/>
                <w:sz w:val="16"/>
              </w:rPr>
            </w:pPr>
            <w:r w:rsidRPr="009C0598">
              <w:rPr>
                <w:b/>
                <w:color w:val="000000" w:themeColor="text1"/>
                <w:sz w:val="16"/>
              </w:rPr>
              <w:t>Outcome</w:t>
            </w:r>
            <w:r w:rsidR="006770E3">
              <w:rPr>
                <w:b/>
                <w:color w:val="000000" w:themeColor="text1"/>
                <w:sz w:val="16"/>
              </w:rPr>
              <w:t xml:space="preserve"> — Maternal</w:t>
            </w:r>
          </w:p>
        </w:tc>
        <w:tc>
          <w:tcPr>
            <w:tcW w:w="2126" w:type="dxa"/>
            <w:shd w:val="clear" w:color="auto" w:fill="F2F2F2" w:themeFill="background1" w:themeFillShade="F2"/>
          </w:tcPr>
          <w:p w14:paraId="23C3EC4F" w14:textId="77777777" w:rsidR="007F6B71" w:rsidRPr="009C0598" w:rsidRDefault="007F6B71" w:rsidP="00C42E2F">
            <w:pPr>
              <w:keepNext/>
              <w:spacing w:before="40" w:after="40"/>
              <w:jc w:val="center"/>
              <w:rPr>
                <w:b/>
                <w:color w:val="000000" w:themeColor="text1"/>
                <w:sz w:val="16"/>
              </w:rPr>
            </w:pPr>
            <w:r w:rsidRPr="009C0598">
              <w:rPr>
                <w:b/>
                <w:color w:val="000000" w:themeColor="text1"/>
                <w:sz w:val="16"/>
              </w:rPr>
              <w:t>Importance</w:t>
            </w:r>
          </w:p>
        </w:tc>
        <w:tc>
          <w:tcPr>
            <w:tcW w:w="1928" w:type="dxa"/>
            <w:shd w:val="clear" w:color="auto" w:fill="F2F2F2" w:themeFill="background1" w:themeFillShade="F2"/>
          </w:tcPr>
          <w:p w14:paraId="2E4D467A" w14:textId="77777777" w:rsidR="007F6B71" w:rsidRPr="009C0598" w:rsidRDefault="007F6B71" w:rsidP="00C42E2F">
            <w:pPr>
              <w:keepNext/>
              <w:spacing w:before="40" w:after="40"/>
              <w:jc w:val="center"/>
              <w:rPr>
                <w:b/>
                <w:color w:val="000000" w:themeColor="text1"/>
                <w:sz w:val="16"/>
              </w:rPr>
            </w:pPr>
            <w:r w:rsidRPr="009C0598">
              <w:rPr>
                <w:b/>
                <w:color w:val="000000" w:themeColor="text1"/>
                <w:sz w:val="16"/>
              </w:rPr>
              <w:t>Inclusion</w:t>
            </w:r>
          </w:p>
        </w:tc>
      </w:tr>
      <w:tr w:rsidR="007F6B71" w:rsidRPr="00464CE0" w14:paraId="3B9E044B" w14:textId="77777777" w:rsidTr="006770E3">
        <w:tc>
          <w:tcPr>
            <w:tcW w:w="5202" w:type="dxa"/>
            <w:shd w:val="clear" w:color="auto" w:fill="F2F2F2" w:themeFill="background1" w:themeFillShade="F2"/>
          </w:tcPr>
          <w:p w14:paraId="32FC86C5" w14:textId="77777777" w:rsidR="007F6B71" w:rsidRDefault="007F6B71" w:rsidP="00C42E2F">
            <w:pPr>
              <w:keepNext/>
              <w:spacing w:before="40" w:after="40"/>
              <w:rPr>
                <w:sz w:val="16"/>
              </w:rPr>
            </w:pPr>
            <w:r>
              <w:rPr>
                <w:sz w:val="16"/>
                <w:szCs w:val="16"/>
              </w:rPr>
              <w:t>Mean gestational weight gain</w:t>
            </w:r>
          </w:p>
        </w:tc>
        <w:tc>
          <w:tcPr>
            <w:tcW w:w="2126" w:type="dxa"/>
            <w:shd w:val="clear" w:color="auto" w:fill="F2F2F2" w:themeFill="background1" w:themeFillShade="F2"/>
          </w:tcPr>
          <w:p w14:paraId="1CCB034B" w14:textId="77777777" w:rsidR="007F6B71" w:rsidRDefault="007F6B71" w:rsidP="00C42E2F">
            <w:pPr>
              <w:keepNext/>
              <w:spacing w:before="40" w:after="40"/>
              <w:jc w:val="center"/>
              <w:rPr>
                <w:sz w:val="16"/>
              </w:rPr>
            </w:pPr>
            <w:r>
              <w:rPr>
                <w:sz w:val="16"/>
              </w:rPr>
              <w:t>5</w:t>
            </w:r>
          </w:p>
        </w:tc>
        <w:tc>
          <w:tcPr>
            <w:tcW w:w="1928" w:type="dxa"/>
            <w:shd w:val="clear" w:color="auto" w:fill="F2F2F2" w:themeFill="background1" w:themeFillShade="F2"/>
          </w:tcPr>
          <w:p w14:paraId="334A11EA"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65A282A0" w14:textId="77777777" w:rsidTr="006770E3">
        <w:tc>
          <w:tcPr>
            <w:tcW w:w="5202" w:type="dxa"/>
            <w:shd w:val="clear" w:color="auto" w:fill="F2F2F2" w:themeFill="background1" w:themeFillShade="F2"/>
          </w:tcPr>
          <w:p w14:paraId="38177342" w14:textId="77777777" w:rsidR="007F6B71" w:rsidRDefault="007F6B71" w:rsidP="00C42E2F">
            <w:pPr>
              <w:keepNext/>
              <w:spacing w:before="40" w:after="40"/>
              <w:rPr>
                <w:sz w:val="16"/>
                <w:szCs w:val="16"/>
              </w:rPr>
            </w:pPr>
            <w:r>
              <w:rPr>
                <w:sz w:val="16"/>
                <w:szCs w:val="16"/>
              </w:rPr>
              <w:t>Excess gestational weight gain</w:t>
            </w:r>
          </w:p>
        </w:tc>
        <w:tc>
          <w:tcPr>
            <w:tcW w:w="2126" w:type="dxa"/>
            <w:shd w:val="clear" w:color="auto" w:fill="F2F2F2" w:themeFill="background1" w:themeFillShade="F2"/>
          </w:tcPr>
          <w:p w14:paraId="76AD85C9" w14:textId="77777777" w:rsidR="007F6B71" w:rsidRDefault="007F6B71" w:rsidP="00C42E2F">
            <w:pPr>
              <w:keepNext/>
              <w:spacing w:before="40" w:after="40"/>
              <w:jc w:val="center"/>
              <w:rPr>
                <w:sz w:val="16"/>
              </w:rPr>
            </w:pPr>
            <w:r>
              <w:rPr>
                <w:sz w:val="16"/>
              </w:rPr>
              <w:t>5</w:t>
            </w:r>
          </w:p>
        </w:tc>
        <w:tc>
          <w:tcPr>
            <w:tcW w:w="1928" w:type="dxa"/>
            <w:shd w:val="clear" w:color="auto" w:fill="F2F2F2" w:themeFill="background1" w:themeFillShade="F2"/>
          </w:tcPr>
          <w:p w14:paraId="79F275EA"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153EBA3D" w14:textId="77777777" w:rsidTr="006770E3">
        <w:tc>
          <w:tcPr>
            <w:tcW w:w="5202" w:type="dxa"/>
            <w:shd w:val="clear" w:color="auto" w:fill="F2F2F2" w:themeFill="background1" w:themeFillShade="F2"/>
          </w:tcPr>
          <w:p w14:paraId="267A0E44" w14:textId="77777777" w:rsidR="007F6B71" w:rsidRDefault="007F6B71" w:rsidP="00C42E2F">
            <w:pPr>
              <w:keepNext/>
              <w:spacing w:before="40" w:after="40"/>
              <w:rPr>
                <w:sz w:val="16"/>
              </w:rPr>
            </w:pPr>
            <w:r>
              <w:rPr>
                <w:sz w:val="16"/>
                <w:szCs w:val="16"/>
              </w:rPr>
              <w:t>Gestational diabetes</w:t>
            </w:r>
          </w:p>
        </w:tc>
        <w:tc>
          <w:tcPr>
            <w:tcW w:w="2126" w:type="dxa"/>
            <w:shd w:val="clear" w:color="auto" w:fill="F2F2F2" w:themeFill="background1" w:themeFillShade="F2"/>
          </w:tcPr>
          <w:p w14:paraId="33820DE3" w14:textId="77777777" w:rsidR="007F6B71" w:rsidRDefault="007F6B71" w:rsidP="00C42E2F">
            <w:pPr>
              <w:keepNext/>
              <w:spacing w:before="40" w:after="40"/>
              <w:jc w:val="center"/>
              <w:rPr>
                <w:sz w:val="16"/>
              </w:rPr>
            </w:pPr>
            <w:r>
              <w:rPr>
                <w:sz w:val="16"/>
              </w:rPr>
              <w:t>9</w:t>
            </w:r>
          </w:p>
        </w:tc>
        <w:tc>
          <w:tcPr>
            <w:tcW w:w="1928" w:type="dxa"/>
            <w:shd w:val="clear" w:color="auto" w:fill="F2F2F2" w:themeFill="background1" w:themeFillShade="F2"/>
          </w:tcPr>
          <w:p w14:paraId="1F5B865F"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63013F6F" w14:textId="77777777" w:rsidTr="006770E3">
        <w:tc>
          <w:tcPr>
            <w:tcW w:w="5202" w:type="dxa"/>
            <w:tcBorders>
              <w:bottom w:val="single" w:sz="4" w:space="0" w:color="FFFFFF"/>
            </w:tcBorders>
            <w:shd w:val="clear" w:color="auto" w:fill="F2F2F2" w:themeFill="background1" w:themeFillShade="F2"/>
          </w:tcPr>
          <w:p w14:paraId="227B73D4" w14:textId="77777777" w:rsidR="007F6B71" w:rsidRDefault="007F6B71" w:rsidP="00C42E2F">
            <w:pPr>
              <w:keepNext/>
              <w:spacing w:before="40" w:after="40"/>
              <w:rPr>
                <w:sz w:val="16"/>
              </w:rPr>
            </w:pPr>
            <w:r>
              <w:rPr>
                <w:sz w:val="16"/>
                <w:szCs w:val="16"/>
              </w:rPr>
              <w:t>Hypertensive disorders of pregnancy</w:t>
            </w:r>
          </w:p>
        </w:tc>
        <w:tc>
          <w:tcPr>
            <w:tcW w:w="2126" w:type="dxa"/>
            <w:tcBorders>
              <w:bottom w:val="single" w:sz="4" w:space="0" w:color="FFFFFF"/>
            </w:tcBorders>
            <w:shd w:val="clear" w:color="auto" w:fill="F2F2F2" w:themeFill="background1" w:themeFillShade="F2"/>
          </w:tcPr>
          <w:p w14:paraId="7517524C" w14:textId="77777777" w:rsidR="007F6B71" w:rsidRDefault="007F6B71" w:rsidP="00C42E2F">
            <w:pPr>
              <w:keepNext/>
              <w:spacing w:before="40" w:after="40"/>
              <w:jc w:val="center"/>
              <w:rPr>
                <w:sz w:val="16"/>
              </w:rPr>
            </w:pPr>
            <w:r>
              <w:rPr>
                <w:sz w:val="16"/>
              </w:rPr>
              <w:t>5</w:t>
            </w:r>
          </w:p>
        </w:tc>
        <w:tc>
          <w:tcPr>
            <w:tcW w:w="1928" w:type="dxa"/>
            <w:tcBorders>
              <w:bottom w:val="single" w:sz="4" w:space="0" w:color="FFFFFF"/>
            </w:tcBorders>
            <w:shd w:val="clear" w:color="auto" w:fill="F2F2F2" w:themeFill="background1" w:themeFillShade="F2"/>
          </w:tcPr>
          <w:p w14:paraId="1ABD15FD"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171DD9D7" w14:textId="77777777" w:rsidTr="006770E3">
        <w:tc>
          <w:tcPr>
            <w:tcW w:w="5202" w:type="dxa"/>
            <w:tcBorders>
              <w:top w:val="single" w:sz="4" w:space="0" w:color="FFFFFF"/>
              <w:bottom w:val="single" w:sz="4" w:space="0" w:color="FFFFFF"/>
              <w:right w:val="nil"/>
            </w:tcBorders>
            <w:shd w:val="clear" w:color="auto" w:fill="F2F2F2" w:themeFill="background1" w:themeFillShade="F2"/>
          </w:tcPr>
          <w:p w14:paraId="41EB6BD4" w14:textId="77777777" w:rsidR="007F6B71" w:rsidRDefault="007F6B71" w:rsidP="00C42E2F">
            <w:pPr>
              <w:rPr>
                <w:sz w:val="16"/>
                <w:szCs w:val="16"/>
              </w:rPr>
            </w:pPr>
            <w:r>
              <w:rPr>
                <w:sz w:val="16"/>
                <w:szCs w:val="16"/>
              </w:rPr>
              <w:t>Caesarean section</w:t>
            </w:r>
          </w:p>
        </w:tc>
        <w:tc>
          <w:tcPr>
            <w:tcW w:w="2126" w:type="dxa"/>
            <w:tcBorders>
              <w:top w:val="single" w:sz="4" w:space="0" w:color="FFFFFF"/>
              <w:left w:val="nil"/>
              <w:bottom w:val="single" w:sz="4" w:space="0" w:color="FFFFFF"/>
              <w:right w:val="nil"/>
            </w:tcBorders>
            <w:shd w:val="clear" w:color="auto" w:fill="F2F2F2" w:themeFill="background1" w:themeFillShade="F2"/>
          </w:tcPr>
          <w:p w14:paraId="7F946A12" w14:textId="77777777" w:rsidR="007F6B71" w:rsidRPr="00785C5B" w:rsidRDefault="007F6B71" w:rsidP="00C42E2F">
            <w:pPr>
              <w:keepNext/>
              <w:spacing w:before="40" w:after="40"/>
              <w:jc w:val="center"/>
              <w:rPr>
                <w:sz w:val="16"/>
                <w:szCs w:val="16"/>
              </w:rPr>
            </w:pPr>
            <w:r>
              <w:rPr>
                <w:sz w:val="16"/>
                <w:szCs w:val="16"/>
              </w:rPr>
              <w:t>9</w:t>
            </w:r>
          </w:p>
        </w:tc>
        <w:tc>
          <w:tcPr>
            <w:tcW w:w="1928" w:type="dxa"/>
            <w:tcBorders>
              <w:top w:val="single" w:sz="4" w:space="0" w:color="FFFFFF"/>
              <w:left w:val="nil"/>
              <w:bottom w:val="single" w:sz="4" w:space="0" w:color="FFFFFF"/>
            </w:tcBorders>
            <w:shd w:val="clear" w:color="auto" w:fill="F2F2F2" w:themeFill="background1" w:themeFillShade="F2"/>
          </w:tcPr>
          <w:p w14:paraId="7BB62E5F" w14:textId="77777777" w:rsidR="007F6B71" w:rsidRPr="00785C5B" w:rsidRDefault="007F6B71" w:rsidP="00C42E2F">
            <w:pPr>
              <w:keepNext/>
              <w:spacing w:before="40" w:after="40"/>
              <w:jc w:val="center"/>
              <w:rPr>
                <w:sz w:val="16"/>
                <w:szCs w:val="16"/>
              </w:rPr>
            </w:pPr>
            <w:r w:rsidRPr="00941AA8">
              <w:rPr>
                <w:sz w:val="16"/>
              </w:rPr>
              <w:sym w:font="Wingdings 2" w:char="F052"/>
            </w:r>
          </w:p>
        </w:tc>
      </w:tr>
      <w:tr w:rsidR="007F6B71" w:rsidRPr="009726C4" w14:paraId="5189D889" w14:textId="77777777" w:rsidTr="006770E3">
        <w:tc>
          <w:tcPr>
            <w:tcW w:w="5202" w:type="dxa"/>
            <w:tcBorders>
              <w:bottom w:val="single" w:sz="4" w:space="0" w:color="FFFFFF"/>
            </w:tcBorders>
            <w:shd w:val="clear" w:color="auto" w:fill="F2F2F2" w:themeFill="background1" w:themeFillShade="F2"/>
          </w:tcPr>
          <w:p w14:paraId="6F3AD329" w14:textId="77777777" w:rsidR="007F6B71" w:rsidRPr="009726C4" w:rsidRDefault="007F6B71" w:rsidP="00C42E2F">
            <w:pPr>
              <w:rPr>
                <w:sz w:val="16"/>
                <w:szCs w:val="16"/>
              </w:rPr>
            </w:pPr>
            <w:r w:rsidRPr="009726C4">
              <w:rPr>
                <w:sz w:val="16"/>
                <w:szCs w:val="16"/>
              </w:rPr>
              <w:t>Depression</w:t>
            </w:r>
            <w:r>
              <w:rPr>
                <w:sz w:val="16"/>
                <w:szCs w:val="16"/>
              </w:rPr>
              <w:t xml:space="preserve"> (antenatal and postnatal)</w:t>
            </w:r>
          </w:p>
        </w:tc>
        <w:tc>
          <w:tcPr>
            <w:tcW w:w="2126" w:type="dxa"/>
            <w:tcBorders>
              <w:bottom w:val="single" w:sz="4" w:space="0" w:color="FFFFFF"/>
            </w:tcBorders>
            <w:shd w:val="clear" w:color="auto" w:fill="F2F2F2" w:themeFill="background1" w:themeFillShade="F2"/>
          </w:tcPr>
          <w:p w14:paraId="3EC3C5BA" w14:textId="77777777" w:rsidR="007F6B71" w:rsidRPr="009726C4" w:rsidRDefault="007F6B71" w:rsidP="00C42E2F">
            <w:pPr>
              <w:keepNext/>
              <w:spacing w:before="40" w:after="40"/>
              <w:jc w:val="center"/>
              <w:rPr>
                <w:sz w:val="16"/>
                <w:szCs w:val="16"/>
              </w:rPr>
            </w:pPr>
            <w:r>
              <w:rPr>
                <w:sz w:val="16"/>
                <w:szCs w:val="16"/>
              </w:rPr>
              <w:t>7</w:t>
            </w:r>
          </w:p>
        </w:tc>
        <w:tc>
          <w:tcPr>
            <w:tcW w:w="1928" w:type="dxa"/>
            <w:tcBorders>
              <w:bottom w:val="single" w:sz="4" w:space="0" w:color="FFFFFF"/>
            </w:tcBorders>
            <w:shd w:val="clear" w:color="auto" w:fill="F2F2F2" w:themeFill="background1" w:themeFillShade="F2"/>
          </w:tcPr>
          <w:p w14:paraId="778557E5" w14:textId="77777777" w:rsidR="007F6B71" w:rsidRPr="009726C4" w:rsidRDefault="007F6B71" w:rsidP="00C42E2F">
            <w:pPr>
              <w:keepNext/>
              <w:spacing w:before="40" w:after="40"/>
              <w:jc w:val="center"/>
              <w:rPr>
                <w:sz w:val="16"/>
                <w:szCs w:val="16"/>
              </w:rPr>
            </w:pPr>
            <w:r w:rsidRPr="00941AA8">
              <w:rPr>
                <w:sz w:val="16"/>
              </w:rPr>
              <w:sym w:font="Wingdings 2" w:char="F052"/>
            </w:r>
          </w:p>
        </w:tc>
      </w:tr>
      <w:tr w:rsidR="007F6B71" w:rsidRPr="00464CE0" w14:paraId="11449FC8" w14:textId="77777777" w:rsidTr="006770E3">
        <w:tc>
          <w:tcPr>
            <w:tcW w:w="5202" w:type="dxa"/>
            <w:tcBorders>
              <w:top w:val="single" w:sz="4" w:space="0" w:color="FFFFFF"/>
              <w:bottom w:val="single" w:sz="4" w:space="0" w:color="FFFFFF"/>
              <w:right w:val="nil"/>
            </w:tcBorders>
            <w:shd w:val="clear" w:color="auto" w:fill="F2F2F2" w:themeFill="background1" w:themeFillShade="F2"/>
          </w:tcPr>
          <w:p w14:paraId="3044F2C9" w14:textId="77777777" w:rsidR="007F6B71" w:rsidRDefault="007F6B71" w:rsidP="00C42E2F">
            <w:pPr>
              <w:rPr>
                <w:sz w:val="16"/>
                <w:szCs w:val="16"/>
              </w:rPr>
            </w:pPr>
            <w:r>
              <w:rPr>
                <w:sz w:val="16"/>
                <w:szCs w:val="16"/>
              </w:rPr>
              <w:t>Postnatal weight retention</w:t>
            </w:r>
          </w:p>
        </w:tc>
        <w:tc>
          <w:tcPr>
            <w:tcW w:w="2126" w:type="dxa"/>
            <w:tcBorders>
              <w:top w:val="single" w:sz="4" w:space="0" w:color="FFFFFF"/>
              <w:left w:val="nil"/>
              <w:bottom w:val="single" w:sz="4" w:space="0" w:color="FFFFFF"/>
              <w:right w:val="nil"/>
            </w:tcBorders>
            <w:shd w:val="clear" w:color="auto" w:fill="F2F2F2" w:themeFill="background1" w:themeFillShade="F2"/>
          </w:tcPr>
          <w:p w14:paraId="6022DBE3" w14:textId="77777777" w:rsidR="007F6B71" w:rsidRPr="00703D8F" w:rsidRDefault="007F6B71" w:rsidP="00C42E2F">
            <w:pPr>
              <w:keepNext/>
              <w:spacing w:before="40" w:after="40"/>
              <w:jc w:val="center"/>
              <w:rPr>
                <w:sz w:val="16"/>
                <w:szCs w:val="16"/>
              </w:rPr>
            </w:pPr>
            <w:r>
              <w:rPr>
                <w:sz w:val="16"/>
                <w:szCs w:val="16"/>
              </w:rPr>
              <w:t>5</w:t>
            </w:r>
          </w:p>
        </w:tc>
        <w:tc>
          <w:tcPr>
            <w:tcW w:w="1928" w:type="dxa"/>
            <w:tcBorders>
              <w:top w:val="single" w:sz="4" w:space="0" w:color="FFFFFF"/>
              <w:left w:val="nil"/>
              <w:bottom w:val="single" w:sz="4" w:space="0" w:color="FFFFFF"/>
            </w:tcBorders>
            <w:shd w:val="clear" w:color="auto" w:fill="F2F2F2" w:themeFill="background1" w:themeFillShade="F2"/>
          </w:tcPr>
          <w:p w14:paraId="345A8F9F" w14:textId="77777777" w:rsidR="007F6B71" w:rsidRPr="00703D8F" w:rsidRDefault="007F6B71" w:rsidP="00C42E2F">
            <w:pPr>
              <w:keepNext/>
              <w:spacing w:before="40" w:after="40"/>
              <w:jc w:val="center"/>
              <w:rPr>
                <w:sz w:val="16"/>
                <w:szCs w:val="16"/>
              </w:rPr>
            </w:pPr>
            <w:r w:rsidRPr="00941AA8">
              <w:rPr>
                <w:sz w:val="16"/>
              </w:rPr>
              <w:sym w:font="Wingdings 2" w:char="F052"/>
            </w:r>
          </w:p>
        </w:tc>
      </w:tr>
      <w:tr w:rsidR="007F6B71" w:rsidRPr="009C0598" w14:paraId="661CDB9A" w14:textId="77777777" w:rsidTr="006770E3">
        <w:tc>
          <w:tcPr>
            <w:tcW w:w="5202" w:type="dxa"/>
            <w:shd w:val="clear" w:color="auto" w:fill="F2F2F2" w:themeFill="background1" w:themeFillShade="F2"/>
          </w:tcPr>
          <w:p w14:paraId="2727CAFE" w14:textId="2B49926E" w:rsidR="007F6B71" w:rsidRPr="009C0598" w:rsidRDefault="007F6B71" w:rsidP="00C42E2F">
            <w:pPr>
              <w:keepNext/>
              <w:spacing w:before="40" w:after="40"/>
              <w:rPr>
                <w:b/>
                <w:color w:val="000000" w:themeColor="text1"/>
                <w:sz w:val="16"/>
              </w:rPr>
            </w:pPr>
            <w:r w:rsidRPr="009C0598">
              <w:rPr>
                <w:b/>
                <w:color w:val="000000" w:themeColor="text1"/>
                <w:sz w:val="16"/>
              </w:rPr>
              <w:t>Outcome</w:t>
            </w:r>
            <w:r w:rsidR="006770E3">
              <w:rPr>
                <w:b/>
                <w:color w:val="000000" w:themeColor="text1"/>
                <w:sz w:val="16"/>
              </w:rPr>
              <w:t xml:space="preserve"> — Infant</w:t>
            </w:r>
          </w:p>
        </w:tc>
        <w:tc>
          <w:tcPr>
            <w:tcW w:w="2126" w:type="dxa"/>
            <w:shd w:val="clear" w:color="auto" w:fill="F2F2F2" w:themeFill="background1" w:themeFillShade="F2"/>
          </w:tcPr>
          <w:p w14:paraId="3CA33C61" w14:textId="77777777" w:rsidR="007F6B71" w:rsidRPr="009C0598" w:rsidRDefault="007F6B71" w:rsidP="00C42E2F">
            <w:pPr>
              <w:keepNext/>
              <w:spacing w:before="40" w:after="40"/>
              <w:jc w:val="center"/>
              <w:rPr>
                <w:b/>
                <w:color w:val="000000" w:themeColor="text1"/>
                <w:sz w:val="16"/>
              </w:rPr>
            </w:pPr>
            <w:r w:rsidRPr="009C0598">
              <w:rPr>
                <w:b/>
                <w:color w:val="000000" w:themeColor="text1"/>
                <w:sz w:val="16"/>
              </w:rPr>
              <w:t>Importance</w:t>
            </w:r>
          </w:p>
        </w:tc>
        <w:tc>
          <w:tcPr>
            <w:tcW w:w="1928" w:type="dxa"/>
            <w:shd w:val="clear" w:color="auto" w:fill="F2F2F2" w:themeFill="background1" w:themeFillShade="F2"/>
          </w:tcPr>
          <w:p w14:paraId="5D50215D" w14:textId="77777777" w:rsidR="007F6B71" w:rsidRPr="009C0598" w:rsidRDefault="007F6B71" w:rsidP="00C42E2F">
            <w:pPr>
              <w:keepNext/>
              <w:spacing w:before="40" w:after="40"/>
              <w:jc w:val="center"/>
              <w:rPr>
                <w:b/>
                <w:color w:val="000000" w:themeColor="text1"/>
                <w:sz w:val="16"/>
              </w:rPr>
            </w:pPr>
            <w:r w:rsidRPr="009C0598">
              <w:rPr>
                <w:b/>
                <w:color w:val="000000" w:themeColor="text1"/>
                <w:sz w:val="16"/>
              </w:rPr>
              <w:t>Inclusion</w:t>
            </w:r>
          </w:p>
        </w:tc>
      </w:tr>
      <w:tr w:rsidR="007F6B71" w:rsidRPr="00464CE0" w14:paraId="75AB4682" w14:textId="77777777" w:rsidTr="006770E3">
        <w:tc>
          <w:tcPr>
            <w:tcW w:w="5202" w:type="dxa"/>
            <w:shd w:val="clear" w:color="auto" w:fill="F2F2F2" w:themeFill="background1" w:themeFillShade="F2"/>
          </w:tcPr>
          <w:p w14:paraId="7C219595" w14:textId="77777777" w:rsidR="007F6B71" w:rsidRDefault="007F6B71" w:rsidP="00C42E2F">
            <w:pPr>
              <w:keepNext/>
              <w:spacing w:before="40" w:after="40"/>
              <w:rPr>
                <w:sz w:val="16"/>
                <w:szCs w:val="16"/>
              </w:rPr>
            </w:pPr>
            <w:r>
              <w:rPr>
                <w:sz w:val="16"/>
                <w:szCs w:val="16"/>
              </w:rPr>
              <w:t>Preterm birth</w:t>
            </w:r>
          </w:p>
        </w:tc>
        <w:tc>
          <w:tcPr>
            <w:tcW w:w="2126" w:type="dxa"/>
            <w:shd w:val="clear" w:color="auto" w:fill="F2F2F2" w:themeFill="background1" w:themeFillShade="F2"/>
          </w:tcPr>
          <w:p w14:paraId="2F7471E3" w14:textId="77777777" w:rsidR="007F6B71" w:rsidRDefault="007F6B71" w:rsidP="00C42E2F">
            <w:pPr>
              <w:keepNext/>
              <w:spacing w:before="40" w:after="40"/>
              <w:jc w:val="center"/>
              <w:rPr>
                <w:sz w:val="16"/>
              </w:rPr>
            </w:pPr>
            <w:r>
              <w:rPr>
                <w:sz w:val="16"/>
              </w:rPr>
              <w:t>9</w:t>
            </w:r>
          </w:p>
        </w:tc>
        <w:tc>
          <w:tcPr>
            <w:tcW w:w="1928" w:type="dxa"/>
            <w:shd w:val="clear" w:color="auto" w:fill="F2F2F2" w:themeFill="background1" w:themeFillShade="F2"/>
          </w:tcPr>
          <w:p w14:paraId="2141D594"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37A2B33D" w14:textId="77777777" w:rsidTr="006770E3">
        <w:tc>
          <w:tcPr>
            <w:tcW w:w="5202" w:type="dxa"/>
            <w:shd w:val="clear" w:color="auto" w:fill="F2F2F2" w:themeFill="background1" w:themeFillShade="F2"/>
          </w:tcPr>
          <w:p w14:paraId="46BCEED3" w14:textId="77777777" w:rsidR="007F6B71" w:rsidRDefault="007F6B71" w:rsidP="00C42E2F">
            <w:pPr>
              <w:keepNext/>
              <w:spacing w:before="40" w:after="40"/>
              <w:rPr>
                <w:sz w:val="16"/>
                <w:szCs w:val="16"/>
              </w:rPr>
            </w:pPr>
            <w:r>
              <w:rPr>
                <w:sz w:val="16"/>
                <w:szCs w:val="16"/>
              </w:rPr>
              <w:t>Low birthweight</w:t>
            </w:r>
          </w:p>
        </w:tc>
        <w:tc>
          <w:tcPr>
            <w:tcW w:w="2126" w:type="dxa"/>
            <w:shd w:val="clear" w:color="auto" w:fill="F2F2F2" w:themeFill="background1" w:themeFillShade="F2"/>
          </w:tcPr>
          <w:p w14:paraId="5922E965" w14:textId="77777777" w:rsidR="007F6B71" w:rsidRDefault="007F6B71" w:rsidP="00C42E2F">
            <w:pPr>
              <w:keepNext/>
              <w:spacing w:before="40" w:after="40"/>
              <w:jc w:val="center"/>
              <w:rPr>
                <w:sz w:val="16"/>
              </w:rPr>
            </w:pPr>
            <w:r>
              <w:rPr>
                <w:sz w:val="16"/>
              </w:rPr>
              <w:t>9</w:t>
            </w:r>
          </w:p>
        </w:tc>
        <w:tc>
          <w:tcPr>
            <w:tcW w:w="1928" w:type="dxa"/>
            <w:shd w:val="clear" w:color="auto" w:fill="F2F2F2" w:themeFill="background1" w:themeFillShade="F2"/>
          </w:tcPr>
          <w:p w14:paraId="2B60B23E"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5FF887EB" w14:textId="77777777" w:rsidTr="006770E3">
        <w:tc>
          <w:tcPr>
            <w:tcW w:w="5202" w:type="dxa"/>
            <w:shd w:val="clear" w:color="auto" w:fill="F2F2F2" w:themeFill="background1" w:themeFillShade="F2"/>
          </w:tcPr>
          <w:p w14:paraId="77C30645" w14:textId="77777777" w:rsidR="007F6B71" w:rsidRDefault="007F6B71" w:rsidP="00C42E2F">
            <w:pPr>
              <w:keepNext/>
              <w:spacing w:before="40" w:after="40"/>
              <w:rPr>
                <w:sz w:val="16"/>
                <w:szCs w:val="16"/>
              </w:rPr>
            </w:pPr>
            <w:r>
              <w:rPr>
                <w:sz w:val="16"/>
                <w:szCs w:val="16"/>
              </w:rPr>
              <w:t>Macrosomia</w:t>
            </w:r>
          </w:p>
        </w:tc>
        <w:tc>
          <w:tcPr>
            <w:tcW w:w="2126" w:type="dxa"/>
            <w:shd w:val="clear" w:color="auto" w:fill="F2F2F2" w:themeFill="background1" w:themeFillShade="F2"/>
          </w:tcPr>
          <w:p w14:paraId="0FD4807A" w14:textId="77777777" w:rsidR="007F6B71" w:rsidRDefault="007F6B71" w:rsidP="00C42E2F">
            <w:pPr>
              <w:keepNext/>
              <w:spacing w:before="40" w:after="40"/>
              <w:jc w:val="center"/>
              <w:rPr>
                <w:sz w:val="16"/>
              </w:rPr>
            </w:pPr>
            <w:r>
              <w:rPr>
                <w:sz w:val="16"/>
              </w:rPr>
              <w:t>9</w:t>
            </w:r>
          </w:p>
        </w:tc>
        <w:tc>
          <w:tcPr>
            <w:tcW w:w="1928" w:type="dxa"/>
            <w:shd w:val="clear" w:color="auto" w:fill="F2F2F2" w:themeFill="background1" w:themeFillShade="F2"/>
          </w:tcPr>
          <w:p w14:paraId="66518217"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1FEB5502" w14:textId="77777777" w:rsidTr="006770E3">
        <w:tc>
          <w:tcPr>
            <w:tcW w:w="5202" w:type="dxa"/>
            <w:shd w:val="clear" w:color="auto" w:fill="F2F2F2" w:themeFill="background1" w:themeFillShade="F2"/>
          </w:tcPr>
          <w:p w14:paraId="5C831ADC" w14:textId="77777777" w:rsidR="007F6B71" w:rsidRDefault="007F6B71" w:rsidP="00C42E2F">
            <w:pPr>
              <w:keepNext/>
              <w:spacing w:before="40" w:after="40"/>
              <w:rPr>
                <w:sz w:val="16"/>
                <w:szCs w:val="16"/>
              </w:rPr>
            </w:pPr>
            <w:r>
              <w:rPr>
                <w:sz w:val="16"/>
                <w:szCs w:val="16"/>
              </w:rPr>
              <w:t>Large for gestational age</w:t>
            </w:r>
          </w:p>
        </w:tc>
        <w:tc>
          <w:tcPr>
            <w:tcW w:w="2126" w:type="dxa"/>
            <w:shd w:val="clear" w:color="auto" w:fill="F2F2F2" w:themeFill="background1" w:themeFillShade="F2"/>
          </w:tcPr>
          <w:p w14:paraId="2CAA579E" w14:textId="77777777" w:rsidR="007F6B71" w:rsidRDefault="007F6B71" w:rsidP="00C42E2F">
            <w:pPr>
              <w:keepNext/>
              <w:spacing w:before="40" w:after="40"/>
              <w:jc w:val="center"/>
              <w:rPr>
                <w:sz w:val="16"/>
              </w:rPr>
            </w:pPr>
            <w:r>
              <w:rPr>
                <w:sz w:val="16"/>
              </w:rPr>
              <w:t>9</w:t>
            </w:r>
          </w:p>
        </w:tc>
        <w:tc>
          <w:tcPr>
            <w:tcW w:w="1928" w:type="dxa"/>
            <w:shd w:val="clear" w:color="auto" w:fill="F2F2F2" w:themeFill="background1" w:themeFillShade="F2"/>
          </w:tcPr>
          <w:p w14:paraId="1DF01F3E"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604BFF38" w14:textId="77777777" w:rsidTr="006770E3">
        <w:tc>
          <w:tcPr>
            <w:tcW w:w="5202" w:type="dxa"/>
            <w:shd w:val="clear" w:color="auto" w:fill="F2F2F2" w:themeFill="background1" w:themeFillShade="F2"/>
          </w:tcPr>
          <w:p w14:paraId="2228EC25" w14:textId="77777777" w:rsidR="007F6B71" w:rsidRDefault="007F6B71" w:rsidP="00C42E2F">
            <w:pPr>
              <w:keepNext/>
              <w:spacing w:before="40" w:after="40"/>
              <w:rPr>
                <w:sz w:val="16"/>
                <w:szCs w:val="16"/>
              </w:rPr>
            </w:pPr>
            <w:r>
              <w:rPr>
                <w:sz w:val="16"/>
                <w:szCs w:val="16"/>
              </w:rPr>
              <w:t>Small for gestational age</w:t>
            </w:r>
          </w:p>
        </w:tc>
        <w:tc>
          <w:tcPr>
            <w:tcW w:w="2126" w:type="dxa"/>
            <w:shd w:val="clear" w:color="auto" w:fill="F2F2F2" w:themeFill="background1" w:themeFillShade="F2"/>
          </w:tcPr>
          <w:p w14:paraId="16F806AF" w14:textId="77777777" w:rsidR="007F6B71" w:rsidRDefault="007F6B71" w:rsidP="00C42E2F">
            <w:pPr>
              <w:keepNext/>
              <w:spacing w:before="40" w:after="40"/>
              <w:jc w:val="center"/>
              <w:rPr>
                <w:sz w:val="16"/>
              </w:rPr>
            </w:pPr>
            <w:r>
              <w:rPr>
                <w:sz w:val="16"/>
              </w:rPr>
              <w:t>9</w:t>
            </w:r>
          </w:p>
        </w:tc>
        <w:tc>
          <w:tcPr>
            <w:tcW w:w="1928" w:type="dxa"/>
            <w:shd w:val="clear" w:color="auto" w:fill="F2F2F2" w:themeFill="background1" w:themeFillShade="F2"/>
          </w:tcPr>
          <w:p w14:paraId="442526BD"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01BA5173" w14:textId="77777777" w:rsidTr="006770E3">
        <w:tc>
          <w:tcPr>
            <w:tcW w:w="5202" w:type="dxa"/>
            <w:tcBorders>
              <w:bottom w:val="single" w:sz="4" w:space="0" w:color="FFFFFF"/>
            </w:tcBorders>
            <w:shd w:val="clear" w:color="auto" w:fill="F2F2F2" w:themeFill="background1" w:themeFillShade="F2"/>
          </w:tcPr>
          <w:p w14:paraId="5E8AEA06" w14:textId="77777777" w:rsidR="007F6B71" w:rsidRDefault="007F6B71" w:rsidP="00C42E2F">
            <w:pPr>
              <w:keepNext/>
              <w:spacing w:before="40" w:after="40"/>
              <w:rPr>
                <w:sz w:val="16"/>
                <w:szCs w:val="16"/>
              </w:rPr>
            </w:pPr>
            <w:r>
              <w:rPr>
                <w:sz w:val="16"/>
                <w:szCs w:val="16"/>
              </w:rPr>
              <w:t>Apgar score &lt;7 at 5 minutes</w:t>
            </w:r>
          </w:p>
        </w:tc>
        <w:tc>
          <w:tcPr>
            <w:tcW w:w="2126" w:type="dxa"/>
            <w:tcBorders>
              <w:bottom w:val="single" w:sz="4" w:space="0" w:color="FFFFFF"/>
            </w:tcBorders>
            <w:shd w:val="clear" w:color="auto" w:fill="F2F2F2" w:themeFill="background1" w:themeFillShade="F2"/>
          </w:tcPr>
          <w:p w14:paraId="1240CA7D" w14:textId="77777777" w:rsidR="007F6B71" w:rsidRDefault="007F6B71" w:rsidP="00C42E2F">
            <w:pPr>
              <w:keepNext/>
              <w:spacing w:before="40" w:after="40"/>
              <w:jc w:val="center"/>
              <w:rPr>
                <w:sz w:val="16"/>
              </w:rPr>
            </w:pPr>
            <w:r>
              <w:rPr>
                <w:sz w:val="16"/>
              </w:rPr>
              <w:t>7</w:t>
            </w:r>
          </w:p>
        </w:tc>
        <w:tc>
          <w:tcPr>
            <w:tcW w:w="1928" w:type="dxa"/>
            <w:tcBorders>
              <w:bottom w:val="single" w:sz="4" w:space="0" w:color="FFFFFF"/>
            </w:tcBorders>
            <w:shd w:val="clear" w:color="auto" w:fill="F2F2F2" w:themeFill="background1" w:themeFillShade="F2"/>
          </w:tcPr>
          <w:p w14:paraId="5AA4DCE0" w14:textId="77777777" w:rsidR="007F6B71" w:rsidRPr="00941AA8" w:rsidRDefault="007F6B71" w:rsidP="00C42E2F">
            <w:pPr>
              <w:keepNext/>
              <w:spacing w:before="40" w:after="40"/>
              <w:jc w:val="center"/>
              <w:rPr>
                <w:sz w:val="16"/>
              </w:rPr>
            </w:pPr>
            <w:r w:rsidRPr="00941AA8">
              <w:rPr>
                <w:sz w:val="16"/>
              </w:rPr>
              <w:sym w:font="Wingdings 2" w:char="F052"/>
            </w:r>
          </w:p>
        </w:tc>
      </w:tr>
      <w:tr w:rsidR="007F6B71" w:rsidRPr="00464CE0" w14:paraId="31FE547C" w14:textId="77777777" w:rsidTr="006770E3">
        <w:tc>
          <w:tcPr>
            <w:tcW w:w="5202" w:type="dxa"/>
            <w:tcBorders>
              <w:top w:val="single" w:sz="4" w:space="0" w:color="FFFFFF"/>
              <w:bottom w:val="single" w:sz="4" w:space="0" w:color="FFFFFF"/>
              <w:right w:val="nil"/>
            </w:tcBorders>
            <w:shd w:val="clear" w:color="auto" w:fill="F2F2F2" w:themeFill="background1" w:themeFillShade="F2"/>
          </w:tcPr>
          <w:p w14:paraId="63D3549C" w14:textId="77777777" w:rsidR="007F6B71" w:rsidRDefault="007F6B71" w:rsidP="00C42E2F">
            <w:pPr>
              <w:keepNext/>
              <w:spacing w:before="40" w:after="40"/>
              <w:rPr>
                <w:sz w:val="16"/>
                <w:szCs w:val="16"/>
              </w:rPr>
            </w:pPr>
            <w:r>
              <w:rPr>
                <w:sz w:val="16"/>
                <w:szCs w:val="16"/>
              </w:rPr>
              <w:t>Early childhood weight</w:t>
            </w:r>
          </w:p>
        </w:tc>
        <w:tc>
          <w:tcPr>
            <w:tcW w:w="2126" w:type="dxa"/>
            <w:tcBorders>
              <w:top w:val="single" w:sz="4" w:space="0" w:color="FFFFFF"/>
              <w:left w:val="nil"/>
              <w:bottom w:val="single" w:sz="4" w:space="0" w:color="FFFFFF"/>
              <w:right w:val="nil"/>
            </w:tcBorders>
            <w:shd w:val="clear" w:color="auto" w:fill="F2F2F2" w:themeFill="background1" w:themeFillShade="F2"/>
          </w:tcPr>
          <w:p w14:paraId="3D61C87B" w14:textId="77777777" w:rsidR="007F6B71" w:rsidRDefault="007F6B71" w:rsidP="00C42E2F">
            <w:pPr>
              <w:keepNext/>
              <w:spacing w:before="40" w:after="40"/>
              <w:jc w:val="center"/>
              <w:rPr>
                <w:sz w:val="16"/>
              </w:rPr>
            </w:pPr>
            <w:r>
              <w:rPr>
                <w:sz w:val="16"/>
              </w:rPr>
              <w:t>5</w:t>
            </w:r>
          </w:p>
        </w:tc>
        <w:tc>
          <w:tcPr>
            <w:tcW w:w="1928" w:type="dxa"/>
            <w:tcBorders>
              <w:top w:val="single" w:sz="4" w:space="0" w:color="FFFFFF"/>
              <w:left w:val="nil"/>
              <w:bottom w:val="single" w:sz="4" w:space="0" w:color="FFFFFF"/>
            </w:tcBorders>
            <w:shd w:val="clear" w:color="auto" w:fill="F2F2F2" w:themeFill="background1" w:themeFillShade="F2"/>
          </w:tcPr>
          <w:p w14:paraId="6B54DF10" w14:textId="77777777" w:rsidR="007F6B71" w:rsidRPr="00941AA8" w:rsidRDefault="007F6B71" w:rsidP="00C42E2F">
            <w:pPr>
              <w:keepNext/>
              <w:spacing w:before="40" w:after="40"/>
              <w:jc w:val="center"/>
              <w:rPr>
                <w:sz w:val="16"/>
              </w:rPr>
            </w:pPr>
            <w:r w:rsidRPr="00941AA8">
              <w:rPr>
                <w:sz w:val="16"/>
              </w:rPr>
              <w:sym w:font="Wingdings 2" w:char="F052"/>
            </w:r>
          </w:p>
        </w:tc>
      </w:tr>
    </w:tbl>
    <w:p w14:paraId="04FBF3A4" w14:textId="77777777" w:rsidR="007F6B71" w:rsidRPr="000D4333" w:rsidRDefault="007F6B71" w:rsidP="007F6B71">
      <w:pPr>
        <w:rPr>
          <w:lang w:val="en-US" w:eastAsia="en-AU"/>
        </w:rPr>
      </w:pPr>
      <w:r w:rsidRPr="00975703">
        <w:rPr>
          <w:b/>
          <w:sz w:val="16"/>
        </w:rPr>
        <w:t xml:space="preserve"> Key</w:t>
      </w:r>
      <w:r>
        <w:rPr>
          <w:sz w:val="16"/>
        </w:rPr>
        <w:t>:</w:t>
      </w:r>
      <w:r>
        <w:rPr>
          <w:sz w:val="16"/>
        </w:rPr>
        <w:tab/>
      </w:r>
      <w:r w:rsidRPr="00975703">
        <w:rPr>
          <w:sz w:val="16"/>
        </w:rPr>
        <w:t>1 – 3 less important; 4 – 6 important but not critical for making a decision; 7 – 9 critical for making a decision</w:t>
      </w:r>
    </w:p>
    <w:p w14:paraId="50BE7ED8" w14:textId="25A4F2B0" w:rsidR="007F6B71" w:rsidRDefault="00DA4696" w:rsidP="00110535">
      <w:pPr>
        <w:pStyle w:val="Heading2"/>
        <w:numPr>
          <w:ilvl w:val="0"/>
          <w:numId w:val="0"/>
        </w:numPr>
      </w:pPr>
      <w:r>
        <w:t xml:space="preserve">Linking evidence with recommendations </w:t>
      </w:r>
    </w:p>
    <w:p w14:paraId="3714FB03" w14:textId="77777777" w:rsidR="007F6B71" w:rsidRDefault="007F6B71" w:rsidP="00110535">
      <w:pPr>
        <w:pStyle w:val="Heading3"/>
        <w:numPr>
          <w:ilvl w:val="0"/>
          <w:numId w:val="0"/>
        </w:numPr>
      </w:pPr>
      <w:r>
        <w:t>Diet and pregnancy</w:t>
      </w:r>
    </w:p>
    <w:p w14:paraId="3AEE7410" w14:textId="515D8842" w:rsidR="007F6B71" w:rsidRPr="00681B6F" w:rsidRDefault="00DA4696" w:rsidP="00110535">
      <w:pPr>
        <w:pStyle w:val="Heading4"/>
        <w:spacing w:before="40" w:after="40" w:line="240" w:lineRule="auto"/>
        <w:ind w:left="426" w:hanging="426"/>
        <w:rPr>
          <w:lang w:eastAsia="en-AU"/>
        </w:rPr>
      </w:pPr>
      <w:r>
        <w:t>Q1</w:t>
      </w:r>
      <w:r>
        <w:tab/>
      </w:r>
      <w:r w:rsidR="007F6B71" w:rsidRPr="00681B6F">
        <w:t>What dietary advice should be provided to women in pregnancy, including population-specific groups?</w:t>
      </w:r>
    </w:p>
    <w:tbl>
      <w:tblPr>
        <w:tblStyle w:val="TableGrid"/>
        <w:tblW w:w="0" w:type="auto"/>
        <w:tblBorders>
          <w:top w:val="none" w:sz="0" w:space="0" w:color="auto"/>
          <w:bottom w:val="none" w:sz="0" w:space="0" w:color="auto"/>
          <w:insideV w:val="single" w:sz="4" w:space="0" w:color="3B3474"/>
        </w:tblBorders>
        <w:shd w:val="clear" w:color="auto" w:fill="D9E2F3" w:themeFill="accent1" w:themeFillTint="33"/>
        <w:tblLook w:val="04A0" w:firstRow="1" w:lastRow="0" w:firstColumn="1" w:lastColumn="0" w:noHBand="0" w:noVBand="1"/>
        <w:tblCaption w:val="Q1 What dietary advice should be provided to women in pregnancy, including population-specific groups?"/>
        <w:tblDescription w:val="Table linking evidence with recommendations - diet and pregnancy"/>
      </w:tblPr>
      <w:tblGrid>
        <w:gridCol w:w="9020"/>
      </w:tblGrid>
      <w:tr w:rsidR="007F6B71" w:rsidRPr="00681B6F" w14:paraId="0E43223A" w14:textId="77777777" w:rsidTr="008803AF">
        <w:trPr>
          <w:tblHeader/>
        </w:trPr>
        <w:tc>
          <w:tcPr>
            <w:tcW w:w="9020" w:type="dxa"/>
            <w:tcBorders>
              <w:top w:val="nil"/>
              <w:bottom w:val="single" w:sz="4" w:space="0" w:color="FFFFFF" w:themeColor="background1"/>
            </w:tcBorders>
            <w:shd w:val="clear" w:color="auto" w:fill="EDEDED" w:themeFill="accent3" w:themeFillTint="33"/>
          </w:tcPr>
          <w:p w14:paraId="68E758B6" w14:textId="77777777" w:rsidR="007F6B71" w:rsidRPr="00681B6F" w:rsidRDefault="007F6B71" w:rsidP="00110535">
            <w:pPr>
              <w:pStyle w:val="appendixCbullet"/>
              <w:keepNext/>
              <w:ind w:left="0" w:firstLine="0"/>
              <w:rPr>
                <w:rFonts w:ascii="Trebuchet MS" w:hAnsi="Trebuchet MS"/>
                <w:b/>
              </w:rPr>
            </w:pPr>
            <w:r w:rsidRPr="00681B6F">
              <w:rPr>
                <w:rFonts w:ascii="Trebuchet MS" w:hAnsi="Trebuchet MS"/>
                <w:b/>
              </w:rPr>
              <w:t>Search strategy</w:t>
            </w:r>
          </w:p>
        </w:tc>
      </w:tr>
      <w:tr w:rsidR="007F6B71" w:rsidRPr="00681B6F" w14:paraId="06FA072B" w14:textId="77777777" w:rsidTr="00B44B0A">
        <w:tc>
          <w:tcPr>
            <w:tcW w:w="9020" w:type="dxa"/>
            <w:tcBorders>
              <w:top w:val="nil"/>
              <w:bottom w:val="single" w:sz="4" w:space="0" w:color="FFFFFF" w:themeColor="background1"/>
            </w:tcBorders>
            <w:shd w:val="clear" w:color="auto" w:fill="EDEDED" w:themeFill="accent3" w:themeFillTint="33"/>
          </w:tcPr>
          <w:p w14:paraId="4084B1F5" w14:textId="77777777" w:rsidR="007F6B71" w:rsidRPr="00681B6F" w:rsidRDefault="007F6B71" w:rsidP="00C42E2F">
            <w:pPr>
              <w:spacing w:before="40" w:after="40" w:line="240" w:lineRule="auto"/>
              <w:rPr>
                <w:sz w:val="16"/>
                <w:szCs w:val="16"/>
              </w:rPr>
            </w:pPr>
            <w:r w:rsidRPr="00681B6F">
              <w:rPr>
                <w:sz w:val="16"/>
                <w:szCs w:val="16"/>
              </w:rPr>
              <w:t xml:space="preserve">Publication date range: </w:t>
            </w:r>
            <w:r>
              <w:rPr>
                <w:sz w:val="16"/>
                <w:szCs w:val="16"/>
              </w:rPr>
              <w:t>01/01/2014 to 04/06/2019</w:t>
            </w:r>
          </w:p>
          <w:p w14:paraId="3DABE842" w14:textId="77777777" w:rsidR="007F6B71" w:rsidRPr="00681B6F" w:rsidRDefault="007F6B71" w:rsidP="00C42E2F">
            <w:pPr>
              <w:spacing w:before="40" w:after="40" w:line="240" w:lineRule="auto"/>
              <w:rPr>
                <w:sz w:val="16"/>
                <w:szCs w:val="16"/>
              </w:rPr>
            </w:pPr>
            <w:r w:rsidRPr="00681B6F">
              <w:rPr>
                <w:sz w:val="16"/>
                <w:szCs w:val="16"/>
              </w:rPr>
              <w:t xml:space="preserve">Databases searched: Embase, Cinahl, </w:t>
            </w:r>
            <w:r>
              <w:rPr>
                <w:sz w:val="16"/>
                <w:szCs w:val="16"/>
              </w:rPr>
              <w:t xml:space="preserve">PubMed, Informit: Indigenous peoples, </w:t>
            </w:r>
            <w:r w:rsidRPr="00681B6F">
              <w:rPr>
                <w:sz w:val="16"/>
                <w:szCs w:val="16"/>
              </w:rPr>
              <w:t>Scopus, Cochrane</w:t>
            </w:r>
          </w:p>
        </w:tc>
      </w:tr>
      <w:tr w:rsidR="007F6B71" w:rsidRPr="00681B6F" w14:paraId="3801EC70" w14:textId="77777777" w:rsidTr="00B44B0A">
        <w:tc>
          <w:tcPr>
            <w:tcW w:w="9020" w:type="dxa"/>
            <w:tcBorders>
              <w:top w:val="single" w:sz="4" w:space="0" w:color="FFFFFF" w:themeColor="background1"/>
              <w:bottom w:val="single" w:sz="4" w:space="0" w:color="FFFFFF" w:themeColor="background1"/>
            </w:tcBorders>
            <w:shd w:val="clear" w:color="auto" w:fill="EDEDED" w:themeFill="accent3" w:themeFillTint="33"/>
          </w:tcPr>
          <w:p w14:paraId="0B5787D0" w14:textId="77777777" w:rsidR="007F6B71" w:rsidRPr="00681B6F" w:rsidRDefault="007F6B71" w:rsidP="00C42E2F">
            <w:pPr>
              <w:pStyle w:val="Tablecell"/>
              <w:rPr>
                <w:b/>
                <w:sz w:val="16"/>
                <w:szCs w:val="16"/>
              </w:rPr>
            </w:pPr>
            <w:r w:rsidRPr="00681B6F">
              <w:rPr>
                <w:b/>
                <w:sz w:val="16"/>
                <w:szCs w:val="16"/>
              </w:rPr>
              <w:t>Evidence statements</w:t>
            </w:r>
          </w:p>
        </w:tc>
      </w:tr>
      <w:tr w:rsidR="007F6B71" w:rsidRPr="00681B6F" w14:paraId="23F5082B" w14:textId="77777777" w:rsidTr="00B44B0A">
        <w:tc>
          <w:tcPr>
            <w:tcW w:w="9020" w:type="dxa"/>
            <w:tcBorders>
              <w:top w:val="single" w:sz="4" w:space="0" w:color="FFFFFF" w:themeColor="background1"/>
              <w:bottom w:val="nil"/>
            </w:tcBorders>
            <w:shd w:val="clear" w:color="auto" w:fill="EDEDED" w:themeFill="accent3" w:themeFillTint="33"/>
          </w:tcPr>
          <w:p w14:paraId="3CD84F2B" w14:textId="77777777" w:rsidR="007F6B71" w:rsidRPr="00681B6F" w:rsidRDefault="007F6B71" w:rsidP="00B44B0A">
            <w:pPr>
              <w:pStyle w:val="TableRCTs"/>
              <w:numPr>
                <w:ilvl w:val="0"/>
                <w:numId w:val="21"/>
              </w:numPr>
              <w:spacing w:before="60" w:after="60" w:line="240" w:lineRule="auto"/>
              <w:ind w:left="318" w:hanging="284"/>
            </w:pPr>
            <w:r w:rsidRPr="00681B6F">
              <w:t>Australian cross-sectional studies have identified low levels of awareness of dietary guidelines during pregnancy among women and limited dietary counselling by health professionals.</w:t>
            </w:r>
          </w:p>
          <w:p w14:paraId="5161ED3A" w14:textId="77777777" w:rsidR="007F6B71" w:rsidRPr="00681B6F" w:rsidRDefault="007F6B71" w:rsidP="00B44B0A">
            <w:pPr>
              <w:pStyle w:val="TableRCTs"/>
              <w:numPr>
                <w:ilvl w:val="0"/>
                <w:numId w:val="21"/>
              </w:numPr>
              <w:spacing w:before="60" w:after="60" w:line="240" w:lineRule="auto"/>
              <w:ind w:left="318" w:hanging="284"/>
            </w:pPr>
            <w:r w:rsidRPr="00681B6F">
              <w:t xml:space="preserve">Studies investigating outcomes associated with dietary patterns were heterogeneous in the patterns that they identified. However, dietary patterns associated with positive outcomes were generally characterised by high intake of fruits, vegetables, legumes, wholegrains, fish, seafood, lean meats, low-fat dairy and water. Dietary patterns associated with poorer outcomes included those high in sweetened foods and beverages, foods high in saturated fats (eg fried foods), red and processed meats and refined grains. </w:t>
            </w:r>
          </w:p>
          <w:p w14:paraId="34D6A449" w14:textId="77777777" w:rsidR="007F6B71" w:rsidRPr="00681B6F" w:rsidRDefault="007F6B71" w:rsidP="00B44B0A">
            <w:pPr>
              <w:pStyle w:val="TableRCTs"/>
              <w:numPr>
                <w:ilvl w:val="0"/>
                <w:numId w:val="21"/>
              </w:numPr>
              <w:spacing w:before="60" w:after="60" w:line="240" w:lineRule="auto"/>
              <w:ind w:left="318" w:hanging="284"/>
            </w:pPr>
            <w:r w:rsidRPr="00681B6F">
              <w:t>Outcomes positively affected by a healthy dietary pattern and negatively affected by an unhealthy dietary pattern included gestational diabetes, gestational hypertension and antenatal depression. The evidence was inconsistent on the association between dietary pattern in pregnancy and preterm birth, fetal and childhood growth, cardiometabolic health and childhood wheeze.</w:t>
            </w:r>
          </w:p>
          <w:p w14:paraId="296952AC" w14:textId="77777777" w:rsidR="007F6B71" w:rsidRPr="00681B6F" w:rsidRDefault="007F6B71" w:rsidP="00B44B0A">
            <w:pPr>
              <w:pStyle w:val="TableRCTs"/>
              <w:numPr>
                <w:ilvl w:val="0"/>
                <w:numId w:val="21"/>
              </w:numPr>
              <w:spacing w:before="60" w:after="60" w:line="240" w:lineRule="auto"/>
              <w:ind w:left="318" w:hanging="284"/>
            </w:pPr>
            <w:r w:rsidRPr="00681B6F">
              <w:t>In systematic reviews of vegan-vegetarian diets, findings on birthweight were inconsistent, duration of pregnancy between vegan-vegetarian and omnivorous diets was similar and there was a suggestion of risk of iron, zinc and vitamin B</w:t>
            </w:r>
            <w:r w:rsidRPr="00681B6F">
              <w:rPr>
                <w:vertAlign w:val="superscript"/>
              </w:rPr>
              <w:t>12</w:t>
            </w:r>
            <w:r w:rsidRPr="00681B6F">
              <w:t xml:space="preserve"> deficiency with vegan-vegetarian diets.</w:t>
            </w:r>
          </w:p>
          <w:p w14:paraId="48955545" w14:textId="77777777" w:rsidR="007F6B71" w:rsidRPr="00681B6F" w:rsidRDefault="007F6B71" w:rsidP="00B44B0A">
            <w:pPr>
              <w:pStyle w:val="TableRCTs"/>
              <w:numPr>
                <w:ilvl w:val="0"/>
                <w:numId w:val="21"/>
              </w:numPr>
              <w:spacing w:before="60" w:after="60" w:line="240" w:lineRule="auto"/>
              <w:ind w:left="318" w:hanging="284"/>
            </w:pPr>
            <w:r w:rsidRPr="00681B6F">
              <w:t>A systematic review found that fasting during Ramadan among well-nourished women did not increase the risk of preterm birth or low birth weight.</w:t>
            </w:r>
          </w:p>
        </w:tc>
      </w:tr>
      <w:tr w:rsidR="007F6B71" w:rsidRPr="00681B6F" w14:paraId="63CE1E3E" w14:textId="77777777" w:rsidTr="00B44B0A">
        <w:tc>
          <w:tcPr>
            <w:tcW w:w="9020" w:type="dxa"/>
            <w:tcBorders>
              <w:top w:val="nil"/>
              <w:bottom w:val="single" w:sz="4" w:space="0" w:color="FFFFFF" w:themeColor="background1"/>
            </w:tcBorders>
            <w:shd w:val="clear" w:color="auto" w:fill="E7E6E6" w:themeFill="background2"/>
          </w:tcPr>
          <w:p w14:paraId="0A4713C5" w14:textId="77777777" w:rsidR="007F6B71" w:rsidRPr="00681B6F" w:rsidRDefault="007F6B71" w:rsidP="00B44B0A">
            <w:pPr>
              <w:pStyle w:val="Tablecell"/>
              <w:rPr>
                <w:sz w:val="16"/>
                <w:szCs w:val="16"/>
                <w:lang w:val="en-US" w:eastAsia="en-AU"/>
              </w:rPr>
            </w:pPr>
            <w:r w:rsidRPr="00681B6F">
              <w:rPr>
                <w:b/>
                <w:sz w:val="16"/>
                <w:szCs w:val="16"/>
                <w:lang w:val="en-US" w:eastAsia="en-AU"/>
              </w:rPr>
              <w:t>No recommendations developed</w:t>
            </w:r>
          </w:p>
        </w:tc>
      </w:tr>
    </w:tbl>
    <w:p w14:paraId="756B1AC5" w14:textId="77777777" w:rsidR="007F6B71" w:rsidRPr="00681B6F" w:rsidRDefault="007F6B71" w:rsidP="00B44B0A">
      <w:pPr>
        <w:pStyle w:val="Heading4"/>
        <w:spacing w:before="40" w:after="40" w:line="240" w:lineRule="auto"/>
        <w:rPr>
          <w:lang w:eastAsia="en-AU"/>
        </w:rPr>
      </w:pPr>
      <w:r w:rsidRPr="00681B6F">
        <w:t>Q</w:t>
      </w:r>
      <w:r>
        <w:t xml:space="preserve">2 </w:t>
      </w:r>
      <w:r w:rsidRPr="008869FE">
        <w:t xml:space="preserve">Which foods should be </w:t>
      </w:r>
      <w:r>
        <w:t xml:space="preserve">promoted and which </w:t>
      </w:r>
      <w:r w:rsidRPr="008869FE">
        <w:t>avoided during pregnancy?</w:t>
      </w:r>
    </w:p>
    <w:tbl>
      <w:tblPr>
        <w:tblStyle w:val="TableGrid"/>
        <w:tblW w:w="0" w:type="auto"/>
        <w:tblBorders>
          <w:top w:val="none" w:sz="0" w:space="0" w:color="auto"/>
          <w:bottom w:val="none" w:sz="0" w:space="0" w:color="auto"/>
          <w:insideV w:val="single" w:sz="4" w:space="0" w:color="3B3474"/>
        </w:tblBorders>
        <w:shd w:val="clear" w:color="auto" w:fill="D9E2F3" w:themeFill="accent1" w:themeFillTint="33"/>
        <w:tblLook w:val="04A0" w:firstRow="1" w:lastRow="0" w:firstColumn="1" w:lastColumn="0" w:noHBand="0" w:noVBand="1"/>
        <w:tblCaption w:val="Q2 Which foods should be promoted and which avoided during pregnancy?"/>
        <w:tblDescription w:val="Table linking evidence with recommendations - diet and pregnancy"/>
      </w:tblPr>
      <w:tblGrid>
        <w:gridCol w:w="9020"/>
      </w:tblGrid>
      <w:tr w:rsidR="0081612B" w:rsidRPr="00681B6F" w14:paraId="1C06707C" w14:textId="77777777" w:rsidTr="008803AF">
        <w:trPr>
          <w:tblHeader/>
        </w:trPr>
        <w:tc>
          <w:tcPr>
            <w:tcW w:w="9020" w:type="dxa"/>
            <w:tcBorders>
              <w:top w:val="nil"/>
              <w:bottom w:val="single" w:sz="4" w:space="0" w:color="FFFFFF" w:themeColor="background1"/>
            </w:tcBorders>
            <w:shd w:val="clear" w:color="auto" w:fill="EDEDED" w:themeFill="accent3" w:themeFillTint="33"/>
          </w:tcPr>
          <w:p w14:paraId="5341BD42" w14:textId="77777777" w:rsidR="0081612B" w:rsidRPr="00681B6F" w:rsidRDefault="0081612B" w:rsidP="008920F8">
            <w:pPr>
              <w:pStyle w:val="appendixCbullet"/>
              <w:ind w:left="0" w:firstLine="0"/>
              <w:rPr>
                <w:rFonts w:ascii="Trebuchet MS" w:hAnsi="Trebuchet MS"/>
                <w:b/>
              </w:rPr>
            </w:pPr>
            <w:r w:rsidRPr="00681B6F">
              <w:rPr>
                <w:rFonts w:ascii="Trebuchet MS" w:hAnsi="Trebuchet MS"/>
                <w:b/>
              </w:rPr>
              <w:t>Search strategy</w:t>
            </w:r>
          </w:p>
        </w:tc>
      </w:tr>
      <w:tr w:rsidR="0081612B" w:rsidRPr="00681B6F" w14:paraId="1657EFD8" w14:textId="77777777" w:rsidTr="008920F8">
        <w:tc>
          <w:tcPr>
            <w:tcW w:w="9020" w:type="dxa"/>
            <w:tcBorders>
              <w:top w:val="nil"/>
              <w:bottom w:val="single" w:sz="4" w:space="0" w:color="FFFFFF" w:themeColor="background1"/>
            </w:tcBorders>
            <w:shd w:val="clear" w:color="auto" w:fill="EDEDED" w:themeFill="accent3" w:themeFillTint="33"/>
          </w:tcPr>
          <w:p w14:paraId="3E1600EA" w14:textId="77777777" w:rsidR="0081612B" w:rsidRPr="00681B6F" w:rsidRDefault="0081612B" w:rsidP="008920F8">
            <w:pPr>
              <w:spacing w:before="40" w:after="40" w:line="240" w:lineRule="auto"/>
              <w:rPr>
                <w:sz w:val="16"/>
                <w:szCs w:val="16"/>
              </w:rPr>
            </w:pPr>
            <w:r w:rsidRPr="00681B6F">
              <w:rPr>
                <w:sz w:val="16"/>
                <w:szCs w:val="16"/>
              </w:rPr>
              <w:t xml:space="preserve">Publication date range: </w:t>
            </w:r>
            <w:r>
              <w:rPr>
                <w:sz w:val="16"/>
                <w:szCs w:val="16"/>
              </w:rPr>
              <w:t>01/01/2014 to 04/06/2019</w:t>
            </w:r>
          </w:p>
          <w:p w14:paraId="6D2DEFDD" w14:textId="77777777" w:rsidR="0081612B" w:rsidRPr="00681B6F" w:rsidRDefault="0081612B" w:rsidP="008920F8">
            <w:pPr>
              <w:spacing w:before="40" w:after="40" w:line="240" w:lineRule="auto"/>
              <w:rPr>
                <w:sz w:val="16"/>
                <w:szCs w:val="16"/>
              </w:rPr>
            </w:pPr>
            <w:r w:rsidRPr="00681B6F">
              <w:rPr>
                <w:sz w:val="16"/>
                <w:szCs w:val="16"/>
              </w:rPr>
              <w:t xml:space="preserve">Databases searched: Embase, Cinahl, </w:t>
            </w:r>
            <w:r>
              <w:rPr>
                <w:sz w:val="16"/>
                <w:szCs w:val="16"/>
              </w:rPr>
              <w:t xml:space="preserve">PubMed, Informit: Indigenous peoples, </w:t>
            </w:r>
            <w:r w:rsidRPr="00681B6F">
              <w:rPr>
                <w:sz w:val="16"/>
                <w:szCs w:val="16"/>
              </w:rPr>
              <w:t>Scopus, Cochrane</w:t>
            </w:r>
          </w:p>
        </w:tc>
      </w:tr>
      <w:tr w:rsidR="007F6B71" w:rsidRPr="00681B6F" w14:paraId="0F84972F" w14:textId="77777777" w:rsidTr="00B44B0A">
        <w:tc>
          <w:tcPr>
            <w:tcW w:w="9020" w:type="dxa"/>
            <w:tcBorders>
              <w:top w:val="single" w:sz="4" w:space="0" w:color="FFFFFF" w:themeColor="background1"/>
              <w:bottom w:val="single" w:sz="4" w:space="0" w:color="FFFFFF" w:themeColor="background1"/>
            </w:tcBorders>
            <w:shd w:val="clear" w:color="auto" w:fill="EDEDED" w:themeFill="accent3" w:themeFillTint="33"/>
          </w:tcPr>
          <w:p w14:paraId="1A8F88EC" w14:textId="77777777" w:rsidR="007F6B71" w:rsidRPr="00681B6F" w:rsidRDefault="007F6B71" w:rsidP="00B44B0A">
            <w:pPr>
              <w:pStyle w:val="Tablecell"/>
              <w:keepNext/>
              <w:rPr>
                <w:b/>
                <w:sz w:val="16"/>
                <w:szCs w:val="16"/>
              </w:rPr>
            </w:pPr>
            <w:r w:rsidRPr="00681B6F">
              <w:rPr>
                <w:b/>
                <w:sz w:val="16"/>
                <w:szCs w:val="16"/>
              </w:rPr>
              <w:t>Evidence statements</w:t>
            </w:r>
          </w:p>
        </w:tc>
      </w:tr>
      <w:tr w:rsidR="007F6B71" w:rsidRPr="00681B6F" w14:paraId="2E6574B6" w14:textId="77777777" w:rsidTr="00B44B0A">
        <w:trPr>
          <w:cantSplit w:val="0"/>
        </w:trPr>
        <w:tc>
          <w:tcPr>
            <w:tcW w:w="9020" w:type="dxa"/>
            <w:tcBorders>
              <w:top w:val="single" w:sz="4" w:space="0" w:color="FFFFFF" w:themeColor="background1"/>
              <w:bottom w:val="nil"/>
            </w:tcBorders>
            <w:shd w:val="clear" w:color="auto" w:fill="EDEDED" w:themeFill="accent3" w:themeFillTint="33"/>
          </w:tcPr>
          <w:p w14:paraId="6CA8AA8E" w14:textId="77777777" w:rsidR="007F6B71" w:rsidRDefault="007F6B71" w:rsidP="00C42E2F">
            <w:pPr>
              <w:pStyle w:val="TableRCTs"/>
            </w:pPr>
            <w:r>
              <w:t>The evidence on specific food components that should be promoted or avoided during pregnancy generally aligns with the findings for question 1. No evidence was identified that contradicts the findings of the systematic review undertaken to inform the</w:t>
            </w:r>
            <w:r w:rsidRPr="00B06DDF">
              <w:rPr>
                <w:i/>
              </w:rPr>
              <w:t xml:space="preserve"> Australian Dietary Guidelines</w:t>
            </w:r>
            <w:r>
              <w:t>.</w:t>
            </w:r>
          </w:p>
          <w:p w14:paraId="1DA40A8A" w14:textId="77777777" w:rsidR="007F6B71" w:rsidRPr="003E1172" w:rsidRDefault="007F6B71" w:rsidP="00C42E2F">
            <w:pPr>
              <w:pStyle w:val="TableRCTs"/>
              <w:rPr>
                <w:b/>
              </w:rPr>
            </w:pPr>
            <w:r w:rsidRPr="003E1172">
              <w:rPr>
                <w:b/>
                <w:color w:val="0070C0"/>
              </w:rPr>
              <w:t>Fruit, vegetables and legumes</w:t>
            </w:r>
          </w:p>
          <w:p w14:paraId="39351AD6" w14:textId="77777777" w:rsidR="007F6B71" w:rsidRDefault="007F6B71" w:rsidP="00B44B0A">
            <w:pPr>
              <w:pStyle w:val="TableRCTs"/>
              <w:numPr>
                <w:ilvl w:val="0"/>
                <w:numId w:val="21"/>
              </w:numPr>
              <w:spacing w:before="60" w:after="60" w:line="240" w:lineRule="auto"/>
              <w:ind w:left="318" w:hanging="284"/>
            </w:pPr>
            <w:r>
              <w:t>There is evidence from observational studies that eating vegetables, fruit and legumes during pregnancy is beneficial to both mother and baby. There are possible associations with improvements in glucose tolerance and fetal growth and reductions in risk of neural tube defects, pre-eclampsia, preterm birth, depression and anxiety, allergy or asthma in the child and some childhood cancers.</w:t>
            </w:r>
          </w:p>
          <w:p w14:paraId="45536141" w14:textId="77777777" w:rsidR="007F6B71" w:rsidRPr="003E1172" w:rsidRDefault="007F6B71" w:rsidP="00C42E2F">
            <w:pPr>
              <w:pStyle w:val="TableRCTs"/>
              <w:rPr>
                <w:b/>
              </w:rPr>
            </w:pPr>
            <w:r w:rsidRPr="003E1172">
              <w:rPr>
                <w:b/>
                <w:color w:val="0070C0"/>
              </w:rPr>
              <w:t>Meat</w:t>
            </w:r>
          </w:p>
          <w:p w14:paraId="2AC6C877" w14:textId="77777777" w:rsidR="007F6B71" w:rsidRDefault="007F6B71" w:rsidP="00B44B0A">
            <w:pPr>
              <w:pStyle w:val="TableRCTs"/>
              <w:numPr>
                <w:ilvl w:val="0"/>
                <w:numId w:val="21"/>
              </w:numPr>
              <w:spacing w:before="60" w:after="60" w:line="240" w:lineRule="auto"/>
              <w:ind w:left="318" w:hanging="284"/>
            </w:pPr>
            <w:r>
              <w:t>There is evidence from observational studies that low meat consumption may be protective against wheeze in the child and that limiting intake of cured meats may reduce the risk of some childhood cancers.</w:t>
            </w:r>
          </w:p>
          <w:p w14:paraId="27054C82" w14:textId="77777777" w:rsidR="007F6B71" w:rsidRPr="003E1172" w:rsidRDefault="007F6B71" w:rsidP="00B44B0A">
            <w:pPr>
              <w:pStyle w:val="TableRCTs"/>
              <w:keepNext/>
              <w:rPr>
                <w:b/>
              </w:rPr>
            </w:pPr>
            <w:r w:rsidRPr="003E1172">
              <w:rPr>
                <w:b/>
                <w:color w:val="0070C0"/>
              </w:rPr>
              <w:t>Fish</w:t>
            </w:r>
          </w:p>
          <w:p w14:paraId="1154D173" w14:textId="77777777" w:rsidR="007F6B71" w:rsidRDefault="007F6B71" w:rsidP="00B44B0A">
            <w:pPr>
              <w:pStyle w:val="TableRCTs"/>
              <w:keepNext/>
              <w:keepLines/>
              <w:numPr>
                <w:ilvl w:val="0"/>
                <w:numId w:val="21"/>
              </w:numPr>
              <w:spacing w:before="60" w:after="60" w:line="240" w:lineRule="auto"/>
              <w:ind w:left="318" w:hanging="284"/>
            </w:pPr>
            <w:r>
              <w:t>There is evidence from systematic reviews of observational studies that higher maternal fish intake may be associated with positive neurodevelopmental outcomes and a reduced risk of childhood leukaemia and does not appear to affect the risk of infant eczema, wheeze, allergic rhinitis or asthma. There is evidence from observational studies that high intake of seafood may be associated with reduced risk of antenatal depression and low birth weight but that high fetal exposure to mercury is associated with low birth weight, small-for-gestational age and delayed language and communication skills.</w:t>
            </w:r>
          </w:p>
          <w:p w14:paraId="7DF3E16B" w14:textId="77777777" w:rsidR="007F6B71" w:rsidRDefault="007F6B71" w:rsidP="00B44B0A">
            <w:pPr>
              <w:pStyle w:val="TableRCTs"/>
              <w:numPr>
                <w:ilvl w:val="0"/>
                <w:numId w:val="21"/>
              </w:numPr>
              <w:spacing w:before="60" w:after="60" w:line="240" w:lineRule="auto"/>
              <w:ind w:left="318" w:hanging="284"/>
            </w:pPr>
            <w:r>
              <w:t xml:space="preserve">The evidence on an association between maternal fish intake and preterm birth is insufficient for conclusions to be drawn and findings of observational studies on the effect of maternal seafood intake on child growth are inconsistent. </w:t>
            </w:r>
          </w:p>
          <w:p w14:paraId="101BD25D" w14:textId="77777777" w:rsidR="007F6B71" w:rsidRPr="003E1172" w:rsidRDefault="007F6B71" w:rsidP="00C42E2F">
            <w:pPr>
              <w:pStyle w:val="TableRCTs"/>
              <w:rPr>
                <w:b/>
              </w:rPr>
            </w:pPr>
            <w:r w:rsidRPr="003E1172">
              <w:rPr>
                <w:b/>
                <w:color w:val="0070C0"/>
              </w:rPr>
              <w:t>Dairy</w:t>
            </w:r>
          </w:p>
          <w:p w14:paraId="16620371" w14:textId="77777777" w:rsidR="007F6B71" w:rsidRPr="007E5208" w:rsidRDefault="007F6B71" w:rsidP="00B44B0A">
            <w:pPr>
              <w:pStyle w:val="TableRCTs"/>
              <w:numPr>
                <w:ilvl w:val="0"/>
                <w:numId w:val="21"/>
              </w:numPr>
              <w:spacing w:before="60" w:after="60" w:line="240" w:lineRule="auto"/>
              <w:ind w:left="318" w:hanging="284"/>
            </w:pPr>
            <w:r>
              <w:t>There is evidence from observational studies that higher maternal intake of all dairy products is associated with a reduced risk of infantile eczema, higher maternal milk intake is associated with reduced risk of neural tube defects, asthma, allergic rhinitis and cow’s milk allergy in children, higher yoghurt intake is associated with lower prevalence of depressive symptoms during pregnancy, and daily butter intake may be associated with increased risk of infant eczema.</w:t>
            </w:r>
          </w:p>
          <w:p w14:paraId="492ACEBB" w14:textId="77777777" w:rsidR="007F6B71" w:rsidRPr="003E1172" w:rsidRDefault="007F6B71" w:rsidP="00110535">
            <w:pPr>
              <w:pStyle w:val="TableRCTs"/>
              <w:keepNext/>
              <w:rPr>
                <w:b/>
              </w:rPr>
            </w:pPr>
            <w:r w:rsidRPr="003E1172">
              <w:rPr>
                <w:b/>
                <w:color w:val="0070C0"/>
              </w:rPr>
              <w:t>Carbohydrates</w:t>
            </w:r>
          </w:p>
          <w:p w14:paraId="0A49BD1F" w14:textId="77777777" w:rsidR="007F6B71" w:rsidRDefault="007F6B71" w:rsidP="00110535">
            <w:pPr>
              <w:pStyle w:val="TableRCTs"/>
              <w:keepLines/>
              <w:numPr>
                <w:ilvl w:val="0"/>
                <w:numId w:val="21"/>
              </w:numPr>
              <w:spacing w:before="60" w:after="60" w:line="240" w:lineRule="auto"/>
              <w:ind w:left="318" w:hanging="284"/>
            </w:pPr>
            <w:r>
              <w:t>There is evidence from analysis of RCT participants that, i</w:t>
            </w:r>
            <w:r w:rsidRPr="008E4648">
              <w:t xml:space="preserve">n obese women with impaired glucose tolerance, a </w:t>
            </w:r>
            <w:r>
              <w:t>moderate</w:t>
            </w:r>
            <w:r w:rsidRPr="008E4648">
              <w:t xml:space="preserve"> carbohydrate intake </w:t>
            </w:r>
            <w:r>
              <w:t>during pregnancy</w:t>
            </w:r>
            <w:r w:rsidRPr="008E4648">
              <w:t xml:space="preserve"> is associated with a lower fat mass in their </w:t>
            </w:r>
            <w:r>
              <w:t>baby</w:t>
            </w:r>
            <w:r w:rsidRPr="008E4648">
              <w:t xml:space="preserve"> at birth.</w:t>
            </w:r>
            <w:r>
              <w:t xml:space="preserve"> There is evidence from cohort studies that high maternal carbohydrate consumption may be associated with increases in birth weight and with infant wheeze.</w:t>
            </w:r>
          </w:p>
          <w:p w14:paraId="49E8F1ED" w14:textId="77777777" w:rsidR="007F6B71" w:rsidRPr="003E1172" w:rsidRDefault="007F6B71" w:rsidP="00C42E2F">
            <w:pPr>
              <w:pStyle w:val="TableRCTs"/>
              <w:rPr>
                <w:b/>
              </w:rPr>
            </w:pPr>
            <w:r w:rsidRPr="003E1172">
              <w:rPr>
                <w:b/>
                <w:color w:val="0070C0"/>
              </w:rPr>
              <w:t>Protein</w:t>
            </w:r>
          </w:p>
          <w:p w14:paraId="0895FCA0" w14:textId="77777777" w:rsidR="007F6B71" w:rsidRDefault="007F6B71" w:rsidP="00B44B0A">
            <w:pPr>
              <w:pStyle w:val="TableRCTs"/>
              <w:numPr>
                <w:ilvl w:val="0"/>
                <w:numId w:val="21"/>
              </w:numPr>
              <w:spacing w:before="60" w:after="60" w:line="240" w:lineRule="auto"/>
              <w:ind w:left="318" w:hanging="284"/>
            </w:pPr>
            <w:r>
              <w:t xml:space="preserve">There is evidence from observational studies that a higher maternal protein </w:t>
            </w:r>
            <w:r w:rsidRPr="0010084F">
              <w:t xml:space="preserve">intake </w:t>
            </w:r>
            <w:r>
              <w:t>may be</w:t>
            </w:r>
            <w:r w:rsidRPr="0010084F">
              <w:t xml:space="preserve"> associated with a higher risk of </w:t>
            </w:r>
            <w:r>
              <w:t>gestational diabetes, may increase fat-free mass in the infant and reduce new born abdominal adipose tissue and the risk of rapid infant growth.</w:t>
            </w:r>
          </w:p>
          <w:p w14:paraId="7D092C56" w14:textId="77777777" w:rsidR="007F6B71" w:rsidRPr="003E1172" w:rsidRDefault="007F6B71" w:rsidP="00C42E2F">
            <w:pPr>
              <w:pStyle w:val="TableRCTs"/>
              <w:rPr>
                <w:b/>
              </w:rPr>
            </w:pPr>
            <w:r w:rsidRPr="003E1172">
              <w:rPr>
                <w:b/>
                <w:color w:val="0070C0"/>
              </w:rPr>
              <w:t>Fats</w:t>
            </w:r>
          </w:p>
          <w:p w14:paraId="63F6D182" w14:textId="77777777" w:rsidR="007F6B71" w:rsidRPr="00A72DF9" w:rsidRDefault="007F6B71" w:rsidP="00B44B0A">
            <w:pPr>
              <w:pStyle w:val="TableRCTs"/>
              <w:numPr>
                <w:ilvl w:val="0"/>
                <w:numId w:val="21"/>
              </w:numPr>
              <w:spacing w:before="60" w:after="60" w:line="240" w:lineRule="auto"/>
              <w:ind w:left="318" w:hanging="284"/>
            </w:pPr>
            <w:r>
              <w:t>There is evidence from observational studies that a higher daily fat intake is associated with increased risk of gestational diabetes and lower birth weight.</w:t>
            </w:r>
          </w:p>
          <w:p w14:paraId="0ED04238" w14:textId="77777777" w:rsidR="007F6B71" w:rsidRPr="003E1172" w:rsidRDefault="007F6B71" w:rsidP="00C42E2F">
            <w:pPr>
              <w:pStyle w:val="TableRCTs"/>
              <w:rPr>
                <w:b/>
              </w:rPr>
            </w:pPr>
            <w:r w:rsidRPr="003E1172">
              <w:rPr>
                <w:b/>
                <w:color w:val="0070C0"/>
              </w:rPr>
              <w:t>Sweetened foods and beverages</w:t>
            </w:r>
          </w:p>
          <w:p w14:paraId="66891796" w14:textId="77777777" w:rsidR="007F6B71" w:rsidRDefault="007F6B71" w:rsidP="00B44B0A">
            <w:pPr>
              <w:pStyle w:val="TableRCTs"/>
              <w:numPr>
                <w:ilvl w:val="0"/>
                <w:numId w:val="21"/>
              </w:numPr>
              <w:spacing w:before="60" w:after="60" w:line="240" w:lineRule="auto"/>
              <w:ind w:left="318" w:hanging="284"/>
            </w:pPr>
            <w:r>
              <w:t>There is evidence from an RCT that higher consumption of foods and drinks that contribute to intake of added sugars is associated with gestational weight gain. There is evidence from observational studies of an association between sugar-sweetened foods and drinks and impaired glucose tolerance and gestational diabetes, major depressive disorder, large for gestational age, increases in infant BMI z score and overweight at 1 year and 7 years of age, and infant atopy and asthma.</w:t>
            </w:r>
          </w:p>
          <w:p w14:paraId="345ACD01" w14:textId="77777777" w:rsidR="007F6B71" w:rsidRPr="003E1172" w:rsidRDefault="007F6B71" w:rsidP="00C42E2F">
            <w:pPr>
              <w:pStyle w:val="TableRCTs"/>
              <w:rPr>
                <w:b/>
              </w:rPr>
            </w:pPr>
            <w:r w:rsidRPr="003E1172">
              <w:rPr>
                <w:b/>
                <w:color w:val="0070C0"/>
              </w:rPr>
              <w:t>Fast foods</w:t>
            </w:r>
          </w:p>
          <w:p w14:paraId="1A776E57" w14:textId="77777777" w:rsidR="007F6B71" w:rsidRDefault="007F6B71" w:rsidP="00B44B0A">
            <w:pPr>
              <w:pStyle w:val="TableRCTs"/>
              <w:numPr>
                <w:ilvl w:val="0"/>
                <w:numId w:val="21"/>
              </w:numPr>
              <w:spacing w:before="60" w:after="60" w:line="240" w:lineRule="auto"/>
              <w:ind w:left="318" w:hanging="284"/>
            </w:pPr>
            <w:r>
              <w:t>There is evidence from cohort studies that fast food consumption is associated with an increased risk of gestational diabetes, infant dermatitis and asthma.</w:t>
            </w:r>
          </w:p>
          <w:p w14:paraId="72D0C450" w14:textId="77777777" w:rsidR="007F6B71" w:rsidRPr="003E1172" w:rsidRDefault="007F6B71" w:rsidP="00C42E2F">
            <w:pPr>
              <w:pStyle w:val="TableRCTs"/>
              <w:rPr>
                <w:b/>
              </w:rPr>
            </w:pPr>
            <w:r w:rsidRPr="003E1172">
              <w:rPr>
                <w:b/>
                <w:color w:val="0070C0"/>
              </w:rPr>
              <w:t>Caffeine</w:t>
            </w:r>
          </w:p>
          <w:p w14:paraId="4E08208E" w14:textId="3FF14EF7" w:rsidR="007F6B71" w:rsidRDefault="004934C2" w:rsidP="00B44B0A">
            <w:pPr>
              <w:pStyle w:val="TableRCTs"/>
              <w:numPr>
                <w:ilvl w:val="0"/>
                <w:numId w:val="21"/>
              </w:numPr>
              <w:spacing w:before="60" w:after="60" w:line="240" w:lineRule="auto"/>
              <w:ind w:left="318" w:hanging="284"/>
            </w:pPr>
            <w:r w:rsidRPr="00CC52F7">
              <w:t>There is insufficient evidence to confirm or refute the effectiveness of caffeine avoidance on birth weight or other pregnancy outcomes</w:t>
            </w:r>
            <w:r>
              <w:t>.</w:t>
            </w:r>
          </w:p>
          <w:p w14:paraId="28D5CC37" w14:textId="77777777" w:rsidR="007F6B71" w:rsidRPr="003E1172" w:rsidRDefault="007F6B71" w:rsidP="00C42E2F">
            <w:pPr>
              <w:pStyle w:val="TableRCTs"/>
              <w:rPr>
                <w:b/>
              </w:rPr>
            </w:pPr>
            <w:r w:rsidRPr="003E1172">
              <w:rPr>
                <w:b/>
                <w:color w:val="0070C0"/>
              </w:rPr>
              <w:t>Potential allergens</w:t>
            </w:r>
          </w:p>
          <w:p w14:paraId="2D0831A6" w14:textId="77777777" w:rsidR="007F6B71" w:rsidRPr="00681B6F" w:rsidRDefault="007F6B71" w:rsidP="00B44B0A">
            <w:pPr>
              <w:pStyle w:val="TableRCTs"/>
              <w:numPr>
                <w:ilvl w:val="0"/>
                <w:numId w:val="21"/>
              </w:numPr>
              <w:spacing w:before="60" w:after="60" w:line="240" w:lineRule="auto"/>
              <w:ind w:left="318" w:hanging="284"/>
              <w:rPr>
                <w:sz w:val="18"/>
                <w:szCs w:val="24"/>
              </w:rPr>
            </w:pPr>
            <w:r>
              <w:t>There is evidence from observational studies that maternal peanut consumption may reduce the risk of peanut allergy in the infant and h</w:t>
            </w:r>
            <w:r w:rsidRPr="00E61514">
              <w:t xml:space="preserve">igher maternal wheat intake during the second trimester </w:t>
            </w:r>
            <w:r>
              <w:t>may reduce atopic dermatitis in the infant.</w:t>
            </w:r>
          </w:p>
        </w:tc>
      </w:tr>
      <w:tr w:rsidR="007F6B71" w:rsidRPr="00681B6F" w14:paraId="4E4338D2" w14:textId="77777777" w:rsidTr="00B44B0A">
        <w:tc>
          <w:tcPr>
            <w:tcW w:w="9020" w:type="dxa"/>
            <w:tcBorders>
              <w:top w:val="nil"/>
              <w:bottom w:val="single" w:sz="4" w:space="0" w:color="FFFFFF" w:themeColor="background1"/>
            </w:tcBorders>
            <w:shd w:val="clear" w:color="auto" w:fill="E7E6E6" w:themeFill="background2"/>
          </w:tcPr>
          <w:p w14:paraId="053B47EE" w14:textId="77777777" w:rsidR="007F6B71" w:rsidRPr="00681B6F" w:rsidRDefault="007F6B71" w:rsidP="00C42E2F">
            <w:pPr>
              <w:pStyle w:val="Tablecell"/>
              <w:rPr>
                <w:sz w:val="16"/>
                <w:szCs w:val="16"/>
                <w:lang w:val="en-US" w:eastAsia="en-AU"/>
              </w:rPr>
            </w:pPr>
            <w:r w:rsidRPr="00681B6F">
              <w:rPr>
                <w:b/>
                <w:sz w:val="16"/>
                <w:szCs w:val="16"/>
                <w:lang w:val="en-US" w:eastAsia="en-AU"/>
              </w:rPr>
              <w:t>No recommendations developed</w:t>
            </w:r>
          </w:p>
        </w:tc>
      </w:tr>
    </w:tbl>
    <w:p w14:paraId="03E7B572" w14:textId="77777777" w:rsidR="007F6B71" w:rsidRPr="00681B6F" w:rsidRDefault="007F6B71" w:rsidP="00B44B0A">
      <w:pPr>
        <w:pStyle w:val="Heading4"/>
        <w:spacing w:before="40" w:after="40" w:line="240" w:lineRule="auto"/>
        <w:ind w:left="284" w:hanging="284"/>
        <w:rPr>
          <w:lang w:eastAsia="en-AU"/>
        </w:rPr>
      </w:pPr>
      <w:r w:rsidRPr="00681B6F">
        <w:t>Q</w:t>
      </w:r>
      <w:r>
        <w:t xml:space="preserve">3 </w:t>
      </w:r>
      <w:r w:rsidRPr="00F16C5B">
        <w:t xml:space="preserve">What are the </w:t>
      </w:r>
      <w:r>
        <w:t>harms and benefits</w:t>
      </w:r>
      <w:r w:rsidRPr="00F16C5B">
        <w:t xml:space="preserve"> of vitamin and mineral</w:t>
      </w:r>
      <w:r>
        <w:t xml:space="preserve"> supplementation in pregnancy?</w:t>
      </w:r>
    </w:p>
    <w:tbl>
      <w:tblPr>
        <w:tblStyle w:val="TableGrid"/>
        <w:tblW w:w="0" w:type="auto"/>
        <w:tblBorders>
          <w:top w:val="none" w:sz="0" w:space="0" w:color="auto"/>
          <w:bottom w:val="none" w:sz="0" w:space="0" w:color="auto"/>
          <w:insideV w:val="single" w:sz="4" w:space="0" w:color="3B3474"/>
        </w:tblBorders>
        <w:shd w:val="clear" w:color="auto" w:fill="D9E2F3" w:themeFill="accent1" w:themeFillTint="33"/>
        <w:tblLook w:val="04A0" w:firstRow="1" w:lastRow="0" w:firstColumn="1" w:lastColumn="0" w:noHBand="0" w:noVBand="1"/>
        <w:tblCaption w:val="Q3 What are the harms and benefits of vitamin and mineral supplementation in pregnancy?"/>
        <w:tblDescription w:val="Table linking evidence with recommendations - diet and pregnancy"/>
      </w:tblPr>
      <w:tblGrid>
        <w:gridCol w:w="9020"/>
      </w:tblGrid>
      <w:tr w:rsidR="00761665" w:rsidRPr="00197194" w14:paraId="425113A3" w14:textId="77777777" w:rsidTr="008803AF">
        <w:trPr>
          <w:tblHeader/>
        </w:trPr>
        <w:tc>
          <w:tcPr>
            <w:tcW w:w="9020" w:type="dxa"/>
            <w:tcBorders>
              <w:top w:val="single" w:sz="4" w:space="0" w:color="4472C4" w:themeColor="accent1"/>
              <w:bottom w:val="single" w:sz="4" w:space="0" w:color="FFFFFF" w:themeColor="background1"/>
            </w:tcBorders>
            <w:shd w:val="clear" w:color="auto" w:fill="EDEDED" w:themeFill="accent3" w:themeFillTint="33"/>
          </w:tcPr>
          <w:p w14:paraId="11E61219" w14:textId="77777777" w:rsidR="00761665" w:rsidRPr="00197194" w:rsidRDefault="00761665" w:rsidP="008920F8">
            <w:pPr>
              <w:pStyle w:val="TableRCTs"/>
              <w:keepNext/>
              <w:rPr>
                <w:b/>
                <w:color w:val="0070C0"/>
              </w:rPr>
            </w:pPr>
            <w:r w:rsidRPr="00197194">
              <w:rPr>
                <w:b/>
                <w:color w:val="0070C0"/>
              </w:rPr>
              <w:t>Folic acid</w:t>
            </w:r>
          </w:p>
        </w:tc>
      </w:tr>
      <w:tr w:rsidR="00761665" w:rsidRPr="00681B6F" w14:paraId="45E11274" w14:textId="77777777" w:rsidTr="008920F8">
        <w:tc>
          <w:tcPr>
            <w:tcW w:w="9020" w:type="dxa"/>
            <w:tcBorders>
              <w:top w:val="nil"/>
              <w:bottom w:val="single" w:sz="4" w:space="0" w:color="FFFFFF" w:themeColor="background1"/>
            </w:tcBorders>
            <w:shd w:val="clear" w:color="auto" w:fill="EDEDED" w:themeFill="accent3" w:themeFillTint="33"/>
          </w:tcPr>
          <w:p w14:paraId="323211C9" w14:textId="77777777" w:rsidR="00761665" w:rsidRPr="00681B6F" w:rsidRDefault="00761665" w:rsidP="008920F8">
            <w:pPr>
              <w:pStyle w:val="appendixCbullet"/>
              <w:keepNext/>
              <w:ind w:left="0" w:firstLine="0"/>
              <w:rPr>
                <w:rFonts w:ascii="Trebuchet MS" w:hAnsi="Trebuchet MS"/>
                <w:b/>
              </w:rPr>
            </w:pPr>
            <w:r w:rsidRPr="00681B6F">
              <w:rPr>
                <w:rFonts w:ascii="Trebuchet MS" w:hAnsi="Trebuchet MS"/>
                <w:b/>
              </w:rPr>
              <w:t>Search strategy</w:t>
            </w:r>
          </w:p>
        </w:tc>
      </w:tr>
      <w:tr w:rsidR="00761665" w:rsidRPr="00681B6F" w14:paraId="4745B461" w14:textId="77777777" w:rsidTr="00761665">
        <w:tc>
          <w:tcPr>
            <w:tcW w:w="9020" w:type="dxa"/>
            <w:tcBorders>
              <w:top w:val="nil"/>
              <w:bottom w:val="single" w:sz="4" w:space="0" w:color="FFFFFF" w:themeColor="background1"/>
            </w:tcBorders>
            <w:shd w:val="clear" w:color="auto" w:fill="EDEDED" w:themeFill="accent3" w:themeFillTint="33"/>
          </w:tcPr>
          <w:p w14:paraId="668DBC16" w14:textId="359C91F8" w:rsidR="00761665" w:rsidRPr="00681B6F" w:rsidRDefault="00761665" w:rsidP="008920F8">
            <w:pPr>
              <w:keepNext/>
              <w:spacing w:before="40" w:after="40" w:line="240" w:lineRule="auto"/>
              <w:rPr>
                <w:sz w:val="16"/>
                <w:szCs w:val="16"/>
              </w:rPr>
            </w:pPr>
            <w:r w:rsidRPr="00681B6F">
              <w:rPr>
                <w:sz w:val="16"/>
                <w:szCs w:val="16"/>
              </w:rPr>
              <w:t xml:space="preserve">Publication date range: </w:t>
            </w:r>
            <w:r>
              <w:rPr>
                <w:sz w:val="16"/>
                <w:szCs w:val="16"/>
              </w:rPr>
              <w:t>31/12/12 to 24/06/19</w:t>
            </w:r>
          </w:p>
          <w:p w14:paraId="667590ED" w14:textId="665910DA" w:rsidR="00761665" w:rsidRPr="00681B6F" w:rsidRDefault="00761665" w:rsidP="00761665">
            <w:pPr>
              <w:keepNext/>
              <w:spacing w:before="40" w:after="40" w:line="240" w:lineRule="auto"/>
              <w:rPr>
                <w:sz w:val="16"/>
                <w:szCs w:val="16"/>
              </w:rPr>
            </w:pPr>
            <w:r w:rsidRPr="00681B6F">
              <w:rPr>
                <w:sz w:val="16"/>
                <w:szCs w:val="16"/>
              </w:rPr>
              <w:t xml:space="preserve">Databases searched: </w:t>
            </w:r>
            <w:r>
              <w:rPr>
                <w:sz w:val="16"/>
                <w:szCs w:val="16"/>
              </w:rPr>
              <w:t xml:space="preserve">PubMed, Ovid Medline, Embase, CINAHL, Scopus, Health Infonet, Cochrane </w:t>
            </w:r>
          </w:p>
        </w:tc>
      </w:tr>
      <w:tr w:rsidR="007F6B71" w:rsidRPr="00681B6F" w14:paraId="7E978406" w14:textId="77777777" w:rsidTr="00761665">
        <w:tc>
          <w:tcPr>
            <w:tcW w:w="9020" w:type="dxa"/>
            <w:tcBorders>
              <w:top w:val="single" w:sz="4" w:space="0" w:color="FFFFFF" w:themeColor="background1"/>
              <w:bottom w:val="single" w:sz="4" w:space="0" w:color="FFFFFF" w:themeColor="background1"/>
            </w:tcBorders>
            <w:shd w:val="clear" w:color="auto" w:fill="EDEDED" w:themeFill="accent3" w:themeFillTint="33"/>
          </w:tcPr>
          <w:p w14:paraId="1706E54D" w14:textId="77777777" w:rsidR="007F6B71" w:rsidRPr="00681B6F" w:rsidRDefault="007F6B71" w:rsidP="00C42E2F">
            <w:pPr>
              <w:pStyle w:val="Tablecell"/>
              <w:keepNext/>
              <w:rPr>
                <w:b/>
                <w:sz w:val="16"/>
                <w:szCs w:val="16"/>
              </w:rPr>
            </w:pPr>
            <w:r w:rsidRPr="00681B6F">
              <w:rPr>
                <w:b/>
                <w:sz w:val="16"/>
                <w:szCs w:val="16"/>
              </w:rPr>
              <w:t>Evidence statements</w:t>
            </w:r>
          </w:p>
        </w:tc>
      </w:tr>
      <w:tr w:rsidR="007F6B71" w:rsidRPr="00681B6F" w14:paraId="1E60C982" w14:textId="77777777" w:rsidTr="00761665">
        <w:tc>
          <w:tcPr>
            <w:tcW w:w="9020" w:type="dxa"/>
            <w:tcBorders>
              <w:top w:val="single" w:sz="4" w:space="0" w:color="FFFFFF" w:themeColor="background1"/>
              <w:bottom w:val="single" w:sz="4" w:space="0" w:color="FFFFFF" w:themeColor="background1"/>
            </w:tcBorders>
            <w:shd w:val="clear" w:color="auto" w:fill="EDEDED" w:themeFill="accent3" w:themeFillTint="33"/>
          </w:tcPr>
          <w:p w14:paraId="401535FC" w14:textId="6CA3C72B" w:rsidR="007F6B71" w:rsidRDefault="007F6B71" w:rsidP="00B44B0A">
            <w:pPr>
              <w:pStyle w:val="TableRCTs"/>
              <w:numPr>
                <w:ilvl w:val="0"/>
                <w:numId w:val="21"/>
              </w:numPr>
              <w:spacing w:before="60" w:after="60" w:line="240" w:lineRule="auto"/>
              <w:ind w:left="318" w:hanging="284"/>
            </w:pPr>
            <w:r>
              <w:t xml:space="preserve">There is high </w:t>
            </w:r>
            <w:r w:rsidR="00034391">
              <w:t>certainty</w:t>
            </w:r>
            <w:r>
              <w:t xml:space="preserve"> evidence that folic acid supplementation in pregnancy is associated with a reduction in risk of neural tube defects and lower </w:t>
            </w:r>
            <w:r w:rsidR="00034391">
              <w:t>certainty</w:t>
            </w:r>
            <w:r>
              <w:t xml:space="preserve"> evidence that it may also reduce the risk of orofacial clefts and congenital heart defects. </w:t>
            </w:r>
          </w:p>
          <w:p w14:paraId="08C4DDA4" w14:textId="77777777" w:rsidR="007F6B71" w:rsidRDefault="007F6B71" w:rsidP="00B44B0A">
            <w:pPr>
              <w:pStyle w:val="TableRCTs"/>
              <w:numPr>
                <w:ilvl w:val="0"/>
                <w:numId w:val="21"/>
              </w:numPr>
              <w:spacing w:before="60" w:after="60" w:line="240" w:lineRule="auto"/>
              <w:ind w:left="318" w:hanging="284"/>
            </w:pPr>
            <w:r>
              <w:t xml:space="preserve">There is evidence from systematic reviews of observational studies that folic acid supplementation during pregnancy may reduce the risk of acute myeloid leukaemia, </w:t>
            </w:r>
            <w:r w:rsidRPr="0025225A">
              <w:t>brain and spinal cord tumo</w:t>
            </w:r>
            <w:r>
              <w:t>u</w:t>
            </w:r>
            <w:r w:rsidRPr="0025225A">
              <w:t>rs</w:t>
            </w:r>
            <w:r>
              <w:t xml:space="preserve"> in the child and autism spectrum disorders.</w:t>
            </w:r>
          </w:p>
          <w:p w14:paraId="03778EEF" w14:textId="77777777" w:rsidR="007F6B71" w:rsidRDefault="007F6B71" w:rsidP="00B44B0A">
            <w:pPr>
              <w:pStyle w:val="TableRCTs"/>
              <w:numPr>
                <w:ilvl w:val="0"/>
                <w:numId w:val="21"/>
              </w:numPr>
              <w:spacing w:before="60" w:after="60" w:line="240" w:lineRule="auto"/>
              <w:ind w:left="318" w:hanging="284"/>
            </w:pPr>
            <w:r>
              <w:t xml:space="preserve">The evidence suggests that folic acid supplementation does not affect the risk of early or late miscarriage, stillbirth, fetal loss, preterm birth, low birth weight, perinatal death, or asthma or wheeze in the infant. </w:t>
            </w:r>
          </w:p>
          <w:p w14:paraId="1CB31CB3" w14:textId="77777777" w:rsidR="007F6B71" w:rsidRDefault="007F6B71" w:rsidP="00B44B0A">
            <w:pPr>
              <w:pStyle w:val="TableRCTs"/>
              <w:numPr>
                <w:ilvl w:val="0"/>
                <w:numId w:val="21"/>
              </w:numPr>
              <w:spacing w:before="60" w:after="60" w:line="240" w:lineRule="auto"/>
              <w:ind w:left="318" w:hanging="284"/>
            </w:pPr>
            <w:r>
              <w:t>The evidence is inconsistent on the effect of folic acid supplementation on gestational hypertension, pre-eclampsia and acute lymphoblastic leukaemia in the infant.</w:t>
            </w:r>
          </w:p>
        </w:tc>
      </w:tr>
      <w:tr w:rsidR="007F6B71" w:rsidRPr="00197194" w14:paraId="0539ED99" w14:textId="77777777" w:rsidTr="00761665">
        <w:tc>
          <w:tcPr>
            <w:tcW w:w="9020" w:type="dxa"/>
            <w:tcBorders>
              <w:top w:val="single" w:sz="4" w:space="0" w:color="FFFFFF" w:themeColor="background1"/>
              <w:bottom w:val="single" w:sz="4" w:space="0" w:color="FFFFFF" w:themeColor="background1"/>
            </w:tcBorders>
            <w:shd w:val="clear" w:color="auto" w:fill="8580B0"/>
          </w:tcPr>
          <w:p w14:paraId="021F48D6" w14:textId="77777777" w:rsidR="007F6B71" w:rsidRPr="00197194" w:rsidRDefault="007F6B71" w:rsidP="00761665">
            <w:pPr>
              <w:pStyle w:val="TableRCTs"/>
              <w:keepNext/>
              <w:rPr>
                <w:b/>
              </w:rPr>
            </w:pPr>
            <w:r w:rsidRPr="00197194">
              <w:rPr>
                <w:b/>
              </w:rPr>
              <w:t>Evidence-based recommendation</w:t>
            </w:r>
          </w:p>
        </w:tc>
      </w:tr>
      <w:tr w:rsidR="007F6B71" w:rsidRPr="00681B6F" w14:paraId="709A4E49" w14:textId="77777777" w:rsidTr="00761665">
        <w:tc>
          <w:tcPr>
            <w:tcW w:w="9020" w:type="dxa"/>
            <w:tcBorders>
              <w:top w:val="single" w:sz="4" w:space="0" w:color="FFFFFF" w:themeColor="background1"/>
              <w:bottom w:val="single" w:sz="4" w:space="0" w:color="FFFFFF" w:themeColor="background1"/>
            </w:tcBorders>
            <w:shd w:val="clear" w:color="auto" w:fill="CDCADB"/>
          </w:tcPr>
          <w:p w14:paraId="1A5CAE60" w14:textId="77777777" w:rsidR="007F6B71" w:rsidRDefault="007F6B71" w:rsidP="00C42E2F">
            <w:pPr>
              <w:pStyle w:val="TableRCTs"/>
            </w:pPr>
            <w:r>
              <w:t>Recommend</w:t>
            </w:r>
            <w:r w:rsidRPr="0012730D">
              <w:t xml:space="preserve"> dietary supplementation of 500 micrograms per day folic acid, from 12 weeks before conception and throughout the first 12 weeks of pregnancy</w:t>
            </w:r>
            <w:r>
              <w:t xml:space="preserve"> to reduce the risk of neural tube defects</w:t>
            </w:r>
            <w:r w:rsidRPr="0012730D">
              <w:t>.</w:t>
            </w:r>
          </w:p>
        </w:tc>
      </w:tr>
      <w:tr w:rsidR="007F6B71" w:rsidRPr="008A48F4" w14:paraId="07DD418F" w14:textId="77777777" w:rsidTr="0076166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6ABA4B07" w14:textId="77777777" w:rsidR="007F6B71" w:rsidRPr="008A48F4" w:rsidRDefault="007F6B71" w:rsidP="00C42E2F">
            <w:pPr>
              <w:pStyle w:val="Tablecell"/>
              <w:rPr>
                <w:b/>
                <w:sz w:val="16"/>
                <w:szCs w:val="16"/>
              </w:rPr>
            </w:pPr>
            <w:r w:rsidRPr="008A48F4">
              <w:rPr>
                <w:b/>
                <w:sz w:val="16"/>
                <w:szCs w:val="16"/>
              </w:rPr>
              <w:t xml:space="preserve">Harms and </w:t>
            </w:r>
            <w:r>
              <w:rPr>
                <w:b/>
                <w:sz w:val="16"/>
                <w:szCs w:val="16"/>
              </w:rPr>
              <w:t xml:space="preserve">health </w:t>
            </w:r>
            <w:r w:rsidRPr="008A48F4">
              <w:rPr>
                <w:b/>
                <w:sz w:val="16"/>
                <w:szCs w:val="16"/>
              </w:rPr>
              <w:t>benefits associated with the recommendation</w:t>
            </w:r>
          </w:p>
        </w:tc>
      </w:tr>
      <w:tr w:rsidR="007F6B71" w:rsidRPr="008A48F4" w14:paraId="028F52C2" w14:textId="77777777" w:rsidTr="0076166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4E28C1A5" w14:textId="77777777" w:rsidR="007F6B71" w:rsidRPr="008A48F4" w:rsidRDefault="007F6B71" w:rsidP="00C42E2F">
            <w:pPr>
              <w:pStyle w:val="Tablecell"/>
              <w:rPr>
                <w:sz w:val="16"/>
                <w:szCs w:val="16"/>
                <w:lang w:val="en-US" w:eastAsia="en-AU"/>
              </w:rPr>
            </w:pPr>
            <w:r w:rsidRPr="00C212AC">
              <w:rPr>
                <w:i/>
                <w:sz w:val="16"/>
                <w:szCs w:val="16"/>
              </w:rPr>
              <w:t>Harms</w:t>
            </w:r>
            <w:r w:rsidRPr="008A48F4">
              <w:rPr>
                <w:sz w:val="16"/>
                <w:szCs w:val="16"/>
              </w:rPr>
              <w:t xml:space="preserve">: </w:t>
            </w:r>
            <w:r>
              <w:rPr>
                <w:sz w:val="16"/>
                <w:szCs w:val="16"/>
                <w:lang w:val="en-US" w:eastAsia="en-AU"/>
              </w:rPr>
              <w:t>The evidence suggests that folic acid supplementation is not associated with adverse effects.</w:t>
            </w:r>
          </w:p>
          <w:p w14:paraId="0C99C7B6" w14:textId="77777777" w:rsidR="007F6B71" w:rsidRPr="008A48F4" w:rsidRDefault="007F6B71" w:rsidP="00C42E2F">
            <w:pPr>
              <w:pStyle w:val="Tablecell"/>
              <w:rPr>
                <w:sz w:val="16"/>
                <w:szCs w:val="16"/>
              </w:rPr>
            </w:pPr>
            <w:r w:rsidRPr="00C212AC">
              <w:rPr>
                <w:i/>
                <w:sz w:val="16"/>
                <w:szCs w:val="16"/>
                <w:lang w:val="en-US" w:eastAsia="en-AU"/>
              </w:rPr>
              <w:t>Health benefits</w:t>
            </w:r>
            <w:r w:rsidRPr="008A48F4">
              <w:rPr>
                <w:sz w:val="16"/>
                <w:szCs w:val="16"/>
                <w:lang w:val="en-US" w:eastAsia="en-AU"/>
              </w:rPr>
              <w:t xml:space="preserve">: </w:t>
            </w:r>
            <w:r>
              <w:rPr>
                <w:sz w:val="16"/>
                <w:szCs w:val="16"/>
                <w:lang w:val="en-US" w:eastAsia="en-AU"/>
              </w:rPr>
              <w:t>Reduction in risk of neural tube defects.</w:t>
            </w:r>
          </w:p>
        </w:tc>
      </w:tr>
      <w:tr w:rsidR="007F6B71" w:rsidRPr="00371EB9" w14:paraId="2D59CD8F" w14:textId="77777777" w:rsidTr="0076166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4F669473" w14:textId="77777777" w:rsidR="007F6B71" w:rsidRPr="00371EB9" w:rsidRDefault="007F6B71" w:rsidP="00C42E2F">
            <w:pPr>
              <w:pStyle w:val="Tablecell"/>
              <w:rPr>
                <w:b/>
                <w:sz w:val="16"/>
                <w:szCs w:val="16"/>
              </w:rPr>
            </w:pPr>
            <w:r w:rsidRPr="00371EB9">
              <w:rPr>
                <w:b/>
                <w:sz w:val="16"/>
                <w:szCs w:val="16"/>
              </w:rPr>
              <w:t>Implications for implementation</w:t>
            </w:r>
          </w:p>
        </w:tc>
      </w:tr>
      <w:tr w:rsidR="007F6B71" w:rsidRPr="005C3ABF" w14:paraId="6315EFD4" w14:textId="77777777" w:rsidTr="00761665">
        <w:trPr>
          <w:trHeight w:val="249"/>
        </w:trPr>
        <w:tc>
          <w:tcPr>
            <w:tcW w:w="9020" w:type="dxa"/>
            <w:tcBorders>
              <w:top w:val="single" w:sz="4" w:space="0" w:color="FFFFFF" w:themeColor="background1"/>
              <w:bottom w:val="single" w:sz="4" w:space="0" w:color="4472C4" w:themeColor="accent1"/>
            </w:tcBorders>
            <w:shd w:val="clear" w:color="auto" w:fill="EDEDED" w:themeFill="accent3" w:themeFillTint="33"/>
          </w:tcPr>
          <w:p w14:paraId="692F9FE4" w14:textId="77777777" w:rsidR="007F6B71" w:rsidRPr="00C42B9B" w:rsidRDefault="007F6B71" w:rsidP="00C42E2F">
            <w:pPr>
              <w:pStyle w:val="Tablecell"/>
              <w:rPr>
                <w:sz w:val="16"/>
                <w:szCs w:val="16"/>
              </w:rPr>
            </w:pPr>
            <w:r>
              <w:rPr>
                <w:sz w:val="16"/>
                <w:szCs w:val="16"/>
              </w:rPr>
              <w:t>This recommendation was included in the previous version of the chapter and will not change practice.</w:t>
            </w:r>
          </w:p>
        </w:tc>
      </w:tr>
      <w:tr w:rsidR="007F6B71" w:rsidRPr="00197194" w14:paraId="695A4687" w14:textId="77777777" w:rsidTr="00761665">
        <w:tc>
          <w:tcPr>
            <w:tcW w:w="9020" w:type="dxa"/>
            <w:tcBorders>
              <w:top w:val="single" w:sz="4" w:space="0" w:color="4472C4" w:themeColor="accent1"/>
              <w:bottom w:val="nil"/>
            </w:tcBorders>
            <w:shd w:val="clear" w:color="auto" w:fill="EDEDED" w:themeFill="accent3" w:themeFillTint="33"/>
          </w:tcPr>
          <w:p w14:paraId="5B9E7779" w14:textId="275D1FE1" w:rsidR="007F6B71" w:rsidRPr="00197194" w:rsidRDefault="00761665" w:rsidP="00110535">
            <w:pPr>
              <w:pStyle w:val="TableRCTs"/>
              <w:keepNext/>
              <w:rPr>
                <w:b/>
                <w:color w:val="0070C0"/>
                <w:vertAlign w:val="subscript"/>
              </w:rPr>
            </w:pPr>
            <w:r>
              <w:rPr>
                <w:b/>
                <w:color w:val="0070C0"/>
              </w:rPr>
              <w:t>B vitamins</w:t>
            </w:r>
          </w:p>
        </w:tc>
      </w:tr>
      <w:tr w:rsidR="00761665" w:rsidRPr="00681B6F" w14:paraId="53379DA9" w14:textId="77777777" w:rsidTr="008920F8">
        <w:tc>
          <w:tcPr>
            <w:tcW w:w="9020" w:type="dxa"/>
            <w:tcBorders>
              <w:top w:val="nil"/>
              <w:bottom w:val="single" w:sz="4" w:space="0" w:color="FFFFFF" w:themeColor="background1"/>
            </w:tcBorders>
            <w:shd w:val="clear" w:color="auto" w:fill="EDEDED" w:themeFill="accent3" w:themeFillTint="33"/>
          </w:tcPr>
          <w:p w14:paraId="20CC286D" w14:textId="77777777" w:rsidR="00761665" w:rsidRPr="00681B6F" w:rsidRDefault="00761665" w:rsidP="008920F8">
            <w:pPr>
              <w:pStyle w:val="appendixCbullet"/>
              <w:keepNext/>
              <w:ind w:left="0" w:firstLine="0"/>
              <w:rPr>
                <w:rFonts w:ascii="Trebuchet MS" w:hAnsi="Trebuchet MS"/>
                <w:b/>
              </w:rPr>
            </w:pPr>
            <w:r w:rsidRPr="00681B6F">
              <w:rPr>
                <w:rFonts w:ascii="Trebuchet MS" w:hAnsi="Trebuchet MS"/>
                <w:b/>
              </w:rPr>
              <w:t>Search strategy</w:t>
            </w:r>
          </w:p>
        </w:tc>
      </w:tr>
      <w:tr w:rsidR="00761665" w:rsidRPr="00681B6F" w14:paraId="00578B0A" w14:textId="77777777" w:rsidTr="008920F8">
        <w:tc>
          <w:tcPr>
            <w:tcW w:w="9020" w:type="dxa"/>
            <w:tcBorders>
              <w:top w:val="nil"/>
              <w:bottom w:val="single" w:sz="4" w:space="0" w:color="FFFFFF" w:themeColor="background1"/>
            </w:tcBorders>
            <w:shd w:val="clear" w:color="auto" w:fill="EDEDED" w:themeFill="accent3" w:themeFillTint="33"/>
          </w:tcPr>
          <w:p w14:paraId="17A841DA" w14:textId="5C858F6F" w:rsidR="00761665" w:rsidRPr="00681B6F" w:rsidRDefault="00761665" w:rsidP="008920F8">
            <w:pPr>
              <w:keepNext/>
              <w:spacing w:before="40" w:after="40" w:line="240" w:lineRule="auto"/>
              <w:rPr>
                <w:sz w:val="16"/>
                <w:szCs w:val="16"/>
              </w:rPr>
            </w:pPr>
            <w:r w:rsidRPr="00681B6F">
              <w:rPr>
                <w:sz w:val="16"/>
                <w:szCs w:val="16"/>
              </w:rPr>
              <w:t xml:space="preserve">Publication date range: </w:t>
            </w:r>
            <w:r>
              <w:rPr>
                <w:sz w:val="16"/>
                <w:szCs w:val="16"/>
              </w:rPr>
              <w:t>2014 to 30/09/19</w:t>
            </w:r>
          </w:p>
          <w:p w14:paraId="2CF2F96D" w14:textId="77777777" w:rsidR="00761665" w:rsidRPr="00681B6F" w:rsidRDefault="00761665" w:rsidP="008920F8">
            <w:pPr>
              <w:keepNext/>
              <w:spacing w:before="40" w:after="40" w:line="240" w:lineRule="auto"/>
              <w:rPr>
                <w:sz w:val="16"/>
                <w:szCs w:val="16"/>
              </w:rPr>
            </w:pPr>
            <w:r w:rsidRPr="00681B6F">
              <w:rPr>
                <w:sz w:val="16"/>
                <w:szCs w:val="16"/>
              </w:rPr>
              <w:t xml:space="preserve">Databases searched: </w:t>
            </w:r>
            <w:r>
              <w:rPr>
                <w:sz w:val="16"/>
                <w:szCs w:val="16"/>
              </w:rPr>
              <w:t xml:space="preserve">PubMed, Ovid Medline, Embase, CINAHL, Scopus, Health Infonet, Cochrane </w:t>
            </w:r>
          </w:p>
        </w:tc>
      </w:tr>
      <w:tr w:rsidR="00761665" w:rsidRPr="00681B6F" w14:paraId="12ABA0F9" w14:textId="77777777" w:rsidTr="008920F8">
        <w:tc>
          <w:tcPr>
            <w:tcW w:w="9020" w:type="dxa"/>
            <w:tcBorders>
              <w:top w:val="single" w:sz="4" w:space="0" w:color="FFFFFF" w:themeColor="background1"/>
              <w:bottom w:val="single" w:sz="4" w:space="0" w:color="FFFFFF" w:themeColor="background1"/>
            </w:tcBorders>
            <w:shd w:val="clear" w:color="auto" w:fill="EDEDED" w:themeFill="accent3" w:themeFillTint="33"/>
          </w:tcPr>
          <w:p w14:paraId="24C41D7A" w14:textId="77777777" w:rsidR="00761665" w:rsidRPr="00681B6F" w:rsidRDefault="00761665" w:rsidP="008920F8">
            <w:pPr>
              <w:pStyle w:val="Tablecell"/>
              <w:keepNext/>
              <w:rPr>
                <w:b/>
                <w:sz w:val="16"/>
                <w:szCs w:val="16"/>
              </w:rPr>
            </w:pPr>
            <w:r w:rsidRPr="00681B6F">
              <w:rPr>
                <w:b/>
                <w:sz w:val="16"/>
                <w:szCs w:val="16"/>
              </w:rPr>
              <w:t>Evidence statements</w:t>
            </w:r>
          </w:p>
        </w:tc>
      </w:tr>
      <w:tr w:rsidR="007F6B71" w:rsidRPr="00681B6F" w14:paraId="7C150C15" w14:textId="77777777" w:rsidTr="00761665">
        <w:tc>
          <w:tcPr>
            <w:tcW w:w="9020" w:type="dxa"/>
            <w:tcBorders>
              <w:top w:val="single" w:sz="4" w:space="0" w:color="FFFFFF" w:themeColor="background1"/>
              <w:bottom w:val="nil"/>
            </w:tcBorders>
            <w:shd w:val="clear" w:color="auto" w:fill="EDEDED" w:themeFill="accent3" w:themeFillTint="33"/>
          </w:tcPr>
          <w:p w14:paraId="4750A69F" w14:textId="77777777" w:rsidR="007F6B71" w:rsidRDefault="007F6B71" w:rsidP="00B44B0A">
            <w:pPr>
              <w:pStyle w:val="TableRCTs"/>
              <w:numPr>
                <w:ilvl w:val="0"/>
                <w:numId w:val="21"/>
              </w:numPr>
              <w:spacing w:before="60" w:after="60" w:line="240" w:lineRule="auto"/>
              <w:ind w:left="318" w:hanging="284"/>
            </w:pPr>
            <w:r>
              <w:t>There is insufficient evidence to detect clinical benefits of vitamin B</w:t>
            </w:r>
            <w:r w:rsidRPr="0030452C">
              <w:rPr>
                <w:vertAlign w:val="subscript"/>
              </w:rPr>
              <w:t>6</w:t>
            </w:r>
            <w:r>
              <w:t xml:space="preserve"> in pregnancy, although it appears to be of benefit in reducing nausea.</w:t>
            </w:r>
          </w:p>
        </w:tc>
      </w:tr>
      <w:tr w:rsidR="007F6B71" w:rsidRPr="00681B6F" w14:paraId="18658B02" w14:textId="77777777" w:rsidTr="00761665">
        <w:tc>
          <w:tcPr>
            <w:tcW w:w="9020" w:type="dxa"/>
            <w:tcBorders>
              <w:top w:val="single" w:sz="4" w:space="0" w:color="FFFFFF" w:themeColor="background1"/>
              <w:bottom w:val="nil"/>
            </w:tcBorders>
            <w:shd w:val="clear" w:color="auto" w:fill="EDEDED" w:themeFill="accent3" w:themeFillTint="33"/>
          </w:tcPr>
          <w:p w14:paraId="00B41A67" w14:textId="77777777" w:rsidR="007F6B71" w:rsidRDefault="007F6B71" w:rsidP="00B44B0A">
            <w:pPr>
              <w:pStyle w:val="TableRCTs"/>
              <w:numPr>
                <w:ilvl w:val="0"/>
                <w:numId w:val="21"/>
              </w:numPr>
              <w:spacing w:before="60" w:after="60" w:line="240" w:lineRule="auto"/>
              <w:ind w:left="318" w:hanging="284"/>
            </w:pPr>
            <w:r>
              <w:t>The evidence on vitamin B</w:t>
            </w:r>
            <w:r w:rsidRPr="00B22903">
              <w:rPr>
                <w:vertAlign w:val="subscript"/>
              </w:rPr>
              <w:t>12</w:t>
            </w:r>
            <w:r>
              <w:t xml:space="preserve"> supplementation in pregnancy is of insufficient quality to draw conclusions.</w:t>
            </w:r>
          </w:p>
        </w:tc>
      </w:tr>
      <w:tr w:rsidR="007F6B71" w:rsidRPr="00681B6F" w14:paraId="300FF79C" w14:textId="77777777" w:rsidTr="00761665">
        <w:tc>
          <w:tcPr>
            <w:tcW w:w="9020" w:type="dxa"/>
            <w:tcBorders>
              <w:top w:val="nil"/>
              <w:bottom w:val="single" w:sz="4" w:space="0" w:color="4472C4" w:themeColor="accent1"/>
            </w:tcBorders>
            <w:shd w:val="clear" w:color="auto" w:fill="E7E6E6" w:themeFill="background2"/>
          </w:tcPr>
          <w:p w14:paraId="0A9277F0" w14:textId="77777777" w:rsidR="007F6B71" w:rsidRPr="00681B6F" w:rsidRDefault="007F6B71" w:rsidP="00C42E2F">
            <w:pPr>
              <w:pStyle w:val="Tablecell"/>
              <w:keepNext/>
              <w:rPr>
                <w:sz w:val="16"/>
                <w:szCs w:val="16"/>
                <w:lang w:val="en-US" w:eastAsia="en-AU"/>
              </w:rPr>
            </w:pPr>
            <w:r w:rsidRPr="00681B6F">
              <w:rPr>
                <w:b/>
                <w:sz w:val="16"/>
                <w:szCs w:val="16"/>
                <w:lang w:val="en-US" w:eastAsia="en-AU"/>
              </w:rPr>
              <w:t>No recommendations developed</w:t>
            </w:r>
          </w:p>
        </w:tc>
      </w:tr>
      <w:tr w:rsidR="007F6B71" w:rsidRPr="00197194" w14:paraId="2594722B" w14:textId="77777777" w:rsidTr="00761665">
        <w:tc>
          <w:tcPr>
            <w:tcW w:w="9020" w:type="dxa"/>
            <w:tcBorders>
              <w:top w:val="single" w:sz="4" w:space="0" w:color="FFFFFF" w:themeColor="background1"/>
              <w:bottom w:val="nil"/>
            </w:tcBorders>
            <w:shd w:val="clear" w:color="auto" w:fill="EDEDED" w:themeFill="accent3" w:themeFillTint="33"/>
          </w:tcPr>
          <w:p w14:paraId="6F9AED74" w14:textId="77777777" w:rsidR="007F6B71" w:rsidRPr="00197194" w:rsidRDefault="007F6B71" w:rsidP="00C42E2F">
            <w:pPr>
              <w:pStyle w:val="TableRCTs"/>
              <w:rPr>
                <w:b/>
                <w:color w:val="0070C0"/>
              </w:rPr>
            </w:pPr>
            <w:r w:rsidRPr="00197194">
              <w:rPr>
                <w:b/>
                <w:color w:val="0070C0"/>
              </w:rPr>
              <w:t>Vitamin C</w:t>
            </w:r>
          </w:p>
        </w:tc>
      </w:tr>
      <w:tr w:rsidR="00761665" w:rsidRPr="00681B6F" w14:paraId="0908DB31" w14:textId="77777777" w:rsidTr="008920F8">
        <w:tc>
          <w:tcPr>
            <w:tcW w:w="9020" w:type="dxa"/>
            <w:tcBorders>
              <w:top w:val="nil"/>
              <w:bottom w:val="single" w:sz="4" w:space="0" w:color="FFFFFF" w:themeColor="background1"/>
            </w:tcBorders>
            <w:shd w:val="clear" w:color="auto" w:fill="EDEDED" w:themeFill="accent3" w:themeFillTint="33"/>
          </w:tcPr>
          <w:p w14:paraId="0B52F836" w14:textId="77777777" w:rsidR="00761665" w:rsidRPr="00681B6F" w:rsidRDefault="00761665" w:rsidP="008920F8">
            <w:pPr>
              <w:pStyle w:val="appendixCbullet"/>
              <w:keepNext/>
              <w:ind w:left="0" w:firstLine="0"/>
              <w:rPr>
                <w:rFonts w:ascii="Trebuchet MS" w:hAnsi="Trebuchet MS"/>
                <w:b/>
              </w:rPr>
            </w:pPr>
            <w:r w:rsidRPr="00681B6F">
              <w:rPr>
                <w:rFonts w:ascii="Trebuchet MS" w:hAnsi="Trebuchet MS"/>
                <w:b/>
              </w:rPr>
              <w:t>Search strategy</w:t>
            </w:r>
          </w:p>
        </w:tc>
      </w:tr>
      <w:tr w:rsidR="00761665" w:rsidRPr="00681B6F" w14:paraId="25995DAE" w14:textId="77777777" w:rsidTr="008920F8">
        <w:tc>
          <w:tcPr>
            <w:tcW w:w="9020" w:type="dxa"/>
            <w:tcBorders>
              <w:top w:val="nil"/>
              <w:bottom w:val="single" w:sz="4" w:space="0" w:color="FFFFFF" w:themeColor="background1"/>
            </w:tcBorders>
            <w:shd w:val="clear" w:color="auto" w:fill="EDEDED" w:themeFill="accent3" w:themeFillTint="33"/>
          </w:tcPr>
          <w:p w14:paraId="33CD9F09" w14:textId="0A6ACDFA" w:rsidR="00761665" w:rsidRPr="00681B6F" w:rsidRDefault="00761665" w:rsidP="008920F8">
            <w:pPr>
              <w:keepNext/>
              <w:spacing w:before="40" w:after="40" w:line="240" w:lineRule="auto"/>
              <w:rPr>
                <w:sz w:val="16"/>
                <w:szCs w:val="16"/>
              </w:rPr>
            </w:pPr>
            <w:r w:rsidRPr="00681B6F">
              <w:rPr>
                <w:sz w:val="16"/>
                <w:szCs w:val="16"/>
              </w:rPr>
              <w:t>Publication date range:</w:t>
            </w:r>
            <w:r>
              <w:rPr>
                <w:sz w:val="16"/>
                <w:szCs w:val="16"/>
              </w:rPr>
              <w:t xml:space="preserve"> 31/03/15 to 19/06/19</w:t>
            </w:r>
          </w:p>
          <w:p w14:paraId="725AEF40" w14:textId="77777777" w:rsidR="00761665" w:rsidRPr="00681B6F" w:rsidRDefault="00761665" w:rsidP="008920F8">
            <w:pPr>
              <w:keepNext/>
              <w:spacing w:before="40" w:after="40" w:line="240" w:lineRule="auto"/>
              <w:rPr>
                <w:sz w:val="16"/>
                <w:szCs w:val="16"/>
              </w:rPr>
            </w:pPr>
            <w:r w:rsidRPr="00681B6F">
              <w:rPr>
                <w:sz w:val="16"/>
                <w:szCs w:val="16"/>
              </w:rPr>
              <w:t xml:space="preserve">Databases searched: </w:t>
            </w:r>
            <w:r>
              <w:rPr>
                <w:sz w:val="16"/>
                <w:szCs w:val="16"/>
              </w:rPr>
              <w:t xml:space="preserve">PubMed, Ovid Medline, Embase, CINAHL, Scopus, Health Infonet, Cochrane </w:t>
            </w:r>
          </w:p>
        </w:tc>
      </w:tr>
      <w:tr w:rsidR="00761665" w:rsidRPr="00681B6F" w14:paraId="5D8B8F66" w14:textId="77777777" w:rsidTr="008920F8">
        <w:tc>
          <w:tcPr>
            <w:tcW w:w="9020" w:type="dxa"/>
            <w:tcBorders>
              <w:top w:val="single" w:sz="4" w:space="0" w:color="FFFFFF" w:themeColor="background1"/>
              <w:bottom w:val="single" w:sz="4" w:space="0" w:color="FFFFFF" w:themeColor="background1"/>
            </w:tcBorders>
            <w:shd w:val="clear" w:color="auto" w:fill="EDEDED" w:themeFill="accent3" w:themeFillTint="33"/>
          </w:tcPr>
          <w:p w14:paraId="07AB9BFB" w14:textId="77777777" w:rsidR="00761665" w:rsidRPr="00681B6F" w:rsidRDefault="00761665" w:rsidP="008920F8">
            <w:pPr>
              <w:pStyle w:val="Tablecell"/>
              <w:keepNext/>
              <w:rPr>
                <w:b/>
                <w:sz w:val="16"/>
                <w:szCs w:val="16"/>
              </w:rPr>
            </w:pPr>
            <w:r w:rsidRPr="00681B6F">
              <w:rPr>
                <w:b/>
                <w:sz w:val="16"/>
                <w:szCs w:val="16"/>
              </w:rPr>
              <w:t>Evidence statements</w:t>
            </w:r>
          </w:p>
        </w:tc>
      </w:tr>
      <w:tr w:rsidR="007F6B71" w:rsidRPr="00197194" w14:paraId="7074012A" w14:textId="77777777" w:rsidTr="008920F8">
        <w:tc>
          <w:tcPr>
            <w:tcW w:w="9020" w:type="dxa"/>
            <w:tcBorders>
              <w:top w:val="single" w:sz="4" w:space="0" w:color="FFFFFF" w:themeColor="background1"/>
              <w:bottom w:val="single" w:sz="4" w:space="0" w:color="4472C4" w:themeColor="accent1"/>
            </w:tcBorders>
            <w:shd w:val="clear" w:color="auto" w:fill="EDEDED" w:themeFill="accent3" w:themeFillTint="33"/>
          </w:tcPr>
          <w:p w14:paraId="4AEC9098" w14:textId="77777777" w:rsidR="007F6B71" w:rsidRPr="00197194" w:rsidRDefault="007F6B71" w:rsidP="00B44B0A">
            <w:pPr>
              <w:pStyle w:val="TableRCTs"/>
              <w:numPr>
                <w:ilvl w:val="0"/>
                <w:numId w:val="21"/>
              </w:numPr>
              <w:spacing w:before="60" w:after="60" w:line="240" w:lineRule="auto"/>
              <w:ind w:left="318" w:hanging="284"/>
              <w:rPr>
                <w:b/>
                <w:color w:val="0070C0"/>
              </w:rPr>
            </w:pPr>
            <w:r>
              <w:t xml:space="preserve">The evidence does not support routine vitamin C supplementation </w:t>
            </w:r>
            <w:r w:rsidRPr="00E63AA9">
              <w:t xml:space="preserve">for the prevention of fetal or neonatal death, poor fetal growth, preterm birth or pre-eclampsia. Further research is required to </w:t>
            </w:r>
            <w:r>
              <w:t>clarify</w:t>
            </w:r>
            <w:r w:rsidRPr="00E63AA9">
              <w:t xml:space="preserve"> the possible role of vitamin C in the prevention of placental abruption and prelabour rupture of membranes.</w:t>
            </w:r>
          </w:p>
        </w:tc>
      </w:tr>
      <w:tr w:rsidR="007F6B71" w:rsidRPr="001F2692" w14:paraId="7C28D337" w14:textId="77777777" w:rsidTr="008920F8">
        <w:tc>
          <w:tcPr>
            <w:tcW w:w="9020" w:type="dxa"/>
            <w:tcBorders>
              <w:top w:val="single" w:sz="4" w:space="0" w:color="4472C4" w:themeColor="accent1"/>
              <w:bottom w:val="nil"/>
            </w:tcBorders>
            <w:shd w:val="clear" w:color="auto" w:fill="EDEDED" w:themeFill="accent3" w:themeFillTint="33"/>
          </w:tcPr>
          <w:p w14:paraId="2D5DA251" w14:textId="77777777" w:rsidR="007F6B71" w:rsidRPr="001F2692" w:rsidRDefault="007F6B71" w:rsidP="00C42E2F">
            <w:pPr>
              <w:pStyle w:val="TableRCTs"/>
              <w:rPr>
                <w:b/>
                <w:color w:val="0070C0"/>
              </w:rPr>
            </w:pPr>
            <w:r w:rsidRPr="001F2692">
              <w:rPr>
                <w:b/>
                <w:color w:val="0070C0"/>
              </w:rPr>
              <w:t>Vitamin E</w:t>
            </w:r>
          </w:p>
        </w:tc>
      </w:tr>
      <w:tr w:rsidR="00761665" w:rsidRPr="00681B6F" w14:paraId="03CF4E22" w14:textId="77777777" w:rsidTr="008920F8">
        <w:tc>
          <w:tcPr>
            <w:tcW w:w="9020" w:type="dxa"/>
            <w:tcBorders>
              <w:top w:val="nil"/>
              <w:bottom w:val="single" w:sz="4" w:space="0" w:color="FFFFFF" w:themeColor="background1"/>
            </w:tcBorders>
            <w:shd w:val="clear" w:color="auto" w:fill="EDEDED" w:themeFill="accent3" w:themeFillTint="33"/>
          </w:tcPr>
          <w:p w14:paraId="5BD7E093" w14:textId="77777777" w:rsidR="00761665" w:rsidRPr="00681B6F" w:rsidRDefault="00761665" w:rsidP="008920F8">
            <w:pPr>
              <w:pStyle w:val="appendixCbullet"/>
              <w:keepNext/>
              <w:ind w:left="0" w:firstLine="0"/>
              <w:rPr>
                <w:rFonts w:ascii="Trebuchet MS" w:hAnsi="Trebuchet MS"/>
                <w:b/>
              </w:rPr>
            </w:pPr>
            <w:r w:rsidRPr="00681B6F">
              <w:rPr>
                <w:rFonts w:ascii="Trebuchet MS" w:hAnsi="Trebuchet MS"/>
                <w:b/>
              </w:rPr>
              <w:t>Search strategy</w:t>
            </w:r>
          </w:p>
        </w:tc>
      </w:tr>
      <w:tr w:rsidR="00761665" w:rsidRPr="00681B6F" w14:paraId="3991D4B0" w14:textId="77777777" w:rsidTr="008920F8">
        <w:tc>
          <w:tcPr>
            <w:tcW w:w="9020" w:type="dxa"/>
            <w:tcBorders>
              <w:top w:val="nil"/>
              <w:bottom w:val="single" w:sz="4" w:space="0" w:color="FFFFFF" w:themeColor="background1"/>
            </w:tcBorders>
            <w:shd w:val="clear" w:color="auto" w:fill="EDEDED" w:themeFill="accent3" w:themeFillTint="33"/>
          </w:tcPr>
          <w:p w14:paraId="42F522F4" w14:textId="77777777" w:rsidR="00761665" w:rsidRPr="00681B6F" w:rsidRDefault="00761665" w:rsidP="008920F8">
            <w:pPr>
              <w:keepNext/>
              <w:spacing w:before="40" w:after="40" w:line="240" w:lineRule="auto"/>
              <w:rPr>
                <w:sz w:val="16"/>
                <w:szCs w:val="16"/>
              </w:rPr>
            </w:pPr>
            <w:r w:rsidRPr="00681B6F">
              <w:rPr>
                <w:sz w:val="16"/>
                <w:szCs w:val="16"/>
              </w:rPr>
              <w:t>Publication date range:</w:t>
            </w:r>
            <w:r>
              <w:rPr>
                <w:sz w:val="16"/>
                <w:szCs w:val="16"/>
              </w:rPr>
              <w:t xml:space="preserve"> 31/03/15 to 19/06/19</w:t>
            </w:r>
          </w:p>
          <w:p w14:paraId="514AB1BF" w14:textId="77777777" w:rsidR="00761665" w:rsidRPr="00681B6F" w:rsidRDefault="00761665" w:rsidP="008920F8">
            <w:pPr>
              <w:keepNext/>
              <w:spacing w:before="40" w:after="40" w:line="240" w:lineRule="auto"/>
              <w:rPr>
                <w:sz w:val="16"/>
                <w:szCs w:val="16"/>
              </w:rPr>
            </w:pPr>
            <w:r w:rsidRPr="00681B6F">
              <w:rPr>
                <w:sz w:val="16"/>
                <w:szCs w:val="16"/>
              </w:rPr>
              <w:t xml:space="preserve">Databases searched: </w:t>
            </w:r>
            <w:r>
              <w:rPr>
                <w:sz w:val="16"/>
                <w:szCs w:val="16"/>
              </w:rPr>
              <w:t xml:space="preserve">PubMed, Ovid Medline, Embase, CINAHL, Scopus, Health Infonet, Cochrane </w:t>
            </w:r>
          </w:p>
        </w:tc>
      </w:tr>
      <w:tr w:rsidR="00761665" w:rsidRPr="00681B6F" w14:paraId="702C9DE1" w14:textId="77777777" w:rsidTr="008920F8">
        <w:tc>
          <w:tcPr>
            <w:tcW w:w="9020" w:type="dxa"/>
            <w:tcBorders>
              <w:top w:val="single" w:sz="4" w:space="0" w:color="FFFFFF" w:themeColor="background1"/>
              <w:bottom w:val="single" w:sz="4" w:space="0" w:color="FFFFFF" w:themeColor="background1"/>
            </w:tcBorders>
            <w:shd w:val="clear" w:color="auto" w:fill="EDEDED" w:themeFill="accent3" w:themeFillTint="33"/>
          </w:tcPr>
          <w:p w14:paraId="0CE2B453" w14:textId="77777777" w:rsidR="00761665" w:rsidRPr="00681B6F" w:rsidRDefault="00761665" w:rsidP="008920F8">
            <w:pPr>
              <w:pStyle w:val="Tablecell"/>
              <w:keepNext/>
              <w:rPr>
                <w:b/>
                <w:sz w:val="16"/>
                <w:szCs w:val="16"/>
              </w:rPr>
            </w:pPr>
            <w:r w:rsidRPr="00681B6F">
              <w:rPr>
                <w:b/>
                <w:sz w:val="16"/>
                <w:szCs w:val="16"/>
              </w:rPr>
              <w:t>Evidence statements</w:t>
            </w:r>
          </w:p>
        </w:tc>
      </w:tr>
      <w:tr w:rsidR="007F6B71" w:rsidRPr="00197194" w14:paraId="25B46F2C" w14:textId="77777777" w:rsidTr="00761665">
        <w:tc>
          <w:tcPr>
            <w:tcW w:w="9020" w:type="dxa"/>
            <w:tcBorders>
              <w:top w:val="single" w:sz="4" w:space="0" w:color="FFFFFF" w:themeColor="background1"/>
              <w:bottom w:val="nil"/>
            </w:tcBorders>
            <w:shd w:val="clear" w:color="auto" w:fill="EDEDED" w:themeFill="accent3" w:themeFillTint="33"/>
          </w:tcPr>
          <w:p w14:paraId="453BE45C" w14:textId="77777777" w:rsidR="007F6B71" w:rsidRDefault="007F6B71" w:rsidP="00B44B0A">
            <w:pPr>
              <w:pStyle w:val="TableRCTs"/>
              <w:numPr>
                <w:ilvl w:val="0"/>
                <w:numId w:val="21"/>
              </w:numPr>
              <w:spacing w:before="60" w:after="60" w:line="240" w:lineRule="auto"/>
              <w:ind w:left="318" w:hanging="284"/>
            </w:pPr>
            <w:r>
              <w:t>The evidence on vitamin E supplementation is of insufficient quality to draw conclusions.</w:t>
            </w:r>
          </w:p>
        </w:tc>
      </w:tr>
      <w:tr w:rsidR="007F6B71" w:rsidRPr="00197194" w14:paraId="0AAAC58D" w14:textId="77777777" w:rsidTr="008920F8">
        <w:tc>
          <w:tcPr>
            <w:tcW w:w="9020" w:type="dxa"/>
            <w:tcBorders>
              <w:top w:val="single" w:sz="4" w:space="0" w:color="FFFFFF" w:themeColor="background1"/>
              <w:bottom w:val="single" w:sz="4" w:space="0" w:color="4472C4" w:themeColor="accent1"/>
            </w:tcBorders>
            <w:shd w:val="clear" w:color="auto" w:fill="EDEDED" w:themeFill="accent3" w:themeFillTint="33"/>
          </w:tcPr>
          <w:p w14:paraId="1BE71203" w14:textId="77777777" w:rsidR="007F6B71" w:rsidRDefault="007F6B71" w:rsidP="00B44B0A">
            <w:pPr>
              <w:pStyle w:val="TableRCTs"/>
              <w:numPr>
                <w:ilvl w:val="0"/>
                <w:numId w:val="21"/>
              </w:numPr>
              <w:spacing w:before="60" w:after="60" w:line="240" w:lineRule="auto"/>
              <w:ind w:left="318" w:hanging="284"/>
            </w:pPr>
            <w:r>
              <w:t>Supplementation with vitamins C and E during pregnancy appears to reduce the risk of placental abruption and increase the risk of term PROM. It does not appear to affect other perinatal outcomes. Combined vitamins C and E may reduce the risk of preterm birth</w:t>
            </w:r>
            <w:r w:rsidRPr="00A01696">
              <w:t xml:space="preserve"> an</w:t>
            </w:r>
            <w:r>
              <w:t xml:space="preserve">d placental abruption </w:t>
            </w:r>
            <w:r w:rsidRPr="00A01696">
              <w:t>in pre</w:t>
            </w:r>
            <w:r>
              <w:t>gnant women who smoke.</w:t>
            </w:r>
          </w:p>
        </w:tc>
      </w:tr>
      <w:tr w:rsidR="007F6B71" w:rsidRPr="001F2692" w14:paraId="68670D1B" w14:textId="77777777" w:rsidTr="008920F8">
        <w:tc>
          <w:tcPr>
            <w:tcW w:w="9020" w:type="dxa"/>
            <w:tcBorders>
              <w:top w:val="single" w:sz="4" w:space="0" w:color="4472C4" w:themeColor="accent1"/>
              <w:bottom w:val="nil"/>
            </w:tcBorders>
            <w:shd w:val="clear" w:color="auto" w:fill="EDEDED" w:themeFill="accent3" w:themeFillTint="33"/>
          </w:tcPr>
          <w:p w14:paraId="54695823" w14:textId="77777777" w:rsidR="007F6B71" w:rsidRPr="001F2692" w:rsidRDefault="007F6B71" w:rsidP="00C42E2F">
            <w:pPr>
              <w:pStyle w:val="TableRCTs"/>
              <w:rPr>
                <w:b/>
                <w:color w:val="0070C0"/>
              </w:rPr>
            </w:pPr>
            <w:r w:rsidRPr="001F2692">
              <w:rPr>
                <w:b/>
                <w:color w:val="0070C0"/>
              </w:rPr>
              <w:t>Vitamin A</w:t>
            </w:r>
          </w:p>
        </w:tc>
      </w:tr>
      <w:tr w:rsidR="00761665" w:rsidRPr="00681B6F" w14:paraId="14024F16" w14:textId="77777777" w:rsidTr="008920F8">
        <w:tc>
          <w:tcPr>
            <w:tcW w:w="9020" w:type="dxa"/>
            <w:tcBorders>
              <w:top w:val="nil"/>
              <w:bottom w:val="single" w:sz="4" w:space="0" w:color="FFFFFF" w:themeColor="background1"/>
            </w:tcBorders>
            <w:shd w:val="clear" w:color="auto" w:fill="EDEDED" w:themeFill="accent3" w:themeFillTint="33"/>
          </w:tcPr>
          <w:p w14:paraId="4054E5D7" w14:textId="77777777" w:rsidR="00761665" w:rsidRPr="00681B6F" w:rsidRDefault="00761665" w:rsidP="008920F8">
            <w:pPr>
              <w:pStyle w:val="appendixCbullet"/>
              <w:keepNext/>
              <w:ind w:left="0" w:firstLine="0"/>
              <w:rPr>
                <w:rFonts w:ascii="Trebuchet MS" w:hAnsi="Trebuchet MS"/>
                <w:b/>
              </w:rPr>
            </w:pPr>
            <w:r w:rsidRPr="00681B6F">
              <w:rPr>
                <w:rFonts w:ascii="Trebuchet MS" w:hAnsi="Trebuchet MS"/>
                <w:b/>
              </w:rPr>
              <w:t>Search strategy</w:t>
            </w:r>
          </w:p>
        </w:tc>
      </w:tr>
      <w:tr w:rsidR="00761665" w:rsidRPr="00681B6F" w14:paraId="1A465B2D" w14:textId="77777777" w:rsidTr="008920F8">
        <w:tc>
          <w:tcPr>
            <w:tcW w:w="9020" w:type="dxa"/>
            <w:tcBorders>
              <w:top w:val="nil"/>
              <w:bottom w:val="single" w:sz="4" w:space="0" w:color="FFFFFF" w:themeColor="background1"/>
            </w:tcBorders>
            <w:shd w:val="clear" w:color="auto" w:fill="EDEDED" w:themeFill="accent3" w:themeFillTint="33"/>
          </w:tcPr>
          <w:p w14:paraId="37A0BAA3" w14:textId="73FBD9AB" w:rsidR="00761665" w:rsidRPr="00681B6F" w:rsidRDefault="00761665" w:rsidP="008920F8">
            <w:pPr>
              <w:keepNext/>
              <w:spacing w:before="40" w:after="40" w:line="240" w:lineRule="auto"/>
              <w:rPr>
                <w:sz w:val="16"/>
                <w:szCs w:val="16"/>
              </w:rPr>
            </w:pPr>
            <w:r w:rsidRPr="00681B6F">
              <w:rPr>
                <w:sz w:val="16"/>
                <w:szCs w:val="16"/>
              </w:rPr>
              <w:t>Publication date range:</w:t>
            </w:r>
            <w:r>
              <w:rPr>
                <w:sz w:val="16"/>
                <w:szCs w:val="16"/>
              </w:rPr>
              <w:t xml:space="preserve"> 31/03/15 to 20/06/19</w:t>
            </w:r>
          </w:p>
          <w:p w14:paraId="2C24C92C" w14:textId="77777777" w:rsidR="00761665" w:rsidRPr="00681B6F" w:rsidRDefault="00761665" w:rsidP="008920F8">
            <w:pPr>
              <w:keepNext/>
              <w:spacing w:before="40" w:after="40" w:line="240" w:lineRule="auto"/>
              <w:rPr>
                <w:sz w:val="16"/>
                <w:szCs w:val="16"/>
              </w:rPr>
            </w:pPr>
            <w:r w:rsidRPr="00681B6F">
              <w:rPr>
                <w:sz w:val="16"/>
                <w:szCs w:val="16"/>
              </w:rPr>
              <w:t xml:space="preserve">Databases searched: </w:t>
            </w:r>
            <w:r>
              <w:rPr>
                <w:sz w:val="16"/>
                <w:szCs w:val="16"/>
              </w:rPr>
              <w:t xml:space="preserve">PubMed, Ovid Medline, Embase, CINAHL, Scopus, Health Infonet, Cochrane </w:t>
            </w:r>
          </w:p>
        </w:tc>
      </w:tr>
      <w:tr w:rsidR="00761665" w:rsidRPr="00681B6F" w14:paraId="4FCFFDE3" w14:textId="77777777" w:rsidTr="008920F8">
        <w:tc>
          <w:tcPr>
            <w:tcW w:w="9020" w:type="dxa"/>
            <w:tcBorders>
              <w:top w:val="single" w:sz="4" w:space="0" w:color="FFFFFF" w:themeColor="background1"/>
              <w:bottom w:val="single" w:sz="4" w:space="0" w:color="FFFFFF" w:themeColor="background1"/>
            </w:tcBorders>
            <w:shd w:val="clear" w:color="auto" w:fill="EDEDED" w:themeFill="accent3" w:themeFillTint="33"/>
          </w:tcPr>
          <w:p w14:paraId="18249E0C" w14:textId="1BF335F8" w:rsidR="00761665" w:rsidRPr="00681B6F" w:rsidRDefault="00761665" w:rsidP="008920F8">
            <w:pPr>
              <w:pStyle w:val="Tablecell"/>
              <w:keepNext/>
              <w:rPr>
                <w:b/>
                <w:sz w:val="16"/>
                <w:szCs w:val="16"/>
              </w:rPr>
            </w:pPr>
            <w:r>
              <w:rPr>
                <w:b/>
                <w:sz w:val="16"/>
                <w:szCs w:val="16"/>
              </w:rPr>
              <w:t>Evidence statement</w:t>
            </w:r>
          </w:p>
        </w:tc>
      </w:tr>
      <w:tr w:rsidR="007F6B71" w:rsidRPr="00197194" w14:paraId="35445B66" w14:textId="77777777" w:rsidTr="00761665">
        <w:tc>
          <w:tcPr>
            <w:tcW w:w="9020" w:type="dxa"/>
            <w:tcBorders>
              <w:top w:val="single" w:sz="4" w:space="0" w:color="FFFFFF" w:themeColor="background1"/>
              <w:bottom w:val="nil"/>
            </w:tcBorders>
            <w:shd w:val="clear" w:color="auto" w:fill="EDEDED" w:themeFill="accent3" w:themeFillTint="33"/>
          </w:tcPr>
          <w:p w14:paraId="546EAF35" w14:textId="77777777" w:rsidR="007F6B71" w:rsidRDefault="007F6B71" w:rsidP="00B44B0A">
            <w:pPr>
              <w:pStyle w:val="TableRCTs"/>
              <w:numPr>
                <w:ilvl w:val="0"/>
                <w:numId w:val="21"/>
              </w:numPr>
              <w:spacing w:before="60" w:after="60" w:line="240" w:lineRule="auto"/>
              <w:ind w:left="318" w:hanging="284"/>
            </w:pPr>
            <w:r>
              <w:t>The evidence does not support vitamin A supplementation for the prevention of fetal loss, maternal mortality, perinatal mortality or preterm birth. The evidence on the role of vitamin A supplementation in reducing risk of maternal clinical infection and anaemia may not be generalisable to the Australian context.</w:t>
            </w:r>
          </w:p>
        </w:tc>
      </w:tr>
      <w:tr w:rsidR="007F6B71" w:rsidRPr="00197194" w14:paraId="4BFB41A7" w14:textId="77777777" w:rsidTr="00761665">
        <w:tc>
          <w:tcPr>
            <w:tcW w:w="9020" w:type="dxa"/>
            <w:tcBorders>
              <w:top w:val="single" w:sz="4" w:space="0" w:color="FFFFFF" w:themeColor="background1"/>
              <w:bottom w:val="single" w:sz="4" w:space="0" w:color="FFFFFF" w:themeColor="background1"/>
            </w:tcBorders>
            <w:shd w:val="clear" w:color="auto" w:fill="8580B0"/>
          </w:tcPr>
          <w:p w14:paraId="1A73150D" w14:textId="77777777" w:rsidR="007F6B71" w:rsidRPr="00197194" w:rsidRDefault="007F6B71" w:rsidP="00C42E2F">
            <w:pPr>
              <w:pStyle w:val="TableRCTs"/>
              <w:rPr>
                <w:b/>
              </w:rPr>
            </w:pPr>
            <w:r w:rsidRPr="00197194">
              <w:rPr>
                <w:b/>
              </w:rPr>
              <w:t>Evidence-based recommendation</w:t>
            </w:r>
          </w:p>
        </w:tc>
      </w:tr>
      <w:tr w:rsidR="007F6B71" w:rsidRPr="00681B6F" w14:paraId="3F627F02" w14:textId="77777777" w:rsidTr="00761665">
        <w:tc>
          <w:tcPr>
            <w:tcW w:w="9020" w:type="dxa"/>
            <w:tcBorders>
              <w:top w:val="single" w:sz="4" w:space="0" w:color="FFFFFF" w:themeColor="background1"/>
              <w:bottom w:val="single" w:sz="4" w:space="0" w:color="FFFFFF" w:themeColor="background1"/>
            </w:tcBorders>
            <w:shd w:val="clear" w:color="auto" w:fill="CDCADB"/>
          </w:tcPr>
          <w:p w14:paraId="01128AC6" w14:textId="77777777" w:rsidR="007F6B71" w:rsidRDefault="007F6B71" w:rsidP="00C42E2F">
            <w:pPr>
              <w:pStyle w:val="TableRCTs"/>
            </w:pPr>
            <w:r w:rsidRPr="0012730D">
              <w:t>A</w:t>
            </w:r>
            <w:r>
              <w:t>dvise women that taking vitamin</w:t>
            </w:r>
            <w:r w:rsidRPr="0012730D">
              <w:t xml:space="preserve"> A, C or E supple</w:t>
            </w:r>
            <w:r w:rsidRPr="001F2692">
              <w:t>ments is of little or no benefit in preg</w:t>
            </w:r>
            <w:r w:rsidRPr="0012730D">
              <w:t>nancy and may cause harm.</w:t>
            </w:r>
          </w:p>
        </w:tc>
      </w:tr>
      <w:tr w:rsidR="007F6B71" w:rsidRPr="008A48F4" w14:paraId="1F80BE7F" w14:textId="77777777" w:rsidTr="0076166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40AF4898" w14:textId="77777777" w:rsidR="007F6B71" w:rsidRPr="008A48F4" w:rsidRDefault="007F6B71" w:rsidP="00C42E2F">
            <w:pPr>
              <w:pStyle w:val="Tablecell"/>
              <w:rPr>
                <w:b/>
                <w:sz w:val="16"/>
                <w:szCs w:val="16"/>
              </w:rPr>
            </w:pPr>
            <w:r w:rsidRPr="008A48F4">
              <w:rPr>
                <w:b/>
                <w:sz w:val="16"/>
                <w:szCs w:val="16"/>
              </w:rPr>
              <w:t xml:space="preserve">Harms and </w:t>
            </w:r>
            <w:r>
              <w:rPr>
                <w:b/>
                <w:sz w:val="16"/>
                <w:szCs w:val="16"/>
              </w:rPr>
              <w:t xml:space="preserve">health </w:t>
            </w:r>
            <w:r w:rsidRPr="008A48F4">
              <w:rPr>
                <w:b/>
                <w:sz w:val="16"/>
                <w:szCs w:val="16"/>
              </w:rPr>
              <w:t>benefits associated with the recommendation</w:t>
            </w:r>
          </w:p>
        </w:tc>
      </w:tr>
      <w:tr w:rsidR="007F6B71" w:rsidRPr="008A48F4" w14:paraId="2B19B44E" w14:textId="77777777" w:rsidTr="0076166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2918C85C" w14:textId="77777777" w:rsidR="007F6B71" w:rsidRPr="008A48F4" w:rsidRDefault="007F6B71" w:rsidP="00C42E2F">
            <w:pPr>
              <w:pStyle w:val="Tablecell"/>
              <w:rPr>
                <w:sz w:val="16"/>
                <w:szCs w:val="16"/>
                <w:lang w:val="en-US" w:eastAsia="en-AU"/>
              </w:rPr>
            </w:pPr>
            <w:r w:rsidRPr="00C212AC">
              <w:rPr>
                <w:i/>
                <w:sz w:val="16"/>
                <w:szCs w:val="16"/>
              </w:rPr>
              <w:t>Harms</w:t>
            </w:r>
            <w:r w:rsidRPr="008A48F4">
              <w:rPr>
                <w:sz w:val="16"/>
                <w:szCs w:val="16"/>
              </w:rPr>
              <w:t xml:space="preserve">: </w:t>
            </w:r>
            <w:r>
              <w:rPr>
                <w:sz w:val="16"/>
                <w:szCs w:val="16"/>
                <w:lang w:val="en-US" w:eastAsia="en-AU"/>
              </w:rPr>
              <w:t>The evidence suggests that taking vitamin A, C or E supplements may be associated with adverse effects.</w:t>
            </w:r>
          </w:p>
          <w:p w14:paraId="36CB2A12" w14:textId="77777777" w:rsidR="007F6B71" w:rsidRPr="008A48F4" w:rsidRDefault="007F6B71" w:rsidP="00C42E2F">
            <w:pPr>
              <w:pStyle w:val="Tablecell"/>
              <w:rPr>
                <w:sz w:val="16"/>
                <w:szCs w:val="16"/>
              </w:rPr>
            </w:pPr>
            <w:r w:rsidRPr="00C212AC">
              <w:rPr>
                <w:i/>
                <w:sz w:val="16"/>
                <w:szCs w:val="16"/>
                <w:lang w:val="en-US" w:eastAsia="en-AU"/>
              </w:rPr>
              <w:t>Health benefits</w:t>
            </w:r>
            <w:r w:rsidRPr="008A48F4">
              <w:rPr>
                <w:sz w:val="16"/>
                <w:szCs w:val="16"/>
                <w:lang w:val="en-US" w:eastAsia="en-AU"/>
              </w:rPr>
              <w:t xml:space="preserve">: </w:t>
            </w:r>
            <w:r>
              <w:rPr>
                <w:sz w:val="16"/>
                <w:szCs w:val="16"/>
                <w:lang w:val="en-US" w:eastAsia="en-AU"/>
              </w:rPr>
              <w:t>Reduction in risk of adverse effects associated with vitamin A, C or E supplementation.</w:t>
            </w:r>
          </w:p>
        </w:tc>
      </w:tr>
      <w:tr w:rsidR="007F6B71" w:rsidRPr="00371EB9" w14:paraId="321C4216" w14:textId="77777777" w:rsidTr="0076166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1426DDEB" w14:textId="77777777" w:rsidR="007F6B71" w:rsidRPr="00371EB9" w:rsidRDefault="007F6B71" w:rsidP="00C42E2F">
            <w:pPr>
              <w:pStyle w:val="Tablecell"/>
              <w:rPr>
                <w:b/>
                <w:sz w:val="16"/>
                <w:szCs w:val="16"/>
              </w:rPr>
            </w:pPr>
            <w:r w:rsidRPr="00371EB9">
              <w:rPr>
                <w:b/>
                <w:sz w:val="16"/>
                <w:szCs w:val="16"/>
              </w:rPr>
              <w:t>Implications for implementation</w:t>
            </w:r>
          </w:p>
        </w:tc>
      </w:tr>
      <w:tr w:rsidR="007F6B71" w:rsidRPr="005C3ABF" w14:paraId="446A0E7B" w14:textId="77777777" w:rsidTr="00761665">
        <w:trPr>
          <w:trHeight w:val="249"/>
        </w:trPr>
        <w:tc>
          <w:tcPr>
            <w:tcW w:w="9020" w:type="dxa"/>
            <w:tcBorders>
              <w:top w:val="single" w:sz="4" w:space="0" w:color="FFFFFF" w:themeColor="background1"/>
              <w:bottom w:val="single" w:sz="4" w:space="0" w:color="4472C4" w:themeColor="accent1"/>
            </w:tcBorders>
            <w:shd w:val="clear" w:color="auto" w:fill="EDEDED" w:themeFill="accent3" w:themeFillTint="33"/>
          </w:tcPr>
          <w:p w14:paraId="012004F0" w14:textId="77777777" w:rsidR="007F6B71" w:rsidRPr="00C42B9B" w:rsidRDefault="007F6B71" w:rsidP="00C42E2F">
            <w:pPr>
              <w:pStyle w:val="Tablecell"/>
              <w:rPr>
                <w:sz w:val="16"/>
                <w:szCs w:val="16"/>
              </w:rPr>
            </w:pPr>
            <w:r>
              <w:rPr>
                <w:sz w:val="16"/>
                <w:szCs w:val="16"/>
              </w:rPr>
              <w:t>This recommendation was included in the previous version of the chapter and will not change practice.</w:t>
            </w:r>
          </w:p>
        </w:tc>
      </w:tr>
      <w:tr w:rsidR="007F6B71" w:rsidRPr="001F2692" w14:paraId="0D36D56F" w14:textId="77777777" w:rsidTr="00761665">
        <w:tc>
          <w:tcPr>
            <w:tcW w:w="9020" w:type="dxa"/>
            <w:tcBorders>
              <w:top w:val="single" w:sz="4" w:space="0" w:color="FFFFFF" w:themeColor="background1"/>
              <w:bottom w:val="nil"/>
            </w:tcBorders>
            <w:shd w:val="clear" w:color="auto" w:fill="EDEDED" w:themeFill="accent3" w:themeFillTint="33"/>
          </w:tcPr>
          <w:p w14:paraId="33BA4D5E" w14:textId="77777777" w:rsidR="007F6B71" w:rsidRPr="001F2692" w:rsidRDefault="007F6B71" w:rsidP="006054C3">
            <w:pPr>
              <w:pStyle w:val="TableRCTs"/>
              <w:keepNext/>
              <w:rPr>
                <w:b/>
                <w:color w:val="0070C0"/>
              </w:rPr>
            </w:pPr>
            <w:r w:rsidRPr="001F2692">
              <w:rPr>
                <w:b/>
                <w:color w:val="0070C0"/>
              </w:rPr>
              <w:t>Multiple micronutrients</w:t>
            </w:r>
          </w:p>
        </w:tc>
      </w:tr>
      <w:tr w:rsidR="00761665" w:rsidRPr="00681B6F" w14:paraId="3CCDC40B" w14:textId="77777777" w:rsidTr="008920F8">
        <w:tc>
          <w:tcPr>
            <w:tcW w:w="9020" w:type="dxa"/>
            <w:tcBorders>
              <w:top w:val="nil"/>
              <w:bottom w:val="single" w:sz="4" w:space="0" w:color="FFFFFF" w:themeColor="background1"/>
            </w:tcBorders>
            <w:shd w:val="clear" w:color="auto" w:fill="EDEDED" w:themeFill="accent3" w:themeFillTint="33"/>
          </w:tcPr>
          <w:p w14:paraId="0F7CAB8C" w14:textId="77777777" w:rsidR="00761665" w:rsidRPr="00681B6F" w:rsidRDefault="00761665" w:rsidP="006054C3">
            <w:pPr>
              <w:pStyle w:val="appendixCbullet"/>
              <w:keepNext/>
              <w:ind w:left="0" w:firstLine="0"/>
              <w:rPr>
                <w:rFonts w:ascii="Trebuchet MS" w:hAnsi="Trebuchet MS"/>
                <w:b/>
              </w:rPr>
            </w:pPr>
            <w:r w:rsidRPr="00681B6F">
              <w:rPr>
                <w:rFonts w:ascii="Trebuchet MS" w:hAnsi="Trebuchet MS"/>
                <w:b/>
              </w:rPr>
              <w:t>Search strategy</w:t>
            </w:r>
          </w:p>
        </w:tc>
      </w:tr>
      <w:tr w:rsidR="00761665" w:rsidRPr="00681B6F" w14:paraId="7B889522" w14:textId="77777777" w:rsidTr="008920F8">
        <w:tc>
          <w:tcPr>
            <w:tcW w:w="9020" w:type="dxa"/>
            <w:tcBorders>
              <w:top w:val="nil"/>
              <w:bottom w:val="single" w:sz="4" w:space="0" w:color="FFFFFF" w:themeColor="background1"/>
            </w:tcBorders>
            <w:shd w:val="clear" w:color="auto" w:fill="EDEDED" w:themeFill="accent3" w:themeFillTint="33"/>
          </w:tcPr>
          <w:p w14:paraId="3CE6BDF3" w14:textId="31E27416" w:rsidR="00761665" w:rsidRPr="00681B6F" w:rsidRDefault="00761665" w:rsidP="006054C3">
            <w:pPr>
              <w:keepNext/>
              <w:spacing w:before="40" w:after="40" w:line="240" w:lineRule="auto"/>
              <w:rPr>
                <w:sz w:val="16"/>
                <w:szCs w:val="16"/>
              </w:rPr>
            </w:pPr>
            <w:r w:rsidRPr="00681B6F">
              <w:rPr>
                <w:sz w:val="16"/>
                <w:szCs w:val="16"/>
              </w:rPr>
              <w:t>Publication date range:</w:t>
            </w:r>
            <w:r>
              <w:rPr>
                <w:sz w:val="16"/>
                <w:szCs w:val="16"/>
              </w:rPr>
              <w:t xml:space="preserve"> 01/01/15 to 21/01/20</w:t>
            </w:r>
          </w:p>
          <w:p w14:paraId="7B11F8F4" w14:textId="77777777" w:rsidR="00761665" w:rsidRPr="00681B6F" w:rsidRDefault="00761665" w:rsidP="006054C3">
            <w:pPr>
              <w:keepNext/>
              <w:spacing w:before="40" w:after="40" w:line="240" w:lineRule="auto"/>
              <w:rPr>
                <w:sz w:val="16"/>
                <w:szCs w:val="16"/>
              </w:rPr>
            </w:pPr>
            <w:r w:rsidRPr="00681B6F">
              <w:rPr>
                <w:sz w:val="16"/>
                <w:szCs w:val="16"/>
              </w:rPr>
              <w:t xml:space="preserve">Databases searched: </w:t>
            </w:r>
            <w:r>
              <w:rPr>
                <w:sz w:val="16"/>
                <w:szCs w:val="16"/>
              </w:rPr>
              <w:t xml:space="preserve">PubMed, Ovid Medline, Embase, CINAHL, Scopus, Health Infonet, Cochrane </w:t>
            </w:r>
          </w:p>
        </w:tc>
      </w:tr>
      <w:tr w:rsidR="00761665" w:rsidRPr="00681B6F" w14:paraId="1F99CD4D" w14:textId="77777777" w:rsidTr="008920F8">
        <w:tc>
          <w:tcPr>
            <w:tcW w:w="9020" w:type="dxa"/>
            <w:tcBorders>
              <w:top w:val="single" w:sz="4" w:space="0" w:color="FFFFFF" w:themeColor="background1"/>
              <w:bottom w:val="single" w:sz="4" w:space="0" w:color="FFFFFF" w:themeColor="background1"/>
            </w:tcBorders>
            <w:shd w:val="clear" w:color="auto" w:fill="EDEDED" w:themeFill="accent3" w:themeFillTint="33"/>
          </w:tcPr>
          <w:p w14:paraId="41CE3A27" w14:textId="77777777" w:rsidR="00761665" w:rsidRPr="00681B6F" w:rsidRDefault="00761665" w:rsidP="006054C3">
            <w:pPr>
              <w:pStyle w:val="Tablecell"/>
              <w:keepNext/>
              <w:rPr>
                <w:b/>
                <w:sz w:val="16"/>
                <w:szCs w:val="16"/>
              </w:rPr>
            </w:pPr>
            <w:r>
              <w:rPr>
                <w:b/>
                <w:sz w:val="16"/>
                <w:szCs w:val="16"/>
              </w:rPr>
              <w:t>Evidence statement</w:t>
            </w:r>
          </w:p>
        </w:tc>
      </w:tr>
      <w:tr w:rsidR="007F6B71" w:rsidRPr="00681B6F" w14:paraId="05FEABA0" w14:textId="77777777" w:rsidTr="00761665">
        <w:tc>
          <w:tcPr>
            <w:tcW w:w="9020" w:type="dxa"/>
            <w:tcBorders>
              <w:top w:val="single" w:sz="4" w:space="0" w:color="FFFFFF" w:themeColor="background1"/>
              <w:bottom w:val="nil"/>
            </w:tcBorders>
            <w:shd w:val="clear" w:color="auto" w:fill="EDEDED" w:themeFill="accent3" w:themeFillTint="33"/>
          </w:tcPr>
          <w:p w14:paraId="0BA6C557" w14:textId="592173E0" w:rsidR="007F6B71" w:rsidRDefault="007F6B71" w:rsidP="006054C3">
            <w:pPr>
              <w:pStyle w:val="TableRCTs"/>
              <w:keepNext/>
              <w:numPr>
                <w:ilvl w:val="0"/>
                <w:numId w:val="21"/>
              </w:numPr>
              <w:spacing w:before="60" w:after="60" w:line="240" w:lineRule="auto"/>
              <w:ind w:left="318" w:hanging="284"/>
            </w:pPr>
            <w:r>
              <w:t xml:space="preserve">There is high </w:t>
            </w:r>
            <w:r w:rsidR="00034391">
              <w:t>certainty</w:t>
            </w:r>
            <w:r>
              <w:t xml:space="preserve"> evidence from studies conducted in low- to middle-income countries that multivitamin use during pregnancy reduces the risk of low birth weight and may reduce the risk of stillbirth but does not affect the risk of perinatal or neonatal mortality. There is moderate </w:t>
            </w:r>
            <w:r w:rsidR="00034391">
              <w:t>certainty</w:t>
            </w:r>
            <w:r>
              <w:t xml:space="preserve"> evidence of a reduction in risk of small for gestational age and a possible reduction in risk of preterm birth (&lt;37 weeks). There is evidence of unspecified </w:t>
            </w:r>
            <w:r w:rsidR="00034391">
              <w:t>certainty</w:t>
            </w:r>
            <w:r>
              <w:t xml:space="preserve"> that multivitamin use is associated with a reduction in risk of very preterm birth (&lt;34 weeks), a possible reduction in risk of miscarriage and has no effect on maternal mortality, maternal anaemia, caesarean section or congenital anomalies. These findings may not be generalisable to the Australian context.</w:t>
            </w:r>
          </w:p>
          <w:p w14:paraId="17ED4F0F" w14:textId="5D148A94" w:rsidR="007F6B71" w:rsidRDefault="007F6B71" w:rsidP="006054C3">
            <w:pPr>
              <w:pStyle w:val="TableRCTs"/>
              <w:keepNext/>
              <w:numPr>
                <w:ilvl w:val="0"/>
                <w:numId w:val="21"/>
              </w:numPr>
              <w:spacing w:before="60" w:after="60" w:line="240" w:lineRule="auto"/>
              <w:ind w:left="318" w:hanging="284"/>
            </w:pPr>
            <w:r>
              <w:t xml:space="preserve">There is very low to low </w:t>
            </w:r>
            <w:r w:rsidR="00034391">
              <w:t>certainty</w:t>
            </w:r>
            <w:r>
              <w:t xml:space="preserve"> evidence that prenatal multivitamin supplementation among women in high income countries is associated with a reduced risk of small for gestational age and some congenital anomalies and a possible reduced risk of preterm birth.</w:t>
            </w:r>
          </w:p>
        </w:tc>
      </w:tr>
      <w:tr w:rsidR="007F6B71" w:rsidRPr="00681B6F" w14:paraId="34FF3CA6" w14:textId="77777777" w:rsidTr="00761665">
        <w:tc>
          <w:tcPr>
            <w:tcW w:w="9020" w:type="dxa"/>
            <w:tcBorders>
              <w:top w:val="nil"/>
              <w:bottom w:val="single" w:sz="4" w:space="0" w:color="4472C4" w:themeColor="accent1"/>
            </w:tcBorders>
            <w:shd w:val="clear" w:color="auto" w:fill="E7E6E6" w:themeFill="background2"/>
          </w:tcPr>
          <w:p w14:paraId="160ABCF2" w14:textId="77777777" w:rsidR="007F6B71" w:rsidRPr="00681B6F" w:rsidRDefault="007F6B71" w:rsidP="00C42E2F">
            <w:pPr>
              <w:pStyle w:val="Tablecell"/>
              <w:rPr>
                <w:sz w:val="16"/>
                <w:szCs w:val="16"/>
                <w:lang w:val="en-US" w:eastAsia="en-AU"/>
              </w:rPr>
            </w:pPr>
            <w:r w:rsidRPr="00681B6F">
              <w:rPr>
                <w:b/>
                <w:sz w:val="16"/>
                <w:szCs w:val="16"/>
                <w:lang w:val="en-US" w:eastAsia="en-AU"/>
              </w:rPr>
              <w:t>No recommendations developed</w:t>
            </w:r>
          </w:p>
        </w:tc>
      </w:tr>
      <w:tr w:rsidR="007F6B71" w:rsidRPr="001F2692" w14:paraId="5DDC103A" w14:textId="77777777" w:rsidTr="00761665">
        <w:tc>
          <w:tcPr>
            <w:tcW w:w="9020" w:type="dxa"/>
            <w:tcBorders>
              <w:top w:val="single" w:sz="4" w:space="0" w:color="4472C4" w:themeColor="accent1"/>
              <w:bottom w:val="single" w:sz="4" w:space="0" w:color="FFFFFF" w:themeColor="background1"/>
            </w:tcBorders>
            <w:shd w:val="clear" w:color="auto" w:fill="EDEDED" w:themeFill="accent3" w:themeFillTint="33"/>
          </w:tcPr>
          <w:p w14:paraId="3EC670A4" w14:textId="77777777" w:rsidR="007F6B71" w:rsidRPr="001F2692" w:rsidRDefault="007F6B71" w:rsidP="00C42E2F">
            <w:pPr>
              <w:pStyle w:val="TableRCTs"/>
              <w:keepNext/>
              <w:rPr>
                <w:b/>
                <w:color w:val="0070C0"/>
              </w:rPr>
            </w:pPr>
            <w:r w:rsidRPr="001F2692">
              <w:rPr>
                <w:b/>
                <w:color w:val="0070C0"/>
              </w:rPr>
              <w:t>Iron</w:t>
            </w:r>
          </w:p>
        </w:tc>
      </w:tr>
      <w:tr w:rsidR="00761665" w:rsidRPr="00681B6F" w14:paraId="2082F99E" w14:textId="77777777" w:rsidTr="008920F8">
        <w:tc>
          <w:tcPr>
            <w:tcW w:w="9020" w:type="dxa"/>
            <w:tcBorders>
              <w:top w:val="nil"/>
              <w:bottom w:val="single" w:sz="4" w:space="0" w:color="FFFFFF" w:themeColor="background1"/>
            </w:tcBorders>
            <w:shd w:val="clear" w:color="auto" w:fill="EDEDED" w:themeFill="accent3" w:themeFillTint="33"/>
          </w:tcPr>
          <w:p w14:paraId="6CE4CC6A" w14:textId="77777777" w:rsidR="00761665" w:rsidRPr="00681B6F" w:rsidRDefault="00761665" w:rsidP="008920F8">
            <w:pPr>
              <w:pStyle w:val="appendixCbullet"/>
              <w:keepNext/>
              <w:ind w:left="0" w:firstLine="0"/>
              <w:rPr>
                <w:rFonts w:ascii="Trebuchet MS" w:hAnsi="Trebuchet MS"/>
                <w:b/>
              </w:rPr>
            </w:pPr>
            <w:r w:rsidRPr="00681B6F">
              <w:rPr>
                <w:rFonts w:ascii="Trebuchet MS" w:hAnsi="Trebuchet MS"/>
                <w:b/>
              </w:rPr>
              <w:t>Search strategy</w:t>
            </w:r>
          </w:p>
        </w:tc>
      </w:tr>
      <w:tr w:rsidR="00761665" w:rsidRPr="00681B6F" w14:paraId="55BD8142" w14:textId="77777777" w:rsidTr="008920F8">
        <w:tc>
          <w:tcPr>
            <w:tcW w:w="9020" w:type="dxa"/>
            <w:tcBorders>
              <w:top w:val="nil"/>
              <w:bottom w:val="single" w:sz="4" w:space="0" w:color="FFFFFF" w:themeColor="background1"/>
            </w:tcBorders>
            <w:shd w:val="clear" w:color="auto" w:fill="EDEDED" w:themeFill="accent3" w:themeFillTint="33"/>
          </w:tcPr>
          <w:p w14:paraId="5BAEE6A8" w14:textId="679D5903" w:rsidR="00761665" w:rsidRPr="00681B6F" w:rsidRDefault="00761665" w:rsidP="008920F8">
            <w:pPr>
              <w:keepNext/>
              <w:spacing w:before="40" w:after="40" w:line="240" w:lineRule="auto"/>
              <w:rPr>
                <w:sz w:val="16"/>
                <w:szCs w:val="16"/>
              </w:rPr>
            </w:pPr>
            <w:r w:rsidRPr="00681B6F">
              <w:rPr>
                <w:sz w:val="16"/>
                <w:szCs w:val="16"/>
              </w:rPr>
              <w:t>Publication date range:</w:t>
            </w:r>
            <w:r>
              <w:rPr>
                <w:sz w:val="16"/>
                <w:szCs w:val="16"/>
              </w:rPr>
              <w:t xml:space="preserve"> 10/01/15 to 01/07/19</w:t>
            </w:r>
          </w:p>
          <w:p w14:paraId="5FD3A714" w14:textId="77777777" w:rsidR="00761665" w:rsidRPr="00681B6F" w:rsidRDefault="00761665" w:rsidP="008920F8">
            <w:pPr>
              <w:keepNext/>
              <w:spacing w:before="40" w:after="40" w:line="240" w:lineRule="auto"/>
              <w:rPr>
                <w:sz w:val="16"/>
                <w:szCs w:val="16"/>
              </w:rPr>
            </w:pPr>
            <w:r w:rsidRPr="00681B6F">
              <w:rPr>
                <w:sz w:val="16"/>
                <w:szCs w:val="16"/>
              </w:rPr>
              <w:t xml:space="preserve">Databases searched: </w:t>
            </w:r>
            <w:r>
              <w:rPr>
                <w:sz w:val="16"/>
                <w:szCs w:val="16"/>
              </w:rPr>
              <w:t xml:space="preserve">PubMed, Ovid Medline, Embase, CINAHL, Scopus, Health Infonet, Cochrane </w:t>
            </w:r>
          </w:p>
        </w:tc>
      </w:tr>
      <w:tr w:rsidR="00761665" w:rsidRPr="00681B6F" w14:paraId="4ADA7D3A" w14:textId="77777777" w:rsidTr="008920F8">
        <w:tc>
          <w:tcPr>
            <w:tcW w:w="9020" w:type="dxa"/>
            <w:tcBorders>
              <w:top w:val="single" w:sz="4" w:space="0" w:color="FFFFFF" w:themeColor="background1"/>
              <w:bottom w:val="single" w:sz="4" w:space="0" w:color="FFFFFF" w:themeColor="background1"/>
            </w:tcBorders>
            <w:shd w:val="clear" w:color="auto" w:fill="EDEDED" w:themeFill="accent3" w:themeFillTint="33"/>
          </w:tcPr>
          <w:p w14:paraId="62149665" w14:textId="77777777" w:rsidR="00761665" w:rsidRPr="00681B6F" w:rsidRDefault="00761665" w:rsidP="008920F8">
            <w:pPr>
              <w:pStyle w:val="Tablecell"/>
              <w:keepNext/>
              <w:rPr>
                <w:b/>
                <w:sz w:val="16"/>
                <w:szCs w:val="16"/>
              </w:rPr>
            </w:pPr>
            <w:r>
              <w:rPr>
                <w:b/>
                <w:sz w:val="16"/>
                <w:szCs w:val="16"/>
              </w:rPr>
              <w:t>Evidence statement</w:t>
            </w:r>
          </w:p>
        </w:tc>
      </w:tr>
      <w:tr w:rsidR="007F6B71" w:rsidRPr="00681B6F" w14:paraId="212F4301" w14:textId="77777777" w:rsidTr="00761665">
        <w:tc>
          <w:tcPr>
            <w:tcW w:w="9020" w:type="dxa"/>
            <w:tcBorders>
              <w:top w:val="single" w:sz="4" w:space="0" w:color="FFFFFF" w:themeColor="background1"/>
              <w:bottom w:val="nil"/>
            </w:tcBorders>
            <w:shd w:val="clear" w:color="auto" w:fill="EDEDED" w:themeFill="accent3" w:themeFillTint="33"/>
          </w:tcPr>
          <w:p w14:paraId="5E677A4E" w14:textId="66154B25" w:rsidR="007F6B71" w:rsidRDefault="007F6B71" w:rsidP="00B44B0A">
            <w:pPr>
              <w:pStyle w:val="TableRCTs"/>
              <w:numPr>
                <w:ilvl w:val="0"/>
                <w:numId w:val="21"/>
              </w:numPr>
              <w:spacing w:before="60" w:after="60" w:line="240" w:lineRule="auto"/>
              <w:ind w:left="318" w:hanging="284"/>
            </w:pPr>
            <w:r>
              <w:t xml:space="preserve">There is moderate </w:t>
            </w:r>
            <w:r w:rsidR="00034391">
              <w:t>certainty</w:t>
            </w:r>
            <w:r>
              <w:t xml:space="preserve"> evidence that iron supplementation in pregnancy has no clear effect on the risk of preterm birth. There is low </w:t>
            </w:r>
            <w:r w:rsidR="00034391">
              <w:t>certainty</w:t>
            </w:r>
            <w:r>
              <w:t xml:space="preserve"> evidence that iron supplementation in pregnancy reduces the risk of maternal anaemia and iron deficiency at term and has no clear effect on maternal infection, neonatal death, congenital anomalies or low birth weight. There is very low </w:t>
            </w:r>
            <w:r w:rsidR="00034391">
              <w:t>certainty</w:t>
            </w:r>
            <w:r>
              <w:t xml:space="preserve"> evidence that iron supplementation in pregnancy has no clear effect on the risk of maternal death or maternal side effects. There is evidence from a systematic review of RCTs that iron supplementation has no clear effect on infant neurodevelopment.</w:t>
            </w:r>
          </w:p>
          <w:p w14:paraId="42CBD821" w14:textId="201B4C96" w:rsidR="007F6B71" w:rsidRDefault="007F6B71" w:rsidP="00B44B0A">
            <w:pPr>
              <w:pStyle w:val="TableRCTs"/>
              <w:numPr>
                <w:ilvl w:val="0"/>
                <w:numId w:val="21"/>
              </w:numPr>
              <w:spacing w:before="60" w:after="60" w:line="240" w:lineRule="auto"/>
              <w:ind w:left="318" w:hanging="284"/>
            </w:pPr>
            <w:r>
              <w:t xml:space="preserve">There is low </w:t>
            </w:r>
            <w:r w:rsidR="00034391">
              <w:t>certainty</w:t>
            </w:r>
            <w:r>
              <w:t xml:space="preserve"> evidence that intermittent versus daily iron supplementation in pregnancy has no clear effect on preterm birth, birth weight or low birthweight. There is very low </w:t>
            </w:r>
            <w:r w:rsidR="00034391">
              <w:t>certainty</w:t>
            </w:r>
            <w:r>
              <w:t xml:space="preserve"> evidence that maternal side effects are reduced with intermittent versus daily iron supplementation and that there is no clear difference in maternal anaemia at term, maternal iron-deficiency at term or neonatal death. </w:t>
            </w:r>
          </w:p>
        </w:tc>
      </w:tr>
      <w:tr w:rsidR="007F6B71" w:rsidRPr="00197194" w14:paraId="4B29C588" w14:textId="77777777" w:rsidTr="00761665">
        <w:tc>
          <w:tcPr>
            <w:tcW w:w="9020" w:type="dxa"/>
            <w:tcBorders>
              <w:top w:val="single" w:sz="4" w:space="0" w:color="FFFFFF" w:themeColor="background1"/>
              <w:bottom w:val="single" w:sz="4" w:space="0" w:color="FFFFFF" w:themeColor="background1"/>
            </w:tcBorders>
            <w:shd w:val="clear" w:color="auto" w:fill="8580B0"/>
          </w:tcPr>
          <w:p w14:paraId="2D2A4F1D" w14:textId="77777777" w:rsidR="007F6B71" w:rsidRPr="00197194" w:rsidRDefault="007F6B71" w:rsidP="00C42E2F">
            <w:pPr>
              <w:pStyle w:val="TableRCTs"/>
              <w:rPr>
                <w:b/>
              </w:rPr>
            </w:pPr>
            <w:r w:rsidRPr="00197194">
              <w:rPr>
                <w:b/>
              </w:rPr>
              <w:t>Evidence-based recommendation</w:t>
            </w:r>
            <w:r>
              <w:rPr>
                <w:b/>
              </w:rPr>
              <w:t>s</w:t>
            </w:r>
          </w:p>
        </w:tc>
      </w:tr>
      <w:tr w:rsidR="007F6B71" w:rsidRPr="00681B6F" w14:paraId="37CBB9B8" w14:textId="77777777" w:rsidTr="00761665">
        <w:tc>
          <w:tcPr>
            <w:tcW w:w="9020" w:type="dxa"/>
            <w:tcBorders>
              <w:top w:val="single" w:sz="4" w:space="0" w:color="FFFFFF" w:themeColor="background1"/>
              <w:bottom w:val="single" w:sz="4" w:space="0" w:color="FFFFFF" w:themeColor="background1"/>
            </w:tcBorders>
            <w:shd w:val="clear" w:color="auto" w:fill="CDCADB"/>
          </w:tcPr>
          <w:p w14:paraId="1C8BBC83" w14:textId="77777777" w:rsidR="007F6B71" w:rsidRDefault="007F6B71" w:rsidP="00C42E2F">
            <w:pPr>
              <w:pStyle w:val="TableRCTs"/>
            </w:pPr>
            <w:r w:rsidRPr="00B00BBF">
              <w:t>Only advise iron supplementation to pregnant women if their dietary iron intake is low</w:t>
            </w:r>
            <w:r>
              <w:t xml:space="preserve"> or they have iron-deficiency anaemia</w:t>
            </w:r>
            <w:r w:rsidRPr="00B00BBF">
              <w:t>.</w:t>
            </w:r>
          </w:p>
        </w:tc>
      </w:tr>
      <w:tr w:rsidR="007F6B71" w:rsidRPr="00681B6F" w14:paraId="33CCA640" w14:textId="77777777" w:rsidTr="00761665">
        <w:tc>
          <w:tcPr>
            <w:tcW w:w="9020" w:type="dxa"/>
            <w:tcBorders>
              <w:top w:val="single" w:sz="4" w:space="0" w:color="FFFFFF" w:themeColor="background1"/>
              <w:bottom w:val="single" w:sz="4" w:space="0" w:color="FFFFFF" w:themeColor="background1"/>
            </w:tcBorders>
            <w:shd w:val="clear" w:color="auto" w:fill="CDCADB"/>
          </w:tcPr>
          <w:p w14:paraId="1DA0904D" w14:textId="77777777" w:rsidR="007F6B71" w:rsidRDefault="007F6B71" w:rsidP="00C42E2F">
            <w:pPr>
              <w:pStyle w:val="TableRCTs"/>
            </w:pPr>
            <w:r w:rsidRPr="00CC52F7">
              <w:t xml:space="preserve">Advise </w:t>
            </w:r>
            <w:r>
              <w:t xml:space="preserve">pregnant </w:t>
            </w:r>
            <w:r w:rsidRPr="00CC52F7">
              <w:t xml:space="preserve">women with low dietary iron intake that intermittent supplementation is as effective as daily supplementation in preventing iron-deficiency anaemia, with fewer </w:t>
            </w:r>
            <w:r>
              <w:t>adverse</w:t>
            </w:r>
            <w:r w:rsidRPr="00CC52F7">
              <w:t xml:space="preserve"> effects.</w:t>
            </w:r>
          </w:p>
        </w:tc>
      </w:tr>
      <w:tr w:rsidR="007F6B71" w:rsidRPr="008A48F4" w14:paraId="62B56CF9" w14:textId="77777777" w:rsidTr="0076166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4D12BBA4" w14:textId="77777777" w:rsidR="007F6B71" w:rsidRPr="008A48F4" w:rsidRDefault="007F6B71" w:rsidP="00C42E2F">
            <w:pPr>
              <w:pStyle w:val="Tablecell"/>
              <w:rPr>
                <w:b/>
                <w:sz w:val="16"/>
                <w:szCs w:val="16"/>
              </w:rPr>
            </w:pPr>
            <w:r w:rsidRPr="008A48F4">
              <w:rPr>
                <w:b/>
                <w:sz w:val="16"/>
                <w:szCs w:val="16"/>
              </w:rPr>
              <w:t xml:space="preserve">Harms and </w:t>
            </w:r>
            <w:r>
              <w:rPr>
                <w:b/>
                <w:sz w:val="16"/>
                <w:szCs w:val="16"/>
              </w:rPr>
              <w:t xml:space="preserve">health </w:t>
            </w:r>
            <w:r w:rsidRPr="008A48F4">
              <w:rPr>
                <w:b/>
                <w:sz w:val="16"/>
                <w:szCs w:val="16"/>
              </w:rPr>
              <w:t>benefits associated with the recommendation</w:t>
            </w:r>
          </w:p>
        </w:tc>
      </w:tr>
      <w:tr w:rsidR="007F6B71" w:rsidRPr="008A48F4" w14:paraId="7CFDDE7F" w14:textId="77777777" w:rsidTr="0076166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652289F6" w14:textId="77777777" w:rsidR="007F6B71" w:rsidRPr="008A48F4" w:rsidRDefault="007F6B71" w:rsidP="00C42E2F">
            <w:pPr>
              <w:pStyle w:val="Tablecell"/>
              <w:rPr>
                <w:sz w:val="16"/>
                <w:szCs w:val="16"/>
                <w:lang w:val="en-US" w:eastAsia="en-AU"/>
              </w:rPr>
            </w:pPr>
            <w:r w:rsidRPr="00C212AC">
              <w:rPr>
                <w:i/>
                <w:sz w:val="16"/>
                <w:szCs w:val="16"/>
              </w:rPr>
              <w:t>Harms</w:t>
            </w:r>
            <w:r w:rsidRPr="008A48F4">
              <w:rPr>
                <w:sz w:val="16"/>
                <w:szCs w:val="16"/>
              </w:rPr>
              <w:t xml:space="preserve">: </w:t>
            </w:r>
            <w:r>
              <w:rPr>
                <w:sz w:val="16"/>
                <w:szCs w:val="16"/>
                <w:lang w:val="en-US" w:eastAsia="en-AU"/>
              </w:rPr>
              <w:t xml:space="preserve">If low dietary iron intake is not identified, women who could benefit from supplementation may not be advised to take a supplement (note that dietary sources or iron are discussed in the guidelines). </w:t>
            </w:r>
          </w:p>
          <w:p w14:paraId="791385B8" w14:textId="77777777" w:rsidR="007F6B71" w:rsidRPr="008A48F4" w:rsidRDefault="007F6B71" w:rsidP="00C42E2F">
            <w:pPr>
              <w:pStyle w:val="Tablecell"/>
              <w:rPr>
                <w:sz w:val="16"/>
                <w:szCs w:val="16"/>
              </w:rPr>
            </w:pPr>
            <w:r w:rsidRPr="00C212AC">
              <w:rPr>
                <w:i/>
                <w:sz w:val="16"/>
                <w:szCs w:val="16"/>
                <w:lang w:val="en-US" w:eastAsia="en-AU"/>
              </w:rPr>
              <w:t>Health benefits</w:t>
            </w:r>
            <w:r w:rsidRPr="008A48F4">
              <w:rPr>
                <w:sz w:val="16"/>
                <w:szCs w:val="16"/>
                <w:lang w:val="en-US" w:eastAsia="en-AU"/>
              </w:rPr>
              <w:t xml:space="preserve">: </w:t>
            </w:r>
            <w:r>
              <w:rPr>
                <w:sz w:val="16"/>
                <w:szCs w:val="16"/>
                <w:lang w:val="en-US" w:eastAsia="en-AU"/>
              </w:rPr>
              <w:t>Reduction in risk of maternal anaemia and iron-deficiency at term and maternal side effects.</w:t>
            </w:r>
          </w:p>
        </w:tc>
      </w:tr>
      <w:tr w:rsidR="007F6B71" w:rsidRPr="00371EB9" w14:paraId="6B25BA54" w14:textId="77777777" w:rsidTr="0076166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324DBBAD" w14:textId="77777777" w:rsidR="007F6B71" w:rsidRPr="00371EB9" w:rsidRDefault="007F6B71" w:rsidP="00C42E2F">
            <w:pPr>
              <w:pStyle w:val="Tablecell"/>
              <w:rPr>
                <w:b/>
                <w:sz w:val="16"/>
                <w:szCs w:val="16"/>
              </w:rPr>
            </w:pPr>
            <w:r w:rsidRPr="00371EB9">
              <w:rPr>
                <w:b/>
                <w:sz w:val="16"/>
                <w:szCs w:val="16"/>
              </w:rPr>
              <w:t>Implications for implementation</w:t>
            </w:r>
          </w:p>
        </w:tc>
      </w:tr>
      <w:tr w:rsidR="007F6B71" w:rsidRPr="005C3ABF" w14:paraId="00F0C949" w14:textId="77777777" w:rsidTr="00761665">
        <w:trPr>
          <w:trHeight w:val="249"/>
        </w:trPr>
        <w:tc>
          <w:tcPr>
            <w:tcW w:w="9020" w:type="dxa"/>
            <w:tcBorders>
              <w:top w:val="single" w:sz="4" w:space="0" w:color="FFFFFF" w:themeColor="background1"/>
              <w:bottom w:val="single" w:sz="4" w:space="0" w:color="4472C4" w:themeColor="accent1"/>
            </w:tcBorders>
            <w:shd w:val="clear" w:color="auto" w:fill="EDEDED" w:themeFill="accent3" w:themeFillTint="33"/>
          </w:tcPr>
          <w:p w14:paraId="216A2A98" w14:textId="77777777" w:rsidR="007F6B71" w:rsidRPr="00C42B9B" w:rsidRDefault="007F6B71" w:rsidP="00C42E2F">
            <w:pPr>
              <w:pStyle w:val="Tablecell"/>
              <w:rPr>
                <w:sz w:val="16"/>
                <w:szCs w:val="16"/>
              </w:rPr>
            </w:pPr>
            <w:r>
              <w:rPr>
                <w:sz w:val="16"/>
                <w:szCs w:val="16"/>
              </w:rPr>
              <w:t>These recommendations were included in the previous version of the chapter and will not change practice.</w:t>
            </w:r>
          </w:p>
        </w:tc>
      </w:tr>
      <w:tr w:rsidR="007F6B71" w:rsidRPr="00C1759A" w14:paraId="6F2B9C43" w14:textId="77777777" w:rsidTr="00761665">
        <w:tc>
          <w:tcPr>
            <w:tcW w:w="9020" w:type="dxa"/>
            <w:tcBorders>
              <w:top w:val="single" w:sz="4" w:space="0" w:color="FFFFFF" w:themeColor="background1"/>
              <w:bottom w:val="nil"/>
            </w:tcBorders>
            <w:shd w:val="clear" w:color="auto" w:fill="EDEDED" w:themeFill="accent3" w:themeFillTint="33"/>
          </w:tcPr>
          <w:p w14:paraId="3066B49C" w14:textId="77777777" w:rsidR="007F6B71" w:rsidRPr="00C1759A" w:rsidRDefault="007F6B71" w:rsidP="00C42E2F">
            <w:pPr>
              <w:pStyle w:val="TableRCTs"/>
              <w:rPr>
                <w:b/>
                <w:color w:val="0070C0"/>
              </w:rPr>
            </w:pPr>
            <w:r w:rsidRPr="00C1759A">
              <w:rPr>
                <w:b/>
                <w:color w:val="0070C0"/>
              </w:rPr>
              <w:t>Calcium</w:t>
            </w:r>
          </w:p>
        </w:tc>
      </w:tr>
      <w:tr w:rsidR="00761665" w:rsidRPr="00681B6F" w14:paraId="0143D788" w14:textId="77777777" w:rsidTr="008920F8">
        <w:tc>
          <w:tcPr>
            <w:tcW w:w="9020" w:type="dxa"/>
            <w:tcBorders>
              <w:top w:val="nil"/>
              <w:bottom w:val="single" w:sz="4" w:space="0" w:color="FFFFFF" w:themeColor="background1"/>
            </w:tcBorders>
            <w:shd w:val="clear" w:color="auto" w:fill="EDEDED" w:themeFill="accent3" w:themeFillTint="33"/>
          </w:tcPr>
          <w:p w14:paraId="12527AF6" w14:textId="77777777" w:rsidR="00761665" w:rsidRPr="00681B6F" w:rsidRDefault="00761665" w:rsidP="008920F8">
            <w:pPr>
              <w:pStyle w:val="appendixCbullet"/>
              <w:keepNext/>
              <w:ind w:left="0" w:firstLine="0"/>
              <w:rPr>
                <w:rFonts w:ascii="Trebuchet MS" w:hAnsi="Trebuchet MS"/>
                <w:b/>
              </w:rPr>
            </w:pPr>
            <w:r w:rsidRPr="00681B6F">
              <w:rPr>
                <w:rFonts w:ascii="Trebuchet MS" w:hAnsi="Trebuchet MS"/>
                <w:b/>
              </w:rPr>
              <w:t>Search strategy</w:t>
            </w:r>
          </w:p>
        </w:tc>
      </w:tr>
      <w:tr w:rsidR="00761665" w:rsidRPr="00681B6F" w14:paraId="0BBE26B5" w14:textId="77777777" w:rsidTr="008920F8">
        <w:tc>
          <w:tcPr>
            <w:tcW w:w="9020" w:type="dxa"/>
            <w:tcBorders>
              <w:top w:val="nil"/>
              <w:bottom w:val="single" w:sz="4" w:space="0" w:color="FFFFFF" w:themeColor="background1"/>
            </w:tcBorders>
            <w:shd w:val="clear" w:color="auto" w:fill="EDEDED" w:themeFill="accent3" w:themeFillTint="33"/>
          </w:tcPr>
          <w:p w14:paraId="22B03DAC" w14:textId="3B79BC4E" w:rsidR="00761665" w:rsidRPr="00681B6F" w:rsidRDefault="00761665" w:rsidP="008920F8">
            <w:pPr>
              <w:keepNext/>
              <w:spacing w:before="40" w:after="40" w:line="240" w:lineRule="auto"/>
              <w:rPr>
                <w:sz w:val="16"/>
                <w:szCs w:val="16"/>
              </w:rPr>
            </w:pPr>
            <w:r w:rsidRPr="00681B6F">
              <w:rPr>
                <w:sz w:val="16"/>
                <w:szCs w:val="16"/>
              </w:rPr>
              <w:t>Publication date range:</w:t>
            </w:r>
            <w:r>
              <w:rPr>
                <w:sz w:val="16"/>
                <w:szCs w:val="16"/>
              </w:rPr>
              <w:t xml:space="preserve"> </w:t>
            </w:r>
            <w:r w:rsidR="00B40147">
              <w:rPr>
                <w:sz w:val="16"/>
                <w:szCs w:val="16"/>
              </w:rPr>
              <w:t>30/09/14</w:t>
            </w:r>
            <w:r>
              <w:rPr>
                <w:sz w:val="16"/>
                <w:szCs w:val="16"/>
              </w:rPr>
              <w:t xml:space="preserve"> to </w:t>
            </w:r>
            <w:r w:rsidR="00B40147">
              <w:rPr>
                <w:sz w:val="16"/>
                <w:szCs w:val="16"/>
              </w:rPr>
              <w:t>02</w:t>
            </w:r>
            <w:r>
              <w:rPr>
                <w:sz w:val="16"/>
                <w:szCs w:val="16"/>
              </w:rPr>
              <w:t>/07/19</w:t>
            </w:r>
          </w:p>
          <w:p w14:paraId="5E3AAAFA" w14:textId="77777777" w:rsidR="00761665" w:rsidRPr="00681B6F" w:rsidRDefault="00761665" w:rsidP="008920F8">
            <w:pPr>
              <w:keepNext/>
              <w:spacing w:before="40" w:after="40" w:line="240" w:lineRule="auto"/>
              <w:rPr>
                <w:sz w:val="16"/>
                <w:szCs w:val="16"/>
              </w:rPr>
            </w:pPr>
            <w:r w:rsidRPr="00681B6F">
              <w:rPr>
                <w:sz w:val="16"/>
                <w:szCs w:val="16"/>
              </w:rPr>
              <w:t xml:space="preserve">Databases searched: </w:t>
            </w:r>
            <w:r>
              <w:rPr>
                <w:sz w:val="16"/>
                <w:szCs w:val="16"/>
              </w:rPr>
              <w:t xml:space="preserve">PubMed, Ovid Medline, Embase, CINAHL, Scopus, Health Infonet, Cochrane </w:t>
            </w:r>
          </w:p>
        </w:tc>
      </w:tr>
      <w:tr w:rsidR="00761665" w:rsidRPr="00681B6F" w14:paraId="55840E41" w14:textId="77777777" w:rsidTr="008920F8">
        <w:tc>
          <w:tcPr>
            <w:tcW w:w="9020" w:type="dxa"/>
            <w:tcBorders>
              <w:top w:val="single" w:sz="4" w:space="0" w:color="FFFFFF" w:themeColor="background1"/>
              <w:bottom w:val="single" w:sz="4" w:space="0" w:color="FFFFFF" w:themeColor="background1"/>
            </w:tcBorders>
            <w:shd w:val="clear" w:color="auto" w:fill="EDEDED" w:themeFill="accent3" w:themeFillTint="33"/>
          </w:tcPr>
          <w:p w14:paraId="18DF9C83" w14:textId="77777777" w:rsidR="00761665" w:rsidRPr="00681B6F" w:rsidRDefault="00761665" w:rsidP="008920F8">
            <w:pPr>
              <w:pStyle w:val="Tablecell"/>
              <w:keepNext/>
              <w:rPr>
                <w:b/>
                <w:sz w:val="16"/>
                <w:szCs w:val="16"/>
              </w:rPr>
            </w:pPr>
            <w:r>
              <w:rPr>
                <w:b/>
                <w:sz w:val="16"/>
                <w:szCs w:val="16"/>
              </w:rPr>
              <w:t>Evidence statement</w:t>
            </w:r>
          </w:p>
        </w:tc>
      </w:tr>
      <w:tr w:rsidR="007F6B71" w:rsidRPr="00681B6F" w14:paraId="3B508C32" w14:textId="77777777" w:rsidTr="00761665">
        <w:tc>
          <w:tcPr>
            <w:tcW w:w="9020" w:type="dxa"/>
            <w:tcBorders>
              <w:top w:val="single" w:sz="4" w:space="0" w:color="FFFFFF" w:themeColor="background1"/>
              <w:bottom w:val="nil"/>
            </w:tcBorders>
            <w:shd w:val="clear" w:color="auto" w:fill="EDEDED" w:themeFill="accent3" w:themeFillTint="33"/>
          </w:tcPr>
          <w:p w14:paraId="7716A8A4" w14:textId="36AE3281" w:rsidR="007F6B71" w:rsidRPr="00C1759A" w:rsidRDefault="007F6B71" w:rsidP="00B44B0A">
            <w:pPr>
              <w:pStyle w:val="TableRCTs"/>
              <w:numPr>
                <w:ilvl w:val="0"/>
                <w:numId w:val="21"/>
              </w:numPr>
              <w:spacing w:before="60" w:after="60" w:line="240" w:lineRule="auto"/>
              <w:ind w:left="318" w:hanging="284"/>
            </w:pPr>
            <w:r>
              <w:t>There is consistent evidence from systematic reviews that calcium supplementation reduces the risk of pre-eclampsia</w:t>
            </w:r>
            <w:r w:rsidR="008920F8">
              <w:t xml:space="preserve"> and gestational hypertension</w:t>
            </w:r>
            <w:r>
              <w:t>. Calcium supplements do not appear to be of benefit in preventing low birth weight and their role in preventing preterm birth is unclear. There is evidence that routine calcium supplementation is more cost-effective than selective supplementation.</w:t>
            </w:r>
          </w:p>
        </w:tc>
      </w:tr>
      <w:tr w:rsidR="007F6B71" w:rsidRPr="00197194" w14:paraId="74265B84" w14:textId="77777777" w:rsidTr="00761665">
        <w:tc>
          <w:tcPr>
            <w:tcW w:w="9020" w:type="dxa"/>
            <w:tcBorders>
              <w:top w:val="single" w:sz="4" w:space="0" w:color="FFFFFF" w:themeColor="background1"/>
              <w:bottom w:val="single" w:sz="4" w:space="0" w:color="FFFFFF" w:themeColor="background1"/>
            </w:tcBorders>
            <w:shd w:val="clear" w:color="auto" w:fill="8580B0"/>
          </w:tcPr>
          <w:p w14:paraId="1C1F344E" w14:textId="77777777" w:rsidR="007F6B71" w:rsidRPr="00197194" w:rsidRDefault="007F6B71" w:rsidP="00C42E2F">
            <w:pPr>
              <w:pStyle w:val="TableRCTs"/>
              <w:rPr>
                <w:b/>
              </w:rPr>
            </w:pPr>
            <w:r w:rsidRPr="00197194">
              <w:rPr>
                <w:b/>
              </w:rPr>
              <w:t>Evidence-based recommendation</w:t>
            </w:r>
          </w:p>
        </w:tc>
      </w:tr>
      <w:tr w:rsidR="007F6B71" w:rsidRPr="00681B6F" w14:paraId="396E4882" w14:textId="77777777" w:rsidTr="00761665">
        <w:tc>
          <w:tcPr>
            <w:tcW w:w="9020" w:type="dxa"/>
            <w:tcBorders>
              <w:top w:val="single" w:sz="4" w:space="0" w:color="FFFFFF" w:themeColor="background1"/>
              <w:bottom w:val="single" w:sz="4" w:space="0" w:color="FFFFFF" w:themeColor="background1"/>
            </w:tcBorders>
            <w:shd w:val="clear" w:color="auto" w:fill="CDCADB"/>
          </w:tcPr>
          <w:p w14:paraId="7E91C638" w14:textId="77777777" w:rsidR="007F6B71" w:rsidRDefault="007F6B71" w:rsidP="00C42E2F">
            <w:pPr>
              <w:pStyle w:val="TableRCTs"/>
            </w:pPr>
            <w:r>
              <w:t>Advise pregnant women to take a low-dose calcium supplement</w:t>
            </w:r>
            <w:r w:rsidRPr="0012730D">
              <w:t>.</w:t>
            </w:r>
          </w:p>
        </w:tc>
      </w:tr>
      <w:tr w:rsidR="007F6B71" w:rsidRPr="008A48F4" w14:paraId="7A002B50" w14:textId="77777777" w:rsidTr="0076166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56E067EF" w14:textId="77777777" w:rsidR="007F6B71" w:rsidRPr="008A48F4" w:rsidRDefault="007F6B71" w:rsidP="00C42E2F">
            <w:pPr>
              <w:pStyle w:val="Tablecell"/>
              <w:rPr>
                <w:b/>
                <w:sz w:val="16"/>
                <w:szCs w:val="16"/>
              </w:rPr>
            </w:pPr>
            <w:r w:rsidRPr="008A48F4">
              <w:rPr>
                <w:b/>
                <w:sz w:val="16"/>
                <w:szCs w:val="16"/>
              </w:rPr>
              <w:t xml:space="preserve">Harms and </w:t>
            </w:r>
            <w:r>
              <w:rPr>
                <w:b/>
                <w:sz w:val="16"/>
                <w:szCs w:val="16"/>
              </w:rPr>
              <w:t xml:space="preserve">health </w:t>
            </w:r>
            <w:r w:rsidRPr="008A48F4">
              <w:rPr>
                <w:b/>
                <w:sz w:val="16"/>
                <w:szCs w:val="16"/>
              </w:rPr>
              <w:t>benefits associated with the recommendation</w:t>
            </w:r>
          </w:p>
        </w:tc>
      </w:tr>
      <w:tr w:rsidR="007F6B71" w:rsidRPr="008A48F4" w14:paraId="5561E277" w14:textId="77777777" w:rsidTr="0076166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738AA70D" w14:textId="77777777" w:rsidR="007F6B71" w:rsidRPr="008A48F4" w:rsidRDefault="007F6B71" w:rsidP="00C42E2F">
            <w:pPr>
              <w:pStyle w:val="Tablecell"/>
              <w:rPr>
                <w:sz w:val="16"/>
                <w:szCs w:val="16"/>
                <w:lang w:val="en-US" w:eastAsia="en-AU"/>
              </w:rPr>
            </w:pPr>
            <w:r w:rsidRPr="00C212AC">
              <w:rPr>
                <w:i/>
                <w:sz w:val="16"/>
                <w:szCs w:val="16"/>
              </w:rPr>
              <w:t>Harms</w:t>
            </w:r>
            <w:r w:rsidRPr="008A48F4">
              <w:rPr>
                <w:sz w:val="16"/>
                <w:szCs w:val="16"/>
              </w:rPr>
              <w:t xml:space="preserve">: </w:t>
            </w:r>
            <w:r>
              <w:rPr>
                <w:sz w:val="16"/>
                <w:szCs w:val="16"/>
                <w:lang w:val="en-US" w:eastAsia="en-AU"/>
              </w:rPr>
              <w:t>No harms identified.</w:t>
            </w:r>
          </w:p>
          <w:p w14:paraId="29379BD4" w14:textId="53D4455F" w:rsidR="007F6B71" w:rsidRPr="008A48F4" w:rsidRDefault="007F6B71" w:rsidP="00C42E2F">
            <w:pPr>
              <w:pStyle w:val="Tablecell"/>
              <w:rPr>
                <w:sz w:val="16"/>
                <w:szCs w:val="16"/>
              </w:rPr>
            </w:pPr>
            <w:r w:rsidRPr="00C212AC">
              <w:rPr>
                <w:i/>
                <w:sz w:val="16"/>
                <w:szCs w:val="16"/>
                <w:lang w:val="en-US" w:eastAsia="en-AU"/>
              </w:rPr>
              <w:t>Health benefits</w:t>
            </w:r>
            <w:r w:rsidRPr="008A48F4">
              <w:rPr>
                <w:sz w:val="16"/>
                <w:szCs w:val="16"/>
                <w:lang w:val="en-US" w:eastAsia="en-AU"/>
              </w:rPr>
              <w:t xml:space="preserve">: </w:t>
            </w:r>
            <w:r>
              <w:rPr>
                <w:sz w:val="16"/>
                <w:szCs w:val="16"/>
                <w:lang w:val="en-US" w:eastAsia="en-AU"/>
              </w:rPr>
              <w:t>Reduction in risk of pre-eclampsia</w:t>
            </w:r>
            <w:r w:rsidR="008920F8">
              <w:rPr>
                <w:sz w:val="16"/>
                <w:szCs w:val="16"/>
                <w:lang w:val="en-US" w:eastAsia="en-AU"/>
              </w:rPr>
              <w:t xml:space="preserve"> and gestational hypertension</w:t>
            </w:r>
            <w:r>
              <w:rPr>
                <w:sz w:val="16"/>
                <w:szCs w:val="16"/>
                <w:lang w:val="en-US" w:eastAsia="en-AU"/>
              </w:rPr>
              <w:t>.</w:t>
            </w:r>
          </w:p>
        </w:tc>
      </w:tr>
      <w:tr w:rsidR="007F6B71" w:rsidRPr="00371EB9" w14:paraId="6FE91D71" w14:textId="77777777" w:rsidTr="0076166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2739CFE4" w14:textId="77777777" w:rsidR="007F6B71" w:rsidRPr="00371EB9" w:rsidRDefault="007F6B71" w:rsidP="00C42E2F">
            <w:pPr>
              <w:pStyle w:val="Tablecell"/>
              <w:rPr>
                <w:b/>
                <w:sz w:val="16"/>
                <w:szCs w:val="16"/>
              </w:rPr>
            </w:pPr>
            <w:r w:rsidRPr="00371EB9">
              <w:rPr>
                <w:b/>
                <w:sz w:val="16"/>
                <w:szCs w:val="16"/>
              </w:rPr>
              <w:t>Implications for implementation</w:t>
            </w:r>
          </w:p>
        </w:tc>
      </w:tr>
      <w:tr w:rsidR="007F6B71" w:rsidRPr="005C3ABF" w14:paraId="7D5ABB66" w14:textId="77777777" w:rsidTr="00761665">
        <w:trPr>
          <w:trHeight w:val="249"/>
        </w:trPr>
        <w:tc>
          <w:tcPr>
            <w:tcW w:w="9020" w:type="dxa"/>
            <w:tcBorders>
              <w:top w:val="single" w:sz="4" w:space="0" w:color="FFFFFF" w:themeColor="background1"/>
              <w:bottom w:val="single" w:sz="4" w:space="0" w:color="4472C4" w:themeColor="accent1"/>
            </w:tcBorders>
            <w:shd w:val="clear" w:color="auto" w:fill="EDEDED" w:themeFill="accent3" w:themeFillTint="33"/>
          </w:tcPr>
          <w:p w14:paraId="5D1B5A0E" w14:textId="77777777" w:rsidR="007F6B71" w:rsidRPr="00C42B9B" w:rsidRDefault="007F6B71" w:rsidP="00C42E2F">
            <w:pPr>
              <w:pStyle w:val="Tablecell"/>
              <w:rPr>
                <w:sz w:val="16"/>
                <w:szCs w:val="16"/>
              </w:rPr>
            </w:pPr>
            <w:r>
              <w:rPr>
                <w:sz w:val="16"/>
                <w:szCs w:val="16"/>
              </w:rPr>
              <w:t>There may be cost implications for women.</w:t>
            </w:r>
          </w:p>
        </w:tc>
      </w:tr>
      <w:tr w:rsidR="007F6B71" w:rsidRPr="00C1759A" w14:paraId="161A1B4F" w14:textId="77777777" w:rsidTr="00761665">
        <w:tc>
          <w:tcPr>
            <w:tcW w:w="9020" w:type="dxa"/>
            <w:tcBorders>
              <w:top w:val="single" w:sz="4" w:space="0" w:color="4472C4" w:themeColor="accent1"/>
              <w:bottom w:val="single" w:sz="4" w:space="0" w:color="FFFFFF" w:themeColor="background1"/>
            </w:tcBorders>
            <w:shd w:val="clear" w:color="auto" w:fill="EDEDED" w:themeFill="accent3" w:themeFillTint="33"/>
          </w:tcPr>
          <w:p w14:paraId="1CD442F9" w14:textId="77777777" w:rsidR="007F6B71" w:rsidRPr="00C1759A" w:rsidRDefault="007F6B71" w:rsidP="00B40147">
            <w:pPr>
              <w:pStyle w:val="TableRCTs"/>
              <w:keepNext/>
              <w:rPr>
                <w:b/>
                <w:color w:val="0070C0"/>
              </w:rPr>
            </w:pPr>
            <w:r w:rsidRPr="00C1759A">
              <w:rPr>
                <w:b/>
                <w:color w:val="0070C0"/>
              </w:rPr>
              <w:t>Iodine</w:t>
            </w:r>
          </w:p>
        </w:tc>
      </w:tr>
      <w:tr w:rsidR="00B40147" w:rsidRPr="00681B6F" w14:paraId="3669F98C" w14:textId="77777777" w:rsidTr="008920F8">
        <w:tc>
          <w:tcPr>
            <w:tcW w:w="9020" w:type="dxa"/>
            <w:tcBorders>
              <w:top w:val="nil"/>
              <w:bottom w:val="single" w:sz="4" w:space="0" w:color="FFFFFF" w:themeColor="background1"/>
            </w:tcBorders>
            <w:shd w:val="clear" w:color="auto" w:fill="EDEDED" w:themeFill="accent3" w:themeFillTint="33"/>
          </w:tcPr>
          <w:p w14:paraId="778B4F31" w14:textId="77777777" w:rsidR="00B40147" w:rsidRPr="00681B6F" w:rsidRDefault="00B40147" w:rsidP="008920F8">
            <w:pPr>
              <w:pStyle w:val="appendixCbullet"/>
              <w:keepNext/>
              <w:ind w:left="0" w:firstLine="0"/>
              <w:rPr>
                <w:rFonts w:ascii="Trebuchet MS" w:hAnsi="Trebuchet MS"/>
                <w:b/>
              </w:rPr>
            </w:pPr>
            <w:r w:rsidRPr="00681B6F">
              <w:rPr>
                <w:rFonts w:ascii="Trebuchet MS" w:hAnsi="Trebuchet MS"/>
                <w:b/>
              </w:rPr>
              <w:t>Search strategy</w:t>
            </w:r>
          </w:p>
        </w:tc>
      </w:tr>
      <w:tr w:rsidR="00B40147" w:rsidRPr="00681B6F" w14:paraId="38C30F28" w14:textId="77777777" w:rsidTr="008920F8">
        <w:tc>
          <w:tcPr>
            <w:tcW w:w="9020" w:type="dxa"/>
            <w:tcBorders>
              <w:top w:val="nil"/>
              <w:bottom w:val="single" w:sz="4" w:space="0" w:color="FFFFFF" w:themeColor="background1"/>
            </w:tcBorders>
            <w:shd w:val="clear" w:color="auto" w:fill="EDEDED" w:themeFill="accent3" w:themeFillTint="33"/>
          </w:tcPr>
          <w:p w14:paraId="1A973552" w14:textId="331DFF40" w:rsidR="00B40147" w:rsidRDefault="00B40147" w:rsidP="008920F8">
            <w:pPr>
              <w:keepNext/>
              <w:spacing w:before="40" w:after="40" w:line="240" w:lineRule="auto"/>
              <w:rPr>
                <w:sz w:val="16"/>
                <w:szCs w:val="16"/>
              </w:rPr>
            </w:pPr>
            <w:r w:rsidRPr="00681B6F">
              <w:rPr>
                <w:sz w:val="16"/>
                <w:szCs w:val="16"/>
              </w:rPr>
              <w:t>Publication date range:</w:t>
            </w:r>
            <w:r>
              <w:rPr>
                <w:sz w:val="16"/>
                <w:szCs w:val="16"/>
              </w:rPr>
              <w:t xml:space="preserve"> 18/11/16 to 16/01/19</w:t>
            </w:r>
          </w:p>
          <w:p w14:paraId="20D60B1A" w14:textId="63469BF4" w:rsidR="00B40147" w:rsidRPr="00681B6F" w:rsidRDefault="00B40147" w:rsidP="008920F8">
            <w:pPr>
              <w:keepNext/>
              <w:spacing w:before="40" w:after="40" w:line="240" w:lineRule="auto"/>
              <w:rPr>
                <w:sz w:val="16"/>
                <w:szCs w:val="16"/>
              </w:rPr>
            </w:pPr>
            <w:r>
              <w:rPr>
                <w:sz w:val="16"/>
                <w:szCs w:val="16"/>
              </w:rPr>
              <w:t>Top-up search date: 12 March 2020</w:t>
            </w:r>
          </w:p>
          <w:p w14:paraId="35E54CE0" w14:textId="77777777" w:rsidR="00B40147" w:rsidRPr="00681B6F" w:rsidRDefault="00B40147" w:rsidP="008920F8">
            <w:pPr>
              <w:keepNext/>
              <w:spacing w:before="40" w:after="40" w:line="240" w:lineRule="auto"/>
              <w:rPr>
                <w:sz w:val="16"/>
                <w:szCs w:val="16"/>
              </w:rPr>
            </w:pPr>
            <w:r w:rsidRPr="00681B6F">
              <w:rPr>
                <w:sz w:val="16"/>
                <w:szCs w:val="16"/>
              </w:rPr>
              <w:t xml:space="preserve">Databases searched: </w:t>
            </w:r>
            <w:r>
              <w:rPr>
                <w:sz w:val="16"/>
                <w:szCs w:val="16"/>
              </w:rPr>
              <w:t xml:space="preserve">PubMed, Ovid Medline, Embase, CINAHL, Scopus, Health Infonet, Cochrane </w:t>
            </w:r>
          </w:p>
        </w:tc>
      </w:tr>
      <w:tr w:rsidR="00B40147" w:rsidRPr="00681B6F" w14:paraId="0179AA79" w14:textId="77777777" w:rsidTr="008920F8">
        <w:tc>
          <w:tcPr>
            <w:tcW w:w="9020" w:type="dxa"/>
            <w:tcBorders>
              <w:top w:val="single" w:sz="4" w:space="0" w:color="FFFFFF" w:themeColor="background1"/>
              <w:bottom w:val="single" w:sz="4" w:space="0" w:color="FFFFFF" w:themeColor="background1"/>
            </w:tcBorders>
            <w:shd w:val="clear" w:color="auto" w:fill="EDEDED" w:themeFill="accent3" w:themeFillTint="33"/>
          </w:tcPr>
          <w:p w14:paraId="2E294CF2" w14:textId="77777777" w:rsidR="00B40147" w:rsidRPr="00681B6F" w:rsidRDefault="00B40147" w:rsidP="008920F8">
            <w:pPr>
              <w:pStyle w:val="Tablecell"/>
              <w:keepNext/>
              <w:rPr>
                <w:b/>
                <w:sz w:val="16"/>
                <w:szCs w:val="16"/>
              </w:rPr>
            </w:pPr>
            <w:r>
              <w:rPr>
                <w:b/>
                <w:sz w:val="16"/>
                <w:szCs w:val="16"/>
              </w:rPr>
              <w:t>Evidence statement</w:t>
            </w:r>
          </w:p>
        </w:tc>
      </w:tr>
      <w:tr w:rsidR="007F6B71" w:rsidRPr="00681B6F" w14:paraId="5CD985AA" w14:textId="77777777" w:rsidTr="00761665">
        <w:tc>
          <w:tcPr>
            <w:tcW w:w="9020" w:type="dxa"/>
            <w:tcBorders>
              <w:top w:val="single" w:sz="4" w:space="0" w:color="FFFFFF" w:themeColor="background1"/>
              <w:bottom w:val="single" w:sz="4" w:space="0" w:color="FFFFFF" w:themeColor="background1"/>
            </w:tcBorders>
            <w:shd w:val="clear" w:color="auto" w:fill="EDEDED" w:themeFill="accent3" w:themeFillTint="33"/>
          </w:tcPr>
          <w:p w14:paraId="029658CE" w14:textId="7BB0E286" w:rsidR="007F6B71" w:rsidRDefault="007F6B71" w:rsidP="00B44B0A">
            <w:pPr>
              <w:pStyle w:val="TableRCTs"/>
              <w:numPr>
                <w:ilvl w:val="0"/>
                <w:numId w:val="21"/>
              </w:numPr>
              <w:spacing w:before="60" w:after="60" w:line="240" w:lineRule="auto"/>
              <w:ind w:left="318" w:hanging="284"/>
            </w:pPr>
            <w:r>
              <w:t xml:space="preserve">There is low </w:t>
            </w:r>
            <w:r w:rsidR="00034391">
              <w:t>certainty</w:t>
            </w:r>
            <w:r>
              <w:t xml:space="preserve"> evidence that, in settings with mild to moderate iodine deficiency, iodine supplementation may reduce the risk of postpartum hyperthyroidism and very low </w:t>
            </w:r>
            <w:r w:rsidR="00034391">
              <w:t>certainty</w:t>
            </w:r>
            <w:r>
              <w:t xml:space="preserve"> evidence of an increased likelihood of gastrointestinal intolerance during pregnancy. There is low </w:t>
            </w:r>
            <w:r w:rsidR="00034391">
              <w:t>certainty</w:t>
            </w:r>
            <w:r>
              <w:t xml:space="preserve"> evidence that iodine supplementation does not appear to increase or decrease the likelihood of other outcomes or side effects for mothers or infants. </w:t>
            </w:r>
          </w:p>
        </w:tc>
      </w:tr>
      <w:tr w:rsidR="007F6B71" w:rsidRPr="003E1172" w14:paraId="6461A777" w14:textId="77777777" w:rsidTr="00761665">
        <w:tc>
          <w:tcPr>
            <w:tcW w:w="9020" w:type="dxa"/>
            <w:tcBorders>
              <w:top w:val="single" w:sz="4" w:space="0" w:color="FFFFFF" w:themeColor="background1"/>
              <w:bottom w:val="single" w:sz="4" w:space="0" w:color="FFFFFF" w:themeColor="background1"/>
            </w:tcBorders>
            <w:shd w:val="clear" w:color="auto" w:fill="D1E29B"/>
          </w:tcPr>
          <w:p w14:paraId="1FE9B8C2" w14:textId="77777777" w:rsidR="007F6B71" w:rsidRPr="003E1172" w:rsidRDefault="007F6B71" w:rsidP="00C42E2F">
            <w:pPr>
              <w:pStyle w:val="TableRCTs"/>
              <w:rPr>
                <w:b/>
              </w:rPr>
            </w:pPr>
            <w:r w:rsidRPr="003E1172">
              <w:rPr>
                <w:b/>
                <w:lang w:val="en-US"/>
              </w:rPr>
              <w:t>Consensus-based recommendation</w:t>
            </w:r>
          </w:p>
        </w:tc>
      </w:tr>
      <w:tr w:rsidR="007F6B71" w:rsidRPr="00681B6F" w14:paraId="0A113D92" w14:textId="77777777" w:rsidTr="00761665">
        <w:tc>
          <w:tcPr>
            <w:tcW w:w="9020" w:type="dxa"/>
            <w:tcBorders>
              <w:top w:val="single" w:sz="4" w:space="0" w:color="FFFFFF" w:themeColor="background1"/>
              <w:bottom w:val="nil"/>
            </w:tcBorders>
            <w:shd w:val="clear" w:color="auto" w:fill="E8F0CA"/>
          </w:tcPr>
          <w:p w14:paraId="11627AE4" w14:textId="77777777" w:rsidR="007F6B71" w:rsidRDefault="007F6B71" w:rsidP="00C42E2F">
            <w:pPr>
              <w:pStyle w:val="TableRCTs"/>
            </w:pPr>
            <w:r w:rsidRPr="0012730D">
              <w:t xml:space="preserve">Advise </w:t>
            </w:r>
            <w:r>
              <w:t xml:space="preserve">pregnant </w:t>
            </w:r>
            <w:r w:rsidRPr="0012730D">
              <w:t>women to take an iodine supplement of 150 micrograms each day. Women with pre-existing thyroid conditions should seek advice from their medical practitioner before taking a supplement.</w:t>
            </w:r>
          </w:p>
        </w:tc>
      </w:tr>
      <w:tr w:rsidR="007F6B71" w:rsidRPr="008A48F4" w14:paraId="3CDE46C4" w14:textId="77777777" w:rsidTr="0076166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5273BB1E" w14:textId="77777777" w:rsidR="007F6B71" w:rsidRPr="008A48F4" w:rsidRDefault="007F6B71" w:rsidP="00C42E2F">
            <w:pPr>
              <w:pStyle w:val="Tablecell"/>
              <w:rPr>
                <w:b/>
                <w:sz w:val="16"/>
                <w:szCs w:val="16"/>
              </w:rPr>
            </w:pPr>
            <w:r w:rsidRPr="008A48F4">
              <w:rPr>
                <w:b/>
                <w:sz w:val="16"/>
                <w:szCs w:val="16"/>
              </w:rPr>
              <w:t xml:space="preserve">Harms and </w:t>
            </w:r>
            <w:r>
              <w:rPr>
                <w:b/>
                <w:sz w:val="16"/>
                <w:szCs w:val="16"/>
              </w:rPr>
              <w:t xml:space="preserve">health </w:t>
            </w:r>
            <w:r w:rsidRPr="008A48F4">
              <w:rPr>
                <w:b/>
                <w:sz w:val="16"/>
                <w:szCs w:val="16"/>
              </w:rPr>
              <w:t>benefits associated with the recommendation</w:t>
            </w:r>
          </w:p>
        </w:tc>
      </w:tr>
      <w:tr w:rsidR="007F6B71" w:rsidRPr="008A48F4" w14:paraId="007737A9" w14:textId="77777777" w:rsidTr="0076166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364D9104" w14:textId="77777777" w:rsidR="007F6B71" w:rsidRPr="008A48F4" w:rsidRDefault="007F6B71" w:rsidP="00C42E2F">
            <w:pPr>
              <w:pStyle w:val="Tablecell"/>
              <w:rPr>
                <w:sz w:val="16"/>
                <w:szCs w:val="16"/>
                <w:lang w:val="en-US" w:eastAsia="en-AU"/>
              </w:rPr>
            </w:pPr>
            <w:r w:rsidRPr="00C212AC">
              <w:rPr>
                <w:i/>
                <w:sz w:val="16"/>
                <w:szCs w:val="16"/>
              </w:rPr>
              <w:t>Harms</w:t>
            </w:r>
            <w:r w:rsidRPr="008A48F4">
              <w:rPr>
                <w:sz w:val="16"/>
                <w:szCs w:val="16"/>
              </w:rPr>
              <w:t xml:space="preserve">: </w:t>
            </w:r>
            <w:r>
              <w:rPr>
                <w:sz w:val="16"/>
                <w:szCs w:val="16"/>
                <w:lang w:val="en-US" w:eastAsia="en-AU"/>
              </w:rPr>
              <w:t>No harms identified.</w:t>
            </w:r>
          </w:p>
          <w:p w14:paraId="58C108B0" w14:textId="77777777" w:rsidR="007F6B71" w:rsidRPr="008A48F4" w:rsidRDefault="007F6B71" w:rsidP="00C42E2F">
            <w:pPr>
              <w:pStyle w:val="Tablecell"/>
              <w:rPr>
                <w:sz w:val="16"/>
                <w:szCs w:val="16"/>
              </w:rPr>
            </w:pPr>
            <w:r w:rsidRPr="00C212AC">
              <w:rPr>
                <w:i/>
                <w:sz w:val="16"/>
                <w:szCs w:val="16"/>
                <w:lang w:val="en-US" w:eastAsia="en-AU"/>
              </w:rPr>
              <w:t>Health benefits</w:t>
            </w:r>
            <w:r w:rsidRPr="008A48F4">
              <w:rPr>
                <w:sz w:val="16"/>
                <w:szCs w:val="16"/>
                <w:lang w:val="en-US" w:eastAsia="en-AU"/>
              </w:rPr>
              <w:t xml:space="preserve">: </w:t>
            </w:r>
            <w:r>
              <w:rPr>
                <w:sz w:val="16"/>
                <w:szCs w:val="16"/>
                <w:lang w:val="en-US" w:eastAsia="en-AU"/>
              </w:rPr>
              <w:t>Reduction in risk of pre-eclampsia.</w:t>
            </w:r>
          </w:p>
        </w:tc>
      </w:tr>
      <w:tr w:rsidR="007F6B71" w:rsidRPr="00371EB9" w14:paraId="0617C533" w14:textId="77777777" w:rsidTr="0076166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789EFB33" w14:textId="77777777" w:rsidR="007F6B71" w:rsidRPr="00371EB9" w:rsidRDefault="007F6B71" w:rsidP="00C42E2F">
            <w:pPr>
              <w:pStyle w:val="Tablecell"/>
              <w:rPr>
                <w:b/>
                <w:sz w:val="16"/>
                <w:szCs w:val="16"/>
              </w:rPr>
            </w:pPr>
            <w:r w:rsidRPr="00371EB9">
              <w:rPr>
                <w:b/>
                <w:sz w:val="16"/>
                <w:szCs w:val="16"/>
              </w:rPr>
              <w:t>Implications for implementation</w:t>
            </w:r>
          </w:p>
        </w:tc>
      </w:tr>
      <w:tr w:rsidR="007F6B71" w:rsidRPr="005C3ABF" w14:paraId="45C126DD" w14:textId="77777777" w:rsidTr="00761665">
        <w:trPr>
          <w:trHeight w:val="249"/>
        </w:trPr>
        <w:tc>
          <w:tcPr>
            <w:tcW w:w="9020" w:type="dxa"/>
            <w:tcBorders>
              <w:top w:val="single" w:sz="4" w:space="0" w:color="FFFFFF" w:themeColor="background1"/>
              <w:bottom w:val="single" w:sz="4" w:space="0" w:color="4472C4" w:themeColor="accent1"/>
            </w:tcBorders>
            <w:shd w:val="clear" w:color="auto" w:fill="EDEDED" w:themeFill="accent3" w:themeFillTint="33"/>
          </w:tcPr>
          <w:p w14:paraId="58F4E34F" w14:textId="77777777" w:rsidR="007F6B71" w:rsidRPr="00C42B9B" w:rsidRDefault="007F6B71" w:rsidP="00C42E2F">
            <w:pPr>
              <w:pStyle w:val="Tablecell"/>
              <w:rPr>
                <w:sz w:val="16"/>
                <w:szCs w:val="16"/>
              </w:rPr>
            </w:pPr>
            <w:r>
              <w:rPr>
                <w:sz w:val="16"/>
                <w:szCs w:val="16"/>
              </w:rPr>
              <w:t>There may be cost implications for women.</w:t>
            </w:r>
          </w:p>
        </w:tc>
      </w:tr>
      <w:tr w:rsidR="007F6B71" w:rsidRPr="00C1759A" w14:paraId="0629C137" w14:textId="77777777" w:rsidTr="00761665">
        <w:trPr>
          <w:trHeight w:val="277"/>
        </w:trPr>
        <w:tc>
          <w:tcPr>
            <w:tcW w:w="9020" w:type="dxa"/>
            <w:tcBorders>
              <w:top w:val="single" w:sz="4" w:space="0" w:color="4472C4" w:themeColor="accent1"/>
              <w:bottom w:val="single" w:sz="4" w:space="0" w:color="FFFFFF" w:themeColor="background1"/>
            </w:tcBorders>
            <w:shd w:val="clear" w:color="auto" w:fill="EDEDED" w:themeFill="accent3" w:themeFillTint="33"/>
          </w:tcPr>
          <w:p w14:paraId="1DFCCBF9" w14:textId="77777777" w:rsidR="007F6B71" w:rsidRPr="00C1759A" w:rsidRDefault="007F6B71" w:rsidP="00C42E2F">
            <w:pPr>
              <w:pStyle w:val="TableRCTs"/>
              <w:keepNext/>
              <w:rPr>
                <w:b/>
                <w:color w:val="0070C0"/>
              </w:rPr>
            </w:pPr>
            <w:r w:rsidRPr="00C1759A">
              <w:rPr>
                <w:b/>
                <w:color w:val="0070C0"/>
              </w:rPr>
              <w:t>Zinc</w:t>
            </w:r>
          </w:p>
        </w:tc>
      </w:tr>
      <w:tr w:rsidR="00B40147" w:rsidRPr="00681B6F" w14:paraId="441329E9" w14:textId="77777777" w:rsidTr="008920F8">
        <w:tc>
          <w:tcPr>
            <w:tcW w:w="9020" w:type="dxa"/>
            <w:tcBorders>
              <w:top w:val="nil"/>
              <w:bottom w:val="single" w:sz="4" w:space="0" w:color="FFFFFF" w:themeColor="background1"/>
            </w:tcBorders>
            <w:shd w:val="clear" w:color="auto" w:fill="EDEDED" w:themeFill="accent3" w:themeFillTint="33"/>
          </w:tcPr>
          <w:p w14:paraId="38C6F78A" w14:textId="77777777" w:rsidR="00B40147" w:rsidRPr="00681B6F" w:rsidRDefault="00B40147" w:rsidP="008920F8">
            <w:pPr>
              <w:pStyle w:val="appendixCbullet"/>
              <w:keepNext/>
              <w:ind w:left="0" w:firstLine="0"/>
              <w:rPr>
                <w:rFonts w:ascii="Trebuchet MS" w:hAnsi="Trebuchet MS"/>
                <w:b/>
              </w:rPr>
            </w:pPr>
            <w:r w:rsidRPr="00681B6F">
              <w:rPr>
                <w:rFonts w:ascii="Trebuchet MS" w:hAnsi="Trebuchet MS"/>
                <w:b/>
              </w:rPr>
              <w:t>Search strategy</w:t>
            </w:r>
          </w:p>
        </w:tc>
      </w:tr>
      <w:tr w:rsidR="00B40147" w:rsidRPr="00681B6F" w14:paraId="401CEA28" w14:textId="77777777" w:rsidTr="008920F8">
        <w:tc>
          <w:tcPr>
            <w:tcW w:w="9020" w:type="dxa"/>
            <w:tcBorders>
              <w:top w:val="nil"/>
              <w:bottom w:val="single" w:sz="4" w:space="0" w:color="FFFFFF" w:themeColor="background1"/>
            </w:tcBorders>
            <w:shd w:val="clear" w:color="auto" w:fill="EDEDED" w:themeFill="accent3" w:themeFillTint="33"/>
          </w:tcPr>
          <w:p w14:paraId="2E3B976D" w14:textId="727FA65D" w:rsidR="00B40147" w:rsidRDefault="00B40147" w:rsidP="008920F8">
            <w:pPr>
              <w:keepNext/>
              <w:spacing w:before="40" w:after="40" w:line="240" w:lineRule="auto"/>
              <w:rPr>
                <w:sz w:val="16"/>
                <w:szCs w:val="16"/>
              </w:rPr>
            </w:pPr>
            <w:r w:rsidRPr="00681B6F">
              <w:rPr>
                <w:sz w:val="16"/>
                <w:szCs w:val="16"/>
              </w:rPr>
              <w:t>Publication date range:</w:t>
            </w:r>
            <w:r>
              <w:rPr>
                <w:sz w:val="16"/>
                <w:szCs w:val="16"/>
              </w:rPr>
              <w:t xml:space="preserve"> 01/11/14 to 16/01/19</w:t>
            </w:r>
          </w:p>
          <w:p w14:paraId="3F2D0AE3" w14:textId="77777777" w:rsidR="00B40147" w:rsidRPr="00681B6F" w:rsidRDefault="00B40147" w:rsidP="008920F8">
            <w:pPr>
              <w:keepNext/>
              <w:spacing w:before="40" w:after="40" w:line="240" w:lineRule="auto"/>
              <w:rPr>
                <w:sz w:val="16"/>
                <w:szCs w:val="16"/>
              </w:rPr>
            </w:pPr>
            <w:r>
              <w:rPr>
                <w:sz w:val="16"/>
                <w:szCs w:val="16"/>
              </w:rPr>
              <w:t>Top-up search date: 12 March 2020</w:t>
            </w:r>
          </w:p>
          <w:p w14:paraId="3E077B95" w14:textId="77777777" w:rsidR="00B40147" w:rsidRPr="00681B6F" w:rsidRDefault="00B40147" w:rsidP="008920F8">
            <w:pPr>
              <w:keepNext/>
              <w:spacing w:before="40" w:after="40" w:line="240" w:lineRule="auto"/>
              <w:rPr>
                <w:sz w:val="16"/>
                <w:szCs w:val="16"/>
              </w:rPr>
            </w:pPr>
            <w:r w:rsidRPr="00681B6F">
              <w:rPr>
                <w:sz w:val="16"/>
                <w:szCs w:val="16"/>
              </w:rPr>
              <w:t xml:space="preserve">Databases searched: </w:t>
            </w:r>
            <w:r>
              <w:rPr>
                <w:sz w:val="16"/>
                <w:szCs w:val="16"/>
              </w:rPr>
              <w:t xml:space="preserve">PubMed, Ovid Medline, Embase, CINAHL, Scopus, Health Infonet, Cochrane </w:t>
            </w:r>
          </w:p>
        </w:tc>
      </w:tr>
      <w:tr w:rsidR="00B40147" w:rsidRPr="00681B6F" w14:paraId="0111F05A" w14:textId="77777777" w:rsidTr="008920F8">
        <w:tc>
          <w:tcPr>
            <w:tcW w:w="9020" w:type="dxa"/>
            <w:tcBorders>
              <w:top w:val="single" w:sz="4" w:space="0" w:color="FFFFFF" w:themeColor="background1"/>
              <w:bottom w:val="single" w:sz="4" w:space="0" w:color="FFFFFF" w:themeColor="background1"/>
            </w:tcBorders>
            <w:shd w:val="clear" w:color="auto" w:fill="EDEDED" w:themeFill="accent3" w:themeFillTint="33"/>
          </w:tcPr>
          <w:p w14:paraId="304FD101" w14:textId="77777777" w:rsidR="00B40147" w:rsidRPr="00681B6F" w:rsidRDefault="00B40147" w:rsidP="008920F8">
            <w:pPr>
              <w:pStyle w:val="Tablecell"/>
              <w:keepNext/>
              <w:rPr>
                <w:b/>
                <w:sz w:val="16"/>
                <w:szCs w:val="16"/>
              </w:rPr>
            </w:pPr>
            <w:r>
              <w:rPr>
                <w:b/>
                <w:sz w:val="16"/>
                <w:szCs w:val="16"/>
              </w:rPr>
              <w:t>Evidence statement</w:t>
            </w:r>
          </w:p>
        </w:tc>
      </w:tr>
      <w:tr w:rsidR="007F6B71" w:rsidRPr="00681B6F" w14:paraId="34868A0B" w14:textId="77777777" w:rsidTr="00761665">
        <w:tc>
          <w:tcPr>
            <w:tcW w:w="9020" w:type="dxa"/>
            <w:tcBorders>
              <w:top w:val="single" w:sz="4" w:space="0" w:color="FFFFFF" w:themeColor="background1"/>
              <w:bottom w:val="nil"/>
            </w:tcBorders>
            <w:shd w:val="clear" w:color="auto" w:fill="EDEDED" w:themeFill="accent3" w:themeFillTint="33"/>
          </w:tcPr>
          <w:p w14:paraId="0AE5FF79" w14:textId="2EA7AB4D" w:rsidR="007F6B71" w:rsidRDefault="007F6B71" w:rsidP="00B44B0A">
            <w:pPr>
              <w:pStyle w:val="TableRCTs"/>
              <w:numPr>
                <w:ilvl w:val="0"/>
                <w:numId w:val="21"/>
              </w:numPr>
              <w:spacing w:before="60" w:after="60" w:line="240" w:lineRule="auto"/>
              <w:ind w:left="318" w:hanging="284"/>
            </w:pPr>
            <w:r>
              <w:t xml:space="preserve">There is moderate </w:t>
            </w:r>
            <w:r w:rsidR="00034391">
              <w:t>certainty</w:t>
            </w:r>
            <w:r>
              <w:t xml:space="preserve"> evidence that zinc supplementation may play a role in reducing the risk of preterm birth but has no clear effect on low birthweight. Supplementation does not appear to increase or reduce the risk of other outcomes. There is insufficient evidence to support a recommendation on zinc supplementation.</w:t>
            </w:r>
          </w:p>
        </w:tc>
      </w:tr>
      <w:tr w:rsidR="007F6B71" w:rsidRPr="00681B6F" w14:paraId="1AC74356" w14:textId="77777777" w:rsidTr="00761665">
        <w:tc>
          <w:tcPr>
            <w:tcW w:w="9020" w:type="dxa"/>
            <w:tcBorders>
              <w:top w:val="nil"/>
              <w:bottom w:val="single" w:sz="4" w:space="0" w:color="4472C4" w:themeColor="accent1"/>
            </w:tcBorders>
            <w:shd w:val="clear" w:color="auto" w:fill="E7E6E6" w:themeFill="background2"/>
          </w:tcPr>
          <w:p w14:paraId="286A8D9B" w14:textId="77777777" w:rsidR="007F6B71" w:rsidRPr="00681B6F" w:rsidRDefault="007F6B71" w:rsidP="00C42E2F">
            <w:pPr>
              <w:pStyle w:val="Tablecell"/>
              <w:keepNext/>
              <w:rPr>
                <w:sz w:val="16"/>
                <w:szCs w:val="16"/>
                <w:lang w:val="en-US" w:eastAsia="en-AU"/>
              </w:rPr>
            </w:pPr>
            <w:r w:rsidRPr="00681B6F">
              <w:rPr>
                <w:b/>
                <w:sz w:val="16"/>
                <w:szCs w:val="16"/>
                <w:lang w:val="en-US" w:eastAsia="en-AU"/>
              </w:rPr>
              <w:t>No recommendations developed</w:t>
            </w:r>
          </w:p>
        </w:tc>
      </w:tr>
      <w:tr w:rsidR="007F6B71" w:rsidRPr="00C1759A" w14:paraId="5F96FE08" w14:textId="77777777" w:rsidTr="00761665">
        <w:tc>
          <w:tcPr>
            <w:tcW w:w="9020" w:type="dxa"/>
            <w:tcBorders>
              <w:top w:val="single" w:sz="4" w:space="0" w:color="FFFFFF" w:themeColor="background1"/>
              <w:bottom w:val="single" w:sz="4" w:space="0" w:color="FFFFFF" w:themeColor="background1"/>
            </w:tcBorders>
            <w:shd w:val="clear" w:color="auto" w:fill="EDEDED" w:themeFill="accent3" w:themeFillTint="33"/>
          </w:tcPr>
          <w:p w14:paraId="696EED6A" w14:textId="77777777" w:rsidR="007F6B71" w:rsidRPr="00C1759A" w:rsidRDefault="007F6B71" w:rsidP="00C42E2F">
            <w:pPr>
              <w:pStyle w:val="TableRCTs"/>
              <w:rPr>
                <w:b/>
                <w:color w:val="0070C0"/>
              </w:rPr>
            </w:pPr>
            <w:r w:rsidRPr="00C1759A">
              <w:rPr>
                <w:b/>
                <w:color w:val="0070C0"/>
              </w:rPr>
              <w:t>Magnesium</w:t>
            </w:r>
          </w:p>
        </w:tc>
      </w:tr>
      <w:tr w:rsidR="00B40147" w:rsidRPr="00681B6F" w14:paraId="2DD3B30F" w14:textId="77777777" w:rsidTr="008920F8">
        <w:tc>
          <w:tcPr>
            <w:tcW w:w="9020" w:type="dxa"/>
            <w:tcBorders>
              <w:top w:val="nil"/>
              <w:bottom w:val="single" w:sz="4" w:space="0" w:color="FFFFFF" w:themeColor="background1"/>
            </w:tcBorders>
            <w:shd w:val="clear" w:color="auto" w:fill="EDEDED" w:themeFill="accent3" w:themeFillTint="33"/>
          </w:tcPr>
          <w:p w14:paraId="389100AD" w14:textId="77777777" w:rsidR="00B40147" w:rsidRPr="00681B6F" w:rsidRDefault="00B40147" w:rsidP="008920F8">
            <w:pPr>
              <w:pStyle w:val="appendixCbullet"/>
              <w:keepNext/>
              <w:ind w:left="0" w:firstLine="0"/>
              <w:rPr>
                <w:rFonts w:ascii="Trebuchet MS" w:hAnsi="Trebuchet MS"/>
                <w:b/>
              </w:rPr>
            </w:pPr>
            <w:r w:rsidRPr="00681B6F">
              <w:rPr>
                <w:rFonts w:ascii="Trebuchet MS" w:hAnsi="Trebuchet MS"/>
                <w:b/>
              </w:rPr>
              <w:t>Search strategy</w:t>
            </w:r>
          </w:p>
        </w:tc>
      </w:tr>
      <w:tr w:rsidR="00B40147" w:rsidRPr="00681B6F" w14:paraId="248DE9DC" w14:textId="77777777" w:rsidTr="008920F8">
        <w:tc>
          <w:tcPr>
            <w:tcW w:w="9020" w:type="dxa"/>
            <w:tcBorders>
              <w:top w:val="nil"/>
              <w:bottom w:val="single" w:sz="4" w:space="0" w:color="FFFFFF" w:themeColor="background1"/>
            </w:tcBorders>
            <w:shd w:val="clear" w:color="auto" w:fill="EDEDED" w:themeFill="accent3" w:themeFillTint="33"/>
          </w:tcPr>
          <w:p w14:paraId="2D89017F" w14:textId="04ADDF19" w:rsidR="00B40147" w:rsidRDefault="00B40147" w:rsidP="008920F8">
            <w:pPr>
              <w:keepNext/>
              <w:spacing w:before="40" w:after="40" w:line="240" w:lineRule="auto"/>
              <w:rPr>
                <w:sz w:val="16"/>
                <w:szCs w:val="16"/>
              </w:rPr>
            </w:pPr>
            <w:r w:rsidRPr="00681B6F">
              <w:rPr>
                <w:sz w:val="16"/>
                <w:szCs w:val="16"/>
              </w:rPr>
              <w:t>Publication date range:</w:t>
            </w:r>
            <w:r>
              <w:rPr>
                <w:sz w:val="16"/>
                <w:szCs w:val="16"/>
              </w:rPr>
              <w:t xml:space="preserve"> 31/03/13 to 13/02/19</w:t>
            </w:r>
          </w:p>
          <w:p w14:paraId="7C0B1DB4" w14:textId="639ABD04" w:rsidR="00B40147" w:rsidRPr="00681B6F" w:rsidRDefault="00B40147" w:rsidP="008920F8">
            <w:pPr>
              <w:keepNext/>
              <w:spacing w:before="40" w:after="40" w:line="240" w:lineRule="auto"/>
              <w:rPr>
                <w:sz w:val="16"/>
                <w:szCs w:val="16"/>
              </w:rPr>
            </w:pPr>
            <w:r>
              <w:rPr>
                <w:sz w:val="16"/>
                <w:szCs w:val="16"/>
              </w:rPr>
              <w:t>Top-up search date: 12 March 2020</w:t>
            </w:r>
          </w:p>
          <w:p w14:paraId="517F87EA" w14:textId="62F49C57" w:rsidR="00B40147" w:rsidRPr="00681B6F" w:rsidRDefault="00B40147" w:rsidP="008920F8">
            <w:pPr>
              <w:keepNext/>
              <w:spacing w:before="40" w:after="40" w:line="240" w:lineRule="auto"/>
              <w:rPr>
                <w:sz w:val="16"/>
                <w:szCs w:val="16"/>
              </w:rPr>
            </w:pPr>
            <w:r w:rsidRPr="00681B6F">
              <w:rPr>
                <w:sz w:val="16"/>
                <w:szCs w:val="16"/>
              </w:rPr>
              <w:t xml:space="preserve">Databases searched: </w:t>
            </w:r>
            <w:r>
              <w:rPr>
                <w:sz w:val="16"/>
                <w:szCs w:val="16"/>
              </w:rPr>
              <w:t>PubMed, Ovid Medline, Embase, CINAHL, Scopus, Health Infonet, Cochrane, Psychinfo</w:t>
            </w:r>
          </w:p>
        </w:tc>
      </w:tr>
      <w:tr w:rsidR="00B40147" w:rsidRPr="00681B6F" w14:paraId="15B09AC0" w14:textId="77777777" w:rsidTr="008920F8">
        <w:tc>
          <w:tcPr>
            <w:tcW w:w="9020" w:type="dxa"/>
            <w:tcBorders>
              <w:top w:val="single" w:sz="4" w:space="0" w:color="FFFFFF" w:themeColor="background1"/>
              <w:bottom w:val="single" w:sz="4" w:space="0" w:color="FFFFFF" w:themeColor="background1"/>
            </w:tcBorders>
            <w:shd w:val="clear" w:color="auto" w:fill="EDEDED" w:themeFill="accent3" w:themeFillTint="33"/>
          </w:tcPr>
          <w:p w14:paraId="73516C31" w14:textId="77777777" w:rsidR="00B40147" w:rsidRPr="00681B6F" w:rsidRDefault="00B40147" w:rsidP="008920F8">
            <w:pPr>
              <w:pStyle w:val="Tablecell"/>
              <w:keepNext/>
              <w:rPr>
                <w:b/>
                <w:sz w:val="16"/>
                <w:szCs w:val="16"/>
              </w:rPr>
            </w:pPr>
            <w:r>
              <w:rPr>
                <w:b/>
                <w:sz w:val="16"/>
                <w:szCs w:val="16"/>
              </w:rPr>
              <w:t>Evidence statement</w:t>
            </w:r>
          </w:p>
        </w:tc>
      </w:tr>
      <w:tr w:rsidR="007F6B71" w:rsidRPr="00681B6F" w14:paraId="10865F63" w14:textId="77777777" w:rsidTr="00761665">
        <w:tc>
          <w:tcPr>
            <w:tcW w:w="9020" w:type="dxa"/>
            <w:tcBorders>
              <w:top w:val="single" w:sz="4" w:space="0" w:color="FFFFFF" w:themeColor="background1"/>
              <w:bottom w:val="nil"/>
            </w:tcBorders>
            <w:shd w:val="clear" w:color="auto" w:fill="EDEDED" w:themeFill="accent3" w:themeFillTint="33"/>
          </w:tcPr>
          <w:p w14:paraId="3E9C62C8" w14:textId="77777777" w:rsidR="007F6B71" w:rsidRDefault="007F6B71" w:rsidP="00B44B0A">
            <w:pPr>
              <w:pStyle w:val="TableRCTs"/>
              <w:numPr>
                <w:ilvl w:val="0"/>
                <w:numId w:val="21"/>
              </w:numPr>
              <w:spacing w:before="60" w:after="60" w:line="240" w:lineRule="auto"/>
              <w:ind w:left="318" w:hanging="284"/>
            </w:pPr>
            <w:r>
              <w:t>There is insufficient evidence to draw conclusions on magnesium supplementation in pregnancy.</w:t>
            </w:r>
          </w:p>
        </w:tc>
      </w:tr>
      <w:tr w:rsidR="007F6B71" w:rsidRPr="00681B6F" w14:paraId="19181CBA" w14:textId="77777777" w:rsidTr="00761665">
        <w:tc>
          <w:tcPr>
            <w:tcW w:w="9020" w:type="dxa"/>
            <w:tcBorders>
              <w:top w:val="nil"/>
              <w:bottom w:val="single" w:sz="4" w:space="0" w:color="4472C4" w:themeColor="accent1"/>
            </w:tcBorders>
            <w:shd w:val="clear" w:color="auto" w:fill="E7E6E6" w:themeFill="background2"/>
          </w:tcPr>
          <w:p w14:paraId="0E060C72" w14:textId="77777777" w:rsidR="007F6B71" w:rsidRPr="00681B6F" w:rsidRDefault="007F6B71" w:rsidP="00C42E2F">
            <w:pPr>
              <w:pStyle w:val="Tablecell"/>
              <w:keepLines w:val="0"/>
              <w:rPr>
                <w:sz w:val="16"/>
                <w:szCs w:val="16"/>
                <w:lang w:val="en-US" w:eastAsia="en-AU"/>
              </w:rPr>
            </w:pPr>
            <w:r w:rsidRPr="00681B6F">
              <w:rPr>
                <w:b/>
                <w:sz w:val="16"/>
                <w:szCs w:val="16"/>
                <w:lang w:val="en-US" w:eastAsia="en-AU"/>
              </w:rPr>
              <w:t>No recommendations developed</w:t>
            </w:r>
          </w:p>
        </w:tc>
      </w:tr>
      <w:tr w:rsidR="007F6B71" w:rsidRPr="00C1759A" w14:paraId="6326C1CE" w14:textId="77777777" w:rsidTr="00761665">
        <w:tc>
          <w:tcPr>
            <w:tcW w:w="9020" w:type="dxa"/>
            <w:tcBorders>
              <w:top w:val="single" w:sz="4" w:space="0" w:color="4472C4" w:themeColor="accent1"/>
              <w:bottom w:val="nil"/>
            </w:tcBorders>
            <w:shd w:val="clear" w:color="auto" w:fill="EDEDED" w:themeFill="accent3" w:themeFillTint="33"/>
          </w:tcPr>
          <w:p w14:paraId="4D12BE99" w14:textId="77777777" w:rsidR="007F6B71" w:rsidRPr="00C1759A" w:rsidRDefault="007F6B71" w:rsidP="00C42E2F">
            <w:pPr>
              <w:pStyle w:val="TableRCTs"/>
              <w:rPr>
                <w:b/>
                <w:color w:val="0070C0"/>
              </w:rPr>
            </w:pPr>
            <w:r w:rsidRPr="00C1759A">
              <w:rPr>
                <w:b/>
                <w:color w:val="0070C0"/>
              </w:rPr>
              <w:t>Selenium</w:t>
            </w:r>
          </w:p>
        </w:tc>
      </w:tr>
      <w:tr w:rsidR="00B40147" w:rsidRPr="00681B6F" w14:paraId="1C4E8CB4" w14:textId="77777777" w:rsidTr="008920F8">
        <w:tc>
          <w:tcPr>
            <w:tcW w:w="9020" w:type="dxa"/>
            <w:tcBorders>
              <w:top w:val="nil"/>
              <w:bottom w:val="single" w:sz="4" w:space="0" w:color="FFFFFF" w:themeColor="background1"/>
            </w:tcBorders>
            <w:shd w:val="clear" w:color="auto" w:fill="EDEDED" w:themeFill="accent3" w:themeFillTint="33"/>
          </w:tcPr>
          <w:p w14:paraId="3B7F4388" w14:textId="77777777" w:rsidR="00B40147" w:rsidRPr="00681B6F" w:rsidRDefault="00B40147" w:rsidP="008920F8">
            <w:pPr>
              <w:pStyle w:val="appendixCbullet"/>
              <w:keepNext/>
              <w:ind w:left="0" w:firstLine="0"/>
              <w:rPr>
                <w:rFonts w:ascii="Trebuchet MS" w:hAnsi="Trebuchet MS"/>
                <w:b/>
              </w:rPr>
            </w:pPr>
            <w:r w:rsidRPr="00681B6F">
              <w:rPr>
                <w:rFonts w:ascii="Trebuchet MS" w:hAnsi="Trebuchet MS"/>
                <w:b/>
              </w:rPr>
              <w:t>Search strategy</w:t>
            </w:r>
          </w:p>
        </w:tc>
      </w:tr>
      <w:tr w:rsidR="00B40147" w:rsidRPr="00681B6F" w14:paraId="3E32CBD3" w14:textId="77777777" w:rsidTr="008920F8">
        <w:tc>
          <w:tcPr>
            <w:tcW w:w="9020" w:type="dxa"/>
            <w:tcBorders>
              <w:top w:val="nil"/>
              <w:bottom w:val="single" w:sz="4" w:space="0" w:color="FFFFFF" w:themeColor="background1"/>
            </w:tcBorders>
            <w:shd w:val="clear" w:color="auto" w:fill="EDEDED" w:themeFill="accent3" w:themeFillTint="33"/>
          </w:tcPr>
          <w:p w14:paraId="0C789622" w14:textId="1CFBB148" w:rsidR="00B40147" w:rsidRDefault="00B40147" w:rsidP="008920F8">
            <w:pPr>
              <w:keepNext/>
              <w:spacing w:before="40" w:after="40" w:line="240" w:lineRule="auto"/>
              <w:rPr>
                <w:sz w:val="16"/>
                <w:szCs w:val="16"/>
              </w:rPr>
            </w:pPr>
            <w:r w:rsidRPr="00681B6F">
              <w:rPr>
                <w:sz w:val="16"/>
                <w:szCs w:val="16"/>
              </w:rPr>
              <w:t>Publication date range:</w:t>
            </w:r>
            <w:r>
              <w:rPr>
                <w:sz w:val="16"/>
                <w:szCs w:val="16"/>
              </w:rPr>
              <w:t xml:space="preserve"> 01/01/2000 to 28/02/19</w:t>
            </w:r>
          </w:p>
          <w:p w14:paraId="0924476F" w14:textId="77777777" w:rsidR="00B40147" w:rsidRPr="00681B6F" w:rsidRDefault="00B40147" w:rsidP="008920F8">
            <w:pPr>
              <w:keepNext/>
              <w:spacing w:before="40" w:after="40" w:line="240" w:lineRule="auto"/>
              <w:rPr>
                <w:sz w:val="16"/>
                <w:szCs w:val="16"/>
              </w:rPr>
            </w:pPr>
            <w:r>
              <w:rPr>
                <w:sz w:val="16"/>
                <w:szCs w:val="16"/>
              </w:rPr>
              <w:t>Top-up search date: 12 March 2020</w:t>
            </w:r>
          </w:p>
          <w:p w14:paraId="4FD51FD3" w14:textId="77777777" w:rsidR="00B40147" w:rsidRPr="00681B6F" w:rsidRDefault="00B40147" w:rsidP="008920F8">
            <w:pPr>
              <w:keepNext/>
              <w:spacing w:before="40" w:after="40" w:line="240" w:lineRule="auto"/>
              <w:rPr>
                <w:sz w:val="16"/>
                <w:szCs w:val="16"/>
              </w:rPr>
            </w:pPr>
            <w:r w:rsidRPr="00681B6F">
              <w:rPr>
                <w:sz w:val="16"/>
                <w:szCs w:val="16"/>
              </w:rPr>
              <w:t xml:space="preserve">Databases searched: </w:t>
            </w:r>
            <w:r>
              <w:rPr>
                <w:sz w:val="16"/>
                <w:szCs w:val="16"/>
              </w:rPr>
              <w:t>PubMed, Ovid Medline, Embase, CINAHL, Scopus, Health Infonet, Cochrane, Psychinfo</w:t>
            </w:r>
          </w:p>
        </w:tc>
      </w:tr>
      <w:tr w:rsidR="00B40147" w:rsidRPr="00681B6F" w14:paraId="610DF4F7" w14:textId="77777777" w:rsidTr="008920F8">
        <w:tc>
          <w:tcPr>
            <w:tcW w:w="9020" w:type="dxa"/>
            <w:tcBorders>
              <w:top w:val="single" w:sz="4" w:space="0" w:color="FFFFFF" w:themeColor="background1"/>
              <w:bottom w:val="single" w:sz="4" w:space="0" w:color="FFFFFF" w:themeColor="background1"/>
            </w:tcBorders>
            <w:shd w:val="clear" w:color="auto" w:fill="EDEDED" w:themeFill="accent3" w:themeFillTint="33"/>
          </w:tcPr>
          <w:p w14:paraId="3DC24641" w14:textId="77777777" w:rsidR="00B40147" w:rsidRPr="00681B6F" w:rsidRDefault="00B40147" w:rsidP="008920F8">
            <w:pPr>
              <w:pStyle w:val="Tablecell"/>
              <w:keepNext/>
              <w:rPr>
                <w:b/>
                <w:sz w:val="16"/>
                <w:szCs w:val="16"/>
              </w:rPr>
            </w:pPr>
            <w:r>
              <w:rPr>
                <w:b/>
                <w:sz w:val="16"/>
                <w:szCs w:val="16"/>
              </w:rPr>
              <w:t>Evidence statement</w:t>
            </w:r>
          </w:p>
        </w:tc>
      </w:tr>
      <w:tr w:rsidR="007F6B71" w:rsidRPr="00681B6F" w14:paraId="6FE6759E" w14:textId="77777777" w:rsidTr="00761665">
        <w:tc>
          <w:tcPr>
            <w:tcW w:w="9020" w:type="dxa"/>
            <w:tcBorders>
              <w:top w:val="single" w:sz="4" w:space="0" w:color="FFFFFF" w:themeColor="background1"/>
              <w:bottom w:val="nil"/>
            </w:tcBorders>
            <w:shd w:val="clear" w:color="auto" w:fill="EDEDED" w:themeFill="accent3" w:themeFillTint="33"/>
          </w:tcPr>
          <w:p w14:paraId="60E5EDF3" w14:textId="77777777" w:rsidR="007F6B71" w:rsidRDefault="007F6B71" w:rsidP="00B44B0A">
            <w:pPr>
              <w:pStyle w:val="TableRCTs"/>
              <w:numPr>
                <w:ilvl w:val="0"/>
                <w:numId w:val="21"/>
              </w:numPr>
              <w:spacing w:before="60" w:after="60" w:line="240" w:lineRule="auto"/>
              <w:ind w:left="318" w:hanging="284"/>
            </w:pPr>
            <w:r>
              <w:t>There is insufficient evidence to draw conclusions on selenium supplementation in pregnancy.</w:t>
            </w:r>
          </w:p>
        </w:tc>
      </w:tr>
      <w:tr w:rsidR="007F6B71" w:rsidRPr="00681B6F" w14:paraId="2FC611C0" w14:textId="77777777" w:rsidTr="00761665">
        <w:tc>
          <w:tcPr>
            <w:tcW w:w="9020" w:type="dxa"/>
            <w:tcBorders>
              <w:top w:val="nil"/>
              <w:bottom w:val="single" w:sz="4" w:space="0" w:color="4472C4" w:themeColor="accent1"/>
            </w:tcBorders>
            <w:shd w:val="clear" w:color="auto" w:fill="E7E6E6" w:themeFill="background2"/>
          </w:tcPr>
          <w:p w14:paraId="773B0F47" w14:textId="77777777" w:rsidR="007F6B71" w:rsidRPr="00681B6F" w:rsidRDefault="007F6B71" w:rsidP="00B40147">
            <w:pPr>
              <w:pStyle w:val="Tablecell"/>
              <w:rPr>
                <w:sz w:val="16"/>
                <w:szCs w:val="16"/>
                <w:lang w:val="en-US" w:eastAsia="en-AU"/>
              </w:rPr>
            </w:pPr>
            <w:r w:rsidRPr="00681B6F">
              <w:rPr>
                <w:b/>
                <w:sz w:val="16"/>
                <w:szCs w:val="16"/>
                <w:lang w:val="en-US" w:eastAsia="en-AU"/>
              </w:rPr>
              <w:t>No recommendations developed</w:t>
            </w:r>
          </w:p>
        </w:tc>
      </w:tr>
    </w:tbl>
    <w:p w14:paraId="5CA3CF6F" w14:textId="77777777" w:rsidR="007F6B71" w:rsidRPr="00681B6F" w:rsidRDefault="007F6B71" w:rsidP="00751C15">
      <w:pPr>
        <w:pStyle w:val="Heading4"/>
        <w:spacing w:before="40" w:after="40" w:line="240" w:lineRule="auto"/>
        <w:ind w:left="284" w:hanging="284"/>
        <w:rPr>
          <w:lang w:eastAsia="en-AU"/>
        </w:rPr>
      </w:pPr>
      <w:r w:rsidRPr="00681B6F">
        <w:t>Q</w:t>
      </w:r>
      <w:r>
        <w:t xml:space="preserve">4 </w:t>
      </w:r>
      <w:r w:rsidRPr="00F16C5B">
        <w:t xml:space="preserve">What are the </w:t>
      </w:r>
      <w:r>
        <w:t>harms and benefits</w:t>
      </w:r>
      <w:r w:rsidRPr="00F16C5B">
        <w:t xml:space="preserve"> of </w:t>
      </w:r>
      <w:r>
        <w:t xml:space="preserve">nutritionally based </w:t>
      </w:r>
      <w:r w:rsidRPr="00F16C5B">
        <w:t>complem</w:t>
      </w:r>
      <w:r>
        <w:t>entary medicines in pregnancy?</w:t>
      </w:r>
    </w:p>
    <w:tbl>
      <w:tblPr>
        <w:tblStyle w:val="TableGrid"/>
        <w:tblW w:w="0" w:type="auto"/>
        <w:tblBorders>
          <w:top w:val="none" w:sz="0" w:space="0" w:color="auto"/>
          <w:bottom w:val="none" w:sz="0" w:space="0" w:color="auto"/>
          <w:insideV w:val="single" w:sz="4" w:space="0" w:color="3B3474"/>
        </w:tblBorders>
        <w:shd w:val="clear" w:color="auto" w:fill="D9E2F3" w:themeFill="accent1" w:themeFillTint="33"/>
        <w:tblLook w:val="04A0" w:firstRow="1" w:lastRow="0" w:firstColumn="1" w:lastColumn="0" w:noHBand="0" w:noVBand="1"/>
        <w:tblCaption w:val="Q4 What are the harms and benefits of nutritionally based complementary medicines in pregnancy?"/>
        <w:tblDescription w:val="Table Linking evidence with recommendations - diet and pregnancy"/>
      </w:tblPr>
      <w:tblGrid>
        <w:gridCol w:w="9020"/>
      </w:tblGrid>
      <w:tr w:rsidR="007F6B71" w:rsidRPr="003E1172" w14:paraId="673826DA" w14:textId="77777777" w:rsidTr="008803AF">
        <w:trPr>
          <w:tblHeader/>
        </w:trPr>
        <w:tc>
          <w:tcPr>
            <w:tcW w:w="9020" w:type="dxa"/>
            <w:tcBorders>
              <w:top w:val="single" w:sz="4" w:space="0" w:color="4472C4" w:themeColor="accent1"/>
              <w:bottom w:val="single" w:sz="4" w:space="0" w:color="FFFFFF" w:themeColor="background1"/>
            </w:tcBorders>
            <w:shd w:val="clear" w:color="auto" w:fill="EDEDED" w:themeFill="accent3" w:themeFillTint="33"/>
          </w:tcPr>
          <w:p w14:paraId="7A7EA2CA" w14:textId="77777777" w:rsidR="007F6B71" w:rsidRPr="003E1172" w:rsidRDefault="007F6B71" w:rsidP="00751C15">
            <w:pPr>
              <w:pStyle w:val="TableRCTs"/>
              <w:keepNext/>
              <w:rPr>
                <w:b/>
                <w:color w:val="0070C0"/>
              </w:rPr>
            </w:pPr>
            <w:bookmarkStart w:id="129" w:name="_Toc40620706"/>
            <w:r w:rsidRPr="003E1172">
              <w:rPr>
                <w:b/>
                <w:color w:val="0070C0"/>
              </w:rPr>
              <w:t>Omega-3 fatty acids</w:t>
            </w:r>
            <w:bookmarkEnd w:id="129"/>
          </w:p>
        </w:tc>
      </w:tr>
      <w:tr w:rsidR="00B40147" w:rsidRPr="00681B6F" w14:paraId="44369B3F" w14:textId="77777777" w:rsidTr="008920F8">
        <w:tc>
          <w:tcPr>
            <w:tcW w:w="9020" w:type="dxa"/>
            <w:tcBorders>
              <w:top w:val="nil"/>
              <w:bottom w:val="single" w:sz="4" w:space="0" w:color="FFFFFF" w:themeColor="background1"/>
            </w:tcBorders>
            <w:shd w:val="clear" w:color="auto" w:fill="EDEDED" w:themeFill="accent3" w:themeFillTint="33"/>
          </w:tcPr>
          <w:p w14:paraId="04F849DF" w14:textId="77777777" w:rsidR="00B40147" w:rsidRPr="00681B6F" w:rsidRDefault="00B40147" w:rsidP="00751C15">
            <w:pPr>
              <w:pStyle w:val="appendixCbullet"/>
              <w:keepNext/>
              <w:ind w:left="0" w:firstLine="0"/>
              <w:rPr>
                <w:rFonts w:ascii="Trebuchet MS" w:hAnsi="Trebuchet MS"/>
                <w:b/>
              </w:rPr>
            </w:pPr>
            <w:r w:rsidRPr="00681B6F">
              <w:rPr>
                <w:rFonts w:ascii="Trebuchet MS" w:hAnsi="Trebuchet MS"/>
                <w:b/>
              </w:rPr>
              <w:t>Search strategy</w:t>
            </w:r>
          </w:p>
        </w:tc>
      </w:tr>
      <w:tr w:rsidR="00B40147" w:rsidRPr="00681B6F" w14:paraId="0C349ED1" w14:textId="77777777" w:rsidTr="00751C15">
        <w:tc>
          <w:tcPr>
            <w:tcW w:w="9020" w:type="dxa"/>
            <w:tcBorders>
              <w:top w:val="nil"/>
              <w:bottom w:val="single" w:sz="4" w:space="0" w:color="FFFFFF" w:themeColor="background1"/>
            </w:tcBorders>
            <w:shd w:val="clear" w:color="auto" w:fill="EDEDED" w:themeFill="accent3" w:themeFillTint="33"/>
          </w:tcPr>
          <w:p w14:paraId="446FB30C" w14:textId="78DD7326" w:rsidR="00B40147" w:rsidRPr="00681B6F" w:rsidRDefault="00751C15" w:rsidP="00751C15">
            <w:pPr>
              <w:keepNext/>
              <w:spacing w:before="40" w:after="40" w:line="240" w:lineRule="auto"/>
              <w:rPr>
                <w:sz w:val="16"/>
                <w:szCs w:val="16"/>
              </w:rPr>
            </w:pPr>
            <w:r>
              <w:rPr>
                <w:sz w:val="16"/>
                <w:szCs w:val="16"/>
              </w:rPr>
              <w:t>Summary of Cochrane review</w:t>
            </w:r>
          </w:p>
        </w:tc>
      </w:tr>
      <w:tr w:rsidR="00B40147" w:rsidRPr="00681B6F" w14:paraId="524CC5E9" w14:textId="77777777" w:rsidTr="00751C15">
        <w:tc>
          <w:tcPr>
            <w:tcW w:w="9020" w:type="dxa"/>
            <w:tcBorders>
              <w:top w:val="single" w:sz="4" w:space="0" w:color="FFFFFF" w:themeColor="background1"/>
              <w:bottom w:val="single" w:sz="4" w:space="0" w:color="FFFFFF" w:themeColor="background1"/>
            </w:tcBorders>
            <w:shd w:val="clear" w:color="auto" w:fill="EDEDED" w:themeFill="accent3" w:themeFillTint="33"/>
          </w:tcPr>
          <w:p w14:paraId="59BD6807" w14:textId="77777777" w:rsidR="00B40147" w:rsidRPr="00681B6F" w:rsidRDefault="00B40147" w:rsidP="00751C15">
            <w:pPr>
              <w:pStyle w:val="Tablecell"/>
              <w:keepNext/>
              <w:rPr>
                <w:b/>
                <w:sz w:val="16"/>
                <w:szCs w:val="16"/>
              </w:rPr>
            </w:pPr>
            <w:r w:rsidRPr="00681B6F">
              <w:rPr>
                <w:b/>
                <w:sz w:val="16"/>
                <w:szCs w:val="16"/>
              </w:rPr>
              <w:t>Evidence statements</w:t>
            </w:r>
          </w:p>
        </w:tc>
      </w:tr>
      <w:tr w:rsidR="007F6B71" w:rsidRPr="00681B6F" w14:paraId="17CF370B" w14:textId="77777777" w:rsidTr="00751C15">
        <w:tc>
          <w:tcPr>
            <w:tcW w:w="9020" w:type="dxa"/>
            <w:tcBorders>
              <w:top w:val="single" w:sz="4" w:space="0" w:color="FFFFFF" w:themeColor="background1"/>
              <w:bottom w:val="single" w:sz="4" w:space="0" w:color="FFFFFF" w:themeColor="background1"/>
            </w:tcBorders>
            <w:shd w:val="clear" w:color="auto" w:fill="EDEDED" w:themeFill="accent3" w:themeFillTint="33"/>
          </w:tcPr>
          <w:p w14:paraId="7037629E" w14:textId="42F861E1" w:rsidR="007F6B71" w:rsidRDefault="007F6B71" w:rsidP="00751C15">
            <w:pPr>
              <w:pStyle w:val="TableRCTs"/>
              <w:keepNext/>
              <w:numPr>
                <w:ilvl w:val="0"/>
                <w:numId w:val="21"/>
              </w:numPr>
              <w:spacing w:before="60" w:after="60" w:line="240" w:lineRule="auto"/>
              <w:ind w:left="318" w:hanging="284"/>
            </w:pPr>
            <w:r>
              <w:t xml:space="preserve">There is high </w:t>
            </w:r>
            <w:r w:rsidR="00034391">
              <w:t>certainty</w:t>
            </w:r>
            <w:r>
              <w:t xml:space="preserve"> evidence that rates of preterm birth &lt;</w:t>
            </w:r>
            <w:r w:rsidRPr="00401D96">
              <w:t xml:space="preserve">37 </w:t>
            </w:r>
            <w:r>
              <w:t>weeks and early preterm birth &lt;</w:t>
            </w:r>
            <w:r w:rsidRPr="00401D96">
              <w:t xml:space="preserve">34 weeks </w:t>
            </w:r>
            <w:r>
              <w:t>are lower</w:t>
            </w:r>
            <w:r w:rsidRPr="00401D96">
              <w:t xml:space="preserve"> in women receiving omega-3 LCPUFA compared with no omega-3. </w:t>
            </w:r>
            <w:r>
              <w:t>There is moderate-</w:t>
            </w:r>
            <w:r w:rsidR="00034391">
              <w:t>certainty</w:t>
            </w:r>
            <w:r>
              <w:t xml:space="preserve"> evidence that prolonged pregnancy &gt;42 weeks is probably increased with omega-3 fatty acid supplementation. There is high </w:t>
            </w:r>
            <w:r w:rsidR="00034391">
              <w:t>certainty</w:t>
            </w:r>
            <w:r>
              <w:t xml:space="preserve"> evidence of a reduced risk of low birth weight and moderate </w:t>
            </w:r>
            <w:r w:rsidR="00034391">
              <w:t>certainty</w:t>
            </w:r>
            <w:r>
              <w:t xml:space="preserve"> evidence for a possible reduced </w:t>
            </w:r>
            <w:r w:rsidRPr="00401D96">
              <w:t>risk of perinatal death</w:t>
            </w:r>
            <w:r>
              <w:t>,</w:t>
            </w:r>
            <w:r w:rsidRPr="00401D96">
              <w:t xml:space="preserve"> neonatal care admission and </w:t>
            </w:r>
            <w:r>
              <w:t>a possible</w:t>
            </w:r>
            <w:r w:rsidRPr="00401D96">
              <w:t xml:space="preserve"> </w:t>
            </w:r>
            <w:r>
              <w:t>small increase in</w:t>
            </w:r>
            <w:r w:rsidRPr="00401D96">
              <w:t xml:space="preserve"> risk of </w:t>
            </w:r>
            <w:r>
              <w:t>large-for-gestational age</w:t>
            </w:r>
            <w:r w:rsidRPr="00401D96">
              <w:t xml:space="preserve"> babies with omega-3 LCPUFA.</w:t>
            </w:r>
          </w:p>
        </w:tc>
      </w:tr>
      <w:tr w:rsidR="007F6B71" w:rsidRPr="00197194" w14:paraId="4A92CCB1" w14:textId="77777777" w:rsidTr="00B40147">
        <w:tc>
          <w:tcPr>
            <w:tcW w:w="9020" w:type="dxa"/>
            <w:tcBorders>
              <w:top w:val="single" w:sz="4" w:space="0" w:color="FFFFFF" w:themeColor="background1"/>
              <w:bottom w:val="single" w:sz="4" w:space="0" w:color="FFFFFF" w:themeColor="background1"/>
            </w:tcBorders>
            <w:shd w:val="clear" w:color="auto" w:fill="8580B0"/>
          </w:tcPr>
          <w:p w14:paraId="037F6D5A" w14:textId="77777777" w:rsidR="007F6B71" w:rsidRPr="00197194" w:rsidRDefault="007F6B71" w:rsidP="00C42E2F">
            <w:pPr>
              <w:pStyle w:val="TableRCTs"/>
              <w:rPr>
                <w:b/>
              </w:rPr>
            </w:pPr>
            <w:r w:rsidRPr="00197194">
              <w:rPr>
                <w:b/>
              </w:rPr>
              <w:t>Evidence-based recommendation</w:t>
            </w:r>
          </w:p>
        </w:tc>
      </w:tr>
      <w:tr w:rsidR="007F6B71" w:rsidRPr="00681B6F" w14:paraId="745B6D47" w14:textId="77777777" w:rsidTr="00B40147">
        <w:tc>
          <w:tcPr>
            <w:tcW w:w="9020" w:type="dxa"/>
            <w:tcBorders>
              <w:top w:val="single" w:sz="4" w:space="0" w:color="FFFFFF" w:themeColor="background1"/>
              <w:bottom w:val="single" w:sz="4" w:space="0" w:color="FFFFFF" w:themeColor="background1"/>
            </w:tcBorders>
            <w:shd w:val="clear" w:color="auto" w:fill="CDCADB"/>
          </w:tcPr>
          <w:p w14:paraId="7CC38893" w14:textId="77777777" w:rsidR="007F6B71" w:rsidRDefault="007F6B71" w:rsidP="00C42E2F">
            <w:pPr>
              <w:pStyle w:val="TableRCTs"/>
            </w:pPr>
            <w:r w:rsidRPr="00667DA9">
              <w:t xml:space="preserve">Advise </w:t>
            </w:r>
            <w:r>
              <w:t xml:space="preserve">pregnant </w:t>
            </w:r>
            <w:r w:rsidRPr="00667DA9">
              <w:t>women that supplementation with omega</w:t>
            </w:r>
            <w:r>
              <w:noBreakHyphen/>
            </w:r>
            <w:r w:rsidRPr="00667DA9">
              <w:t>3 long-chain polyunsaturated fatty acids may reduce their risk of preterm birth.</w:t>
            </w:r>
          </w:p>
        </w:tc>
      </w:tr>
      <w:tr w:rsidR="007F6B71" w:rsidRPr="008A48F4" w14:paraId="2422CA0A" w14:textId="77777777" w:rsidTr="00B40147">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727C42FD" w14:textId="77777777" w:rsidR="007F6B71" w:rsidRPr="008A48F4" w:rsidRDefault="007F6B71" w:rsidP="00C42E2F">
            <w:pPr>
              <w:pStyle w:val="Tablecell"/>
              <w:rPr>
                <w:b/>
                <w:sz w:val="16"/>
                <w:szCs w:val="16"/>
              </w:rPr>
            </w:pPr>
            <w:r w:rsidRPr="008A48F4">
              <w:rPr>
                <w:b/>
                <w:sz w:val="16"/>
                <w:szCs w:val="16"/>
              </w:rPr>
              <w:t xml:space="preserve">Harms and </w:t>
            </w:r>
            <w:r>
              <w:rPr>
                <w:b/>
                <w:sz w:val="16"/>
                <w:szCs w:val="16"/>
              </w:rPr>
              <w:t xml:space="preserve">health </w:t>
            </w:r>
            <w:r w:rsidRPr="008A48F4">
              <w:rPr>
                <w:b/>
                <w:sz w:val="16"/>
                <w:szCs w:val="16"/>
              </w:rPr>
              <w:t>benefits associated with the recommendation</w:t>
            </w:r>
          </w:p>
        </w:tc>
      </w:tr>
      <w:tr w:rsidR="007F6B71" w:rsidRPr="008A48F4" w14:paraId="1F82BB7F" w14:textId="77777777" w:rsidTr="00B40147">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65ADAB49" w14:textId="77777777" w:rsidR="007F6B71" w:rsidRPr="008A48F4" w:rsidRDefault="007F6B71" w:rsidP="00C42E2F">
            <w:pPr>
              <w:pStyle w:val="Tablecell"/>
              <w:rPr>
                <w:sz w:val="16"/>
                <w:szCs w:val="16"/>
                <w:lang w:val="en-US" w:eastAsia="en-AU"/>
              </w:rPr>
            </w:pPr>
            <w:r w:rsidRPr="00C212AC">
              <w:rPr>
                <w:i/>
                <w:sz w:val="16"/>
                <w:szCs w:val="16"/>
              </w:rPr>
              <w:t>Harms</w:t>
            </w:r>
            <w:r w:rsidRPr="008A48F4">
              <w:rPr>
                <w:sz w:val="16"/>
                <w:szCs w:val="16"/>
              </w:rPr>
              <w:t xml:space="preserve">: </w:t>
            </w:r>
            <w:r>
              <w:rPr>
                <w:sz w:val="16"/>
                <w:szCs w:val="16"/>
                <w:lang w:val="en-US" w:eastAsia="en-AU"/>
              </w:rPr>
              <w:t>Possible increase in risk of prolonged pregnancy and large for gestational age.</w:t>
            </w:r>
          </w:p>
          <w:p w14:paraId="5290FE90" w14:textId="77777777" w:rsidR="007F6B71" w:rsidRPr="008A48F4" w:rsidRDefault="007F6B71" w:rsidP="00C42E2F">
            <w:pPr>
              <w:pStyle w:val="Tablecell"/>
              <w:rPr>
                <w:sz w:val="16"/>
                <w:szCs w:val="16"/>
              </w:rPr>
            </w:pPr>
            <w:r w:rsidRPr="00C212AC">
              <w:rPr>
                <w:i/>
                <w:sz w:val="16"/>
                <w:szCs w:val="16"/>
                <w:lang w:val="en-US" w:eastAsia="en-AU"/>
              </w:rPr>
              <w:t>Health benefits</w:t>
            </w:r>
            <w:r w:rsidRPr="008A48F4">
              <w:rPr>
                <w:sz w:val="16"/>
                <w:szCs w:val="16"/>
                <w:lang w:val="en-US" w:eastAsia="en-AU"/>
              </w:rPr>
              <w:t xml:space="preserve">: </w:t>
            </w:r>
            <w:r>
              <w:rPr>
                <w:sz w:val="16"/>
                <w:szCs w:val="16"/>
                <w:lang w:val="en-US" w:eastAsia="en-AU"/>
              </w:rPr>
              <w:t>Reduction in risk of preterm birth, low birthweight, perinatal death and neonatal care admission.</w:t>
            </w:r>
          </w:p>
        </w:tc>
      </w:tr>
      <w:tr w:rsidR="007F6B71" w:rsidRPr="00371EB9" w14:paraId="758253C7" w14:textId="77777777" w:rsidTr="00B40147">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755FC12A" w14:textId="77777777" w:rsidR="007F6B71" w:rsidRPr="00371EB9" w:rsidRDefault="007F6B71" w:rsidP="00C42E2F">
            <w:pPr>
              <w:pStyle w:val="Tablecell"/>
              <w:rPr>
                <w:b/>
                <w:sz w:val="16"/>
                <w:szCs w:val="16"/>
              </w:rPr>
            </w:pPr>
            <w:r w:rsidRPr="00371EB9">
              <w:rPr>
                <w:b/>
                <w:sz w:val="16"/>
                <w:szCs w:val="16"/>
              </w:rPr>
              <w:t>Implications for implementation</w:t>
            </w:r>
          </w:p>
        </w:tc>
      </w:tr>
      <w:tr w:rsidR="007F6B71" w:rsidRPr="005C3ABF" w14:paraId="3A7A65A5" w14:textId="77777777" w:rsidTr="00B40147">
        <w:trPr>
          <w:trHeight w:val="249"/>
        </w:trPr>
        <w:tc>
          <w:tcPr>
            <w:tcW w:w="9020" w:type="dxa"/>
            <w:tcBorders>
              <w:top w:val="single" w:sz="4" w:space="0" w:color="FFFFFF" w:themeColor="background1"/>
              <w:bottom w:val="single" w:sz="4" w:space="0" w:color="4472C4" w:themeColor="accent1"/>
            </w:tcBorders>
            <w:shd w:val="clear" w:color="auto" w:fill="EDEDED" w:themeFill="accent3" w:themeFillTint="33"/>
          </w:tcPr>
          <w:p w14:paraId="23D4EC4F" w14:textId="77777777" w:rsidR="007F6B71" w:rsidRPr="00C42B9B" w:rsidRDefault="007F6B71" w:rsidP="00C42E2F">
            <w:pPr>
              <w:pStyle w:val="Tablecell"/>
              <w:rPr>
                <w:sz w:val="16"/>
                <w:szCs w:val="16"/>
              </w:rPr>
            </w:pPr>
            <w:r>
              <w:rPr>
                <w:sz w:val="16"/>
                <w:szCs w:val="16"/>
              </w:rPr>
              <w:t>This recommendation may have cost implications for women</w:t>
            </w:r>
          </w:p>
        </w:tc>
      </w:tr>
      <w:tr w:rsidR="007F6B71" w:rsidRPr="003E1172" w14:paraId="2DBD9949" w14:textId="77777777" w:rsidTr="00B40147">
        <w:tc>
          <w:tcPr>
            <w:tcW w:w="9020" w:type="dxa"/>
            <w:tcBorders>
              <w:top w:val="single" w:sz="4" w:space="0" w:color="4472C4" w:themeColor="accent1"/>
              <w:bottom w:val="single" w:sz="4" w:space="0" w:color="FFFFFF" w:themeColor="background1"/>
            </w:tcBorders>
            <w:shd w:val="clear" w:color="auto" w:fill="EDEDED" w:themeFill="accent3" w:themeFillTint="33"/>
          </w:tcPr>
          <w:p w14:paraId="049A47B5" w14:textId="77777777" w:rsidR="007F6B71" w:rsidRPr="003E1172" w:rsidRDefault="007F6B71" w:rsidP="00C42E2F">
            <w:pPr>
              <w:pStyle w:val="TableRCTs"/>
              <w:keepNext/>
              <w:rPr>
                <w:b/>
                <w:color w:val="0070C0"/>
              </w:rPr>
            </w:pPr>
            <w:r>
              <w:rPr>
                <w:b/>
                <w:color w:val="0070C0"/>
              </w:rPr>
              <w:t>Probiotics</w:t>
            </w:r>
          </w:p>
        </w:tc>
      </w:tr>
      <w:tr w:rsidR="00B40147" w:rsidRPr="00681B6F" w14:paraId="5843B37C" w14:textId="77777777" w:rsidTr="008920F8">
        <w:tc>
          <w:tcPr>
            <w:tcW w:w="9020" w:type="dxa"/>
            <w:tcBorders>
              <w:top w:val="nil"/>
              <w:bottom w:val="single" w:sz="4" w:space="0" w:color="FFFFFF" w:themeColor="background1"/>
            </w:tcBorders>
            <w:shd w:val="clear" w:color="auto" w:fill="EDEDED" w:themeFill="accent3" w:themeFillTint="33"/>
          </w:tcPr>
          <w:p w14:paraId="66514EAA" w14:textId="77777777" w:rsidR="00B40147" w:rsidRPr="00681B6F" w:rsidRDefault="00B40147" w:rsidP="008920F8">
            <w:pPr>
              <w:pStyle w:val="appendixCbullet"/>
              <w:keepNext/>
              <w:ind w:left="0" w:firstLine="0"/>
              <w:rPr>
                <w:rFonts w:ascii="Trebuchet MS" w:hAnsi="Trebuchet MS"/>
                <w:b/>
              </w:rPr>
            </w:pPr>
            <w:r w:rsidRPr="00681B6F">
              <w:rPr>
                <w:rFonts w:ascii="Trebuchet MS" w:hAnsi="Trebuchet MS"/>
                <w:b/>
              </w:rPr>
              <w:t>Search strategy</w:t>
            </w:r>
          </w:p>
        </w:tc>
      </w:tr>
      <w:tr w:rsidR="00B40147" w:rsidRPr="00681B6F" w14:paraId="14736E5B" w14:textId="77777777" w:rsidTr="00B40147">
        <w:tc>
          <w:tcPr>
            <w:tcW w:w="9020" w:type="dxa"/>
            <w:tcBorders>
              <w:top w:val="nil"/>
              <w:bottom w:val="single" w:sz="4" w:space="0" w:color="FFFFFF" w:themeColor="background1"/>
            </w:tcBorders>
            <w:shd w:val="clear" w:color="auto" w:fill="EDEDED" w:themeFill="accent3" w:themeFillTint="33"/>
          </w:tcPr>
          <w:p w14:paraId="3849932F" w14:textId="102332E6" w:rsidR="00B40147" w:rsidRPr="00681B6F" w:rsidRDefault="00B40147" w:rsidP="008920F8">
            <w:pPr>
              <w:keepNext/>
              <w:spacing w:before="40" w:after="40" w:line="240" w:lineRule="auto"/>
              <w:rPr>
                <w:sz w:val="16"/>
                <w:szCs w:val="16"/>
              </w:rPr>
            </w:pPr>
            <w:r w:rsidRPr="00681B6F">
              <w:rPr>
                <w:sz w:val="16"/>
                <w:szCs w:val="16"/>
              </w:rPr>
              <w:t xml:space="preserve">Publication date range: </w:t>
            </w:r>
            <w:r>
              <w:rPr>
                <w:sz w:val="16"/>
                <w:szCs w:val="16"/>
              </w:rPr>
              <w:t>2014 to 18/10/19</w:t>
            </w:r>
          </w:p>
          <w:p w14:paraId="79A04491" w14:textId="77777777" w:rsidR="00B40147" w:rsidRPr="00681B6F" w:rsidRDefault="00B40147" w:rsidP="008920F8">
            <w:pPr>
              <w:keepNext/>
              <w:spacing w:before="40" w:after="40" w:line="240" w:lineRule="auto"/>
              <w:rPr>
                <w:sz w:val="16"/>
                <w:szCs w:val="16"/>
              </w:rPr>
            </w:pPr>
            <w:r w:rsidRPr="00681B6F">
              <w:rPr>
                <w:sz w:val="16"/>
                <w:szCs w:val="16"/>
              </w:rPr>
              <w:t>Databases searched: Embase, Cinahl, Scopus, Cochrane, Australian Indigenous HealthInfoNet</w:t>
            </w:r>
          </w:p>
        </w:tc>
      </w:tr>
      <w:tr w:rsidR="00B40147" w:rsidRPr="00681B6F" w14:paraId="3844D34D" w14:textId="77777777" w:rsidTr="00B40147">
        <w:tc>
          <w:tcPr>
            <w:tcW w:w="9020" w:type="dxa"/>
            <w:tcBorders>
              <w:top w:val="single" w:sz="4" w:space="0" w:color="FFFFFF" w:themeColor="background1"/>
              <w:bottom w:val="single" w:sz="4" w:space="0" w:color="FFFFFF" w:themeColor="background1"/>
            </w:tcBorders>
            <w:shd w:val="clear" w:color="auto" w:fill="EDEDED" w:themeFill="accent3" w:themeFillTint="33"/>
          </w:tcPr>
          <w:p w14:paraId="2B5D6051" w14:textId="77777777" w:rsidR="00B40147" w:rsidRPr="00681B6F" w:rsidRDefault="00B40147" w:rsidP="008920F8">
            <w:pPr>
              <w:pStyle w:val="Tablecell"/>
              <w:keepNext/>
              <w:rPr>
                <w:b/>
                <w:sz w:val="16"/>
                <w:szCs w:val="16"/>
              </w:rPr>
            </w:pPr>
            <w:r w:rsidRPr="00681B6F">
              <w:rPr>
                <w:b/>
                <w:sz w:val="16"/>
                <w:szCs w:val="16"/>
              </w:rPr>
              <w:t>Evidence statements</w:t>
            </w:r>
          </w:p>
        </w:tc>
      </w:tr>
      <w:tr w:rsidR="007F6B71" w:rsidRPr="00681B6F" w14:paraId="04650B6B" w14:textId="77777777" w:rsidTr="00B40147">
        <w:tc>
          <w:tcPr>
            <w:tcW w:w="9020" w:type="dxa"/>
            <w:tcBorders>
              <w:top w:val="single" w:sz="4" w:space="0" w:color="FFFFFF" w:themeColor="background1"/>
              <w:bottom w:val="single" w:sz="4" w:space="0" w:color="FFFFFF" w:themeColor="background1"/>
            </w:tcBorders>
            <w:shd w:val="clear" w:color="auto" w:fill="EDEDED" w:themeFill="accent3" w:themeFillTint="33"/>
          </w:tcPr>
          <w:p w14:paraId="5DAE57A4" w14:textId="14C3D33E" w:rsidR="007F6B71" w:rsidRDefault="007F6B71" w:rsidP="00B44B0A">
            <w:pPr>
              <w:pStyle w:val="TableRCTs"/>
              <w:numPr>
                <w:ilvl w:val="0"/>
                <w:numId w:val="21"/>
              </w:numPr>
              <w:spacing w:before="60" w:after="60" w:line="240" w:lineRule="auto"/>
              <w:ind w:left="318" w:hanging="284"/>
            </w:pPr>
            <w:r>
              <w:t xml:space="preserve">There is low </w:t>
            </w:r>
            <w:r w:rsidR="00034391">
              <w:t>certainty</w:t>
            </w:r>
            <w:r>
              <w:t xml:space="preserve"> evidence that supplementation with probiotics may be associated with a possible reduction in caesarean section and very low </w:t>
            </w:r>
            <w:r w:rsidR="00034391">
              <w:t>certainty</w:t>
            </w:r>
            <w:r>
              <w:t xml:space="preserve"> evidence of a reduction in Group B streptococcus colonisation and a possible reduction in risk of gestational diabetes. There is very low or low </w:t>
            </w:r>
            <w:r w:rsidR="00034391">
              <w:t>certainty</w:t>
            </w:r>
            <w:r>
              <w:t xml:space="preserve"> evidence that probiotic supplementation has no effect on gestational hypertension, pre-eclampsia, bacterial vaginosis, perinatal death, preterm birth, small for gestational age, large for gestational age or macrosomia.</w:t>
            </w:r>
          </w:p>
        </w:tc>
      </w:tr>
      <w:tr w:rsidR="007F6B71" w:rsidRPr="00681B6F" w14:paraId="7A34B382" w14:textId="77777777" w:rsidTr="00B40147">
        <w:tc>
          <w:tcPr>
            <w:tcW w:w="9020" w:type="dxa"/>
            <w:tcBorders>
              <w:top w:val="nil"/>
              <w:bottom w:val="single" w:sz="4" w:space="0" w:color="4472C4" w:themeColor="accent1"/>
            </w:tcBorders>
            <w:shd w:val="clear" w:color="auto" w:fill="E7E6E6" w:themeFill="background2"/>
          </w:tcPr>
          <w:p w14:paraId="3373BD5F" w14:textId="77777777" w:rsidR="007F6B71" w:rsidRPr="00681B6F" w:rsidRDefault="007F6B71" w:rsidP="00C42E2F">
            <w:pPr>
              <w:pStyle w:val="Tablecell"/>
              <w:keepNext/>
              <w:rPr>
                <w:sz w:val="16"/>
                <w:szCs w:val="16"/>
                <w:lang w:val="en-US" w:eastAsia="en-AU"/>
              </w:rPr>
            </w:pPr>
            <w:r w:rsidRPr="00681B6F">
              <w:rPr>
                <w:b/>
                <w:sz w:val="16"/>
                <w:szCs w:val="16"/>
                <w:lang w:val="en-US" w:eastAsia="en-AU"/>
              </w:rPr>
              <w:t>No recommendations developed</w:t>
            </w:r>
          </w:p>
        </w:tc>
      </w:tr>
      <w:tr w:rsidR="007F6B71" w:rsidRPr="00A23961" w14:paraId="3134E1D0" w14:textId="77777777" w:rsidTr="00B40147">
        <w:tc>
          <w:tcPr>
            <w:tcW w:w="9020" w:type="dxa"/>
            <w:tcBorders>
              <w:top w:val="single" w:sz="4" w:space="0" w:color="FFFFFF" w:themeColor="background1"/>
              <w:bottom w:val="single" w:sz="4" w:space="0" w:color="FFFFFF" w:themeColor="background1"/>
            </w:tcBorders>
            <w:shd w:val="clear" w:color="auto" w:fill="EDEDED" w:themeFill="accent3" w:themeFillTint="33"/>
          </w:tcPr>
          <w:p w14:paraId="52D785CD" w14:textId="77777777" w:rsidR="007F6B71" w:rsidRPr="00A23961" w:rsidRDefault="007F6B71" w:rsidP="00C42E2F">
            <w:pPr>
              <w:pStyle w:val="TableRCTs"/>
              <w:rPr>
                <w:b/>
                <w:color w:val="0070C0"/>
              </w:rPr>
            </w:pPr>
            <w:r w:rsidRPr="00A23961">
              <w:rPr>
                <w:b/>
                <w:color w:val="0070C0"/>
              </w:rPr>
              <w:t>Herbal preparations</w:t>
            </w:r>
          </w:p>
        </w:tc>
      </w:tr>
      <w:tr w:rsidR="00B40147" w:rsidRPr="00681B6F" w14:paraId="7A6877CE" w14:textId="77777777" w:rsidTr="008920F8">
        <w:tc>
          <w:tcPr>
            <w:tcW w:w="9020" w:type="dxa"/>
            <w:tcBorders>
              <w:top w:val="nil"/>
              <w:bottom w:val="single" w:sz="4" w:space="0" w:color="FFFFFF" w:themeColor="background1"/>
            </w:tcBorders>
            <w:shd w:val="clear" w:color="auto" w:fill="EDEDED" w:themeFill="accent3" w:themeFillTint="33"/>
          </w:tcPr>
          <w:p w14:paraId="436AFC93" w14:textId="77777777" w:rsidR="00B40147" w:rsidRPr="00681B6F" w:rsidRDefault="00B40147" w:rsidP="008920F8">
            <w:pPr>
              <w:pStyle w:val="appendixCbullet"/>
              <w:keepNext/>
              <w:ind w:left="0" w:firstLine="0"/>
              <w:rPr>
                <w:rFonts w:ascii="Trebuchet MS" w:hAnsi="Trebuchet MS"/>
                <w:b/>
              </w:rPr>
            </w:pPr>
            <w:r w:rsidRPr="00681B6F">
              <w:rPr>
                <w:rFonts w:ascii="Trebuchet MS" w:hAnsi="Trebuchet MS"/>
                <w:b/>
              </w:rPr>
              <w:t>Search strategy</w:t>
            </w:r>
          </w:p>
        </w:tc>
      </w:tr>
      <w:tr w:rsidR="00B40147" w:rsidRPr="00681B6F" w14:paraId="12B4DA46" w14:textId="77777777" w:rsidTr="00B40147">
        <w:tc>
          <w:tcPr>
            <w:tcW w:w="9020" w:type="dxa"/>
            <w:tcBorders>
              <w:top w:val="nil"/>
              <w:bottom w:val="single" w:sz="4" w:space="0" w:color="FFFFFF" w:themeColor="background1"/>
            </w:tcBorders>
            <w:shd w:val="clear" w:color="auto" w:fill="EDEDED" w:themeFill="accent3" w:themeFillTint="33"/>
          </w:tcPr>
          <w:p w14:paraId="14C902F7" w14:textId="75F2C8CD" w:rsidR="00B40147" w:rsidRPr="00681B6F" w:rsidRDefault="00B40147" w:rsidP="008920F8">
            <w:pPr>
              <w:keepNext/>
              <w:spacing w:before="40" w:after="40" w:line="240" w:lineRule="auto"/>
              <w:rPr>
                <w:sz w:val="16"/>
                <w:szCs w:val="16"/>
              </w:rPr>
            </w:pPr>
            <w:r w:rsidRPr="00681B6F">
              <w:rPr>
                <w:sz w:val="16"/>
                <w:szCs w:val="16"/>
              </w:rPr>
              <w:t xml:space="preserve">Publication date range: </w:t>
            </w:r>
            <w:r>
              <w:rPr>
                <w:sz w:val="16"/>
                <w:szCs w:val="16"/>
              </w:rPr>
              <w:t>2014 to 05/08/20</w:t>
            </w:r>
          </w:p>
          <w:p w14:paraId="7E836B35" w14:textId="77777777" w:rsidR="00B40147" w:rsidRPr="00681B6F" w:rsidRDefault="00B40147" w:rsidP="008920F8">
            <w:pPr>
              <w:keepNext/>
              <w:spacing w:before="40" w:after="40" w:line="240" w:lineRule="auto"/>
              <w:rPr>
                <w:sz w:val="16"/>
                <w:szCs w:val="16"/>
              </w:rPr>
            </w:pPr>
            <w:r w:rsidRPr="00681B6F">
              <w:rPr>
                <w:sz w:val="16"/>
                <w:szCs w:val="16"/>
              </w:rPr>
              <w:t>Databases searched: Embase, Cinahl, Scopus, Cochrane, Australian Indigenous HealthInfoNet</w:t>
            </w:r>
          </w:p>
        </w:tc>
      </w:tr>
      <w:tr w:rsidR="00B40147" w:rsidRPr="00681B6F" w14:paraId="420B8928" w14:textId="77777777" w:rsidTr="00B40147">
        <w:tc>
          <w:tcPr>
            <w:tcW w:w="9020" w:type="dxa"/>
            <w:tcBorders>
              <w:top w:val="single" w:sz="4" w:space="0" w:color="FFFFFF" w:themeColor="background1"/>
              <w:bottom w:val="single" w:sz="4" w:space="0" w:color="FFFFFF" w:themeColor="background1"/>
            </w:tcBorders>
            <w:shd w:val="clear" w:color="auto" w:fill="EDEDED" w:themeFill="accent3" w:themeFillTint="33"/>
          </w:tcPr>
          <w:p w14:paraId="3F267962" w14:textId="77777777" w:rsidR="00B40147" w:rsidRPr="00681B6F" w:rsidRDefault="00B40147" w:rsidP="008920F8">
            <w:pPr>
              <w:pStyle w:val="Tablecell"/>
              <w:keepNext/>
              <w:rPr>
                <w:b/>
                <w:sz w:val="16"/>
                <w:szCs w:val="16"/>
              </w:rPr>
            </w:pPr>
            <w:r w:rsidRPr="00681B6F">
              <w:rPr>
                <w:b/>
                <w:sz w:val="16"/>
                <w:szCs w:val="16"/>
              </w:rPr>
              <w:t>Evidence statements</w:t>
            </w:r>
          </w:p>
        </w:tc>
      </w:tr>
      <w:tr w:rsidR="007F6B71" w:rsidRPr="00681B6F" w14:paraId="6AA3EC03" w14:textId="77777777" w:rsidTr="00B40147">
        <w:tc>
          <w:tcPr>
            <w:tcW w:w="9020" w:type="dxa"/>
            <w:tcBorders>
              <w:top w:val="single" w:sz="4" w:space="0" w:color="FFFFFF" w:themeColor="background1"/>
              <w:bottom w:val="single" w:sz="4" w:space="0" w:color="FFFFFF" w:themeColor="background1"/>
            </w:tcBorders>
            <w:shd w:val="clear" w:color="auto" w:fill="EDEDED" w:themeFill="accent3" w:themeFillTint="33"/>
          </w:tcPr>
          <w:p w14:paraId="54C7C852" w14:textId="77777777" w:rsidR="007F6B71" w:rsidRDefault="007F6B71" w:rsidP="00B44B0A">
            <w:pPr>
              <w:pStyle w:val="TableRCTs"/>
              <w:numPr>
                <w:ilvl w:val="0"/>
                <w:numId w:val="21"/>
              </w:numPr>
              <w:spacing w:before="60" w:after="60" w:line="240" w:lineRule="auto"/>
              <w:ind w:left="318" w:hanging="284"/>
            </w:pPr>
            <w:r>
              <w:t xml:space="preserve">The evidence on the efficacy and safety of herbal preparations during pregnancy is limited. </w:t>
            </w:r>
          </w:p>
          <w:p w14:paraId="0F5CD0E0" w14:textId="313066DE" w:rsidR="007F6B71" w:rsidRDefault="007F6B71" w:rsidP="00B44B0A">
            <w:pPr>
              <w:pStyle w:val="TableRCTs"/>
              <w:numPr>
                <w:ilvl w:val="0"/>
                <w:numId w:val="21"/>
              </w:numPr>
              <w:spacing w:before="60" w:after="60" w:line="240" w:lineRule="auto"/>
              <w:ind w:left="318" w:hanging="284"/>
            </w:pPr>
            <w:r>
              <w:t xml:space="preserve">There is moderate </w:t>
            </w:r>
            <w:r w:rsidR="00034391">
              <w:t>certainty</w:t>
            </w:r>
            <w:r>
              <w:t xml:space="preserve"> evidence that ginger reduces nausea, with a low risk of adverse effects. There is very low </w:t>
            </w:r>
            <w:r w:rsidR="00034391">
              <w:t>certainty</w:t>
            </w:r>
            <w:r>
              <w:t xml:space="preserve"> evidence that chamomile is also effective in reducing nausea.</w:t>
            </w:r>
          </w:p>
          <w:p w14:paraId="76C5E81B" w14:textId="77777777" w:rsidR="007F6B71" w:rsidRDefault="007F6B71" w:rsidP="00B44B0A">
            <w:pPr>
              <w:pStyle w:val="TableRCTs"/>
              <w:numPr>
                <w:ilvl w:val="0"/>
                <w:numId w:val="21"/>
              </w:numPr>
              <w:spacing w:before="60" w:after="60" w:line="240" w:lineRule="auto"/>
              <w:ind w:left="318" w:hanging="284"/>
            </w:pPr>
            <w:r>
              <w:t>There is evidence from a systematic review that garlic may reduce gestational hypertension but does not have an effect on pre-eclampsia or caesarean section, with a high likelihood of experiencing odour.</w:t>
            </w:r>
          </w:p>
          <w:p w14:paraId="21663FA2" w14:textId="77777777" w:rsidR="007F6B71" w:rsidRDefault="007F6B71" w:rsidP="00B44B0A">
            <w:pPr>
              <w:pStyle w:val="TableRCTs"/>
              <w:numPr>
                <w:ilvl w:val="0"/>
                <w:numId w:val="21"/>
              </w:numPr>
              <w:spacing w:before="60" w:after="60" w:line="240" w:lineRule="auto"/>
              <w:ind w:left="318" w:hanging="284"/>
            </w:pPr>
            <w:r>
              <w:t>There is insufficient evidence on the efficacy and safety of echinacea and elderberry during pregnancy.</w:t>
            </w:r>
          </w:p>
        </w:tc>
      </w:tr>
      <w:tr w:rsidR="007F6B71" w:rsidRPr="00681B6F" w14:paraId="3E796A66" w14:textId="77777777" w:rsidTr="00B40147">
        <w:tc>
          <w:tcPr>
            <w:tcW w:w="9020" w:type="dxa"/>
            <w:tcBorders>
              <w:top w:val="nil"/>
              <w:bottom w:val="single" w:sz="4" w:space="0" w:color="4472C4" w:themeColor="accent1"/>
            </w:tcBorders>
            <w:shd w:val="clear" w:color="auto" w:fill="E7E6E6" w:themeFill="background2"/>
          </w:tcPr>
          <w:p w14:paraId="2DA217D7" w14:textId="77777777" w:rsidR="007F6B71" w:rsidRPr="00681B6F" w:rsidRDefault="007F6B71" w:rsidP="00C42E2F">
            <w:pPr>
              <w:pStyle w:val="Tablecell"/>
              <w:rPr>
                <w:sz w:val="16"/>
                <w:szCs w:val="16"/>
                <w:lang w:val="en-US" w:eastAsia="en-AU"/>
              </w:rPr>
            </w:pPr>
            <w:r w:rsidRPr="00681B6F">
              <w:rPr>
                <w:b/>
                <w:sz w:val="16"/>
                <w:szCs w:val="16"/>
                <w:lang w:val="en-US" w:eastAsia="en-AU"/>
              </w:rPr>
              <w:t>No recommendations developed</w:t>
            </w:r>
          </w:p>
        </w:tc>
      </w:tr>
    </w:tbl>
    <w:p w14:paraId="33C44FF6" w14:textId="77777777" w:rsidR="00751C15" w:rsidRDefault="00751C15" w:rsidP="00751C15">
      <w:pPr>
        <w:pStyle w:val="Heading3"/>
        <w:numPr>
          <w:ilvl w:val="0"/>
          <w:numId w:val="0"/>
        </w:numPr>
      </w:pPr>
      <w:r>
        <w:t>Physical activity</w:t>
      </w:r>
    </w:p>
    <w:p w14:paraId="52F395FB" w14:textId="0D3C6E1B" w:rsidR="007F6B71" w:rsidRPr="00681B6F" w:rsidRDefault="007F6B71" w:rsidP="00B44B0A">
      <w:pPr>
        <w:pStyle w:val="Heading4"/>
        <w:spacing w:before="40" w:after="40" w:line="240" w:lineRule="auto"/>
        <w:ind w:left="284" w:hanging="284"/>
        <w:rPr>
          <w:lang w:eastAsia="en-AU"/>
        </w:rPr>
      </w:pPr>
      <w:r w:rsidRPr="00681B6F">
        <w:t>Q</w:t>
      </w:r>
      <w:r>
        <w:t xml:space="preserve">5 </w:t>
      </w:r>
      <w:r w:rsidRPr="008E3E3B">
        <w:t xml:space="preserve">What </w:t>
      </w:r>
      <w:r>
        <w:t>are the harms and</w:t>
      </w:r>
      <w:r w:rsidRPr="008E3E3B">
        <w:t xml:space="preserve"> benefit</w:t>
      </w:r>
      <w:r>
        <w:t>s of physical activity</w:t>
      </w:r>
      <w:r w:rsidRPr="008E3E3B">
        <w:t xml:space="preserve"> during pregnancy?</w:t>
      </w:r>
    </w:p>
    <w:tbl>
      <w:tblPr>
        <w:tblStyle w:val="TableGrid"/>
        <w:tblW w:w="0" w:type="auto"/>
        <w:tblBorders>
          <w:top w:val="none" w:sz="0" w:space="0" w:color="auto"/>
          <w:bottom w:val="none" w:sz="0" w:space="0" w:color="auto"/>
          <w:insideV w:val="single" w:sz="4" w:space="0" w:color="3B3474"/>
        </w:tblBorders>
        <w:shd w:val="clear" w:color="auto" w:fill="D9E2F3" w:themeFill="accent1" w:themeFillTint="33"/>
        <w:tblLook w:val="04A0" w:firstRow="1" w:lastRow="0" w:firstColumn="1" w:lastColumn="0" w:noHBand="0" w:noVBand="1"/>
        <w:tblCaption w:val="Q5 What are the harms and benefits of physical activity during pregnancy?"/>
        <w:tblDescription w:val="Table Linking evidence with recommendations - physical activity"/>
      </w:tblPr>
      <w:tblGrid>
        <w:gridCol w:w="9020"/>
      </w:tblGrid>
      <w:tr w:rsidR="007F6B71" w:rsidRPr="00681B6F" w14:paraId="1EFCC56F" w14:textId="77777777" w:rsidTr="008803AF">
        <w:trPr>
          <w:tblHeader/>
        </w:trPr>
        <w:tc>
          <w:tcPr>
            <w:tcW w:w="9020" w:type="dxa"/>
            <w:tcBorders>
              <w:top w:val="nil"/>
              <w:bottom w:val="single" w:sz="4" w:space="0" w:color="FFFFFF" w:themeColor="background1"/>
            </w:tcBorders>
            <w:shd w:val="clear" w:color="auto" w:fill="EDEDED" w:themeFill="accent3" w:themeFillTint="33"/>
          </w:tcPr>
          <w:p w14:paraId="65CDB099" w14:textId="77777777" w:rsidR="007F6B71" w:rsidRPr="00681B6F" w:rsidRDefault="007F6B71" w:rsidP="00C42E2F">
            <w:pPr>
              <w:pStyle w:val="appendixCbullet"/>
              <w:keepNext/>
              <w:ind w:left="0" w:firstLine="0"/>
              <w:rPr>
                <w:rFonts w:ascii="Trebuchet MS" w:hAnsi="Trebuchet MS"/>
                <w:b/>
              </w:rPr>
            </w:pPr>
            <w:r w:rsidRPr="00681B6F">
              <w:rPr>
                <w:rFonts w:ascii="Trebuchet MS" w:hAnsi="Trebuchet MS"/>
                <w:b/>
              </w:rPr>
              <w:t>Search strategy</w:t>
            </w:r>
          </w:p>
        </w:tc>
      </w:tr>
      <w:tr w:rsidR="007F6B71" w:rsidRPr="00681B6F" w14:paraId="072BC6A1" w14:textId="77777777" w:rsidTr="00751C15">
        <w:tc>
          <w:tcPr>
            <w:tcW w:w="9020" w:type="dxa"/>
            <w:tcBorders>
              <w:top w:val="nil"/>
              <w:bottom w:val="single" w:sz="4" w:space="0" w:color="FFFFFF" w:themeColor="background1"/>
            </w:tcBorders>
            <w:shd w:val="clear" w:color="auto" w:fill="EDEDED" w:themeFill="accent3" w:themeFillTint="33"/>
          </w:tcPr>
          <w:p w14:paraId="622F03B8" w14:textId="404CAB19" w:rsidR="007F6B71" w:rsidRDefault="007F6B71" w:rsidP="00C42E2F">
            <w:pPr>
              <w:keepNext/>
              <w:spacing w:before="40" w:after="40" w:line="240" w:lineRule="auto"/>
              <w:rPr>
                <w:sz w:val="16"/>
                <w:szCs w:val="16"/>
              </w:rPr>
            </w:pPr>
            <w:r w:rsidRPr="00681B6F">
              <w:rPr>
                <w:sz w:val="16"/>
                <w:szCs w:val="16"/>
              </w:rPr>
              <w:t xml:space="preserve">Publication date range: </w:t>
            </w:r>
            <w:r w:rsidR="00751C15">
              <w:rPr>
                <w:sz w:val="16"/>
                <w:szCs w:val="16"/>
              </w:rPr>
              <w:t>1998 to 06/07/18</w:t>
            </w:r>
          </w:p>
          <w:p w14:paraId="584CB5AC" w14:textId="36ADC874" w:rsidR="00751C15" w:rsidRPr="00681B6F" w:rsidRDefault="00751C15" w:rsidP="00C42E2F">
            <w:pPr>
              <w:keepNext/>
              <w:spacing w:before="40" w:after="40" w:line="240" w:lineRule="auto"/>
              <w:rPr>
                <w:sz w:val="16"/>
                <w:szCs w:val="16"/>
              </w:rPr>
            </w:pPr>
            <w:r>
              <w:rPr>
                <w:sz w:val="16"/>
                <w:szCs w:val="16"/>
              </w:rPr>
              <w:t>Top-up search: 12 March 2020</w:t>
            </w:r>
          </w:p>
          <w:p w14:paraId="40AEA63A" w14:textId="78820B7B" w:rsidR="007F6B71" w:rsidRPr="00681B6F" w:rsidRDefault="007F6B71" w:rsidP="00751C15">
            <w:pPr>
              <w:keepNext/>
              <w:spacing w:before="40" w:after="40" w:line="240" w:lineRule="auto"/>
              <w:rPr>
                <w:sz w:val="16"/>
                <w:szCs w:val="16"/>
              </w:rPr>
            </w:pPr>
            <w:r w:rsidRPr="00681B6F">
              <w:rPr>
                <w:sz w:val="16"/>
                <w:szCs w:val="16"/>
              </w:rPr>
              <w:t xml:space="preserve">Databases searched: Embase, Cinahl, </w:t>
            </w:r>
            <w:r w:rsidR="00751C15">
              <w:rPr>
                <w:sz w:val="16"/>
                <w:szCs w:val="16"/>
              </w:rPr>
              <w:t xml:space="preserve">PubMed, </w:t>
            </w:r>
            <w:r w:rsidRPr="00681B6F">
              <w:rPr>
                <w:sz w:val="16"/>
                <w:szCs w:val="16"/>
              </w:rPr>
              <w:t>Cochrane, Australian Indigenous HealthInfoNet</w:t>
            </w:r>
          </w:p>
        </w:tc>
      </w:tr>
      <w:tr w:rsidR="007F6B71" w:rsidRPr="00681B6F" w14:paraId="0C9E6151" w14:textId="77777777" w:rsidTr="00751C15">
        <w:tc>
          <w:tcPr>
            <w:tcW w:w="9020" w:type="dxa"/>
            <w:tcBorders>
              <w:top w:val="single" w:sz="4" w:space="0" w:color="FFFFFF" w:themeColor="background1"/>
              <w:bottom w:val="single" w:sz="4" w:space="0" w:color="FFFFFF" w:themeColor="background1"/>
            </w:tcBorders>
            <w:shd w:val="clear" w:color="auto" w:fill="EDEDED" w:themeFill="accent3" w:themeFillTint="33"/>
          </w:tcPr>
          <w:p w14:paraId="4A251B8A" w14:textId="77777777" w:rsidR="007F6B71" w:rsidRPr="00681B6F" w:rsidRDefault="007F6B71" w:rsidP="00C42E2F">
            <w:pPr>
              <w:pStyle w:val="Tablecell"/>
              <w:keepNext/>
              <w:rPr>
                <w:b/>
                <w:sz w:val="16"/>
                <w:szCs w:val="16"/>
              </w:rPr>
            </w:pPr>
            <w:r w:rsidRPr="00681B6F">
              <w:rPr>
                <w:b/>
                <w:sz w:val="16"/>
                <w:szCs w:val="16"/>
              </w:rPr>
              <w:t>Evidence statements</w:t>
            </w:r>
          </w:p>
        </w:tc>
      </w:tr>
      <w:tr w:rsidR="007F6B71" w:rsidRPr="00681B6F" w14:paraId="02834BC0" w14:textId="77777777" w:rsidTr="00751C15">
        <w:tc>
          <w:tcPr>
            <w:tcW w:w="9020" w:type="dxa"/>
            <w:tcBorders>
              <w:top w:val="single" w:sz="4" w:space="0" w:color="FFFFFF" w:themeColor="background1"/>
              <w:bottom w:val="single" w:sz="4" w:space="0" w:color="FFFFFF" w:themeColor="background1"/>
            </w:tcBorders>
            <w:shd w:val="clear" w:color="auto" w:fill="EDEDED" w:themeFill="accent3" w:themeFillTint="33"/>
          </w:tcPr>
          <w:p w14:paraId="33080E48" w14:textId="77777777" w:rsidR="007F6B71" w:rsidRDefault="007F6B71" w:rsidP="00B44B0A">
            <w:pPr>
              <w:pStyle w:val="TableRCTs"/>
              <w:numPr>
                <w:ilvl w:val="0"/>
                <w:numId w:val="21"/>
              </w:numPr>
              <w:spacing w:before="60" w:after="60" w:line="240" w:lineRule="auto"/>
              <w:ind w:left="318" w:hanging="284"/>
            </w:pPr>
            <w:r>
              <w:t>There is a possible increase in physical fitness associated with exercise in pregnancy and rates of injury appear to be low. The evidence on the effect on quality of life suggests an improvement with physical activity.</w:t>
            </w:r>
          </w:p>
          <w:p w14:paraId="5718C04A" w14:textId="77777777" w:rsidR="007F6B71" w:rsidRDefault="007F6B71" w:rsidP="00B44B0A">
            <w:pPr>
              <w:pStyle w:val="TableRCTs"/>
              <w:numPr>
                <w:ilvl w:val="0"/>
                <w:numId w:val="21"/>
              </w:numPr>
              <w:spacing w:before="60" w:after="60" w:line="240" w:lineRule="auto"/>
              <w:ind w:left="318" w:hanging="284"/>
            </w:pPr>
            <w:r>
              <w:t xml:space="preserve">There is evidence from systematic reviews, an RCT and a cohort study of a possible reduction in risk of low back and lumbopelvic pain and a reduction in severity of pain during pregnancy. The evidence on the effect of exercise on pelvic girdle pain and pain in the postpartum period is unclear. </w:t>
            </w:r>
          </w:p>
          <w:p w14:paraId="6B95B271" w14:textId="4854C110" w:rsidR="007F6B71" w:rsidRDefault="007F6B71" w:rsidP="00B44B0A">
            <w:pPr>
              <w:pStyle w:val="TableRCTs"/>
              <w:numPr>
                <w:ilvl w:val="0"/>
                <w:numId w:val="21"/>
              </w:numPr>
              <w:spacing w:before="60" w:after="60" w:line="240" w:lineRule="auto"/>
              <w:ind w:left="318" w:hanging="284"/>
            </w:pPr>
            <w:r>
              <w:t>Moderate to vigorous exercise during pregnancy appears to improve sleep quality</w:t>
            </w:r>
            <w:r w:rsidR="00034391">
              <w:t xml:space="preserve"> but is not effective in treating insomnia in pregnancy</w:t>
            </w:r>
            <w:r>
              <w:t>.</w:t>
            </w:r>
          </w:p>
          <w:p w14:paraId="68EB97E7" w14:textId="1812C2CE" w:rsidR="007F6B71" w:rsidRDefault="007F6B71" w:rsidP="00B44B0A">
            <w:pPr>
              <w:pStyle w:val="TableRCTs"/>
              <w:numPr>
                <w:ilvl w:val="0"/>
                <w:numId w:val="21"/>
              </w:numPr>
              <w:spacing w:before="60" w:after="60" w:line="240" w:lineRule="auto"/>
              <w:ind w:left="318" w:hanging="284"/>
            </w:pPr>
            <w:r>
              <w:t>There is no clear difference in the duration of labour, pain during labour or perineal tears between women who exercise during pregnancy and those who don’t, although some RCTs have reported a shorter duration of labour</w:t>
            </w:r>
            <w:r w:rsidR="008920F8">
              <w:t>,</w:t>
            </w:r>
            <w:r>
              <w:t xml:space="preserve"> fewer requests for analgesia </w:t>
            </w:r>
            <w:r w:rsidR="008920F8">
              <w:t xml:space="preserve">and lower risk of perineal tears </w:t>
            </w:r>
            <w:r>
              <w:t>among women who exercised during pregnancy.</w:t>
            </w:r>
          </w:p>
          <w:p w14:paraId="312F66B0" w14:textId="71649586" w:rsidR="007F6B71" w:rsidRDefault="007F6B71" w:rsidP="00B44B0A">
            <w:pPr>
              <w:pStyle w:val="TableRCTs"/>
              <w:numPr>
                <w:ilvl w:val="0"/>
                <w:numId w:val="21"/>
              </w:numPr>
              <w:spacing w:before="60" w:after="60" w:line="240" w:lineRule="auto"/>
              <w:ind w:left="318" w:hanging="284"/>
            </w:pPr>
            <w:r>
              <w:t xml:space="preserve">There is no clear association between leisure-time exercise during </w:t>
            </w:r>
            <w:r w:rsidR="008920F8">
              <w:t>pregnancy and congenital anomalies</w:t>
            </w:r>
            <w:r>
              <w:t xml:space="preserve"> and it appears to be protective against macrosomia and low birth weight. It does not appear to affect childhood weight but cohort studies suggest a positive association between physical activity during pregnancy and offspring neurodevelopment.</w:t>
            </w:r>
          </w:p>
        </w:tc>
      </w:tr>
    </w:tbl>
    <w:p w14:paraId="01FDC81D" w14:textId="77777777" w:rsidR="007F6B71" w:rsidRPr="00681B6F" w:rsidRDefault="007F6B71" w:rsidP="00B44B0A">
      <w:pPr>
        <w:pStyle w:val="Heading4"/>
        <w:spacing w:before="40" w:after="40" w:line="240" w:lineRule="auto"/>
        <w:ind w:left="284" w:hanging="284"/>
        <w:rPr>
          <w:lang w:eastAsia="en-AU"/>
        </w:rPr>
      </w:pPr>
      <w:r w:rsidRPr="00681B6F">
        <w:t>Q</w:t>
      </w:r>
      <w:r>
        <w:t xml:space="preserve">6 </w:t>
      </w:r>
      <w:r w:rsidRPr="008E3E3B">
        <w:t xml:space="preserve">What </w:t>
      </w:r>
      <w:r>
        <w:t>physical activities</w:t>
      </w:r>
      <w:r w:rsidRPr="008E3E3B">
        <w:t xml:space="preserve"> are associated with adverse </w:t>
      </w:r>
      <w:r>
        <w:t>maternal and perinatal outcomes</w:t>
      </w:r>
      <w:r w:rsidRPr="00B432DA">
        <w:t>?</w:t>
      </w:r>
    </w:p>
    <w:tbl>
      <w:tblPr>
        <w:tblStyle w:val="TableGrid"/>
        <w:tblW w:w="0" w:type="auto"/>
        <w:tblBorders>
          <w:top w:val="none" w:sz="0" w:space="0" w:color="auto"/>
          <w:bottom w:val="none" w:sz="0" w:space="0" w:color="auto"/>
          <w:insideV w:val="single" w:sz="4" w:space="0" w:color="3B3474"/>
        </w:tblBorders>
        <w:shd w:val="clear" w:color="auto" w:fill="D9E2F3" w:themeFill="accent1" w:themeFillTint="33"/>
        <w:tblLook w:val="04A0" w:firstRow="1" w:lastRow="0" w:firstColumn="1" w:lastColumn="0" w:noHBand="0" w:noVBand="1"/>
        <w:tblCaption w:val="Q6 What physical activities are associated with adverse maternal and perinatal outcomes?"/>
        <w:tblDescription w:val="Table Linking evidence with recommendations - physical activity"/>
      </w:tblPr>
      <w:tblGrid>
        <w:gridCol w:w="9020"/>
      </w:tblGrid>
      <w:tr w:rsidR="00751C15" w:rsidRPr="00681B6F" w14:paraId="3BC8113C" w14:textId="77777777" w:rsidTr="008803AF">
        <w:trPr>
          <w:tblHeader/>
        </w:trPr>
        <w:tc>
          <w:tcPr>
            <w:tcW w:w="9020" w:type="dxa"/>
            <w:tcBorders>
              <w:top w:val="nil"/>
              <w:bottom w:val="single" w:sz="4" w:space="0" w:color="FFFFFF" w:themeColor="background1"/>
            </w:tcBorders>
            <w:shd w:val="clear" w:color="auto" w:fill="EDEDED" w:themeFill="accent3" w:themeFillTint="33"/>
          </w:tcPr>
          <w:p w14:paraId="30DA24F1" w14:textId="77777777" w:rsidR="00751C15" w:rsidRPr="00681B6F" w:rsidRDefault="00751C15" w:rsidP="008920F8">
            <w:pPr>
              <w:pStyle w:val="appendixCbullet"/>
              <w:keepNext/>
              <w:ind w:left="0" w:firstLine="0"/>
              <w:rPr>
                <w:rFonts w:ascii="Trebuchet MS" w:hAnsi="Trebuchet MS"/>
                <w:b/>
              </w:rPr>
            </w:pPr>
            <w:r w:rsidRPr="00681B6F">
              <w:rPr>
                <w:rFonts w:ascii="Trebuchet MS" w:hAnsi="Trebuchet MS"/>
                <w:b/>
              </w:rPr>
              <w:t>Search strategy</w:t>
            </w:r>
          </w:p>
        </w:tc>
      </w:tr>
      <w:tr w:rsidR="00751C15" w:rsidRPr="00681B6F" w14:paraId="6EBC761E" w14:textId="77777777" w:rsidTr="008920F8">
        <w:tc>
          <w:tcPr>
            <w:tcW w:w="9020" w:type="dxa"/>
            <w:tcBorders>
              <w:top w:val="nil"/>
              <w:bottom w:val="single" w:sz="4" w:space="0" w:color="FFFFFF" w:themeColor="background1"/>
            </w:tcBorders>
            <w:shd w:val="clear" w:color="auto" w:fill="EDEDED" w:themeFill="accent3" w:themeFillTint="33"/>
          </w:tcPr>
          <w:p w14:paraId="054A02EB" w14:textId="77777777" w:rsidR="00751C15" w:rsidRDefault="00751C15" w:rsidP="008920F8">
            <w:pPr>
              <w:keepNext/>
              <w:spacing w:before="40" w:after="40" w:line="240" w:lineRule="auto"/>
              <w:rPr>
                <w:sz w:val="16"/>
                <w:szCs w:val="16"/>
              </w:rPr>
            </w:pPr>
            <w:r w:rsidRPr="00681B6F">
              <w:rPr>
                <w:sz w:val="16"/>
                <w:szCs w:val="16"/>
              </w:rPr>
              <w:t xml:space="preserve">Publication date range: </w:t>
            </w:r>
            <w:r>
              <w:rPr>
                <w:sz w:val="16"/>
                <w:szCs w:val="16"/>
              </w:rPr>
              <w:t>1998 to 06/07/18</w:t>
            </w:r>
          </w:p>
          <w:p w14:paraId="035E95DD" w14:textId="77777777" w:rsidR="00751C15" w:rsidRPr="00681B6F" w:rsidRDefault="00751C15" w:rsidP="008920F8">
            <w:pPr>
              <w:keepNext/>
              <w:spacing w:before="40" w:after="40" w:line="240" w:lineRule="auto"/>
              <w:rPr>
                <w:sz w:val="16"/>
                <w:szCs w:val="16"/>
              </w:rPr>
            </w:pPr>
            <w:r>
              <w:rPr>
                <w:sz w:val="16"/>
                <w:szCs w:val="16"/>
              </w:rPr>
              <w:t>Top-up search: 12 March 2020</w:t>
            </w:r>
          </w:p>
          <w:p w14:paraId="5EA8045E" w14:textId="77777777" w:rsidR="00751C15" w:rsidRPr="00681B6F" w:rsidRDefault="00751C15" w:rsidP="008920F8">
            <w:pPr>
              <w:keepNext/>
              <w:spacing w:before="40" w:after="40" w:line="240" w:lineRule="auto"/>
              <w:rPr>
                <w:sz w:val="16"/>
                <w:szCs w:val="16"/>
              </w:rPr>
            </w:pPr>
            <w:r w:rsidRPr="00681B6F">
              <w:rPr>
                <w:sz w:val="16"/>
                <w:szCs w:val="16"/>
              </w:rPr>
              <w:t xml:space="preserve">Databases searched: Embase, Cinahl, </w:t>
            </w:r>
            <w:r>
              <w:rPr>
                <w:sz w:val="16"/>
                <w:szCs w:val="16"/>
              </w:rPr>
              <w:t xml:space="preserve">PubMed, </w:t>
            </w:r>
            <w:r w:rsidRPr="00681B6F">
              <w:rPr>
                <w:sz w:val="16"/>
                <w:szCs w:val="16"/>
              </w:rPr>
              <w:t>Cochrane, Australian Indigenous HealthInfoNet</w:t>
            </w:r>
          </w:p>
        </w:tc>
      </w:tr>
      <w:tr w:rsidR="00751C15" w:rsidRPr="00681B6F" w14:paraId="26E3F110" w14:textId="77777777" w:rsidTr="008920F8">
        <w:tc>
          <w:tcPr>
            <w:tcW w:w="9020" w:type="dxa"/>
            <w:tcBorders>
              <w:top w:val="single" w:sz="4" w:space="0" w:color="FFFFFF" w:themeColor="background1"/>
              <w:bottom w:val="single" w:sz="4" w:space="0" w:color="FFFFFF" w:themeColor="background1"/>
            </w:tcBorders>
            <w:shd w:val="clear" w:color="auto" w:fill="EDEDED" w:themeFill="accent3" w:themeFillTint="33"/>
          </w:tcPr>
          <w:p w14:paraId="4F0C5349" w14:textId="77777777" w:rsidR="00751C15" w:rsidRPr="00681B6F" w:rsidRDefault="00751C15" w:rsidP="008920F8">
            <w:pPr>
              <w:pStyle w:val="Tablecell"/>
              <w:keepNext/>
              <w:rPr>
                <w:b/>
                <w:sz w:val="16"/>
                <w:szCs w:val="16"/>
              </w:rPr>
            </w:pPr>
            <w:r w:rsidRPr="00681B6F">
              <w:rPr>
                <w:b/>
                <w:sz w:val="16"/>
                <w:szCs w:val="16"/>
              </w:rPr>
              <w:t>Evidence statements</w:t>
            </w:r>
          </w:p>
        </w:tc>
      </w:tr>
      <w:tr w:rsidR="007F6B71" w:rsidRPr="00681B6F" w14:paraId="42D48C07" w14:textId="77777777" w:rsidTr="00751C15">
        <w:tc>
          <w:tcPr>
            <w:tcW w:w="9020" w:type="dxa"/>
            <w:tcBorders>
              <w:top w:val="single" w:sz="4" w:space="0" w:color="FFFFFF" w:themeColor="background1"/>
              <w:bottom w:val="single" w:sz="4" w:space="0" w:color="FFFFFF" w:themeColor="background1"/>
            </w:tcBorders>
            <w:shd w:val="clear" w:color="auto" w:fill="EDEDED" w:themeFill="accent3" w:themeFillTint="33"/>
          </w:tcPr>
          <w:p w14:paraId="6681DA29" w14:textId="1C225B8F" w:rsidR="007F6B71" w:rsidRDefault="007F6B71" w:rsidP="00B44B0A">
            <w:pPr>
              <w:pStyle w:val="TableRCTs"/>
              <w:numPr>
                <w:ilvl w:val="0"/>
                <w:numId w:val="21"/>
              </w:numPr>
              <w:spacing w:before="60" w:after="60" w:line="240" w:lineRule="auto"/>
              <w:ind w:left="318" w:hanging="284"/>
            </w:pPr>
            <w:r>
              <w:t xml:space="preserve">No evidence was identified to support an association between adverse effects in the </w:t>
            </w:r>
            <w:r w:rsidR="008920F8">
              <w:t>woman or fetus</w:t>
            </w:r>
            <w:r>
              <w:t xml:space="preserve"> </w:t>
            </w:r>
            <w:r w:rsidR="00E25538">
              <w:t>and exercise, vigorous exercise</w:t>
            </w:r>
            <w:r>
              <w:t xml:space="preserve"> or swimming during pregnancy. </w:t>
            </w:r>
            <w:r w:rsidR="00E25538">
              <w:t>There is insufficient evidence to ascertain whether maternal exercise in the supine position is safe or should be avoided during pregnancy.</w:t>
            </w:r>
            <w:r>
              <w:t xml:space="preserve"> Bicycling and horseback riding may be associated with miscarriage at 11-14 weeks.</w:t>
            </w:r>
          </w:p>
          <w:p w14:paraId="1E9B31DC" w14:textId="77777777" w:rsidR="007F6B71" w:rsidRDefault="007F6B71" w:rsidP="00B44B0A">
            <w:pPr>
              <w:pStyle w:val="TableRCTs"/>
              <w:numPr>
                <w:ilvl w:val="0"/>
                <w:numId w:val="21"/>
              </w:numPr>
              <w:spacing w:before="60" w:after="60" w:line="240" w:lineRule="auto"/>
              <w:ind w:left="318" w:hanging="284"/>
            </w:pPr>
            <w:r>
              <w:t>The evidence on risks associated with occupational physical activity during pregnancy is unclear. Heavy lifting (eg &gt;200 kg/day) may be associated with an increased risk of pelvic pain, stillbirth among women with a previous fetal loss and preterm birth among primigravid women but is not associated with small-for-gestational age or low birth weight. There is a possible association between occupational standing and increased risk of miscarriage (&gt;6 hours a day) or preterm birth (&gt;3 hours a day) but no clear difference in small-for-gestational age, birth weight or pelvic pain. There is insufficient evidence to draw conclusions on strenuous occupational physical exertion in pregnancy but it may be associated with preterm premature rupture of the membranes and pelvic pain.</w:t>
            </w:r>
          </w:p>
        </w:tc>
      </w:tr>
      <w:tr w:rsidR="007F6B71" w:rsidRPr="00197194" w14:paraId="59B4C250" w14:textId="77777777" w:rsidTr="00751C15">
        <w:tc>
          <w:tcPr>
            <w:tcW w:w="9020" w:type="dxa"/>
            <w:tcBorders>
              <w:top w:val="single" w:sz="4" w:space="0" w:color="FFFFFF" w:themeColor="background1"/>
              <w:bottom w:val="single" w:sz="4" w:space="0" w:color="FFFFFF" w:themeColor="background1"/>
            </w:tcBorders>
            <w:shd w:val="clear" w:color="auto" w:fill="8580B0"/>
          </w:tcPr>
          <w:p w14:paraId="6F0CD0D7" w14:textId="77777777" w:rsidR="007F6B71" w:rsidRPr="00197194" w:rsidRDefault="007F6B71" w:rsidP="00C42E2F">
            <w:pPr>
              <w:pStyle w:val="TableRCTs"/>
              <w:rPr>
                <w:b/>
              </w:rPr>
            </w:pPr>
            <w:r w:rsidRPr="00197194">
              <w:rPr>
                <w:b/>
              </w:rPr>
              <w:t>Evidence-based recommendation</w:t>
            </w:r>
          </w:p>
        </w:tc>
      </w:tr>
      <w:tr w:rsidR="007F6B71" w:rsidRPr="00681B6F" w14:paraId="449AEE85" w14:textId="77777777" w:rsidTr="00751C15">
        <w:tc>
          <w:tcPr>
            <w:tcW w:w="9020" w:type="dxa"/>
            <w:tcBorders>
              <w:top w:val="single" w:sz="4" w:space="0" w:color="FFFFFF" w:themeColor="background1"/>
              <w:bottom w:val="single" w:sz="4" w:space="0" w:color="FFFFFF" w:themeColor="background1"/>
            </w:tcBorders>
            <w:shd w:val="clear" w:color="auto" w:fill="CDCADB"/>
          </w:tcPr>
          <w:p w14:paraId="068F5ACC" w14:textId="77777777" w:rsidR="007F6B71" w:rsidRDefault="007F6B71" w:rsidP="00C42E2F">
            <w:pPr>
              <w:pStyle w:val="TableRCTs"/>
            </w:pPr>
            <w:r w:rsidRPr="00CC52F7">
              <w:t>Advise wo</w:t>
            </w:r>
            <w:r w:rsidRPr="004D09E5">
              <w:t>men that regular moderat</w:t>
            </w:r>
            <w:r w:rsidRPr="00CC52F7">
              <w:t xml:space="preserve">e-intensity physical activity during pregnancy is associated with a range of health benefits and is </w:t>
            </w:r>
            <w:r>
              <w:t xml:space="preserve">generally </w:t>
            </w:r>
            <w:r w:rsidRPr="00CC52F7">
              <w:t>not associated with adverse outcomes.</w:t>
            </w:r>
          </w:p>
        </w:tc>
      </w:tr>
      <w:tr w:rsidR="007F6B71" w:rsidRPr="008A48F4" w14:paraId="23ECA2E1" w14:textId="77777777" w:rsidTr="00751C1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06BD36D1" w14:textId="77777777" w:rsidR="007F6B71" w:rsidRPr="008A48F4" w:rsidRDefault="007F6B71" w:rsidP="00C42E2F">
            <w:pPr>
              <w:pStyle w:val="Tablecell"/>
              <w:rPr>
                <w:b/>
                <w:sz w:val="16"/>
                <w:szCs w:val="16"/>
              </w:rPr>
            </w:pPr>
            <w:r w:rsidRPr="008A48F4">
              <w:rPr>
                <w:b/>
                <w:sz w:val="16"/>
                <w:szCs w:val="16"/>
              </w:rPr>
              <w:t xml:space="preserve">Harms and </w:t>
            </w:r>
            <w:r>
              <w:rPr>
                <w:b/>
                <w:sz w:val="16"/>
                <w:szCs w:val="16"/>
              </w:rPr>
              <w:t xml:space="preserve">health </w:t>
            </w:r>
            <w:r w:rsidRPr="008A48F4">
              <w:rPr>
                <w:b/>
                <w:sz w:val="16"/>
                <w:szCs w:val="16"/>
              </w:rPr>
              <w:t>benefits associated with the recommendation</w:t>
            </w:r>
          </w:p>
        </w:tc>
      </w:tr>
      <w:tr w:rsidR="007F6B71" w:rsidRPr="008A48F4" w14:paraId="5443B331" w14:textId="77777777" w:rsidTr="00751C1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483158FF" w14:textId="50875A7E" w:rsidR="007F6B71" w:rsidRPr="008A48F4" w:rsidRDefault="007F6B71" w:rsidP="00C42E2F">
            <w:pPr>
              <w:pStyle w:val="Tablecell"/>
              <w:rPr>
                <w:sz w:val="16"/>
                <w:szCs w:val="16"/>
                <w:lang w:val="en-US" w:eastAsia="en-AU"/>
              </w:rPr>
            </w:pPr>
            <w:r w:rsidRPr="00C212AC">
              <w:rPr>
                <w:i/>
                <w:sz w:val="16"/>
                <w:szCs w:val="16"/>
              </w:rPr>
              <w:t>Harms</w:t>
            </w:r>
            <w:r w:rsidRPr="008A48F4">
              <w:rPr>
                <w:sz w:val="16"/>
                <w:szCs w:val="16"/>
              </w:rPr>
              <w:t xml:space="preserve">: </w:t>
            </w:r>
            <w:r w:rsidR="008920F8">
              <w:rPr>
                <w:sz w:val="16"/>
                <w:szCs w:val="16"/>
              </w:rPr>
              <w:t>Physical activity in pregnancy is not generally associated with adverse outcomes.</w:t>
            </w:r>
          </w:p>
          <w:p w14:paraId="282FFE83" w14:textId="40924D8C" w:rsidR="007F6B71" w:rsidRPr="008A48F4" w:rsidRDefault="007F6B71" w:rsidP="006054C3">
            <w:pPr>
              <w:pStyle w:val="Tablecell"/>
              <w:rPr>
                <w:sz w:val="16"/>
                <w:szCs w:val="16"/>
              </w:rPr>
            </w:pPr>
            <w:r w:rsidRPr="00C212AC">
              <w:rPr>
                <w:i/>
                <w:sz w:val="16"/>
                <w:szCs w:val="16"/>
                <w:lang w:val="en-US" w:eastAsia="en-AU"/>
              </w:rPr>
              <w:t>Health benefits</w:t>
            </w:r>
            <w:r w:rsidRPr="008A48F4">
              <w:rPr>
                <w:sz w:val="16"/>
                <w:szCs w:val="16"/>
                <w:lang w:val="en-US" w:eastAsia="en-AU"/>
              </w:rPr>
              <w:t xml:space="preserve">: </w:t>
            </w:r>
            <w:r w:rsidR="008920F8">
              <w:rPr>
                <w:sz w:val="16"/>
                <w:szCs w:val="16"/>
                <w:lang w:val="en-US" w:eastAsia="en-AU"/>
              </w:rPr>
              <w:t xml:space="preserve">Regular moderate-intensity physical activity during pregnancy is associated </w:t>
            </w:r>
            <w:r w:rsidR="006054C3">
              <w:rPr>
                <w:sz w:val="16"/>
                <w:szCs w:val="16"/>
                <w:lang w:val="en-US" w:eastAsia="en-AU"/>
              </w:rPr>
              <w:t>with increased physical fitness and</w:t>
            </w:r>
            <w:r w:rsidR="008920F8">
              <w:rPr>
                <w:sz w:val="16"/>
                <w:szCs w:val="16"/>
                <w:lang w:val="en-US" w:eastAsia="en-AU"/>
              </w:rPr>
              <w:t xml:space="preserve"> improved quality of life</w:t>
            </w:r>
            <w:r w:rsidR="006054C3">
              <w:rPr>
                <w:sz w:val="16"/>
                <w:szCs w:val="16"/>
                <w:lang w:val="en-US" w:eastAsia="en-AU"/>
              </w:rPr>
              <w:t xml:space="preserve"> as well as a reduction in some adverse outcomes of pregnancy (see question 9; page </w:t>
            </w:r>
            <w:r w:rsidR="006054C3">
              <w:rPr>
                <w:sz w:val="16"/>
                <w:szCs w:val="16"/>
                <w:lang w:val="en-US" w:eastAsia="en-AU"/>
              </w:rPr>
              <w:fldChar w:fldCharType="begin"/>
            </w:r>
            <w:r w:rsidR="006054C3">
              <w:rPr>
                <w:sz w:val="16"/>
                <w:szCs w:val="16"/>
                <w:lang w:val="en-US" w:eastAsia="en-AU"/>
              </w:rPr>
              <w:instrText xml:space="preserve"> PAGEREF _Ref40870478 \h </w:instrText>
            </w:r>
            <w:r w:rsidR="006054C3">
              <w:rPr>
                <w:sz w:val="16"/>
                <w:szCs w:val="16"/>
                <w:lang w:val="en-US" w:eastAsia="en-AU"/>
              </w:rPr>
            </w:r>
            <w:r w:rsidR="006054C3">
              <w:rPr>
                <w:sz w:val="16"/>
                <w:szCs w:val="16"/>
                <w:lang w:val="en-US" w:eastAsia="en-AU"/>
              </w:rPr>
              <w:fldChar w:fldCharType="separate"/>
            </w:r>
            <w:r w:rsidR="008803AF">
              <w:rPr>
                <w:noProof/>
                <w:sz w:val="16"/>
                <w:szCs w:val="16"/>
                <w:lang w:val="en-US" w:eastAsia="en-AU"/>
              </w:rPr>
              <w:t>2</w:t>
            </w:r>
            <w:r w:rsidR="006054C3">
              <w:rPr>
                <w:sz w:val="16"/>
                <w:szCs w:val="16"/>
                <w:lang w:val="en-US" w:eastAsia="en-AU"/>
              </w:rPr>
              <w:fldChar w:fldCharType="end"/>
            </w:r>
            <w:r w:rsidR="006054C3">
              <w:rPr>
                <w:sz w:val="16"/>
                <w:szCs w:val="16"/>
                <w:lang w:val="en-US" w:eastAsia="en-AU"/>
              </w:rPr>
              <w:t>)</w:t>
            </w:r>
          </w:p>
        </w:tc>
      </w:tr>
      <w:tr w:rsidR="007F6B71" w:rsidRPr="00371EB9" w14:paraId="23A50B04" w14:textId="77777777" w:rsidTr="00751C1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443E4334" w14:textId="77777777" w:rsidR="007F6B71" w:rsidRPr="00371EB9" w:rsidRDefault="007F6B71" w:rsidP="00C42E2F">
            <w:pPr>
              <w:pStyle w:val="Tablecell"/>
              <w:rPr>
                <w:b/>
                <w:sz w:val="16"/>
                <w:szCs w:val="16"/>
              </w:rPr>
            </w:pPr>
            <w:r w:rsidRPr="00371EB9">
              <w:rPr>
                <w:b/>
                <w:sz w:val="16"/>
                <w:szCs w:val="16"/>
              </w:rPr>
              <w:t>Implications for implementation</w:t>
            </w:r>
          </w:p>
        </w:tc>
      </w:tr>
      <w:tr w:rsidR="007F6B71" w:rsidRPr="005C3ABF" w14:paraId="77D8A364" w14:textId="77777777" w:rsidTr="00751C15">
        <w:trPr>
          <w:trHeight w:val="249"/>
        </w:trPr>
        <w:tc>
          <w:tcPr>
            <w:tcW w:w="9020" w:type="dxa"/>
            <w:tcBorders>
              <w:top w:val="single" w:sz="4" w:space="0" w:color="FFFFFF" w:themeColor="background1"/>
              <w:bottom w:val="single" w:sz="4" w:space="0" w:color="4472C4" w:themeColor="accent1"/>
            </w:tcBorders>
            <w:shd w:val="clear" w:color="auto" w:fill="EDEDED" w:themeFill="accent3" w:themeFillTint="33"/>
          </w:tcPr>
          <w:p w14:paraId="0DA46C3A" w14:textId="77777777" w:rsidR="007F6B71" w:rsidRPr="00C42B9B" w:rsidRDefault="007F6B71" w:rsidP="00C42E2F">
            <w:pPr>
              <w:pStyle w:val="Tablecell"/>
              <w:rPr>
                <w:sz w:val="16"/>
                <w:szCs w:val="16"/>
              </w:rPr>
            </w:pPr>
            <w:r>
              <w:rPr>
                <w:sz w:val="16"/>
                <w:szCs w:val="16"/>
              </w:rPr>
              <w:t>This recommendation does not change the advice given in the previous version of the chapter. It may increase consultation time.</w:t>
            </w:r>
          </w:p>
        </w:tc>
      </w:tr>
    </w:tbl>
    <w:p w14:paraId="11A3A89D" w14:textId="77777777" w:rsidR="00751C15" w:rsidRDefault="00751C15" w:rsidP="00751C15">
      <w:pPr>
        <w:pStyle w:val="Heading3"/>
        <w:numPr>
          <w:ilvl w:val="0"/>
          <w:numId w:val="0"/>
        </w:numPr>
      </w:pPr>
      <w:r>
        <w:t>Gestational weight gain</w:t>
      </w:r>
    </w:p>
    <w:p w14:paraId="4D01279E" w14:textId="4E88528C" w:rsidR="007F6B71" w:rsidRPr="00681B6F" w:rsidRDefault="007F6B71" w:rsidP="00B44B0A">
      <w:pPr>
        <w:pStyle w:val="Heading4"/>
        <w:spacing w:before="40" w:after="40" w:line="240" w:lineRule="auto"/>
        <w:ind w:left="284" w:hanging="284"/>
        <w:rPr>
          <w:lang w:eastAsia="en-AU"/>
        </w:rPr>
      </w:pPr>
      <w:r w:rsidRPr="00681B6F">
        <w:t>Q</w:t>
      </w:r>
      <w:r>
        <w:t>7 When should maternal weight and height be measured and BMI calculated in pregnant women?</w:t>
      </w:r>
    </w:p>
    <w:tbl>
      <w:tblPr>
        <w:tblStyle w:val="TableGrid"/>
        <w:tblW w:w="0" w:type="auto"/>
        <w:tblBorders>
          <w:top w:val="none" w:sz="0" w:space="0" w:color="auto"/>
          <w:bottom w:val="none" w:sz="0" w:space="0" w:color="auto"/>
          <w:insideV w:val="single" w:sz="4" w:space="0" w:color="3B3474"/>
        </w:tblBorders>
        <w:shd w:val="clear" w:color="auto" w:fill="D9E2F3" w:themeFill="accent1" w:themeFillTint="33"/>
        <w:tblLook w:val="04A0" w:firstRow="1" w:lastRow="0" w:firstColumn="1" w:lastColumn="0" w:noHBand="0" w:noVBand="1"/>
        <w:tblCaption w:val="Q7 When should maternal weight and height be measured and BMI calculated in pregnant women?"/>
        <w:tblDescription w:val="Table Linking evidence with recommendations - gentational weight gain"/>
      </w:tblPr>
      <w:tblGrid>
        <w:gridCol w:w="9020"/>
      </w:tblGrid>
      <w:tr w:rsidR="007F6B71" w:rsidRPr="00681B6F" w14:paraId="4B8DA60A" w14:textId="77777777" w:rsidTr="008803AF">
        <w:trPr>
          <w:tblHeader/>
        </w:trPr>
        <w:tc>
          <w:tcPr>
            <w:tcW w:w="9020" w:type="dxa"/>
            <w:tcBorders>
              <w:top w:val="nil"/>
              <w:bottom w:val="single" w:sz="4" w:space="0" w:color="FFFFFF" w:themeColor="background1"/>
            </w:tcBorders>
            <w:shd w:val="clear" w:color="auto" w:fill="EDEDED" w:themeFill="accent3" w:themeFillTint="33"/>
          </w:tcPr>
          <w:p w14:paraId="4059AEA4" w14:textId="77777777" w:rsidR="007F6B71" w:rsidRPr="00681B6F" w:rsidRDefault="007F6B71" w:rsidP="00C42E2F">
            <w:pPr>
              <w:pStyle w:val="appendixCbullet"/>
              <w:keepNext/>
              <w:ind w:left="0" w:firstLine="0"/>
              <w:rPr>
                <w:rFonts w:ascii="Trebuchet MS" w:hAnsi="Trebuchet MS"/>
                <w:b/>
              </w:rPr>
            </w:pPr>
            <w:r w:rsidRPr="00681B6F">
              <w:rPr>
                <w:rFonts w:ascii="Trebuchet MS" w:hAnsi="Trebuchet MS"/>
                <w:b/>
              </w:rPr>
              <w:t>Search strategy</w:t>
            </w:r>
          </w:p>
        </w:tc>
      </w:tr>
      <w:tr w:rsidR="007F6B71" w:rsidRPr="00681B6F" w14:paraId="203CFBCA" w14:textId="77777777" w:rsidTr="00751C15">
        <w:tc>
          <w:tcPr>
            <w:tcW w:w="9020" w:type="dxa"/>
            <w:tcBorders>
              <w:top w:val="nil"/>
              <w:bottom w:val="single" w:sz="4" w:space="0" w:color="FFFFFF" w:themeColor="background1"/>
            </w:tcBorders>
            <w:shd w:val="clear" w:color="auto" w:fill="EDEDED" w:themeFill="accent3" w:themeFillTint="33"/>
          </w:tcPr>
          <w:p w14:paraId="1427AD05" w14:textId="74A959C2" w:rsidR="007F6B71" w:rsidRDefault="007F6B71" w:rsidP="00C42E2F">
            <w:pPr>
              <w:keepNext/>
              <w:spacing w:before="40" w:after="40" w:line="240" w:lineRule="auto"/>
              <w:rPr>
                <w:sz w:val="16"/>
                <w:szCs w:val="16"/>
              </w:rPr>
            </w:pPr>
            <w:r w:rsidRPr="00681B6F">
              <w:rPr>
                <w:sz w:val="16"/>
                <w:szCs w:val="16"/>
              </w:rPr>
              <w:t xml:space="preserve">Publication date range: </w:t>
            </w:r>
            <w:r w:rsidR="00751C15">
              <w:rPr>
                <w:sz w:val="16"/>
                <w:szCs w:val="16"/>
              </w:rPr>
              <w:t>2014 to 09/04/19</w:t>
            </w:r>
          </w:p>
          <w:p w14:paraId="1FE56A01" w14:textId="3F206C06" w:rsidR="00751C15" w:rsidRPr="00681B6F" w:rsidRDefault="00751C15" w:rsidP="00C42E2F">
            <w:pPr>
              <w:keepNext/>
              <w:spacing w:before="40" w:after="40" w:line="240" w:lineRule="auto"/>
              <w:rPr>
                <w:sz w:val="16"/>
                <w:szCs w:val="16"/>
              </w:rPr>
            </w:pPr>
            <w:r>
              <w:rPr>
                <w:sz w:val="16"/>
                <w:szCs w:val="16"/>
              </w:rPr>
              <w:t>Top-up search: 12 March 2020</w:t>
            </w:r>
          </w:p>
          <w:p w14:paraId="5125550F" w14:textId="2F7C72AE" w:rsidR="007F6B71" w:rsidRPr="00681B6F" w:rsidRDefault="007F6B71" w:rsidP="00751C15">
            <w:pPr>
              <w:keepNext/>
              <w:spacing w:before="40" w:after="40" w:line="240" w:lineRule="auto"/>
              <w:rPr>
                <w:sz w:val="16"/>
                <w:szCs w:val="16"/>
              </w:rPr>
            </w:pPr>
            <w:r w:rsidRPr="00681B6F">
              <w:rPr>
                <w:sz w:val="16"/>
                <w:szCs w:val="16"/>
              </w:rPr>
              <w:t xml:space="preserve">Databases searched: </w:t>
            </w:r>
            <w:r w:rsidR="00751C15">
              <w:rPr>
                <w:sz w:val="16"/>
                <w:szCs w:val="16"/>
              </w:rPr>
              <w:t>PubMed, Ovid Medline, Embase, CI</w:t>
            </w:r>
            <w:r w:rsidR="009F02D0">
              <w:rPr>
                <w:sz w:val="16"/>
                <w:szCs w:val="16"/>
              </w:rPr>
              <w:t>NAHL, Scopus, HealthInfoN</w:t>
            </w:r>
            <w:r w:rsidR="006054C3">
              <w:rPr>
                <w:sz w:val="16"/>
                <w:szCs w:val="16"/>
              </w:rPr>
              <w:t>et, Co</w:t>
            </w:r>
            <w:r w:rsidR="00751C15">
              <w:rPr>
                <w:sz w:val="16"/>
                <w:szCs w:val="16"/>
              </w:rPr>
              <w:t>chrane</w:t>
            </w:r>
          </w:p>
        </w:tc>
      </w:tr>
      <w:tr w:rsidR="007F6B71" w:rsidRPr="00681B6F" w14:paraId="7B349C8F" w14:textId="77777777" w:rsidTr="00751C15">
        <w:tc>
          <w:tcPr>
            <w:tcW w:w="9020" w:type="dxa"/>
            <w:tcBorders>
              <w:top w:val="single" w:sz="4" w:space="0" w:color="FFFFFF" w:themeColor="background1"/>
              <w:bottom w:val="single" w:sz="4" w:space="0" w:color="FFFFFF" w:themeColor="background1"/>
            </w:tcBorders>
            <w:shd w:val="clear" w:color="auto" w:fill="EDEDED" w:themeFill="accent3" w:themeFillTint="33"/>
          </w:tcPr>
          <w:p w14:paraId="0DE73DA5" w14:textId="77777777" w:rsidR="007F6B71" w:rsidRPr="00681B6F" w:rsidRDefault="007F6B71" w:rsidP="00C42E2F">
            <w:pPr>
              <w:pStyle w:val="Tablecell"/>
              <w:keepNext/>
              <w:rPr>
                <w:b/>
                <w:sz w:val="16"/>
                <w:szCs w:val="16"/>
              </w:rPr>
            </w:pPr>
            <w:r w:rsidRPr="00681B6F">
              <w:rPr>
                <w:b/>
                <w:sz w:val="16"/>
                <w:szCs w:val="16"/>
              </w:rPr>
              <w:t>Evidence statements</w:t>
            </w:r>
          </w:p>
        </w:tc>
      </w:tr>
      <w:tr w:rsidR="007F6B71" w:rsidRPr="00681B6F" w14:paraId="17EE4210" w14:textId="77777777" w:rsidTr="00751C15">
        <w:tc>
          <w:tcPr>
            <w:tcW w:w="9020" w:type="dxa"/>
            <w:tcBorders>
              <w:top w:val="single" w:sz="4" w:space="0" w:color="FFFFFF" w:themeColor="background1"/>
              <w:bottom w:val="single" w:sz="4" w:space="0" w:color="4472C4" w:themeColor="accent1"/>
            </w:tcBorders>
            <w:shd w:val="clear" w:color="auto" w:fill="EDEDED" w:themeFill="accent3" w:themeFillTint="33"/>
          </w:tcPr>
          <w:p w14:paraId="265BCDE8" w14:textId="77777777" w:rsidR="007F6B71" w:rsidRPr="00475F76" w:rsidRDefault="007F6B71" w:rsidP="00C42E2F">
            <w:pPr>
              <w:pStyle w:val="TableRCTs"/>
              <w:rPr>
                <w:b/>
                <w:lang w:val="en"/>
              </w:rPr>
            </w:pPr>
            <w:r w:rsidRPr="00475F76">
              <w:rPr>
                <w:b/>
                <w:color w:val="0070C0"/>
                <w:lang w:val="en"/>
              </w:rPr>
              <w:t>Women’s and health professionals’ views on gestational weight gain</w:t>
            </w:r>
          </w:p>
          <w:p w14:paraId="2AF7103A" w14:textId="77777777" w:rsidR="007F6B71" w:rsidRDefault="007F6B71" w:rsidP="00B44B0A">
            <w:pPr>
              <w:pStyle w:val="TableRCTs"/>
              <w:numPr>
                <w:ilvl w:val="0"/>
                <w:numId w:val="21"/>
              </w:numPr>
              <w:spacing w:before="60" w:after="60" w:line="240" w:lineRule="auto"/>
              <w:ind w:left="318" w:hanging="284"/>
            </w:pPr>
            <w:r>
              <w:rPr>
                <w:lang w:val="en"/>
              </w:rPr>
              <w:t xml:space="preserve">There is evidence from a systematic review that </w:t>
            </w:r>
            <w:r>
              <w:t xml:space="preserve">women </w:t>
            </w:r>
            <w:r w:rsidRPr="004B4FAC">
              <w:t>are highly motivated to change their behavio</w:t>
            </w:r>
            <w:r>
              <w:t>u</w:t>
            </w:r>
            <w:r w:rsidRPr="004B4FAC">
              <w:t>r to improve fe</w:t>
            </w:r>
            <w:r>
              <w:t>tal health, but may not recognis</w:t>
            </w:r>
            <w:r w:rsidRPr="004B4FAC">
              <w:t>e the link between excess</w:t>
            </w:r>
            <w:r>
              <w:t xml:space="preserve"> </w:t>
            </w:r>
            <w:r w:rsidRPr="004B4FAC">
              <w:t>gestational weight gain and negative fetal health outcomes</w:t>
            </w:r>
            <w:r>
              <w:t>. There is evidence from cross-sectional studies that women lack accurate knowledge on gestational weight gain and would welcome advice from health professionals.</w:t>
            </w:r>
          </w:p>
          <w:p w14:paraId="0A31148E" w14:textId="45F89914" w:rsidR="007F6B71" w:rsidRPr="00751C15" w:rsidRDefault="007F6B71" w:rsidP="00751C15">
            <w:pPr>
              <w:pStyle w:val="TableRCTs"/>
              <w:numPr>
                <w:ilvl w:val="0"/>
                <w:numId w:val="21"/>
              </w:numPr>
              <w:spacing w:before="60" w:after="60" w:line="240" w:lineRule="auto"/>
              <w:ind w:left="318" w:hanging="284"/>
              <w:rPr>
                <w:lang w:val="en"/>
              </w:rPr>
            </w:pPr>
            <w:r>
              <w:t>There is evidence from cross-sectional studies that health professionals would welcome more training in providing appropriate counselling and that resources and time are other barriers to discussing weight gain.</w:t>
            </w:r>
          </w:p>
        </w:tc>
      </w:tr>
      <w:tr w:rsidR="00751C15" w:rsidRPr="00681B6F" w14:paraId="467C43A0" w14:textId="77777777" w:rsidTr="00751C15">
        <w:tc>
          <w:tcPr>
            <w:tcW w:w="9020" w:type="dxa"/>
            <w:tcBorders>
              <w:top w:val="single" w:sz="4" w:space="0" w:color="4472C4" w:themeColor="accent1"/>
              <w:bottom w:val="single" w:sz="4" w:space="0" w:color="FFFFFF" w:themeColor="background1"/>
            </w:tcBorders>
            <w:shd w:val="clear" w:color="auto" w:fill="EDEDED" w:themeFill="accent3" w:themeFillTint="33"/>
          </w:tcPr>
          <w:p w14:paraId="5D8EB32A" w14:textId="4942FFC2" w:rsidR="00751C15" w:rsidRPr="00751C15" w:rsidRDefault="00751C15" w:rsidP="00751C15">
            <w:pPr>
              <w:pStyle w:val="TableRCTs"/>
              <w:rPr>
                <w:b/>
                <w:lang w:val="en"/>
              </w:rPr>
            </w:pPr>
            <w:r>
              <w:rPr>
                <w:b/>
                <w:color w:val="0070C0"/>
                <w:lang w:val="en"/>
              </w:rPr>
              <w:t>Weight monitoring</w:t>
            </w:r>
          </w:p>
        </w:tc>
      </w:tr>
      <w:tr w:rsidR="00751C15" w:rsidRPr="00681B6F" w14:paraId="39434877" w14:textId="77777777" w:rsidTr="008920F8">
        <w:tc>
          <w:tcPr>
            <w:tcW w:w="9020" w:type="dxa"/>
            <w:tcBorders>
              <w:top w:val="nil"/>
              <w:bottom w:val="single" w:sz="4" w:space="0" w:color="FFFFFF" w:themeColor="background1"/>
            </w:tcBorders>
            <w:shd w:val="clear" w:color="auto" w:fill="EDEDED" w:themeFill="accent3" w:themeFillTint="33"/>
          </w:tcPr>
          <w:p w14:paraId="0EB10CC3" w14:textId="77777777" w:rsidR="00751C15" w:rsidRPr="00681B6F" w:rsidRDefault="00751C15" w:rsidP="008920F8">
            <w:pPr>
              <w:pStyle w:val="appendixCbullet"/>
              <w:keepNext/>
              <w:ind w:left="0" w:firstLine="0"/>
              <w:rPr>
                <w:rFonts w:ascii="Trebuchet MS" w:hAnsi="Trebuchet MS"/>
                <w:b/>
              </w:rPr>
            </w:pPr>
            <w:r w:rsidRPr="00681B6F">
              <w:rPr>
                <w:rFonts w:ascii="Trebuchet MS" w:hAnsi="Trebuchet MS"/>
                <w:b/>
              </w:rPr>
              <w:t>Search strategy</w:t>
            </w:r>
          </w:p>
        </w:tc>
      </w:tr>
      <w:tr w:rsidR="00751C15" w:rsidRPr="00681B6F" w14:paraId="4A3C9E90" w14:textId="77777777" w:rsidTr="008920F8">
        <w:tc>
          <w:tcPr>
            <w:tcW w:w="9020" w:type="dxa"/>
            <w:tcBorders>
              <w:top w:val="nil"/>
              <w:bottom w:val="single" w:sz="4" w:space="0" w:color="FFFFFF" w:themeColor="background1"/>
            </w:tcBorders>
            <w:shd w:val="clear" w:color="auto" w:fill="EDEDED" w:themeFill="accent3" w:themeFillTint="33"/>
          </w:tcPr>
          <w:p w14:paraId="653FDCD6" w14:textId="3FB61888" w:rsidR="00751C15" w:rsidRDefault="00751C15" w:rsidP="008920F8">
            <w:pPr>
              <w:keepNext/>
              <w:spacing w:before="40" w:after="40" w:line="240" w:lineRule="auto"/>
              <w:rPr>
                <w:sz w:val="16"/>
                <w:szCs w:val="16"/>
              </w:rPr>
            </w:pPr>
            <w:r w:rsidRPr="00681B6F">
              <w:rPr>
                <w:sz w:val="16"/>
                <w:szCs w:val="16"/>
              </w:rPr>
              <w:t xml:space="preserve">Publication date range: </w:t>
            </w:r>
            <w:r>
              <w:rPr>
                <w:sz w:val="16"/>
                <w:szCs w:val="16"/>
              </w:rPr>
              <w:t>01/01/14 to 02/12/19</w:t>
            </w:r>
          </w:p>
          <w:p w14:paraId="72588D96" w14:textId="7D86853F" w:rsidR="00751C15" w:rsidRPr="00681B6F" w:rsidRDefault="00751C15" w:rsidP="008920F8">
            <w:pPr>
              <w:keepNext/>
              <w:spacing w:before="40" w:after="40" w:line="240" w:lineRule="auto"/>
              <w:rPr>
                <w:sz w:val="16"/>
                <w:szCs w:val="16"/>
              </w:rPr>
            </w:pPr>
            <w:r w:rsidRPr="00681B6F">
              <w:rPr>
                <w:sz w:val="16"/>
                <w:szCs w:val="16"/>
              </w:rPr>
              <w:t xml:space="preserve">Databases searched: </w:t>
            </w:r>
            <w:r>
              <w:rPr>
                <w:sz w:val="16"/>
                <w:szCs w:val="16"/>
              </w:rPr>
              <w:t xml:space="preserve">PubMed, Ovid Medline, Embase, CINAHL, Scopus, Health Infonet, </w:t>
            </w:r>
            <w:r w:rsidR="00483DBC">
              <w:rPr>
                <w:sz w:val="16"/>
                <w:szCs w:val="16"/>
              </w:rPr>
              <w:t>Cochrane</w:t>
            </w:r>
          </w:p>
        </w:tc>
      </w:tr>
      <w:tr w:rsidR="00751C15" w:rsidRPr="00681B6F" w14:paraId="02684857" w14:textId="77777777" w:rsidTr="008920F8">
        <w:tc>
          <w:tcPr>
            <w:tcW w:w="9020" w:type="dxa"/>
            <w:tcBorders>
              <w:top w:val="single" w:sz="4" w:space="0" w:color="FFFFFF" w:themeColor="background1"/>
              <w:bottom w:val="single" w:sz="4" w:space="0" w:color="FFFFFF" w:themeColor="background1"/>
            </w:tcBorders>
            <w:shd w:val="clear" w:color="auto" w:fill="EDEDED" w:themeFill="accent3" w:themeFillTint="33"/>
          </w:tcPr>
          <w:p w14:paraId="129BE9E2" w14:textId="77777777" w:rsidR="00751C15" w:rsidRPr="00681B6F" w:rsidRDefault="00751C15" w:rsidP="008920F8">
            <w:pPr>
              <w:pStyle w:val="Tablecell"/>
              <w:keepNext/>
              <w:rPr>
                <w:b/>
                <w:sz w:val="16"/>
                <w:szCs w:val="16"/>
              </w:rPr>
            </w:pPr>
            <w:r w:rsidRPr="00681B6F">
              <w:rPr>
                <w:b/>
                <w:sz w:val="16"/>
                <w:szCs w:val="16"/>
              </w:rPr>
              <w:t>Evidence statements</w:t>
            </w:r>
          </w:p>
        </w:tc>
      </w:tr>
      <w:tr w:rsidR="00751C15" w:rsidRPr="00681B6F" w14:paraId="7402D2F8" w14:textId="77777777" w:rsidTr="00751C15">
        <w:tc>
          <w:tcPr>
            <w:tcW w:w="9020" w:type="dxa"/>
            <w:tcBorders>
              <w:top w:val="single" w:sz="4" w:space="0" w:color="FFFFFF" w:themeColor="background1"/>
              <w:bottom w:val="single" w:sz="4" w:space="0" w:color="FFFFFF" w:themeColor="background1"/>
            </w:tcBorders>
            <w:shd w:val="clear" w:color="auto" w:fill="EDEDED" w:themeFill="accent3" w:themeFillTint="33"/>
          </w:tcPr>
          <w:p w14:paraId="33A8F66F" w14:textId="0385E84E" w:rsidR="00751C15" w:rsidRPr="00475F76" w:rsidRDefault="00751C15" w:rsidP="00E01E1A">
            <w:pPr>
              <w:pStyle w:val="TableRCTs"/>
              <w:numPr>
                <w:ilvl w:val="0"/>
                <w:numId w:val="21"/>
              </w:numPr>
              <w:spacing w:before="60" w:after="60" w:line="240" w:lineRule="auto"/>
              <w:ind w:left="318" w:hanging="284"/>
              <w:rPr>
                <w:b/>
                <w:color w:val="0070C0"/>
                <w:lang w:val="en"/>
              </w:rPr>
            </w:pPr>
            <w:r>
              <w:rPr>
                <w:lang w:val="en"/>
              </w:rPr>
              <w:t xml:space="preserve">There is very low </w:t>
            </w:r>
            <w:r w:rsidR="00034391">
              <w:rPr>
                <w:lang w:val="en"/>
              </w:rPr>
              <w:t>certainty</w:t>
            </w:r>
            <w:r>
              <w:rPr>
                <w:lang w:val="en"/>
              </w:rPr>
              <w:t xml:space="preserve"> evidence that regular weighing as part of </w:t>
            </w:r>
            <w:r w:rsidRPr="00B44B0A">
              <w:t>antenatal</w:t>
            </w:r>
            <w:r>
              <w:rPr>
                <w:lang w:val="en"/>
              </w:rPr>
              <w:t xml:space="preserve"> care has no clear effect on mean weekly weight gain, total weight gain exceeding guidelines, gestational diabetes, hypertensive disorders of pregnancy or macrosomia but low </w:t>
            </w:r>
            <w:r w:rsidR="00034391">
              <w:rPr>
                <w:lang w:val="en"/>
              </w:rPr>
              <w:t>certainty</w:t>
            </w:r>
            <w:r>
              <w:rPr>
                <w:lang w:val="en"/>
              </w:rPr>
              <w:t xml:space="preserve"> evidence that it may reduce the risk of depression and anxiety.</w:t>
            </w:r>
          </w:p>
        </w:tc>
      </w:tr>
      <w:tr w:rsidR="007F6B71" w:rsidRPr="00197194" w14:paraId="1C636C11" w14:textId="77777777" w:rsidTr="00751C15">
        <w:tc>
          <w:tcPr>
            <w:tcW w:w="9020" w:type="dxa"/>
            <w:tcBorders>
              <w:top w:val="single" w:sz="4" w:space="0" w:color="FFFFFF" w:themeColor="background1"/>
              <w:bottom w:val="single" w:sz="4" w:space="0" w:color="FFFFFF" w:themeColor="background1"/>
            </w:tcBorders>
            <w:shd w:val="clear" w:color="auto" w:fill="D1E29B"/>
          </w:tcPr>
          <w:p w14:paraId="2A691550" w14:textId="77777777" w:rsidR="007F6B71" w:rsidRPr="00197194" w:rsidRDefault="007F6B71" w:rsidP="00C42E2F">
            <w:pPr>
              <w:pStyle w:val="TableRCTs"/>
              <w:rPr>
                <w:b/>
              </w:rPr>
            </w:pPr>
            <w:r>
              <w:rPr>
                <w:b/>
              </w:rPr>
              <w:t>Consensus</w:t>
            </w:r>
            <w:r w:rsidRPr="00197194">
              <w:rPr>
                <w:b/>
              </w:rPr>
              <w:t>-based recommendation</w:t>
            </w:r>
          </w:p>
        </w:tc>
      </w:tr>
      <w:tr w:rsidR="007F6B71" w:rsidRPr="00681B6F" w14:paraId="7856E184" w14:textId="77777777" w:rsidTr="00751C15">
        <w:tc>
          <w:tcPr>
            <w:tcW w:w="9020" w:type="dxa"/>
            <w:tcBorders>
              <w:top w:val="single" w:sz="4" w:space="0" w:color="FFFFFF" w:themeColor="background1"/>
              <w:bottom w:val="single" w:sz="4" w:space="0" w:color="FFFFFF" w:themeColor="background1"/>
            </w:tcBorders>
            <w:shd w:val="clear" w:color="auto" w:fill="E8F0CA"/>
          </w:tcPr>
          <w:p w14:paraId="2D357F06" w14:textId="77777777" w:rsidR="007F6B71" w:rsidRDefault="007F6B71" w:rsidP="00C42E2F">
            <w:pPr>
              <w:pStyle w:val="TableRCTs"/>
            </w:pPr>
            <w:r w:rsidRPr="00475F76">
              <w:t>Measure women’s weight and height at the first antenatal visit and calculate their body mass index (BMI) and give them advice about the benefits of gaining weight within the recommended weight gain range for their BMI.</w:t>
            </w:r>
          </w:p>
        </w:tc>
      </w:tr>
      <w:tr w:rsidR="007F6B71" w:rsidRPr="008A48F4" w14:paraId="53E23723" w14:textId="77777777" w:rsidTr="00751C1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38168B13" w14:textId="77777777" w:rsidR="007F6B71" w:rsidRPr="008A48F4" w:rsidRDefault="007F6B71" w:rsidP="00C42E2F">
            <w:pPr>
              <w:pStyle w:val="Tablecell"/>
              <w:rPr>
                <w:b/>
                <w:sz w:val="16"/>
                <w:szCs w:val="16"/>
              </w:rPr>
            </w:pPr>
            <w:r w:rsidRPr="008A48F4">
              <w:rPr>
                <w:b/>
                <w:sz w:val="16"/>
                <w:szCs w:val="16"/>
              </w:rPr>
              <w:t xml:space="preserve">Harms and </w:t>
            </w:r>
            <w:r>
              <w:rPr>
                <w:b/>
                <w:sz w:val="16"/>
                <w:szCs w:val="16"/>
              </w:rPr>
              <w:t xml:space="preserve">health </w:t>
            </w:r>
            <w:r w:rsidRPr="008A48F4">
              <w:rPr>
                <w:b/>
                <w:sz w:val="16"/>
                <w:szCs w:val="16"/>
              </w:rPr>
              <w:t>benefits associated with the recommendation</w:t>
            </w:r>
          </w:p>
        </w:tc>
      </w:tr>
      <w:tr w:rsidR="007F6B71" w:rsidRPr="008A48F4" w14:paraId="058532EA" w14:textId="77777777" w:rsidTr="00751C1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286A0E63" w14:textId="47D43582" w:rsidR="007F6B71" w:rsidRPr="008A48F4" w:rsidRDefault="007F6B71" w:rsidP="00C42E2F">
            <w:pPr>
              <w:pStyle w:val="Tablecell"/>
              <w:rPr>
                <w:sz w:val="16"/>
                <w:szCs w:val="16"/>
                <w:lang w:val="en-US" w:eastAsia="en-AU"/>
              </w:rPr>
            </w:pPr>
            <w:r w:rsidRPr="00C212AC">
              <w:rPr>
                <w:i/>
                <w:sz w:val="16"/>
                <w:szCs w:val="16"/>
              </w:rPr>
              <w:t>Harms</w:t>
            </w:r>
            <w:r w:rsidRPr="008A48F4">
              <w:rPr>
                <w:sz w:val="16"/>
                <w:szCs w:val="16"/>
              </w:rPr>
              <w:t xml:space="preserve">: </w:t>
            </w:r>
            <w:r w:rsidR="00E01E1A">
              <w:rPr>
                <w:sz w:val="16"/>
                <w:szCs w:val="16"/>
              </w:rPr>
              <w:t>No harms identified.</w:t>
            </w:r>
          </w:p>
          <w:p w14:paraId="07B6A92F" w14:textId="234B0D17" w:rsidR="007F6B71" w:rsidRPr="008A48F4" w:rsidRDefault="007F6B71" w:rsidP="00C42E2F">
            <w:pPr>
              <w:pStyle w:val="Tablecell"/>
              <w:rPr>
                <w:sz w:val="16"/>
                <w:szCs w:val="16"/>
              </w:rPr>
            </w:pPr>
            <w:r w:rsidRPr="00C212AC">
              <w:rPr>
                <w:i/>
                <w:sz w:val="16"/>
                <w:szCs w:val="16"/>
                <w:lang w:val="en-US" w:eastAsia="en-AU"/>
              </w:rPr>
              <w:t>Health benefits</w:t>
            </w:r>
            <w:r w:rsidRPr="008A48F4">
              <w:rPr>
                <w:sz w:val="16"/>
                <w:szCs w:val="16"/>
                <w:lang w:val="en-US" w:eastAsia="en-AU"/>
              </w:rPr>
              <w:t xml:space="preserve">: </w:t>
            </w:r>
            <w:r w:rsidR="00483DBC">
              <w:rPr>
                <w:sz w:val="16"/>
                <w:szCs w:val="16"/>
                <w:lang w:val="en-US" w:eastAsia="en-AU"/>
              </w:rPr>
              <w:t>Optimi</w:t>
            </w:r>
            <w:r w:rsidR="00FA1F70">
              <w:rPr>
                <w:sz w:val="16"/>
                <w:szCs w:val="16"/>
                <w:lang w:val="en-US" w:eastAsia="en-AU"/>
              </w:rPr>
              <w:t>s</w:t>
            </w:r>
            <w:r w:rsidR="00483DBC">
              <w:rPr>
                <w:sz w:val="16"/>
                <w:szCs w:val="16"/>
                <w:lang w:val="en-US" w:eastAsia="en-AU"/>
              </w:rPr>
              <w:t>ing</w:t>
            </w:r>
            <w:r w:rsidR="00E01E1A">
              <w:rPr>
                <w:sz w:val="16"/>
                <w:szCs w:val="16"/>
                <w:lang w:val="en-US" w:eastAsia="en-AU"/>
              </w:rPr>
              <w:t xml:space="preserve"> gestational weight gain reduces the risk of some adverse outcomes (see also research question 8; page </w:t>
            </w:r>
            <w:r w:rsidR="00E01E1A">
              <w:rPr>
                <w:sz w:val="16"/>
                <w:szCs w:val="16"/>
                <w:lang w:val="en-US" w:eastAsia="en-AU"/>
              </w:rPr>
              <w:fldChar w:fldCharType="begin"/>
            </w:r>
            <w:r w:rsidR="00E01E1A">
              <w:rPr>
                <w:sz w:val="16"/>
                <w:szCs w:val="16"/>
                <w:lang w:val="en-US" w:eastAsia="en-AU"/>
              </w:rPr>
              <w:instrText xml:space="preserve"> PAGEREF _Ref40870696 \h </w:instrText>
            </w:r>
            <w:r w:rsidR="00E01E1A">
              <w:rPr>
                <w:sz w:val="16"/>
                <w:szCs w:val="16"/>
                <w:lang w:val="en-US" w:eastAsia="en-AU"/>
              </w:rPr>
            </w:r>
            <w:r w:rsidR="00E01E1A">
              <w:rPr>
                <w:sz w:val="16"/>
                <w:szCs w:val="16"/>
                <w:lang w:val="en-US" w:eastAsia="en-AU"/>
              </w:rPr>
              <w:fldChar w:fldCharType="separate"/>
            </w:r>
            <w:r w:rsidR="008803AF">
              <w:rPr>
                <w:noProof/>
                <w:sz w:val="16"/>
                <w:szCs w:val="16"/>
                <w:lang w:val="en-US" w:eastAsia="en-AU"/>
              </w:rPr>
              <w:t>2</w:t>
            </w:r>
            <w:r w:rsidR="00E01E1A">
              <w:rPr>
                <w:sz w:val="16"/>
                <w:szCs w:val="16"/>
                <w:lang w:val="en-US" w:eastAsia="en-AU"/>
              </w:rPr>
              <w:fldChar w:fldCharType="end"/>
            </w:r>
            <w:r w:rsidR="00E01E1A">
              <w:rPr>
                <w:sz w:val="16"/>
                <w:szCs w:val="16"/>
                <w:lang w:val="en-US" w:eastAsia="en-AU"/>
              </w:rPr>
              <w:t>).</w:t>
            </w:r>
          </w:p>
        </w:tc>
      </w:tr>
      <w:tr w:rsidR="007F6B71" w:rsidRPr="00371EB9" w14:paraId="0C325B2C" w14:textId="77777777" w:rsidTr="00751C15">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61FEEF62" w14:textId="77777777" w:rsidR="007F6B71" w:rsidRPr="00371EB9" w:rsidRDefault="007F6B71" w:rsidP="00C42E2F">
            <w:pPr>
              <w:pStyle w:val="Tablecell"/>
              <w:rPr>
                <w:b/>
                <w:sz w:val="16"/>
                <w:szCs w:val="16"/>
              </w:rPr>
            </w:pPr>
            <w:r w:rsidRPr="00371EB9">
              <w:rPr>
                <w:b/>
                <w:sz w:val="16"/>
                <w:szCs w:val="16"/>
              </w:rPr>
              <w:t>Implications for implementation</w:t>
            </w:r>
          </w:p>
        </w:tc>
      </w:tr>
      <w:tr w:rsidR="007F6B71" w:rsidRPr="005C3ABF" w14:paraId="72408674" w14:textId="77777777" w:rsidTr="00751C15">
        <w:trPr>
          <w:trHeight w:val="249"/>
        </w:trPr>
        <w:tc>
          <w:tcPr>
            <w:tcW w:w="9020" w:type="dxa"/>
            <w:tcBorders>
              <w:top w:val="single" w:sz="4" w:space="0" w:color="FFFFFF" w:themeColor="background1"/>
              <w:bottom w:val="single" w:sz="4" w:space="0" w:color="4472C4" w:themeColor="accent1"/>
            </w:tcBorders>
            <w:shd w:val="clear" w:color="auto" w:fill="EDEDED" w:themeFill="accent3" w:themeFillTint="33"/>
          </w:tcPr>
          <w:p w14:paraId="02E04EED" w14:textId="77777777" w:rsidR="007F6B71" w:rsidRPr="00C42B9B" w:rsidRDefault="007F6B71" w:rsidP="00C42E2F">
            <w:pPr>
              <w:pStyle w:val="Tablecell"/>
              <w:rPr>
                <w:sz w:val="16"/>
                <w:szCs w:val="16"/>
              </w:rPr>
            </w:pPr>
            <w:r>
              <w:rPr>
                <w:sz w:val="16"/>
                <w:szCs w:val="16"/>
              </w:rPr>
              <w:t>This recommendation does not change the advice given in the previous version of the chapter. It may increase consultation time.</w:t>
            </w:r>
          </w:p>
        </w:tc>
      </w:tr>
    </w:tbl>
    <w:p w14:paraId="3072FE5D" w14:textId="77777777" w:rsidR="007F6B71" w:rsidRPr="00681B6F" w:rsidRDefault="007F6B71" w:rsidP="00B44B0A">
      <w:pPr>
        <w:pStyle w:val="Heading4"/>
        <w:spacing w:before="40" w:after="40" w:line="240" w:lineRule="auto"/>
        <w:ind w:left="284" w:hanging="284"/>
        <w:rPr>
          <w:lang w:eastAsia="en-AU"/>
        </w:rPr>
      </w:pPr>
      <w:bookmarkStart w:id="130" w:name="_Ref40870696"/>
      <w:r w:rsidRPr="00681B6F">
        <w:t>Q</w:t>
      </w:r>
      <w:r>
        <w:t>8 What specific risk assessments are required for pregnant women with high or low BMI at the first antenatal visit?</w:t>
      </w:r>
      <w:bookmarkEnd w:id="130"/>
    </w:p>
    <w:tbl>
      <w:tblPr>
        <w:tblStyle w:val="TableGrid"/>
        <w:tblW w:w="0" w:type="auto"/>
        <w:tblBorders>
          <w:top w:val="none" w:sz="0" w:space="0" w:color="auto"/>
          <w:bottom w:val="none" w:sz="0" w:space="0" w:color="auto"/>
          <w:insideV w:val="single" w:sz="4" w:space="0" w:color="3B3474"/>
        </w:tblBorders>
        <w:shd w:val="clear" w:color="auto" w:fill="D9E2F3" w:themeFill="accent1" w:themeFillTint="33"/>
        <w:tblLook w:val="04A0" w:firstRow="1" w:lastRow="0" w:firstColumn="1" w:lastColumn="0" w:noHBand="0" w:noVBand="1"/>
        <w:tblCaption w:val="Q8 What specific risk assessments are required for pregnant women with high or low BMI at the first antenatal visit?"/>
        <w:tblDescription w:val="Table Linking evidence with recommendations - gentational weight gain"/>
      </w:tblPr>
      <w:tblGrid>
        <w:gridCol w:w="9020"/>
      </w:tblGrid>
      <w:tr w:rsidR="007F6B71" w:rsidRPr="00681B6F" w14:paraId="5E548C81" w14:textId="77777777" w:rsidTr="008803AF">
        <w:trPr>
          <w:tblHeader/>
        </w:trPr>
        <w:tc>
          <w:tcPr>
            <w:tcW w:w="9020" w:type="dxa"/>
            <w:tcBorders>
              <w:top w:val="nil"/>
              <w:bottom w:val="single" w:sz="4" w:space="0" w:color="FFFFFF" w:themeColor="background1"/>
            </w:tcBorders>
            <w:shd w:val="clear" w:color="auto" w:fill="EDEDED" w:themeFill="accent3" w:themeFillTint="33"/>
          </w:tcPr>
          <w:p w14:paraId="469507AF" w14:textId="77777777" w:rsidR="007F6B71" w:rsidRPr="00681B6F" w:rsidRDefault="007F6B71" w:rsidP="00C42E2F">
            <w:pPr>
              <w:pStyle w:val="appendixCbullet"/>
              <w:keepNext/>
              <w:ind w:left="0" w:firstLine="0"/>
              <w:rPr>
                <w:rFonts w:ascii="Trebuchet MS" w:hAnsi="Trebuchet MS"/>
                <w:b/>
              </w:rPr>
            </w:pPr>
            <w:r w:rsidRPr="00681B6F">
              <w:rPr>
                <w:rFonts w:ascii="Trebuchet MS" w:hAnsi="Trebuchet MS"/>
                <w:b/>
              </w:rPr>
              <w:t>Search strategy</w:t>
            </w:r>
          </w:p>
        </w:tc>
      </w:tr>
      <w:tr w:rsidR="007F6B71" w:rsidRPr="00681B6F" w14:paraId="3EB6435C" w14:textId="77777777" w:rsidTr="0081612B">
        <w:tc>
          <w:tcPr>
            <w:tcW w:w="9020" w:type="dxa"/>
            <w:tcBorders>
              <w:top w:val="nil"/>
              <w:bottom w:val="single" w:sz="4" w:space="0" w:color="FFFFFF" w:themeColor="background1"/>
            </w:tcBorders>
            <w:shd w:val="clear" w:color="auto" w:fill="EDEDED" w:themeFill="accent3" w:themeFillTint="33"/>
          </w:tcPr>
          <w:p w14:paraId="6C9F1916" w14:textId="5FCF73D0" w:rsidR="007F6B71" w:rsidRPr="00681B6F" w:rsidRDefault="007F6B71" w:rsidP="00C42E2F">
            <w:pPr>
              <w:keepNext/>
              <w:spacing w:before="40" w:after="40" w:line="240" w:lineRule="auto"/>
              <w:rPr>
                <w:sz w:val="16"/>
                <w:szCs w:val="16"/>
              </w:rPr>
            </w:pPr>
            <w:r w:rsidRPr="00681B6F">
              <w:rPr>
                <w:sz w:val="16"/>
                <w:szCs w:val="16"/>
              </w:rPr>
              <w:t xml:space="preserve">Publication date range: </w:t>
            </w:r>
            <w:r w:rsidR="00034391">
              <w:rPr>
                <w:sz w:val="16"/>
                <w:szCs w:val="16"/>
              </w:rPr>
              <w:t>All to 28/02/20</w:t>
            </w:r>
          </w:p>
          <w:p w14:paraId="2E92543C" w14:textId="767160A3" w:rsidR="007F6B71" w:rsidRPr="00681B6F" w:rsidRDefault="007F6B71" w:rsidP="00C42E2F">
            <w:pPr>
              <w:keepNext/>
              <w:spacing w:before="40" w:after="40" w:line="240" w:lineRule="auto"/>
              <w:rPr>
                <w:sz w:val="16"/>
                <w:szCs w:val="16"/>
              </w:rPr>
            </w:pPr>
            <w:r w:rsidRPr="00681B6F">
              <w:rPr>
                <w:sz w:val="16"/>
                <w:szCs w:val="16"/>
              </w:rPr>
              <w:t xml:space="preserve">Databases searched: </w:t>
            </w:r>
            <w:r w:rsidR="00034391">
              <w:rPr>
                <w:sz w:val="16"/>
                <w:szCs w:val="16"/>
              </w:rPr>
              <w:t xml:space="preserve">PubMed, Ovid, </w:t>
            </w:r>
            <w:r w:rsidRPr="00681B6F">
              <w:rPr>
                <w:sz w:val="16"/>
                <w:szCs w:val="16"/>
              </w:rPr>
              <w:t>Embase, Cinahl, Scopus, Cochrane, Australian Indigenous HealthInfoNet</w:t>
            </w:r>
          </w:p>
        </w:tc>
      </w:tr>
      <w:tr w:rsidR="007F6B71" w:rsidRPr="00681B6F" w14:paraId="32CE8953" w14:textId="77777777" w:rsidTr="0081612B">
        <w:tc>
          <w:tcPr>
            <w:tcW w:w="9020" w:type="dxa"/>
            <w:tcBorders>
              <w:top w:val="single" w:sz="4" w:space="0" w:color="FFFFFF" w:themeColor="background1"/>
              <w:bottom w:val="nil"/>
            </w:tcBorders>
            <w:shd w:val="clear" w:color="auto" w:fill="EDEDED" w:themeFill="accent3" w:themeFillTint="33"/>
          </w:tcPr>
          <w:p w14:paraId="501E3B1C" w14:textId="77777777" w:rsidR="007F6B71" w:rsidRPr="00681B6F" w:rsidRDefault="007F6B71" w:rsidP="00C42E2F">
            <w:pPr>
              <w:pStyle w:val="Tablecell"/>
              <w:keepNext/>
              <w:rPr>
                <w:b/>
                <w:sz w:val="16"/>
                <w:szCs w:val="16"/>
              </w:rPr>
            </w:pPr>
            <w:r w:rsidRPr="00681B6F">
              <w:rPr>
                <w:b/>
                <w:sz w:val="16"/>
                <w:szCs w:val="16"/>
              </w:rPr>
              <w:t>Evidence statements</w:t>
            </w:r>
          </w:p>
        </w:tc>
      </w:tr>
      <w:tr w:rsidR="007F6B71" w:rsidRPr="00681B6F" w14:paraId="1292E0A5" w14:textId="77777777" w:rsidTr="0081612B">
        <w:tc>
          <w:tcPr>
            <w:tcW w:w="9020" w:type="dxa"/>
            <w:tcBorders>
              <w:top w:val="nil"/>
              <w:bottom w:val="single" w:sz="4" w:space="0" w:color="FFFFFF" w:themeColor="background1"/>
            </w:tcBorders>
            <w:shd w:val="clear" w:color="auto" w:fill="EDEDED" w:themeFill="accent3" w:themeFillTint="33"/>
          </w:tcPr>
          <w:p w14:paraId="3876FB10" w14:textId="6E762F21" w:rsidR="007F6B71" w:rsidRPr="00475F76" w:rsidRDefault="007F6B71" w:rsidP="00C42E2F">
            <w:pPr>
              <w:pStyle w:val="TableRCTs"/>
              <w:rPr>
                <w:b/>
                <w:lang w:val="en"/>
              </w:rPr>
            </w:pPr>
            <w:r w:rsidRPr="00475F76">
              <w:rPr>
                <w:b/>
                <w:color w:val="0070C0"/>
                <w:lang w:val="en"/>
              </w:rPr>
              <w:t>Determinants of gestational weight gain</w:t>
            </w:r>
          </w:p>
          <w:p w14:paraId="478A5A59" w14:textId="77777777" w:rsidR="007F6B71" w:rsidRDefault="007F6B71" w:rsidP="00B44B0A">
            <w:pPr>
              <w:pStyle w:val="TableRCTs"/>
              <w:numPr>
                <w:ilvl w:val="0"/>
                <w:numId w:val="21"/>
              </w:numPr>
              <w:spacing w:before="60" w:after="60" w:line="240" w:lineRule="auto"/>
              <w:ind w:left="318" w:hanging="284"/>
              <w:rPr>
                <w:lang w:val="en"/>
              </w:rPr>
            </w:pPr>
            <w:r>
              <w:rPr>
                <w:lang w:val="en"/>
              </w:rPr>
              <w:t>There is evidence from systematic reviews of association between weight gain exceeding guidelines and body image dissatisfaction and lack of social support but not anxiety, stress, self-efficacy, self-esteem of parity. The evidence on depression was inconsistent.</w:t>
            </w:r>
          </w:p>
          <w:p w14:paraId="21B8D164" w14:textId="77777777" w:rsidR="007F6B71" w:rsidRDefault="007F6B71" w:rsidP="00B44B0A">
            <w:pPr>
              <w:pStyle w:val="TableRCTs"/>
              <w:numPr>
                <w:ilvl w:val="0"/>
                <w:numId w:val="21"/>
              </w:numPr>
              <w:spacing w:before="60" w:after="60" w:line="240" w:lineRule="auto"/>
              <w:ind w:left="318" w:hanging="284"/>
              <w:rPr>
                <w:lang w:val="en"/>
              </w:rPr>
            </w:pPr>
            <w:r>
              <w:rPr>
                <w:lang w:val="en"/>
              </w:rPr>
              <w:t>There is evidence from cohort studies of association between weight gain exceeding guidelines and pre-pregnancy BMI and stopping smoking but not maternal age, household income, education level or country of birth or experience of hardship in childhood, adulthood or during pregnancy.</w:t>
            </w:r>
          </w:p>
          <w:p w14:paraId="4A45A0A0" w14:textId="77777777" w:rsidR="007F6B71" w:rsidRPr="00475F76" w:rsidRDefault="007F6B71" w:rsidP="00C42E2F">
            <w:pPr>
              <w:pStyle w:val="TableRCTs"/>
              <w:rPr>
                <w:b/>
                <w:lang w:val="en"/>
              </w:rPr>
            </w:pPr>
            <w:r w:rsidRPr="00475F76">
              <w:rPr>
                <w:b/>
                <w:color w:val="0070C0"/>
                <w:lang w:val="en"/>
              </w:rPr>
              <w:t>Risks associated with weight gain lower or higher than recommendations</w:t>
            </w:r>
          </w:p>
          <w:p w14:paraId="41423C80" w14:textId="3BC65616" w:rsidR="00071BC0" w:rsidRPr="00071BC0" w:rsidRDefault="00530767" w:rsidP="00B44B0A">
            <w:pPr>
              <w:pStyle w:val="TableRCTs"/>
              <w:numPr>
                <w:ilvl w:val="0"/>
                <w:numId w:val="21"/>
              </w:numPr>
              <w:spacing w:before="60" w:after="60" w:line="240" w:lineRule="auto"/>
              <w:ind w:left="318" w:hanging="284"/>
            </w:pPr>
            <w:r>
              <w:rPr>
                <w:lang w:val="en"/>
              </w:rPr>
              <w:t>There is high certainty evidence that, a</w:t>
            </w:r>
            <w:r w:rsidR="00071BC0">
              <w:rPr>
                <w:lang w:val="en"/>
              </w:rPr>
              <w:t xml:space="preserve">mong women with any BMI, </w:t>
            </w:r>
            <w:r w:rsidR="007F6B71">
              <w:rPr>
                <w:lang w:val="en"/>
              </w:rPr>
              <w:t>gestational weight gain lower than recommendations</w:t>
            </w:r>
            <w:r w:rsidR="00071BC0">
              <w:rPr>
                <w:lang w:val="en"/>
              </w:rPr>
              <w:t xml:space="preserve"> </w:t>
            </w:r>
            <w:r w:rsidR="007F6B71">
              <w:rPr>
                <w:lang w:val="en"/>
              </w:rPr>
              <w:t>increases the risk of preterm birth and small-for gestational-age babies</w:t>
            </w:r>
            <w:r w:rsidR="00071BC0">
              <w:rPr>
                <w:lang w:val="en"/>
              </w:rPr>
              <w:t xml:space="preserve"> and weight gain higher than recommendations increases the risk of large for gestational age, macrosomia and caesarean section (high certainty).</w:t>
            </w:r>
          </w:p>
          <w:p w14:paraId="52B3F80F" w14:textId="5D404452" w:rsidR="00071BC0" w:rsidRPr="00071BC0" w:rsidRDefault="00071BC0" w:rsidP="00B44B0A">
            <w:pPr>
              <w:pStyle w:val="TableRCTs"/>
              <w:numPr>
                <w:ilvl w:val="0"/>
                <w:numId w:val="21"/>
              </w:numPr>
              <w:spacing w:before="60" w:after="60" w:line="240" w:lineRule="auto"/>
              <w:ind w:left="318" w:hanging="284"/>
            </w:pPr>
            <w:r>
              <w:rPr>
                <w:lang w:val="en"/>
              </w:rPr>
              <w:t xml:space="preserve">There is RCT evidence that weight gain higher than recommendations in early </w:t>
            </w:r>
            <w:r w:rsidRPr="00B44B0A">
              <w:t>pregnancy</w:t>
            </w:r>
            <w:r>
              <w:rPr>
                <w:lang w:val="en"/>
              </w:rPr>
              <w:t xml:space="preserve"> (15-18 weeks) increases the risk of total gestational weight gain exceeding recommendations, gestational diabetes, large-for-gestational-age babies and macrosomia.</w:t>
            </w:r>
          </w:p>
          <w:p w14:paraId="3BBFAEFB" w14:textId="36052F08" w:rsidR="00071BC0" w:rsidRDefault="00530767" w:rsidP="00B44B0A">
            <w:pPr>
              <w:pStyle w:val="TableRCTs"/>
              <w:numPr>
                <w:ilvl w:val="0"/>
                <w:numId w:val="21"/>
              </w:numPr>
              <w:spacing w:before="60" w:after="60" w:line="240" w:lineRule="auto"/>
              <w:ind w:left="318" w:hanging="284"/>
            </w:pPr>
            <w:r>
              <w:t>There is evidence from meta-analysis of individual participant data that, a</w:t>
            </w:r>
            <w:r w:rsidR="00071BC0">
              <w:t>mong underweight women, low weight gain is associated with increased risk of preterm birth and small for gestational age.</w:t>
            </w:r>
          </w:p>
          <w:p w14:paraId="390E1056" w14:textId="00CFEACD" w:rsidR="00071BC0" w:rsidRDefault="00530767" w:rsidP="00B44B0A">
            <w:pPr>
              <w:pStyle w:val="TableRCTs"/>
              <w:numPr>
                <w:ilvl w:val="0"/>
                <w:numId w:val="21"/>
              </w:numPr>
              <w:spacing w:before="60" w:after="60" w:line="240" w:lineRule="auto"/>
              <w:ind w:left="318" w:hanging="284"/>
            </w:pPr>
            <w:r>
              <w:t>There is evidence from meta-analysis of individual participant data that, a</w:t>
            </w:r>
            <w:r w:rsidR="00071BC0">
              <w:t>mong women with healthy pre-pregnancy weight, low weight g</w:t>
            </w:r>
            <w:r w:rsidR="00071BC0" w:rsidRPr="00071BC0">
              <w:t>ain is associated with increased risk of preterm birth and small for gestational age and high weight gain is associated with an increased risk of gestational diabetes, gestational hypertension, pre-eclampsia, preterm birth and large for gestational age.</w:t>
            </w:r>
          </w:p>
          <w:p w14:paraId="579E5C35" w14:textId="7ACE0D43" w:rsidR="00071BC0" w:rsidRPr="00530767" w:rsidRDefault="00530767" w:rsidP="00B44B0A">
            <w:pPr>
              <w:pStyle w:val="TableRCTs"/>
              <w:numPr>
                <w:ilvl w:val="0"/>
                <w:numId w:val="21"/>
              </w:numPr>
              <w:spacing w:before="60" w:after="60" w:line="240" w:lineRule="auto"/>
              <w:ind w:left="318" w:hanging="284"/>
            </w:pPr>
            <w:r>
              <w:t>There is evidence from meta-analysis of individual participant data that, a</w:t>
            </w:r>
            <w:r w:rsidR="00071BC0">
              <w:t xml:space="preserve">mong overweight women, low weight gain is </w:t>
            </w:r>
            <w:r>
              <w:t>associated with increased risk of gestational diabetes, gestationa</w:t>
            </w:r>
            <w:r w:rsidRPr="00530767">
              <w:t>l hypertension, pre-eclampsia, small for gestational age and preterm birth and high weight gain is associated with gestational diabetes, gestational hypertension, pre-eclampsia, preterm birth and large for gestational age.</w:t>
            </w:r>
          </w:p>
          <w:p w14:paraId="06F9D90B" w14:textId="4D28B1C8" w:rsidR="007F6B71" w:rsidRDefault="00530767" w:rsidP="00530767">
            <w:pPr>
              <w:pStyle w:val="TableRCTs"/>
              <w:numPr>
                <w:ilvl w:val="0"/>
                <w:numId w:val="21"/>
              </w:numPr>
              <w:spacing w:before="60" w:after="60" w:line="240" w:lineRule="auto"/>
              <w:ind w:left="318" w:hanging="284"/>
            </w:pPr>
            <w:r>
              <w:t>There is evidence from meta-analysis of individual participant data that, among ob</w:t>
            </w:r>
            <w:r w:rsidRPr="00530767">
              <w:t>ese women, both low and high weight gain were associated with increased risk of gestational diabetes, gestational hypertension, pre-eclam</w:t>
            </w:r>
            <w:r>
              <w:t xml:space="preserve">psia and </w:t>
            </w:r>
            <w:r w:rsidRPr="00530767">
              <w:t>preterm birth.</w:t>
            </w:r>
            <w:r>
              <w:t xml:space="preserve"> </w:t>
            </w:r>
            <w:r w:rsidR="007F6B71">
              <w:t>There is high-</w:t>
            </w:r>
            <w:r w:rsidR="00034391">
              <w:t>certainty</w:t>
            </w:r>
            <w:r w:rsidR="007F6B71">
              <w:t xml:space="preserve"> evidence that, compared to weight gain within recommendations, gestational weight gain highe</w:t>
            </w:r>
            <w:r w:rsidR="00071BC0">
              <w:t>r than recommendations increases</w:t>
            </w:r>
            <w:r w:rsidR="007F6B71">
              <w:t xml:space="preserve"> the risk of large-for-gestational-age babies, macrosomia and</w:t>
            </w:r>
            <w:r w:rsidR="00071BC0">
              <w:t xml:space="preserve"> caesarean section</w:t>
            </w:r>
            <w:r w:rsidR="007F6B71">
              <w:t xml:space="preserve">. </w:t>
            </w:r>
          </w:p>
          <w:p w14:paraId="2159F183" w14:textId="186F2270" w:rsidR="007F6B71" w:rsidRPr="00530767" w:rsidRDefault="007F6B71" w:rsidP="00530767">
            <w:pPr>
              <w:pStyle w:val="TableRCTs"/>
              <w:numPr>
                <w:ilvl w:val="0"/>
                <w:numId w:val="21"/>
              </w:numPr>
              <w:spacing w:before="60" w:after="60" w:line="240" w:lineRule="auto"/>
              <w:ind w:left="318" w:hanging="284"/>
            </w:pPr>
            <w:r>
              <w:t>There is evidence from a systematic review of cohort studies that, while gestational weight loss among obese women decreased the risk of large-for-gestational-age babies, macrosomia and caesarean section, it increased the risk of small-for-gestational-age babies and low birth weight and no studies reported on preterm birth.</w:t>
            </w:r>
          </w:p>
        </w:tc>
      </w:tr>
      <w:tr w:rsidR="007F6B71" w:rsidRPr="00197194" w14:paraId="2C83BD4D" w14:textId="77777777" w:rsidTr="0081612B">
        <w:tc>
          <w:tcPr>
            <w:tcW w:w="9020" w:type="dxa"/>
            <w:tcBorders>
              <w:top w:val="single" w:sz="4" w:space="0" w:color="FFFFFF" w:themeColor="background1"/>
              <w:bottom w:val="single" w:sz="4" w:space="0" w:color="FFFFFF" w:themeColor="background1"/>
            </w:tcBorders>
            <w:shd w:val="clear" w:color="auto" w:fill="D1E29B"/>
          </w:tcPr>
          <w:p w14:paraId="27C0DA4E" w14:textId="77777777" w:rsidR="007F6B71" w:rsidRPr="00197194" w:rsidRDefault="007F6B71" w:rsidP="00C42E2F">
            <w:pPr>
              <w:pStyle w:val="TableRCTs"/>
              <w:rPr>
                <w:b/>
              </w:rPr>
            </w:pPr>
            <w:r>
              <w:rPr>
                <w:b/>
              </w:rPr>
              <w:t>Consensus</w:t>
            </w:r>
            <w:r w:rsidRPr="00197194">
              <w:rPr>
                <w:b/>
              </w:rPr>
              <w:t>-based recommendation</w:t>
            </w:r>
          </w:p>
        </w:tc>
      </w:tr>
      <w:tr w:rsidR="007F6B71" w:rsidRPr="00681B6F" w14:paraId="47E3B991" w14:textId="77777777" w:rsidTr="0081612B">
        <w:tc>
          <w:tcPr>
            <w:tcW w:w="9020" w:type="dxa"/>
            <w:tcBorders>
              <w:top w:val="single" w:sz="4" w:space="0" w:color="FFFFFF" w:themeColor="background1"/>
              <w:bottom w:val="single" w:sz="4" w:space="0" w:color="FFFFFF" w:themeColor="background1"/>
            </w:tcBorders>
            <w:shd w:val="clear" w:color="auto" w:fill="E8F0CA"/>
          </w:tcPr>
          <w:p w14:paraId="5501FA14" w14:textId="05BFBDB5" w:rsidR="007F6B71" w:rsidRDefault="00D93BB4" w:rsidP="00C42E2F">
            <w:pPr>
              <w:pStyle w:val="TableRCTs"/>
            </w:pPr>
            <w:r>
              <w:t>At every antenatal visit, offer women the opportunity to be weighed so that low or high gestational weight gain is identified and risk of associated adverse outcomes monitored.</w:t>
            </w:r>
          </w:p>
        </w:tc>
      </w:tr>
      <w:tr w:rsidR="007F6B71" w:rsidRPr="008A48F4" w14:paraId="3023A8F9" w14:textId="77777777" w:rsidTr="0081612B">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0652C386" w14:textId="77777777" w:rsidR="007F6B71" w:rsidRPr="008A48F4" w:rsidRDefault="007F6B71" w:rsidP="00C42E2F">
            <w:pPr>
              <w:pStyle w:val="Tablecell"/>
              <w:rPr>
                <w:b/>
                <w:sz w:val="16"/>
                <w:szCs w:val="16"/>
              </w:rPr>
            </w:pPr>
            <w:r w:rsidRPr="008A48F4">
              <w:rPr>
                <w:b/>
                <w:sz w:val="16"/>
                <w:szCs w:val="16"/>
              </w:rPr>
              <w:t xml:space="preserve">Harms and </w:t>
            </w:r>
            <w:r>
              <w:rPr>
                <w:b/>
                <w:sz w:val="16"/>
                <w:szCs w:val="16"/>
              </w:rPr>
              <w:t xml:space="preserve">health </w:t>
            </w:r>
            <w:r w:rsidRPr="008A48F4">
              <w:rPr>
                <w:b/>
                <w:sz w:val="16"/>
                <w:szCs w:val="16"/>
              </w:rPr>
              <w:t>benefits associated with the recommendation</w:t>
            </w:r>
          </w:p>
        </w:tc>
      </w:tr>
      <w:tr w:rsidR="007F6B71" w:rsidRPr="008A48F4" w14:paraId="593BA1F1" w14:textId="77777777" w:rsidTr="0081612B">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63162242" w14:textId="6010A5FD" w:rsidR="007F6B71" w:rsidRPr="008A48F4" w:rsidRDefault="007F6B71" w:rsidP="00C42E2F">
            <w:pPr>
              <w:pStyle w:val="Tablecell"/>
              <w:rPr>
                <w:sz w:val="16"/>
                <w:szCs w:val="16"/>
                <w:lang w:val="en-US" w:eastAsia="en-AU"/>
              </w:rPr>
            </w:pPr>
            <w:r w:rsidRPr="00C212AC">
              <w:rPr>
                <w:i/>
                <w:sz w:val="16"/>
                <w:szCs w:val="16"/>
              </w:rPr>
              <w:t>Harms</w:t>
            </w:r>
            <w:r w:rsidRPr="008A48F4">
              <w:rPr>
                <w:sz w:val="16"/>
                <w:szCs w:val="16"/>
              </w:rPr>
              <w:t xml:space="preserve">: </w:t>
            </w:r>
            <w:r w:rsidR="00E01E1A">
              <w:rPr>
                <w:sz w:val="16"/>
                <w:szCs w:val="16"/>
              </w:rPr>
              <w:t>No harms identified.</w:t>
            </w:r>
          </w:p>
          <w:p w14:paraId="632D3AF5" w14:textId="3315A2BB" w:rsidR="007F6B71" w:rsidRPr="008A48F4" w:rsidRDefault="007F6B71" w:rsidP="00C42E2F">
            <w:pPr>
              <w:pStyle w:val="Tablecell"/>
              <w:rPr>
                <w:sz w:val="16"/>
                <w:szCs w:val="16"/>
              </w:rPr>
            </w:pPr>
            <w:r w:rsidRPr="00C212AC">
              <w:rPr>
                <w:i/>
                <w:sz w:val="16"/>
                <w:szCs w:val="16"/>
                <w:lang w:val="en-US" w:eastAsia="en-AU"/>
              </w:rPr>
              <w:t>Health benefits</w:t>
            </w:r>
            <w:r w:rsidRPr="008A48F4">
              <w:rPr>
                <w:sz w:val="16"/>
                <w:szCs w:val="16"/>
                <w:lang w:val="en-US" w:eastAsia="en-AU"/>
              </w:rPr>
              <w:t xml:space="preserve">: </w:t>
            </w:r>
            <w:r w:rsidR="00E01E1A">
              <w:rPr>
                <w:sz w:val="16"/>
                <w:szCs w:val="16"/>
                <w:lang w:val="en-US" w:eastAsia="en-AU"/>
              </w:rPr>
              <w:t>Optimising gestational weight gain reduces the risk of some adverse outcomes.</w:t>
            </w:r>
          </w:p>
        </w:tc>
      </w:tr>
      <w:tr w:rsidR="007F6B71" w:rsidRPr="00371EB9" w14:paraId="78BBE9C7" w14:textId="77777777" w:rsidTr="0081612B">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5FC08BB1" w14:textId="77777777" w:rsidR="007F6B71" w:rsidRPr="00371EB9" w:rsidRDefault="007F6B71" w:rsidP="00C42E2F">
            <w:pPr>
              <w:pStyle w:val="Tablecell"/>
              <w:rPr>
                <w:b/>
                <w:sz w:val="16"/>
                <w:szCs w:val="16"/>
              </w:rPr>
            </w:pPr>
            <w:r w:rsidRPr="00371EB9">
              <w:rPr>
                <w:b/>
                <w:sz w:val="16"/>
                <w:szCs w:val="16"/>
              </w:rPr>
              <w:t>Implications for implementation</w:t>
            </w:r>
          </w:p>
        </w:tc>
      </w:tr>
      <w:tr w:rsidR="007F6B71" w:rsidRPr="005C3ABF" w14:paraId="2FFF109D" w14:textId="77777777" w:rsidTr="0081612B">
        <w:trPr>
          <w:trHeight w:val="249"/>
        </w:trPr>
        <w:tc>
          <w:tcPr>
            <w:tcW w:w="9020" w:type="dxa"/>
            <w:tcBorders>
              <w:top w:val="single" w:sz="4" w:space="0" w:color="FFFFFF" w:themeColor="background1"/>
              <w:bottom w:val="single" w:sz="4" w:space="0" w:color="4472C4" w:themeColor="accent1"/>
            </w:tcBorders>
            <w:shd w:val="clear" w:color="auto" w:fill="EDEDED" w:themeFill="accent3" w:themeFillTint="33"/>
          </w:tcPr>
          <w:p w14:paraId="5C046762" w14:textId="77777777" w:rsidR="007F6B71" w:rsidRPr="00C42B9B" w:rsidRDefault="007F6B71" w:rsidP="00C42E2F">
            <w:pPr>
              <w:pStyle w:val="Tablecell"/>
              <w:rPr>
                <w:sz w:val="16"/>
                <w:szCs w:val="16"/>
              </w:rPr>
            </w:pPr>
            <w:r>
              <w:rPr>
                <w:sz w:val="16"/>
                <w:szCs w:val="16"/>
              </w:rPr>
              <w:t>This recommendation does not change the advice given in the previous version of the chapter. It may increase consultation time.</w:t>
            </w:r>
          </w:p>
        </w:tc>
      </w:tr>
    </w:tbl>
    <w:p w14:paraId="672D3418" w14:textId="77777777" w:rsidR="007F6B71" w:rsidRPr="00681B6F" w:rsidRDefault="007F6B71" w:rsidP="0085279B">
      <w:pPr>
        <w:pStyle w:val="Heading4"/>
        <w:spacing w:before="40" w:after="40" w:line="240" w:lineRule="auto"/>
        <w:ind w:left="284" w:hanging="284"/>
        <w:rPr>
          <w:lang w:eastAsia="en-AU"/>
        </w:rPr>
      </w:pPr>
      <w:bookmarkStart w:id="131" w:name="_Ref40870478"/>
      <w:r w:rsidRPr="00681B6F">
        <w:t>Q</w:t>
      </w:r>
      <w:r>
        <w:t>9 What lifestyle interventions are effective in preventing excessive weight gain and other adverse outcomes in pregnant women</w:t>
      </w:r>
      <w:r w:rsidRPr="00B432DA">
        <w:t>?</w:t>
      </w:r>
      <w:bookmarkEnd w:id="131"/>
    </w:p>
    <w:tbl>
      <w:tblPr>
        <w:tblStyle w:val="TableGrid"/>
        <w:tblW w:w="0" w:type="auto"/>
        <w:tblBorders>
          <w:top w:val="none" w:sz="0" w:space="0" w:color="auto"/>
          <w:bottom w:val="none" w:sz="0" w:space="0" w:color="auto"/>
          <w:insideV w:val="single" w:sz="4" w:space="0" w:color="3B3474"/>
        </w:tblBorders>
        <w:shd w:val="clear" w:color="auto" w:fill="D9E2F3" w:themeFill="accent1" w:themeFillTint="33"/>
        <w:tblLook w:val="04A0" w:firstRow="1" w:lastRow="0" w:firstColumn="1" w:lastColumn="0" w:noHBand="0" w:noVBand="1"/>
        <w:tblCaption w:val="Q9 What lifestyle interventions are effective in preventing excessive weight gain and other adverse outcomes in pregnant women?"/>
        <w:tblDescription w:val="Table Linking evidence with recommendations - gentational weight gain"/>
      </w:tblPr>
      <w:tblGrid>
        <w:gridCol w:w="9020"/>
      </w:tblGrid>
      <w:tr w:rsidR="0085279B" w:rsidRPr="00681B6F" w14:paraId="25330201" w14:textId="77777777" w:rsidTr="008803AF">
        <w:trPr>
          <w:tblHeader/>
        </w:trPr>
        <w:tc>
          <w:tcPr>
            <w:tcW w:w="9020" w:type="dxa"/>
            <w:tcBorders>
              <w:top w:val="nil"/>
              <w:bottom w:val="single" w:sz="4" w:space="0" w:color="FFFFFF" w:themeColor="background1"/>
            </w:tcBorders>
            <w:shd w:val="clear" w:color="auto" w:fill="EDEDED" w:themeFill="accent3" w:themeFillTint="33"/>
          </w:tcPr>
          <w:p w14:paraId="3F4DC2B2" w14:textId="029D6290" w:rsidR="0085279B" w:rsidRPr="00681B6F" w:rsidRDefault="0085279B" w:rsidP="0085279B">
            <w:pPr>
              <w:pStyle w:val="appendixCbullet"/>
              <w:keepNext/>
              <w:ind w:left="0" w:firstLine="0"/>
              <w:rPr>
                <w:rFonts w:ascii="Trebuchet MS" w:hAnsi="Trebuchet MS"/>
                <w:b/>
              </w:rPr>
            </w:pPr>
            <w:r w:rsidRPr="00681B6F">
              <w:rPr>
                <w:rFonts w:ascii="Trebuchet MS" w:hAnsi="Trebuchet MS"/>
                <w:b/>
              </w:rPr>
              <w:t>Search strategy</w:t>
            </w:r>
            <w:r>
              <w:rPr>
                <w:rFonts w:ascii="Trebuchet MS" w:hAnsi="Trebuchet MS"/>
                <w:b/>
              </w:rPr>
              <w:t>: physical activity</w:t>
            </w:r>
          </w:p>
        </w:tc>
      </w:tr>
      <w:tr w:rsidR="0085279B" w:rsidRPr="00681B6F" w14:paraId="715C7264" w14:textId="77777777" w:rsidTr="008920F8">
        <w:tc>
          <w:tcPr>
            <w:tcW w:w="9020" w:type="dxa"/>
            <w:tcBorders>
              <w:top w:val="nil"/>
              <w:bottom w:val="single" w:sz="4" w:space="0" w:color="FFFFFF" w:themeColor="background1"/>
            </w:tcBorders>
            <w:shd w:val="clear" w:color="auto" w:fill="EDEDED" w:themeFill="accent3" w:themeFillTint="33"/>
          </w:tcPr>
          <w:p w14:paraId="30E0A3F3" w14:textId="77777777" w:rsidR="0085279B" w:rsidRDefault="0085279B" w:rsidP="0085279B">
            <w:pPr>
              <w:keepNext/>
              <w:spacing w:before="40" w:after="40" w:line="240" w:lineRule="auto"/>
              <w:rPr>
                <w:sz w:val="16"/>
                <w:szCs w:val="16"/>
              </w:rPr>
            </w:pPr>
            <w:r w:rsidRPr="00681B6F">
              <w:rPr>
                <w:sz w:val="16"/>
                <w:szCs w:val="16"/>
              </w:rPr>
              <w:t xml:space="preserve">Publication date range: </w:t>
            </w:r>
            <w:r>
              <w:rPr>
                <w:sz w:val="16"/>
                <w:szCs w:val="16"/>
              </w:rPr>
              <w:t>1998 to 06/07/18</w:t>
            </w:r>
          </w:p>
          <w:p w14:paraId="34FE74F9" w14:textId="77777777" w:rsidR="0085279B" w:rsidRPr="00681B6F" w:rsidRDefault="0085279B" w:rsidP="0085279B">
            <w:pPr>
              <w:keepNext/>
              <w:spacing w:before="40" w:after="40" w:line="240" w:lineRule="auto"/>
              <w:rPr>
                <w:sz w:val="16"/>
                <w:szCs w:val="16"/>
              </w:rPr>
            </w:pPr>
            <w:r>
              <w:rPr>
                <w:sz w:val="16"/>
                <w:szCs w:val="16"/>
              </w:rPr>
              <w:t>Top-up search: 12 March 2020</w:t>
            </w:r>
          </w:p>
          <w:p w14:paraId="20DA4A2D" w14:textId="77777777" w:rsidR="0085279B" w:rsidRPr="00681B6F" w:rsidRDefault="0085279B" w:rsidP="0085279B">
            <w:pPr>
              <w:keepNext/>
              <w:spacing w:before="40" w:after="40" w:line="240" w:lineRule="auto"/>
              <w:rPr>
                <w:sz w:val="16"/>
                <w:szCs w:val="16"/>
              </w:rPr>
            </w:pPr>
            <w:r w:rsidRPr="00681B6F">
              <w:rPr>
                <w:sz w:val="16"/>
                <w:szCs w:val="16"/>
              </w:rPr>
              <w:t xml:space="preserve">Databases searched: Embase, Cinahl, </w:t>
            </w:r>
            <w:r>
              <w:rPr>
                <w:sz w:val="16"/>
                <w:szCs w:val="16"/>
              </w:rPr>
              <w:t xml:space="preserve">PubMed, </w:t>
            </w:r>
            <w:r w:rsidRPr="00681B6F">
              <w:rPr>
                <w:sz w:val="16"/>
                <w:szCs w:val="16"/>
              </w:rPr>
              <w:t>Cochrane, Australian Indigenous HealthInfoNet</w:t>
            </w:r>
          </w:p>
        </w:tc>
      </w:tr>
      <w:tr w:rsidR="0085279B" w:rsidRPr="00681B6F" w14:paraId="067E19B2" w14:textId="77777777" w:rsidTr="008920F8">
        <w:tc>
          <w:tcPr>
            <w:tcW w:w="9020" w:type="dxa"/>
            <w:tcBorders>
              <w:top w:val="nil"/>
              <w:bottom w:val="single" w:sz="4" w:space="0" w:color="FFFFFF" w:themeColor="background1"/>
            </w:tcBorders>
            <w:shd w:val="clear" w:color="auto" w:fill="EDEDED" w:themeFill="accent3" w:themeFillTint="33"/>
          </w:tcPr>
          <w:p w14:paraId="70C3115D" w14:textId="7B1D7516" w:rsidR="0085279B" w:rsidRPr="00681B6F" w:rsidRDefault="0085279B" w:rsidP="0085279B">
            <w:pPr>
              <w:pStyle w:val="appendixCbullet"/>
              <w:keepNext/>
              <w:ind w:left="0" w:firstLine="0"/>
              <w:rPr>
                <w:rFonts w:ascii="Trebuchet MS" w:hAnsi="Trebuchet MS"/>
                <w:b/>
              </w:rPr>
            </w:pPr>
            <w:r w:rsidRPr="00681B6F">
              <w:rPr>
                <w:rFonts w:ascii="Trebuchet MS" w:hAnsi="Trebuchet MS"/>
                <w:b/>
              </w:rPr>
              <w:t>Search strategy</w:t>
            </w:r>
            <w:r>
              <w:rPr>
                <w:rFonts w:ascii="Trebuchet MS" w:hAnsi="Trebuchet MS"/>
                <w:b/>
              </w:rPr>
              <w:t>: diet</w:t>
            </w:r>
          </w:p>
        </w:tc>
      </w:tr>
      <w:tr w:rsidR="0085279B" w:rsidRPr="00681B6F" w14:paraId="1AF91583" w14:textId="77777777" w:rsidTr="008920F8">
        <w:tc>
          <w:tcPr>
            <w:tcW w:w="9020" w:type="dxa"/>
            <w:tcBorders>
              <w:top w:val="nil"/>
              <w:bottom w:val="single" w:sz="4" w:space="0" w:color="FFFFFF" w:themeColor="background1"/>
            </w:tcBorders>
            <w:shd w:val="clear" w:color="auto" w:fill="EDEDED" w:themeFill="accent3" w:themeFillTint="33"/>
          </w:tcPr>
          <w:p w14:paraId="2EAC6D59" w14:textId="77777777" w:rsidR="0085279B" w:rsidRPr="00681B6F" w:rsidRDefault="0085279B" w:rsidP="0085279B">
            <w:pPr>
              <w:keepNext/>
              <w:spacing w:before="40" w:after="40" w:line="240" w:lineRule="auto"/>
              <w:rPr>
                <w:sz w:val="16"/>
                <w:szCs w:val="16"/>
              </w:rPr>
            </w:pPr>
            <w:r w:rsidRPr="00681B6F">
              <w:rPr>
                <w:sz w:val="16"/>
                <w:szCs w:val="16"/>
              </w:rPr>
              <w:t xml:space="preserve">Publication date range: </w:t>
            </w:r>
            <w:r>
              <w:rPr>
                <w:sz w:val="16"/>
                <w:szCs w:val="16"/>
              </w:rPr>
              <w:t>01/01/2014 to 04/06/2019</w:t>
            </w:r>
          </w:p>
          <w:p w14:paraId="27EBC534" w14:textId="77777777" w:rsidR="0085279B" w:rsidRPr="00681B6F" w:rsidRDefault="0085279B" w:rsidP="0085279B">
            <w:pPr>
              <w:keepNext/>
              <w:spacing w:before="40" w:after="40" w:line="240" w:lineRule="auto"/>
              <w:rPr>
                <w:sz w:val="16"/>
                <w:szCs w:val="16"/>
              </w:rPr>
            </w:pPr>
            <w:r w:rsidRPr="00681B6F">
              <w:rPr>
                <w:sz w:val="16"/>
                <w:szCs w:val="16"/>
              </w:rPr>
              <w:t xml:space="preserve">Databases searched: Embase, Cinahl, </w:t>
            </w:r>
            <w:r>
              <w:rPr>
                <w:sz w:val="16"/>
                <w:szCs w:val="16"/>
              </w:rPr>
              <w:t xml:space="preserve">PubMed, Informit: Indigenous peoples, </w:t>
            </w:r>
            <w:r w:rsidRPr="00681B6F">
              <w:rPr>
                <w:sz w:val="16"/>
                <w:szCs w:val="16"/>
              </w:rPr>
              <w:t>Scopus, Cochrane</w:t>
            </w:r>
          </w:p>
        </w:tc>
      </w:tr>
      <w:tr w:rsidR="007F6B71" w:rsidRPr="00681B6F" w14:paraId="3BB66CAD" w14:textId="77777777" w:rsidTr="0085279B">
        <w:tc>
          <w:tcPr>
            <w:tcW w:w="9020" w:type="dxa"/>
            <w:tcBorders>
              <w:top w:val="single" w:sz="4" w:space="0" w:color="FFFFFF" w:themeColor="background1"/>
              <w:bottom w:val="nil"/>
            </w:tcBorders>
            <w:shd w:val="clear" w:color="auto" w:fill="EDEDED" w:themeFill="accent3" w:themeFillTint="33"/>
          </w:tcPr>
          <w:p w14:paraId="5EFD6FC9" w14:textId="77777777" w:rsidR="007F6B71" w:rsidRPr="00681B6F" w:rsidRDefault="007F6B71" w:rsidP="00C42E2F">
            <w:pPr>
              <w:pStyle w:val="Tablecell"/>
              <w:keepNext/>
              <w:rPr>
                <w:b/>
                <w:sz w:val="16"/>
                <w:szCs w:val="16"/>
              </w:rPr>
            </w:pPr>
            <w:r w:rsidRPr="00681B6F">
              <w:rPr>
                <w:b/>
                <w:sz w:val="16"/>
                <w:szCs w:val="16"/>
              </w:rPr>
              <w:t>Evidence statements</w:t>
            </w:r>
          </w:p>
        </w:tc>
      </w:tr>
      <w:tr w:rsidR="007F6B71" w:rsidRPr="00681B6F" w14:paraId="10B59712" w14:textId="77777777" w:rsidTr="0085279B">
        <w:tc>
          <w:tcPr>
            <w:tcW w:w="9020" w:type="dxa"/>
            <w:tcBorders>
              <w:top w:val="nil"/>
              <w:bottom w:val="single" w:sz="4" w:space="0" w:color="FFFFFF" w:themeColor="background1"/>
            </w:tcBorders>
            <w:shd w:val="clear" w:color="auto" w:fill="EDEDED" w:themeFill="accent3" w:themeFillTint="33"/>
          </w:tcPr>
          <w:p w14:paraId="60740FF3" w14:textId="5ABF6825" w:rsidR="007F6B71" w:rsidRDefault="007F6B71" w:rsidP="00E25538">
            <w:pPr>
              <w:pStyle w:val="TableRCTs"/>
              <w:numPr>
                <w:ilvl w:val="0"/>
                <w:numId w:val="21"/>
              </w:numPr>
              <w:spacing w:before="60" w:after="60" w:line="240" w:lineRule="auto"/>
              <w:ind w:left="318" w:hanging="284"/>
            </w:pPr>
            <w:r>
              <w:t xml:space="preserve">The evidence shows a lower mean gestational weight gain among women participating in a dietary intervention (very low </w:t>
            </w:r>
            <w:r w:rsidR="00034391">
              <w:t>certainty</w:t>
            </w:r>
            <w:r>
              <w:t xml:space="preserve">), exercise intervention (moderate </w:t>
            </w:r>
            <w:r w:rsidR="00034391">
              <w:t>certainty</w:t>
            </w:r>
            <w:r>
              <w:t xml:space="preserve">) or lifestyle counselling intervention (low </w:t>
            </w:r>
            <w:r w:rsidR="00034391">
              <w:t>certainty</w:t>
            </w:r>
            <w:r>
              <w:t xml:space="preserve">). These interventions also lowered the risk of weight gain exceeding guidelines (very low to low </w:t>
            </w:r>
            <w:r w:rsidR="00034391">
              <w:t>certainty</w:t>
            </w:r>
            <w:r>
              <w:t>).</w:t>
            </w:r>
            <w:r w:rsidR="00E25538">
              <w:t xml:space="preserve"> There was no clear difference in postnatal weight retention with a dietary intervention (very low certainty) or exercise intervention (single study) and a reduction with lifestyle counselling (moderate certainty).</w:t>
            </w:r>
          </w:p>
          <w:p w14:paraId="5F94B4B8" w14:textId="0192A208" w:rsidR="007F6B71" w:rsidRDefault="007F6B71" w:rsidP="00B44B0A">
            <w:pPr>
              <w:pStyle w:val="TableRCTs"/>
              <w:numPr>
                <w:ilvl w:val="0"/>
                <w:numId w:val="21"/>
              </w:numPr>
              <w:spacing w:before="60" w:after="60" w:line="240" w:lineRule="auto"/>
              <w:ind w:left="318" w:hanging="284"/>
            </w:pPr>
            <w:r>
              <w:t xml:space="preserve">Dietary interventions showed no clear difference in risk of gestational diabetes (very low </w:t>
            </w:r>
            <w:r w:rsidR="00034391">
              <w:t>certainty</w:t>
            </w:r>
            <w:r>
              <w:t xml:space="preserve">), exercise interventions showed reduced risk (low </w:t>
            </w:r>
            <w:r w:rsidR="00034391">
              <w:t>certainty</w:t>
            </w:r>
            <w:r>
              <w:t xml:space="preserve">) and lifestyle counselling showed a probable reduction in risk (moderate </w:t>
            </w:r>
            <w:r w:rsidR="00034391">
              <w:t>certainty</w:t>
            </w:r>
            <w:r>
              <w:t xml:space="preserve">). </w:t>
            </w:r>
          </w:p>
          <w:p w14:paraId="66E5CFB5" w14:textId="45E23C89" w:rsidR="007F6B71" w:rsidRDefault="007F6B71" w:rsidP="00B44B0A">
            <w:pPr>
              <w:pStyle w:val="TableRCTs"/>
              <w:numPr>
                <w:ilvl w:val="0"/>
                <w:numId w:val="21"/>
              </w:numPr>
              <w:spacing w:before="60" w:after="60" w:line="240" w:lineRule="auto"/>
              <w:ind w:left="318" w:hanging="284"/>
            </w:pPr>
            <w:r>
              <w:t xml:space="preserve">There was a reduction in risk of gestational hypertension with dietary intervention or exercise intervention (moderate </w:t>
            </w:r>
            <w:r w:rsidR="00034391">
              <w:t>certainty</w:t>
            </w:r>
            <w:r>
              <w:t xml:space="preserve">) but no clear difference in risk with lifestyle counselling (low </w:t>
            </w:r>
            <w:r w:rsidR="00034391">
              <w:t>certainty</w:t>
            </w:r>
            <w:r>
              <w:t xml:space="preserve">). There was no clear difference in risk of pre-eclampsia with any type of intervention (low to moderate </w:t>
            </w:r>
            <w:r w:rsidR="00034391">
              <w:t>certainty</w:t>
            </w:r>
            <w:r>
              <w:t>).</w:t>
            </w:r>
          </w:p>
          <w:p w14:paraId="195E3CEE" w14:textId="19306131" w:rsidR="007F6B71" w:rsidRDefault="007F6B71" w:rsidP="00B44B0A">
            <w:pPr>
              <w:pStyle w:val="TableRCTs"/>
              <w:numPr>
                <w:ilvl w:val="0"/>
                <w:numId w:val="21"/>
              </w:numPr>
              <w:spacing w:before="60" w:after="60" w:line="240" w:lineRule="auto"/>
              <w:ind w:left="318" w:hanging="284"/>
            </w:pPr>
            <w:r>
              <w:t xml:space="preserve">There was no clear difference in risk of caesarean section with a dietary intervention (very low </w:t>
            </w:r>
            <w:r w:rsidR="00034391">
              <w:t>certainty</w:t>
            </w:r>
            <w:r>
              <w:t xml:space="preserve">) but a reduction in risk with exercise intervention (moderate </w:t>
            </w:r>
            <w:r w:rsidR="00034391">
              <w:t>certainty</w:t>
            </w:r>
            <w:r>
              <w:t xml:space="preserve">) and a probable reduction in risk with lifestyle counselling (low </w:t>
            </w:r>
            <w:r w:rsidR="00034391">
              <w:t>certainty</w:t>
            </w:r>
            <w:r>
              <w:t>).</w:t>
            </w:r>
          </w:p>
          <w:p w14:paraId="4F5438B2" w14:textId="294E56F5" w:rsidR="007F6B71" w:rsidRDefault="007F6B71" w:rsidP="00B44B0A">
            <w:pPr>
              <w:pStyle w:val="TableRCTs"/>
              <w:numPr>
                <w:ilvl w:val="0"/>
                <w:numId w:val="21"/>
              </w:numPr>
              <w:spacing w:before="60" w:after="60" w:line="240" w:lineRule="auto"/>
              <w:ind w:left="318" w:hanging="284"/>
            </w:pPr>
            <w:r>
              <w:t xml:space="preserve">There was a reduction in risk of antenatal depression with exercise intervention (moderate </w:t>
            </w:r>
            <w:r w:rsidR="00034391">
              <w:t>certainty</w:t>
            </w:r>
            <w:r>
              <w:t xml:space="preserve">) </w:t>
            </w:r>
            <w:r w:rsidR="00E25538">
              <w:t>but not lifestyle counselling (low certainty). The risk of postnatal depression was reduced with exercise intervention.</w:t>
            </w:r>
          </w:p>
          <w:p w14:paraId="66439C08" w14:textId="77777777" w:rsidR="00E25538" w:rsidRDefault="007F6B71" w:rsidP="00B44B0A">
            <w:pPr>
              <w:pStyle w:val="TableRCTs"/>
              <w:numPr>
                <w:ilvl w:val="0"/>
                <w:numId w:val="21"/>
              </w:numPr>
              <w:spacing w:before="60" w:after="60" w:line="240" w:lineRule="auto"/>
              <w:ind w:left="318" w:hanging="284"/>
            </w:pPr>
            <w:r>
              <w:t xml:space="preserve">The risk of preterm birth was reduced with a dietary intervention </w:t>
            </w:r>
            <w:r w:rsidR="00E25538">
              <w:t xml:space="preserve">(moderate certainty), probably reduced with </w:t>
            </w:r>
            <w:r>
              <w:t xml:space="preserve">lifestyle counselling </w:t>
            </w:r>
            <w:r w:rsidR="00E25538">
              <w:t xml:space="preserve">(moderate certainty) </w:t>
            </w:r>
            <w:r>
              <w:t xml:space="preserve">but not exercise intervention (moderate </w:t>
            </w:r>
            <w:r w:rsidR="00034391">
              <w:t>certainty</w:t>
            </w:r>
            <w:r>
              <w:t xml:space="preserve">). </w:t>
            </w:r>
          </w:p>
          <w:p w14:paraId="181F26C6" w14:textId="3C32E734" w:rsidR="007F6B71" w:rsidRDefault="007F6B71" w:rsidP="00B44B0A">
            <w:pPr>
              <w:pStyle w:val="TableRCTs"/>
              <w:numPr>
                <w:ilvl w:val="0"/>
                <w:numId w:val="21"/>
              </w:numPr>
              <w:spacing w:before="60" w:after="60" w:line="240" w:lineRule="auto"/>
              <w:ind w:left="318" w:hanging="284"/>
            </w:pPr>
            <w:r>
              <w:t xml:space="preserve">There was no clear difference in risk of macrosomia &gt;4,000g with dietary intervention (very low </w:t>
            </w:r>
            <w:r w:rsidR="00034391">
              <w:t>certainty</w:t>
            </w:r>
            <w:r>
              <w:t xml:space="preserve">) but a reduction in risk with exercise intervention (moderate </w:t>
            </w:r>
            <w:r w:rsidR="00034391">
              <w:t>certainty</w:t>
            </w:r>
            <w:r>
              <w:t xml:space="preserve">) and a probable reduction in risk with lifestyle counselling (low </w:t>
            </w:r>
            <w:r w:rsidR="00034391">
              <w:t>certainty</w:t>
            </w:r>
            <w:r>
              <w:t xml:space="preserve">). There was a reduction of risk of macrosomia &gt;4,500 g with lifestyle counselling (moderate </w:t>
            </w:r>
            <w:r w:rsidR="00034391">
              <w:t>certainty</w:t>
            </w:r>
            <w:r>
              <w:t xml:space="preserve">). There was no clear difference in risk of low birth weight with an exercise intervention (moderate </w:t>
            </w:r>
            <w:r w:rsidR="00034391">
              <w:t>certainty</w:t>
            </w:r>
            <w:r>
              <w:t xml:space="preserve">) </w:t>
            </w:r>
            <w:r w:rsidR="00EC78F0">
              <w:t>or</w:t>
            </w:r>
            <w:r>
              <w:t xml:space="preserve"> lifestyle counselling (low </w:t>
            </w:r>
            <w:r w:rsidR="00034391">
              <w:t>certainty</w:t>
            </w:r>
            <w:r>
              <w:t xml:space="preserve">). There was a possible reduction in risk of large-for-gestational age with lifestyle counselling (moderate </w:t>
            </w:r>
            <w:r w:rsidR="00034391">
              <w:t>certainty</w:t>
            </w:r>
            <w:r>
              <w:t>) but no clear difference in risk with the other interventions.</w:t>
            </w:r>
          </w:p>
          <w:p w14:paraId="7E1F4561" w14:textId="77777777" w:rsidR="007F6B71" w:rsidRDefault="007F6B71" w:rsidP="00B44B0A">
            <w:pPr>
              <w:pStyle w:val="TableRCTs"/>
              <w:numPr>
                <w:ilvl w:val="0"/>
                <w:numId w:val="21"/>
              </w:numPr>
              <w:spacing w:before="60" w:after="60" w:line="240" w:lineRule="auto"/>
              <w:ind w:left="318" w:hanging="284"/>
            </w:pPr>
            <w:r>
              <w:t xml:space="preserve">There was no clear difference in risk of small-for-gestational age, Apgar score &lt;7 at 5 minutes or weight in early childhood with any intervention </w:t>
            </w:r>
          </w:p>
        </w:tc>
      </w:tr>
      <w:tr w:rsidR="007F6B71" w:rsidRPr="00197194" w14:paraId="14645F43" w14:textId="77777777" w:rsidTr="0085279B">
        <w:tc>
          <w:tcPr>
            <w:tcW w:w="9020" w:type="dxa"/>
            <w:tcBorders>
              <w:top w:val="single" w:sz="4" w:space="0" w:color="FFFFFF" w:themeColor="background1"/>
              <w:bottom w:val="single" w:sz="4" w:space="0" w:color="FFFFFF" w:themeColor="background1"/>
            </w:tcBorders>
            <w:shd w:val="clear" w:color="auto" w:fill="8580B0"/>
          </w:tcPr>
          <w:p w14:paraId="217158B2" w14:textId="16D890FE" w:rsidR="007F6B71" w:rsidRPr="00197194" w:rsidRDefault="0085279B" w:rsidP="00C42E2F">
            <w:pPr>
              <w:pStyle w:val="TableRCTs"/>
              <w:rPr>
                <w:b/>
              </w:rPr>
            </w:pPr>
            <w:r>
              <w:rPr>
                <w:b/>
              </w:rPr>
              <w:t>Evidence</w:t>
            </w:r>
            <w:r w:rsidR="007F6B71" w:rsidRPr="00197194">
              <w:rPr>
                <w:b/>
              </w:rPr>
              <w:t>-based recommendation</w:t>
            </w:r>
          </w:p>
        </w:tc>
      </w:tr>
      <w:tr w:rsidR="007F6B71" w:rsidRPr="00681B6F" w14:paraId="50ADA0C0" w14:textId="77777777" w:rsidTr="0085279B">
        <w:tc>
          <w:tcPr>
            <w:tcW w:w="9020" w:type="dxa"/>
            <w:tcBorders>
              <w:top w:val="single" w:sz="4" w:space="0" w:color="FFFFFF" w:themeColor="background1"/>
              <w:bottom w:val="single" w:sz="4" w:space="0" w:color="FFFFFF" w:themeColor="background1"/>
            </w:tcBorders>
            <w:shd w:val="clear" w:color="auto" w:fill="CDCADB"/>
          </w:tcPr>
          <w:p w14:paraId="69A74276" w14:textId="31216C13" w:rsidR="007F6B71" w:rsidRDefault="0085279B" w:rsidP="00C42E2F">
            <w:pPr>
              <w:pStyle w:val="TableRCTs"/>
            </w:pPr>
            <w:r w:rsidRPr="00EF5853">
              <w:t>At every antenatal vi</w:t>
            </w:r>
            <w:r w:rsidRPr="0085279B">
              <w:t>sit, give women tailored advice on weight gain, including the benefits of a healthy diet, regular physical activity and self-monitoring.</w:t>
            </w:r>
          </w:p>
        </w:tc>
      </w:tr>
      <w:tr w:rsidR="007F6B71" w:rsidRPr="008A48F4" w14:paraId="11E6AC25" w14:textId="77777777" w:rsidTr="0085279B">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2FFCD791" w14:textId="77777777" w:rsidR="007F6B71" w:rsidRPr="008A48F4" w:rsidRDefault="007F6B71" w:rsidP="00C42E2F">
            <w:pPr>
              <w:pStyle w:val="Tablecell"/>
              <w:rPr>
                <w:b/>
                <w:sz w:val="16"/>
                <w:szCs w:val="16"/>
              </w:rPr>
            </w:pPr>
            <w:r w:rsidRPr="008A48F4">
              <w:rPr>
                <w:b/>
                <w:sz w:val="16"/>
                <w:szCs w:val="16"/>
              </w:rPr>
              <w:t xml:space="preserve">Harms and </w:t>
            </w:r>
            <w:r>
              <w:rPr>
                <w:b/>
                <w:sz w:val="16"/>
                <w:szCs w:val="16"/>
              </w:rPr>
              <w:t xml:space="preserve">health </w:t>
            </w:r>
            <w:r w:rsidRPr="008A48F4">
              <w:rPr>
                <w:b/>
                <w:sz w:val="16"/>
                <w:szCs w:val="16"/>
              </w:rPr>
              <w:t>benefits associated with the recommendation</w:t>
            </w:r>
          </w:p>
        </w:tc>
      </w:tr>
      <w:tr w:rsidR="007F6B71" w:rsidRPr="008A48F4" w14:paraId="2E2FB00E" w14:textId="77777777" w:rsidTr="0085279B">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5966D272" w14:textId="76A40152" w:rsidR="007F6B71" w:rsidRPr="008A48F4" w:rsidRDefault="007F6B71" w:rsidP="00C42E2F">
            <w:pPr>
              <w:pStyle w:val="Tablecell"/>
              <w:rPr>
                <w:sz w:val="16"/>
                <w:szCs w:val="16"/>
                <w:lang w:val="en-US" w:eastAsia="en-AU"/>
              </w:rPr>
            </w:pPr>
            <w:r w:rsidRPr="00C212AC">
              <w:rPr>
                <w:i/>
                <w:sz w:val="16"/>
                <w:szCs w:val="16"/>
              </w:rPr>
              <w:t>Harms</w:t>
            </w:r>
            <w:r w:rsidRPr="008A48F4">
              <w:rPr>
                <w:sz w:val="16"/>
                <w:szCs w:val="16"/>
              </w:rPr>
              <w:t xml:space="preserve">: </w:t>
            </w:r>
            <w:r w:rsidR="00EC78F0">
              <w:rPr>
                <w:sz w:val="16"/>
                <w:szCs w:val="16"/>
              </w:rPr>
              <w:t>No harms identified.</w:t>
            </w:r>
          </w:p>
          <w:p w14:paraId="58A4326F" w14:textId="63AAA017" w:rsidR="007F6B71" w:rsidRPr="008A48F4" w:rsidRDefault="007F6B71" w:rsidP="00EC78F0">
            <w:pPr>
              <w:pStyle w:val="Tablecell"/>
              <w:rPr>
                <w:sz w:val="16"/>
                <w:szCs w:val="16"/>
              </w:rPr>
            </w:pPr>
            <w:r w:rsidRPr="00C212AC">
              <w:rPr>
                <w:i/>
                <w:sz w:val="16"/>
                <w:szCs w:val="16"/>
                <w:lang w:val="en-US" w:eastAsia="en-AU"/>
              </w:rPr>
              <w:t>Health benefits</w:t>
            </w:r>
            <w:r w:rsidRPr="008A48F4">
              <w:rPr>
                <w:sz w:val="16"/>
                <w:szCs w:val="16"/>
                <w:lang w:val="en-US" w:eastAsia="en-AU"/>
              </w:rPr>
              <w:t xml:space="preserve">: </w:t>
            </w:r>
            <w:r w:rsidR="00EC78F0">
              <w:rPr>
                <w:sz w:val="16"/>
                <w:szCs w:val="16"/>
                <w:lang w:val="en-US" w:eastAsia="en-AU"/>
              </w:rPr>
              <w:t>Physical activity and healthy diet reduce gestational weight gain, alone or in combination. There is also a range of other health benefits for woman and baby.</w:t>
            </w:r>
          </w:p>
        </w:tc>
      </w:tr>
      <w:tr w:rsidR="007F6B71" w:rsidRPr="00371EB9" w14:paraId="6E8F9F6A" w14:textId="77777777" w:rsidTr="0085279B">
        <w:trPr>
          <w:trHeight w:val="249"/>
        </w:trPr>
        <w:tc>
          <w:tcPr>
            <w:tcW w:w="9020" w:type="dxa"/>
            <w:tcBorders>
              <w:top w:val="single" w:sz="4" w:space="0" w:color="FFFFFF" w:themeColor="background1"/>
              <w:bottom w:val="single" w:sz="4" w:space="0" w:color="FFFFFF" w:themeColor="background1"/>
            </w:tcBorders>
            <w:shd w:val="clear" w:color="auto" w:fill="EDEDED" w:themeFill="accent3" w:themeFillTint="33"/>
          </w:tcPr>
          <w:p w14:paraId="7681D9DB" w14:textId="77777777" w:rsidR="007F6B71" w:rsidRPr="00371EB9" w:rsidRDefault="007F6B71" w:rsidP="00C42E2F">
            <w:pPr>
              <w:pStyle w:val="Tablecell"/>
              <w:rPr>
                <w:b/>
                <w:sz w:val="16"/>
                <w:szCs w:val="16"/>
              </w:rPr>
            </w:pPr>
            <w:r w:rsidRPr="00371EB9">
              <w:rPr>
                <w:b/>
                <w:sz w:val="16"/>
                <w:szCs w:val="16"/>
              </w:rPr>
              <w:t>Implications for implementation</w:t>
            </w:r>
          </w:p>
        </w:tc>
      </w:tr>
      <w:tr w:rsidR="007F6B71" w:rsidRPr="005C3ABF" w14:paraId="3647C9A4" w14:textId="77777777" w:rsidTr="0085279B">
        <w:trPr>
          <w:trHeight w:val="249"/>
        </w:trPr>
        <w:tc>
          <w:tcPr>
            <w:tcW w:w="9020" w:type="dxa"/>
            <w:tcBorders>
              <w:top w:val="single" w:sz="4" w:space="0" w:color="FFFFFF" w:themeColor="background1"/>
              <w:bottom w:val="single" w:sz="4" w:space="0" w:color="4472C4" w:themeColor="accent1"/>
            </w:tcBorders>
            <w:shd w:val="clear" w:color="auto" w:fill="EDEDED" w:themeFill="accent3" w:themeFillTint="33"/>
          </w:tcPr>
          <w:p w14:paraId="16E3A543" w14:textId="0CD3AA5E" w:rsidR="007F6B71" w:rsidRPr="00C42B9B" w:rsidRDefault="007F6B71" w:rsidP="00EC78F0">
            <w:pPr>
              <w:pStyle w:val="Tablecell"/>
              <w:rPr>
                <w:sz w:val="16"/>
                <w:szCs w:val="16"/>
              </w:rPr>
            </w:pPr>
            <w:r>
              <w:rPr>
                <w:sz w:val="16"/>
                <w:szCs w:val="16"/>
              </w:rPr>
              <w:t>This recommendation may increase consultation time.</w:t>
            </w:r>
          </w:p>
        </w:tc>
      </w:tr>
    </w:tbl>
    <w:p w14:paraId="262DCBAB" w14:textId="77777777" w:rsidR="007F6B71" w:rsidRDefault="007F6B71" w:rsidP="00A62969">
      <w:pPr>
        <w:pStyle w:val="Heading1"/>
        <w:numPr>
          <w:ilvl w:val="0"/>
          <w:numId w:val="0"/>
        </w:numPr>
        <w:sectPr w:rsidR="007F6B71" w:rsidSect="003E7EEC">
          <w:pgSz w:w="11900" w:h="16840"/>
          <w:pgMar w:top="1440" w:right="1440" w:bottom="1440" w:left="1440" w:header="708" w:footer="708" w:gutter="0"/>
          <w:cols w:space="708"/>
          <w:docGrid w:linePitch="360"/>
        </w:sectPr>
      </w:pPr>
    </w:p>
    <w:p w14:paraId="4A67F293" w14:textId="4218622A" w:rsidR="00A62969" w:rsidRDefault="00806804" w:rsidP="00A62969">
      <w:pPr>
        <w:pStyle w:val="Heading1"/>
        <w:numPr>
          <w:ilvl w:val="0"/>
          <w:numId w:val="0"/>
        </w:numPr>
      </w:pPr>
      <w:bookmarkStart w:id="132" w:name="_Toc41914138"/>
      <w:r>
        <w:t>D</w:t>
      </w:r>
      <w:r w:rsidR="007F6B71">
        <w:tab/>
      </w:r>
      <w:r w:rsidR="00A62969">
        <w:t>Topics currently under review</w:t>
      </w:r>
      <w:bookmarkEnd w:id="86"/>
      <w:bookmarkEnd w:id="132"/>
    </w:p>
    <w:p w14:paraId="10D1DF07" w14:textId="77777777" w:rsidR="00A62969" w:rsidRPr="00F6179A" w:rsidRDefault="00A62969" w:rsidP="00A62969">
      <w:pPr>
        <w:rPr>
          <w:b/>
        </w:rPr>
      </w:pPr>
      <w:r w:rsidRPr="00F6179A">
        <w:rPr>
          <w:b/>
        </w:rPr>
        <w:t>Lifestyle considerations</w:t>
      </w:r>
    </w:p>
    <w:p w14:paraId="7F7919AF" w14:textId="77777777" w:rsidR="00A62969" w:rsidRDefault="00A62969" w:rsidP="00A62969">
      <w:pPr>
        <w:rPr>
          <w:lang w:eastAsia="ko-KR"/>
        </w:rPr>
      </w:pPr>
      <w:r>
        <w:rPr>
          <w:lang w:eastAsia="ko-KR"/>
        </w:rPr>
        <w:t>Vaccines (including influenza, pertussis, varicella)</w:t>
      </w:r>
    </w:p>
    <w:p w14:paraId="149A997A" w14:textId="77777777" w:rsidR="00A84F0B" w:rsidRDefault="00A84F0B" w:rsidP="00A62969">
      <w:pPr>
        <w:spacing w:before="240"/>
        <w:rPr>
          <w:b/>
        </w:rPr>
      </w:pPr>
      <w:r>
        <w:rPr>
          <w:b/>
        </w:rPr>
        <w:t>Clinical assessments</w:t>
      </w:r>
    </w:p>
    <w:p w14:paraId="06928D73" w14:textId="3F491DB0" w:rsidR="00A84F0B" w:rsidRDefault="00A84F0B" w:rsidP="00ED2810">
      <w:r>
        <w:t>Pre-eclampsia</w:t>
      </w:r>
    </w:p>
    <w:p w14:paraId="0C6FA4B5" w14:textId="09FE9479" w:rsidR="00A62969" w:rsidRPr="00F6179A" w:rsidRDefault="00A62969" w:rsidP="00A62969">
      <w:pPr>
        <w:spacing w:before="240"/>
        <w:rPr>
          <w:b/>
        </w:rPr>
      </w:pPr>
      <w:r w:rsidRPr="00F6179A">
        <w:rPr>
          <w:b/>
        </w:rPr>
        <w:t>Maternal health testing</w:t>
      </w:r>
    </w:p>
    <w:p w14:paraId="320E6A3A" w14:textId="77777777" w:rsidR="00A62969" w:rsidRDefault="00A62969" w:rsidP="00A62969">
      <w:pPr>
        <w:rPr>
          <w:lang w:eastAsia="ko-KR"/>
        </w:rPr>
      </w:pPr>
      <w:r>
        <w:rPr>
          <w:lang w:eastAsia="ko-KR"/>
        </w:rPr>
        <w:t>Diabetes</w:t>
      </w:r>
    </w:p>
    <w:p w14:paraId="6E0E0EEE" w14:textId="77777777" w:rsidR="00A62969" w:rsidRDefault="00A62969" w:rsidP="00A62969">
      <w:pPr>
        <w:rPr>
          <w:lang w:eastAsia="ko-KR"/>
        </w:rPr>
      </w:pPr>
      <w:r>
        <w:rPr>
          <w:lang w:eastAsia="ko-KR"/>
        </w:rPr>
        <w:t>Anaemia</w:t>
      </w:r>
    </w:p>
    <w:p w14:paraId="2C5FB4D3" w14:textId="77777777" w:rsidR="00A62969" w:rsidRDefault="00A62969" w:rsidP="00A62969">
      <w:pPr>
        <w:rPr>
          <w:lang w:eastAsia="ko-KR"/>
        </w:rPr>
      </w:pPr>
      <w:r>
        <w:rPr>
          <w:lang w:eastAsia="ko-KR"/>
        </w:rPr>
        <w:t>Group B streptococcus</w:t>
      </w:r>
    </w:p>
    <w:p w14:paraId="1697A6C4" w14:textId="52E57A01" w:rsidR="00A84F0B" w:rsidRDefault="00A84F0B" w:rsidP="00A62969">
      <w:pPr>
        <w:rPr>
          <w:lang w:eastAsia="ko-KR"/>
        </w:rPr>
      </w:pPr>
      <w:r>
        <w:rPr>
          <w:lang w:eastAsia="ko-KR"/>
        </w:rPr>
        <w:t>Genetic carrier screening</w:t>
      </w:r>
    </w:p>
    <w:p w14:paraId="6EA8DFEF" w14:textId="77777777" w:rsidR="00A62969" w:rsidRDefault="00A62969" w:rsidP="00A62969">
      <w:pPr>
        <w:rPr>
          <w:lang w:eastAsia="ko-KR"/>
        </w:rPr>
      </w:pPr>
      <w:r>
        <w:rPr>
          <w:lang w:eastAsia="ko-KR"/>
        </w:rPr>
        <w:t>Cervical abnormalities</w:t>
      </w:r>
    </w:p>
    <w:p w14:paraId="5FA3D97F" w14:textId="77777777" w:rsidR="00A62969" w:rsidRPr="00F6179A" w:rsidRDefault="00A62969" w:rsidP="00A62969">
      <w:pPr>
        <w:spacing w:before="240"/>
        <w:rPr>
          <w:b/>
        </w:rPr>
      </w:pPr>
      <w:r w:rsidRPr="00F6179A">
        <w:rPr>
          <w:b/>
        </w:rPr>
        <w:t>Fetal chromosomal anomalies</w:t>
      </w:r>
    </w:p>
    <w:p w14:paraId="66C25A65" w14:textId="07F8A24C" w:rsidR="00C47A9D" w:rsidRDefault="00A62969" w:rsidP="00F13204">
      <w:pPr>
        <w:rPr>
          <w:lang w:eastAsia="ko-KR"/>
        </w:rPr>
      </w:pPr>
      <w:r>
        <w:rPr>
          <w:lang w:eastAsia="ko-KR"/>
        </w:rPr>
        <w:t>Ultrasound assessment for women who have cell-free DNA testing for chromosomal anomalies</w:t>
      </w:r>
    </w:p>
    <w:p w14:paraId="0F75EA6B" w14:textId="77777777" w:rsidR="007F6B71" w:rsidRDefault="007F6B71" w:rsidP="00F13204">
      <w:pPr>
        <w:rPr>
          <w:lang w:eastAsia="ko-KR"/>
        </w:rPr>
        <w:sectPr w:rsidR="007F6B71" w:rsidSect="003E7EEC">
          <w:pgSz w:w="11900" w:h="16840"/>
          <w:pgMar w:top="1440" w:right="1440" w:bottom="1440" w:left="1440" w:header="708" w:footer="708" w:gutter="0"/>
          <w:cols w:space="708"/>
          <w:docGrid w:linePitch="360"/>
        </w:sectPr>
      </w:pPr>
    </w:p>
    <w:p w14:paraId="39AEBD26" w14:textId="77777777" w:rsidR="007F6B71" w:rsidRDefault="007F6B71" w:rsidP="007F6B71">
      <w:pPr>
        <w:pStyle w:val="Heading1"/>
        <w:numPr>
          <w:ilvl w:val="0"/>
          <w:numId w:val="0"/>
        </w:numPr>
        <w:ind w:left="567" w:hanging="567"/>
      </w:pPr>
      <w:bookmarkStart w:id="133" w:name="_Toc41914139"/>
      <w:r>
        <w:t>E</w:t>
      </w:r>
      <w:r>
        <w:tab/>
        <w:t>Topics covered in the pregnancy care guidelines</w:t>
      </w:r>
      <w:bookmarkEnd w:id="133"/>
    </w:p>
    <w:p w14:paraId="7F9B3012" w14:textId="77777777" w:rsidR="007F6B71" w:rsidRDefault="007F6B71" w:rsidP="007F6B71">
      <w:pPr>
        <w:rPr>
          <w:b/>
          <w:caps/>
        </w:rPr>
        <w:sectPr w:rsidR="007F6B71" w:rsidSect="00C42E2F">
          <w:pgSz w:w="11904" w:h="16834"/>
          <w:pgMar w:top="1418" w:right="1134" w:bottom="1418" w:left="1134" w:header="708" w:footer="708" w:gutter="0"/>
          <w:cols w:space="708"/>
        </w:sectPr>
      </w:pPr>
    </w:p>
    <w:p w14:paraId="7F901780" w14:textId="77777777" w:rsidR="007F6B71" w:rsidRPr="009E34B4" w:rsidRDefault="007F6B71" w:rsidP="007F6B71">
      <w:pPr>
        <w:rPr>
          <w:rFonts w:asciiTheme="minorHAnsi" w:eastAsiaTheme="minorEastAsia" w:hAnsiTheme="minorHAnsi" w:cstheme="minorBidi"/>
          <w:b/>
          <w:caps/>
          <w:sz w:val="24"/>
          <w:lang w:val="en-US"/>
        </w:rPr>
      </w:pPr>
      <w:r w:rsidRPr="009E34B4">
        <w:rPr>
          <w:b/>
          <w:caps/>
        </w:rPr>
        <w:t>Optimising antenatal care</w:t>
      </w:r>
    </w:p>
    <w:p w14:paraId="55E2782B" w14:textId="77777777" w:rsidR="007F6B71" w:rsidRPr="00CC52F7" w:rsidRDefault="007F6B71" w:rsidP="007F6B71">
      <w:pPr>
        <w:rPr>
          <w:rFonts w:asciiTheme="minorHAnsi" w:eastAsiaTheme="minorEastAsia" w:hAnsiTheme="minorHAnsi" w:cstheme="minorBidi"/>
          <w:b/>
          <w:sz w:val="24"/>
          <w:lang w:val="en-US"/>
        </w:rPr>
      </w:pPr>
      <w:r w:rsidRPr="00CC52F7">
        <w:t>Principles of care</w:t>
      </w:r>
    </w:p>
    <w:p w14:paraId="6C28EE66" w14:textId="77777777" w:rsidR="007F6B71" w:rsidRDefault="007F6B71" w:rsidP="007F6B71">
      <w:pPr>
        <w:rPr>
          <w:rFonts w:asciiTheme="minorHAnsi" w:eastAsiaTheme="minorEastAsia" w:hAnsiTheme="minorHAnsi" w:cstheme="minorBidi"/>
          <w:b/>
          <w:sz w:val="24"/>
          <w:lang w:val="en-US"/>
        </w:rPr>
      </w:pPr>
      <w:r>
        <w:t>Providing woman-centred care</w:t>
      </w:r>
    </w:p>
    <w:p w14:paraId="794EA4A7" w14:textId="77777777" w:rsidR="007F6B71" w:rsidRDefault="007F6B71" w:rsidP="007F6B71">
      <w:pPr>
        <w:rPr>
          <w:rFonts w:asciiTheme="minorHAnsi" w:eastAsiaTheme="minorEastAsia" w:hAnsiTheme="minorHAnsi" w:cstheme="minorBidi"/>
          <w:b/>
          <w:sz w:val="24"/>
          <w:lang w:val="en-US"/>
        </w:rPr>
      </w:pPr>
      <w:r>
        <w:t>Antenatal care for Aboriginal and Torres Strait Islander women</w:t>
      </w:r>
    </w:p>
    <w:p w14:paraId="590FA68F" w14:textId="77777777" w:rsidR="007F6B71" w:rsidRPr="00CC52F7" w:rsidRDefault="007F6B71" w:rsidP="007F6B71">
      <w:pPr>
        <w:rPr>
          <w:rFonts w:asciiTheme="minorHAnsi" w:eastAsiaTheme="minorEastAsia" w:hAnsiTheme="minorHAnsi" w:cstheme="minorBidi"/>
          <w:b/>
          <w:sz w:val="24"/>
          <w:lang w:val="en-US"/>
        </w:rPr>
      </w:pPr>
      <w:r w:rsidRPr="00CC52F7">
        <w:t>Antenatal care for migrant and refugee women</w:t>
      </w:r>
    </w:p>
    <w:p w14:paraId="48759A95" w14:textId="77777777" w:rsidR="007F6B71" w:rsidRPr="00CC52F7" w:rsidRDefault="007F6B71" w:rsidP="007F6B71">
      <w:pPr>
        <w:rPr>
          <w:rFonts w:asciiTheme="minorHAnsi" w:eastAsiaTheme="minorEastAsia" w:hAnsiTheme="minorHAnsi" w:cstheme="minorBidi"/>
          <w:b/>
          <w:sz w:val="24"/>
          <w:lang w:val="en-US"/>
        </w:rPr>
      </w:pPr>
      <w:r w:rsidRPr="00CC52F7">
        <w:t>Antenatal care for women with mental health disorders</w:t>
      </w:r>
    </w:p>
    <w:p w14:paraId="62B82FC7" w14:textId="77777777" w:rsidR="007F6B71" w:rsidRDefault="007F6B71" w:rsidP="007F6B71">
      <w:r>
        <w:t>Population groups with specific care needs</w:t>
      </w:r>
    </w:p>
    <w:p w14:paraId="4F0DC37A" w14:textId="77777777" w:rsidR="007F6B71" w:rsidRPr="009E34B4" w:rsidRDefault="007F6B71" w:rsidP="007F6B71">
      <w:pPr>
        <w:rPr>
          <w:rFonts w:asciiTheme="minorHAnsi" w:eastAsiaTheme="minorEastAsia" w:hAnsiTheme="minorHAnsi" w:cstheme="minorBidi"/>
          <w:b/>
          <w:caps/>
          <w:sz w:val="24"/>
          <w:lang w:val="en-US"/>
        </w:rPr>
      </w:pPr>
      <w:r w:rsidRPr="009E34B4">
        <w:rPr>
          <w:b/>
          <w:caps/>
        </w:rPr>
        <w:t>Clinical care</w:t>
      </w:r>
      <w:r>
        <w:rPr>
          <w:b/>
          <w:caps/>
        </w:rPr>
        <w:t xml:space="preserve"> duriNG pregnancy</w:t>
      </w:r>
    </w:p>
    <w:p w14:paraId="5E110585" w14:textId="77777777" w:rsidR="007F6B71" w:rsidRPr="00CC52F7" w:rsidRDefault="007F6B71" w:rsidP="007F6B71">
      <w:pPr>
        <w:rPr>
          <w:rFonts w:asciiTheme="minorHAnsi" w:eastAsiaTheme="minorEastAsia" w:hAnsiTheme="minorHAnsi" w:cstheme="minorBidi"/>
          <w:b/>
          <w:sz w:val="24"/>
          <w:lang w:val="en-US"/>
        </w:rPr>
      </w:pPr>
      <w:r w:rsidRPr="00CC52F7">
        <w:t>Core practices in antenatal care</w:t>
      </w:r>
      <w:r w:rsidRPr="00CC52F7">
        <w:tab/>
      </w:r>
    </w:p>
    <w:p w14:paraId="4E0DB63A" w14:textId="77777777" w:rsidR="007F6B71" w:rsidRDefault="007F6B71" w:rsidP="007F6B71">
      <w:r>
        <w:t>Antenatal visits</w:t>
      </w:r>
    </w:p>
    <w:p w14:paraId="7F14B305" w14:textId="77777777" w:rsidR="007F6B71" w:rsidRPr="00CC52F7" w:rsidRDefault="007F6B71" w:rsidP="007F6B71">
      <w:pPr>
        <w:rPr>
          <w:rFonts w:asciiTheme="minorHAnsi" w:eastAsiaTheme="minorEastAsia" w:hAnsiTheme="minorHAnsi"/>
          <w:sz w:val="24"/>
          <w:lang w:val="en-US"/>
        </w:rPr>
      </w:pPr>
      <w:r w:rsidRPr="00CC52F7">
        <w:t>Preparing for pregnancy, childbirth and parenthood</w:t>
      </w:r>
    </w:p>
    <w:p w14:paraId="5824D2DB" w14:textId="77777777" w:rsidR="007F6B71" w:rsidRPr="00CC52F7" w:rsidRDefault="007F6B71" w:rsidP="007F6B71">
      <w:pPr>
        <w:rPr>
          <w:rFonts w:asciiTheme="minorHAnsi" w:eastAsiaTheme="minorEastAsia" w:hAnsiTheme="minorHAnsi"/>
          <w:sz w:val="24"/>
          <w:lang w:val="en-US"/>
        </w:rPr>
      </w:pPr>
      <w:r w:rsidRPr="00CC52F7">
        <w:t>Preparing for breastfeeding</w:t>
      </w:r>
    </w:p>
    <w:p w14:paraId="17BA0822" w14:textId="77777777" w:rsidR="007F6B71" w:rsidRPr="009E34B4" w:rsidRDefault="007F6B71" w:rsidP="007F6B71">
      <w:pPr>
        <w:rPr>
          <w:rFonts w:asciiTheme="minorHAnsi" w:eastAsiaTheme="minorEastAsia" w:hAnsiTheme="minorHAnsi" w:cstheme="minorBidi"/>
          <w:b/>
          <w:sz w:val="24"/>
          <w:lang w:val="en-US"/>
        </w:rPr>
      </w:pPr>
      <w:r w:rsidRPr="009E34B4">
        <w:rPr>
          <w:b/>
        </w:rPr>
        <w:t>Lifestyle considerations</w:t>
      </w:r>
    </w:p>
    <w:p w14:paraId="56D6BB65" w14:textId="77777777" w:rsidR="007F6B71" w:rsidRPr="00CC52F7" w:rsidRDefault="007F6B71" w:rsidP="007F6B71">
      <w:pPr>
        <w:rPr>
          <w:rFonts w:asciiTheme="minorHAnsi" w:eastAsiaTheme="minorEastAsia" w:hAnsiTheme="minorHAnsi"/>
          <w:sz w:val="24"/>
          <w:lang w:val="en-US"/>
        </w:rPr>
      </w:pPr>
      <w:r w:rsidRPr="00CC52F7">
        <w:t>Nutrition</w:t>
      </w:r>
      <w:r w:rsidRPr="00CC52F7">
        <w:tab/>
      </w:r>
    </w:p>
    <w:p w14:paraId="06DFF0A1" w14:textId="77777777" w:rsidR="007F6B71" w:rsidRDefault="007F6B71" w:rsidP="007F6B71">
      <w:pPr>
        <w:rPr>
          <w:rFonts w:asciiTheme="minorHAnsi" w:eastAsiaTheme="minorEastAsia" w:hAnsiTheme="minorHAnsi" w:cstheme="minorBidi"/>
          <w:sz w:val="24"/>
          <w:lang w:val="en-US"/>
        </w:rPr>
      </w:pPr>
      <w:r>
        <w:t>Nutritional supplements</w:t>
      </w:r>
    </w:p>
    <w:p w14:paraId="581F0948" w14:textId="77777777" w:rsidR="007F6B71" w:rsidRPr="00CC52F7" w:rsidRDefault="007F6B71" w:rsidP="007F6B71">
      <w:pPr>
        <w:rPr>
          <w:rFonts w:asciiTheme="minorHAnsi" w:eastAsiaTheme="minorEastAsia" w:hAnsiTheme="minorHAnsi"/>
          <w:sz w:val="24"/>
          <w:lang w:val="en-US"/>
        </w:rPr>
      </w:pPr>
      <w:r w:rsidRPr="00CC52F7">
        <w:t>Physical activity</w:t>
      </w:r>
    </w:p>
    <w:p w14:paraId="39B40339" w14:textId="77777777" w:rsidR="007F6B71" w:rsidRDefault="007F6B71" w:rsidP="007F6B71">
      <w:pPr>
        <w:rPr>
          <w:rFonts w:asciiTheme="minorHAnsi" w:eastAsiaTheme="minorEastAsia" w:hAnsiTheme="minorHAnsi" w:cstheme="minorBidi"/>
          <w:sz w:val="24"/>
          <w:lang w:val="en-US"/>
        </w:rPr>
      </w:pPr>
      <w:r>
        <w:t>Tobacco smoking</w:t>
      </w:r>
    </w:p>
    <w:p w14:paraId="49EC630B" w14:textId="77777777" w:rsidR="007F6B71" w:rsidRDefault="007F6B71" w:rsidP="007F6B71">
      <w:pPr>
        <w:rPr>
          <w:rFonts w:asciiTheme="minorHAnsi" w:eastAsiaTheme="minorEastAsia" w:hAnsiTheme="minorHAnsi" w:cstheme="minorBidi"/>
          <w:sz w:val="24"/>
          <w:lang w:val="en-US"/>
        </w:rPr>
      </w:pPr>
      <w:r>
        <w:t>Alcohol</w:t>
      </w:r>
    </w:p>
    <w:p w14:paraId="0CA085D3" w14:textId="77777777" w:rsidR="007F6B71" w:rsidRDefault="007F6B71" w:rsidP="007F6B71">
      <w:pPr>
        <w:rPr>
          <w:rFonts w:asciiTheme="minorHAnsi" w:eastAsiaTheme="minorEastAsia" w:hAnsiTheme="minorHAnsi" w:cstheme="minorBidi"/>
          <w:sz w:val="24"/>
          <w:lang w:val="en-US"/>
        </w:rPr>
      </w:pPr>
      <w:r>
        <w:t>Medicines</w:t>
      </w:r>
    </w:p>
    <w:p w14:paraId="053AA78E" w14:textId="77777777" w:rsidR="007F6B71" w:rsidRPr="00CC52F7" w:rsidRDefault="007F6B71" w:rsidP="007F6B71">
      <w:pPr>
        <w:rPr>
          <w:rFonts w:asciiTheme="minorHAnsi" w:eastAsiaTheme="minorEastAsia" w:hAnsiTheme="minorHAnsi"/>
          <w:sz w:val="24"/>
          <w:lang w:val="en-US"/>
        </w:rPr>
      </w:pPr>
      <w:r w:rsidRPr="00CC52F7">
        <w:t>Sexual activity</w:t>
      </w:r>
    </w:p>
    <w:p w14:paraId="363A9308" w14:textId="77777777" w:rsidR="007F6B71" w:rsidRPr="00CC52F7" w:rsidRDefault="007F6B71" w:rsidP="007F6B71">
      <w:pPr>
        <w:rPr>
          <w:rFonts w:asciiTheme="minorHAnsi" w:eastAsiaTheme="minorEastAsia" w:hAnsiTheme="minorHAnsi"/>
          <w:sz w:val="24"/>
          <w:lang w:val="en-US"/>
        </w:rPr>
      </w:pPr>
      <w:r w:rsidRPr="00CC52F7">
        <w:t>Travel</w:t>
      </w:r>
    </w:p>
    <w:p w14:paraId="00276656" w14:textId="77777777" w:rsidR="007F6B71" w:rsidRDefault="007F6B71" w:rsidP="007F6B71">
      <w:pPr>
        <w:rPr>
          <w:rFonts w:asciiTheme="minorHAnsi" w:eastAsiaTheme="minorEastAsia" w:hAnsiTheme="minorHAnsi" w:cstheme="minorBidi"/>
          <w:sz w:val="24"/>
          <w:lang w:val="en-US"/>
        </w:rPr>
      </w:pPr>
      <w:r>
        <w:t>Oral health</w:t>
      </w:r>
    </w:p>
    <w:p w14:paraId="028DAF36" w14:textId="77777777" w:rsidR="007F6B71" w:rsidRPr="009E34B4" w:rsidRDefault="007F6B71" w:rsidP="007F6B71">
      <w:pPr>
        <w:rPr>
          <w:rFonts w:asciiTheme="minorHAnsi" w:eastAsiaTheme="minorEastAsia" w:hAnsiTheme="minorHAnsi" w:cstheme="minorBidi"/>
          <w:b/>
          <w:sz w:val="24"/>
          <w:lang w:val="en-US"/>
        </w:rPr>
      </w:pPr>
      <w:r w:rsidRPr="009E34B4">
        <w:rPr>
          <w:b/>
        </w:rPr>
        <w:t>Clinical assessments</w:t>
      </w:r>
    </w:p>
    <w:p w14:paraId="1087666A" w14:textId="77777777" w:rsidR="007F6B71" w:rsidRDefault="007F6B71" w:rsidP="007F6B71">
      <w:pPr>
        <w:rPr>
          <w:rFonts w:asciiTheme="minorHAnsi" w:eastAsiaTheme="minorEastAsia" w:hAnsiTheme="minorHAnsi" w:cstheme="minorBidi"/>
          <w:sz w:val="24"/>
          <w:lang w:val="en-US"/>
        </w:rPr>
      </w:pPr>
      <w:r>
        <w:t>Gestational age</w:t>
      </w:r>
    </w:p>
    <w:p w14:paraId="3570B069" w14:textId="77777777" w:rsidR="007F6B71" w:rsidRDefault="007F6B71" w:rsidP="007F6B71">
      <w:pPr>
        <w:rPr>
          <w:rFonts w:asciiTheme="minorHAnsi" w:eastAsiaTheme="minorEastAsia" w:hAnsiTheme="minorHAnsi" w:cstheme="minorBidi"/>
          <w:sz w:val="24"/>
          <w:lang w:val="en-US"/>
        </w:rPr>
      </w:pPr>
      <w:r>
        <w:t>Weight and body mass index</w:t>
      </w:r>
    </w:p>
    <w:p w14:paraId="3F2C83C6" w14:textId="77777777" w:rsidR="007F6B71" w:rsidRDefault="007F6B71" w:rsidP="007F6B71">
      <w:pPr>
        <w:rPr>
          <w:rFonts w:asciiTheme="minorHAnsi" w:eastAsiaTheme="minorEastAsia" w:hAnsiTheme="minorHAnsi" w:cstheme="minorBidi"/>
          <w:sz w:val="24"/>
          <w:lang w:val="en-US"/>
        </w:rPr>
      </w:pPr>
      <w:r>
        <w:t>Blood pressure</w:t>
      </w:r>
    </w:p>
    <w:p w14:paraId="29C819FF" w14:textId="77777777" w:rsidR="007F6B71" w:rsidRDefault="007F6B71" w:rsidP="007F6B71">
      <w:pPr>
        <w:rPr>
          <w:rFonts w:asciiTheme="minorHAnsi" w:eastAsiaTheme="minorEastAsia" w:hAnsiTheme="minorHAnsi" w:cstheme="minorBidi"/>
          <w:sz w:val="24"/>
          <w:lang w:val="en-US"/>
        </w:rPr>
      </w:pPr>
      <w:r>
        <w:t>Proteinuria</w:t>
      </w:r>
    </w:p>
    <w:p w14:paraId="7C9A2805" w14:textId="77777777" w:rsidR="007F6B71" w:rsidRDefault="007F6B71" w:rsidP="007F6B71">
      <w:pPr>
        <w:rPr>
          <w:rFonts w:asciiTheme="minorHAnsi" w:eastAsiaTheme="minorEastAsia" w:hAnsiTheme="minorHAnsi" w:cstheme="minorBidi"/>
          <w:sz w:val="24"/>
          <w:lang w:val="en-US"/>
        </w:rPr>
      </w:pPr>
      <w:r>
        <w:t>Psychosocial factors affecting mental health</w:t>
      </w:r>
    </w:p>
    <w:p w14:paraId="40FE4698" w14:textId="77777777" w:rsidR="007F6B71" w:rsidRDefault="007F6B71" w:rsidP="007F6B71">
      <w:pPr>
        <w:rPr>
          <w:rFonts w:asciiTheme="minorHAnsi" w:eastAsiaTheme="minorEastAsia" w:hAnsiTheme="minorHAnsi" w:cstheme="minorBidi"/>
          <w:sz w:val="24"/>
          <w:lang w:val="en-US"/>
        </w:rPr>
      </w:pPr>
      <w:r>
        <w:t>Depression and anxiety</w:t>
      </w:r>
    </w:p>
    <w:p w14:paraId="75E71BF1" w14:textId="77777777" w:rsidR="007F6B71" w:rsidRDefault="007F6B71" w:rsidP="007F6B71">
      <w:pPr>
        <w:rPr>
          <w:rFonts w:asciiTheme="minorHAnsi" w:eastAsiaTheme="minorEastAsia" w:hAnsiTheme="minorHAnsi" w:cstheme="minorBidi"/>
          <w:sz w:val="24"/>
          <w:lang w:val="en-US"/>
        </w:rPr>
      </w:pPr>
      <w:r>
        <w:t>Domestic violence</w:t>
      </w:r>
    </w:p>
    <w:p w14:paraId="3E27EDE1" w14:textId="77777777" w:rsidR="007F6B71" w:rsidRPr="00CC52F7" w:rsidRDefault="007F6B71" w:rsidP="007F6B71">
      <w:pPr>
        <w:rPr>
          <w:rFonts w:asciiTheme="minorHAnsi" w:eastAsiaTheme="minorEastAsia" w:hAnsiTheme="minorHAnsi"/>
          <w:sz w:val="24"/>
          <w:lang w:val="en-US"/>
        </w:rPr>
      </w:pPr>
      <w:r w:rsidRPr="00CC52F7">
        <w:t>Fetal development and anatomy</w:t>
      </w:r>
    </w:p>
    <w:p w14:paraId="1CDD97FF" w14:textId="77777777" w:rsidR="007F6B71" w:rsidRPr="00CC52F7" w:rsidRDefault="007F6B71" w:rsidP="007F6B71">
      <w:pPr>
        <w:rPr>
          <w:rFonts w:asciiTheme="minorHAnsi" w:eastAsiaTheme="minorEastAsia" w:hAnsiTheme="minorHAnsi"/>
          <w:sz w:val="24"/>
          <w:lang w:val="en-US"/>
        </w:rPr>
      </w:pPr>
      <w:r w:rsidRPr="00CC52F7">
        <w:t>Fetal growth and wellbeing</w:t>
      </w:r>
    </w:p>
    <w:p w14:paraId="7C1CE182" w14:textId="77777777" w:rsidR="007F6B71" w:rsidRPr="00CC52F7" w:rsidRDefault="007F6B71" w:rsidP="007F6B71">
      <w:pPr>
        <w:rPr>
          <w:rFonts w:asciiTheme="minorHAnsi" w:eastAsiaTheme="minorEastAsia" w:hAnsiTheme="minorHAnsi"/>
          <w:sz w:val="24"/>
          <w:lang w:val="en-US"/>
        </w:rPr>
      </w:pPr>
      <w:r w:rsidRPr="00CC52F7">
        <w:rPr>
          <w:rFonts w:eastAsia="MS Mincho"/>
        </w:rPr>
        <w:t>Risk of pre-eclampsia</w:t>
      </w:r>
    </w:p>
    <w:p w14:paraId="7B042A30" w14:textId="77777777" w:rsidR="007F6B71" w:rsidRPr="00CC52F7" w:rsidRDefault="007F6B71" w:rsidP="007F6B71">
      <w:pPr>
        <w:rPr>
          <w:rFonts w:asciiTheme="minorHAnsi" w:eastAsiaTheme="minorEastAsia" w:hAnsiTheme="minorHAnsi"/>
          <w:sz w:val="24"/>
          <w:lang w:val="en-US"/>
        </w:rPr>
      </w:pPr>
      <w:r w:rsidRPr="00CC52F7">
        <w:t>Risk of preterm birth</w:t>
      </w:r>
    </w:p>
    <w:p w14:paraId="69D37E47" w14:textId="77777777" w:rsidR="007F6B71" w:rsidRPr="003A22A3" w:rsidRDefault="007F6B71" w:rsidP="007F6B71">
      <w:pPr>
        <w:rPr>
          <w:rFonts w:asciiTheme="minorHAnsi" w:eastAsiaTheme="minorEastAsia" w:hAnsiTheme="minorHAnsi" w:cstheme="minorBidi"/>
          <w:sz w:val="24"/>
          <w:lang w:val="en-US"/>
        </w:rPr>
      </w:pPr>
      <w:r>
        <w:rPr>
          <w:b/>
        </w:rPr>
        <w:br w:type="column"/>
      </w:r>
      <w:r w:rsidRPr="0013339C">
        <w:rPr>
          <w:b/>
        </w:rPr>
        <w:t>Maternal health screening</w:t>
      </w:r>
    </w:p>
    <w:p w14:paraId="71A059F5" w14:textId="77777777" w:rsidR="007F6B71" w:rsidRPr="00CC52F7" w:rsidRDefault="007F6B71" w:rsidP="007F6B71">
      <w:pPr>
        <w:rPr>
          <w:rFonts w:asciiTheme="minorHAnsi" w:eastAsiaTheme="minorEastAsia" w:hAnsiTheme="minorHAnsi"/>
          <w:sz w:val="24"/>
          <w:lang w:val="en-US"/>
        </w:rPr>
      </w:pPr>
      <w:r w:rsidRPr="00CC52F7">
        <w:rPr>
          <w:rFonts w:eastAsia="MS Mincho"/>
        </w:rPr>
        <w:t>Diabetes</w:t>
      </w:r>
    </w:p>
    <w:p w14:paraId="2FA808FC" w14:textId="77777777" w:rsidR="007F6B71" w:rsidRDefault="007F6B71" w:rsidP="007F6B71">
      <w:pPr>
        <w:rPr>
          <w:rFonts w:asciiTheme="minorHAnsi" w:eastAsiaTheme="minorEastAsia" w:hAnsiTheme="minorHAnsi" w:cstheme="minorBidi"/>
          <w:sz w:val="24"/>
          <w:lang w:val="en-US"/>
        </w:rPr>
      </w:pPr>
      <w:r>
        <w:t>Human immunodeficiency virus</w:t>
      </w:r>
    </w:p>
    <w:p w14:paraId="5C6D847C" w14:textId="77777777" w:rsidR="007F6B71" w:rsidRDefault="007F6B71" w:rsidP="007F6B71">
      <w:pPr>
        <w:rPr>
          <w:rFonts w:asciiTheme="minorHAnsi" w:eastAsiaTheme="minorEastAsia" w:hAnsiTheme="minorHAnsi" w:cstheme="minorBidi"/>
          <w:sz w:val="24"/>
          <w:lang w:val="en-US"/>
        </w:rPr>
      </w:pPr>
      <w:r>
        <w:t>Hepatitis B</w:t>
      </w:r>
    </w:p>
    <w:p w14:paraId="70807A30" w14:textId="77777777" w:rsidR="007F6B71" w:rsidRDefault="007F6B71" w:rsidP="007F6B71">
      <w:pPr>
        <w:rPr>
          <w:rFonts w:asciiTheme="minorHAnsi" w:eastAsiaTheme="minorEastAsia" w:hAnsiTheme="minorHAnsi" w:cstheme="minorBidi"/>
          <w:sz w:val="24"/>
          <w:lang w:val="en-US"/>
        </w:rPr>
      </w:pPr>
      <w:r>
        <w:t>Hepatitis C</w:t>
      </w:r>
    </w:p>
    <w:p w14:paraId="0BDC67EB" w14:textId="77777777" w:rsidR="007F6B71" w:rsidRDefault="007F6B71" w:rsidP="007F6B71">
      <w:pPr>
        <w:rPr>
          <w:rFonts w:asciiTheme="minorHAnsi" w:eastAsiaTheme="minorEastAsia" w:hAnsiTheme="minorHAnsi" w:cstheme="minorBidi"/>
          <w:sz w:val="24"/>
          <w:lang w:val="en-US"/>
        </w:rPr>
      </w:pPr>
      <w:r>
        <w:t>Rubella</w:t>
      </w:r>
    </w:p>
    <w:p w14:paraId="218B6C2D" w14:textId="77777777" w:rsidR="007F6B71" w:rsidRDefault="007F6B71" w:rsidP="007F6B71">
      <w:pPr>
        <w:rPr>
          <w:rFonts w:asciiTheme="minorHAnsi" w:eastAsiaTheme="minorEastAsia" w:hAnsiTheme="minorHAnsi" w:cstheme="minorBidi"/>
          <w:sz w:val="24"/>
          <w:lang w:val="en-US"/>
        </w:rPr>
      </w:pPr>
      <w:r>
        <w:t>Chlamydia</w:t>
      </w:r>
    </w:p>
    <w:p w14:paraId="7CC1D0F6" w14:textId="77777777" w:rsidR="007F6B71" w:rsidRDefault="007F6B71" w:rsidP="007F6B71">
      <w:pPr>
        <w:rPr>
          <w:rFonts w:asciiTheme="minorHAnsi" w:eastAsiaTheme="minorEastAsia" w:hAnsiTheme="minorHAnsi" w:cstheme="minorBidi"/>
          <w:sz w:val="24"/>
          <w:lang w:val="en-US"/>
        </w:rPr>
      </w:pPr>
      <w:r>
        <w:t>Syphilis</w:t>
      </w:r>
    </w:p>
    <w:p w14:paraId="327A6CAC" w14:textId="77777777" w:rsidR="007F6B71" w:rsidRPr="00CC52F7" w:rsidRDefault="007F6B71" w:rsidP="007F6B71">
      <w:pPr>
        <w:rPr>
          <w:rFonts w:asciiTheme="minorHAnsi" w:eastAsiaTheme="minorEastAsia" w:hAnsiTheme="minorHAnsi"/>
          <w:sz w:val="24"/>
          <w:lang w:val="en-US"/>
        </w:rPr>
      </w:pPr>
      <w:r w:rsidRPr="00CC52F7">
        <w:rPr>
          <w:rFonts w:eastAsia="MS Mincho"/>
        </w:rPr>
        <w:t>Gonorrhoea</w:t>
      </w:r>
    </w:p>
    <w:p w14:paraId="1DA7CD57" w14:textId="77777777" w:rsidR="007F6B71" w:rsidRPr="00CC52F7" w:rsidRDefault="007F6B71" w:rsidP="007F6B71">
      <w:pPr>
        <w:rPr>
          <w:rFonts w:asciiTheme="minorHAnsi" w:eastAsiaTheme="minorEastAsia" w:hAnsiTheme="minorHAnsi"/>
          <w:sz w:val="24"/>
          <w:lang w:val="en-US"/>
        </w:rPr>
      </w:pPr>
      <w:r w:rsidRPr="00CC52F7">
        <w:t>Trichomoniasis</w:t>
      </w:r>
    </w:p>
    <w:p w14:paraId="497D47B0" w14:textId="77777777" w:rsidR="007F6B71" w:rsidRDefault="007F6B71" w:rsidP="007F6B71">
      <w:pPr>
        <w:rPr>
          <w:rFonts w:asciiTheme="minorHAnsi" w:eastAsiaTheme="minorEastAsia" w:hAnsiTheme="minorHAnsi" w:cstheme="minorBidi"/>
          <w:sz w:val="24"/>
          <w:lang w:val="en-US"/>
        </w:rPr>
      </w:pPr>
      <w:r>
        <w:t>Asymptomatic bacteriuria</w:t>
      </w:r>
    </w:p>
    <w:p w14:paraId="663416E8" w14:textId="77777777" w:rsidR="007F6B71" w:rsidRDefault="007F6B71" w:rsidP="007F6B71">
      <w:pPr>
        <w:rPr>
          <w:rFonts w:asciiTheme="minorHAnsi" w:eastAsiaTheme="minorEastAsia" w:hAnsiTheme="minorHAnsi" w:cstheme="minorBidi"/>
          <w:sz w:val="24"/>
          <w:lang w:val="en-US"/>
        </w:rPr>
      </w:pPr>
      <w:r>
        <w:t>Asymptomatic bacterial vaginosis</w:t>
      </w:r>
    </w:p>
    <w:p w14:paraId="775FB8AA" w14:textId="77777777" w:rsidR="007F6B71" w:rsidRPr="00CC52F7" w:rsidRDefault="007F6B71" w:rsidP="007F6B71">
      <w:pPr>
        <w:rPr>
          <w:rFonts w:asciiTheme="minorHAnsi" w:eastAsiaTheme="minorEastAsia" w:hAnsiTheme="minorHAnsi"/>
          <w:sz w:val="24"/>
          <w:lang w:val="en-US"/>
        </w:rPr>
      </w:pPr>
      <w:r w:rsidRPr="00CC52F7">
        <w:t>Anaemia</w:t>
      </w:r>
    </w:p>
    <w:p w14:paraId="2E3C51A9" w14:textId="77777777" w:rsidR="007F6B71" w:rsidRPr="00CC52F7" w:rsidRDefault="007F6B71" w:rsidP="007F6B71">
      <w:pPr>
        <w:rPr>
          <w:rFonts w:asciiTheme="minorHAnsi" w:eastAsiaTheme="minorEastAsia" w:hAnsiTheme="minorHAnsi"/>
          <w:sz w:val="24"/>
          <w:lang w:val="en-US"/>
        </w:rPr>
      </w:pPr>
      <w:r w:rsidRPr="00CC52F7">
        <w:t>Haemoglobin disorders</w:t>
      </w:r>
    </w:p>
    <w:p w14:paraId="5B159CA1" w14:textId="77777777" w:rsidR="007F6B71" w:rsidRDefault="007F6B71" w:rsidP="007F6B71">
      <w:pPr>
        <w:rPr>
          <w:rFonts w:asciiTheme="minorHAnsi" w:eastAsiaTheme="minorEastAsia" w:hAnsiTheme="minorHAnsi" w:cstheme="minorBidi"/>
          <w:sz w:val="24"/>
          <w:lang w:val="en-US"/>
        </w:rPr>
      </w:pPr>
      <w:r>
        <w:t>Vitamin D deficiency</w:t>
      </w:r>
    </w:p>
    <w:p w14:paraId="6726BD54" w14:textId="77777777" w:rsidR="007F6B71" w:rsidRPr="00CC52F7" w:rsidRDefault="007F6B71" w:rsidP="007F6B71">
      <w:pPr>
        <w:rPr>
          <w:rFonts w:asciiTheme="minorHAnsi" w:eastAsiaTheme="minorEastAsia" w:hAnsiTheme="minorHAnsi"/>
          <w:sz w:val="24"/>
          <w:lang w:val="en-US"/>
        </w:rPr>
      </w:pPr>
      <w:r w:rsidRPr="00CC52F7">
        <w:rPr>
          <w:rFonts w:eastAsia="MS Mincho"/>
        </w:rPr>
        <w:t>Group B streptococcus</w:t>
      </w:r>
    </w:p>
    <w:p w14:paraId="543A2E7C" w14:textId="77777777" w:rsidR="007F6B71" w:rsidRPr="00CC52F7" w:rsidRDefault="007F6B71" w:rsidP="007F6B71">
      <w:pPr>
        <w:rPr>
          <w:rFonts w:asciiTheme="minorHAnsi" w:eastAsiaTheme="minorEastAsia" w:hAnsiTheme="minorHAnsi"/>
          <w:sz w:val="24"/>
          <w:lang w:val="en-US"/>
        </w:rPr>
      </w:pPr>
      <w:r w:rsidRPr="00CC52F7">
        <w:rPr>
          <w:rFonts w:eastAsia="MS Mincho"/>
        </w:rPr>
        <w:t>Toxoplasmosis</w:t>
      </w:r>
    </w:p>
    <w:p w14:paraId="57162542" w14:textId="77777777" w:rsidR="007F6B71" w:rsidRPr="00CC52F7" w:rsidRDefault="007F6B71" w:rsidP="007F6B71">
      <w:pPr>
        <w:rPr>
          <w:rFonts w:asciiTheme="minorHAnsi" w:eastAsiaTheme="minorEastAsia" w:hAnsiTheme="minorHAnsi"/>
          <w:sz w:val="24"/>
          <w:lang w:val="en-US"/>
        </w:rPr>
      </w:pPr>
      <w:r w:rsidRPr="00CC52F7">
        <w:t>Cytomegalovirus</w:t>
      </w:r>
    </w:p>
    <w:p w14:paraId="07A0497E" w14:textId="77777777" w:rsidR="007F6B71" w:rsidRPr="00CC52F7" w:rsidRDefault="007F6B71" w:rsidP="007F6B71">
      <w:pPr>
        <w:rPr>
          <w:rFonts w:asciiTheme="minorHAnsi" w:eastAsiaTheme="minorEastAsia" w:hAnsiTheme="minorHAnsi"/>
          <w:sz w:val="24"/>
          <w:lang w:val="en-US"/>
        </w:rPr>
      </w:pPr>
      <w:r w:rsidRPr="00CC52F7">
        <w:t>Cervical abnormalities</w:t>
      </w:r>
    </w:p>
    <w:p w14:paraId="2B302B8F" w14:textId="77777777" w:rsidR="007F6B71" w:rsidRPr="00CC52F7" w:rsidRDefault="007F6B71" w:rsidP="007F6B71">
      <w:pPr>
        <w:rPr>
          <w:rFonts w:asciiTheme="minorHAnsi" w:eastAsiaTheme="minorEastAsia" w:hAnsiTheme="minorHAnsi"/>
          <w:sz w:val="24"/>
          <w:lang w:val="en-US"/>
        </w:rPr>
      </w:pPr>
      <w:r w:rsidRPr="00CC52F7">
        <w:t>Thyroid dysfunction</w:t>
      </w:r>
    </w:p>
    <w:p w14:paraId="7203DD0B" w14:textId="77777777" w:rsidR="007F6B71" w:rsidRPr="009E34B4" w:rsidRDefault="007F6B71" w:rsidP="007F6B71">
      <w:pPr>
        <w:rPr>
          <w:rFonts w:asciiTheme="minorHAnsi" w:eastAsiaTheme="minorEastAsia" w:hAnsiTheme="minorHAnsi" w:cstheme="minorBidi"/>
          <w:b/>
          <w:sz w:val="24"/>
          <w:lang w:val="en-US"/>
        </w:rPr>
      </w:pPr>
      <w:r w:rsidRPr="009E34B4">
        <w:rPr>
          <w:b/>
        </w:rPr>
        <w:t>Screening for fetal chromosomal abnormalities</w:t>
      </w:r>
    </w:p>
    <w:p w14:paraId="1943F5DF" w14:textId="77777777" w:rsidR="007F6B71" w:rsidRPr="0013339C" w:rsidRDefault="007F6B71" w:rsidP="007F6B71">
      <w:pPr>
        <w:rPr>
          <w:b/>
        </w:rPr>
      </w:pPr>
      <w:r w:rsidRPr="0013339C">
        <w:rPr>
          <w:b/>
        </w:rPr>
        <w:t>Common conditions</w:t>
      </w:r>
    </w:p>
    <w:p w14:paraId="5F3C1DB0" w14:textId="77777777" w:rsidR="007F6B71" w:rsidRPr="00CC52F7" w:rsidRDefault="007F6B71" w:rsidP="007F6B71">
      <w:pPr>
        <w:rPr>
          <w:rFonts w:asciiTheme="minorHAnsi" w:eastAsiaTheme="minorEastAsia" w:hAnsiTheme="minorHAnsi"/>
          <w:sz w:val="24"/>
          <w:lang w:val="en-US"/>
        </w:rPr>
      </w:pPr>
      <w:r w:rsidRPr="00CC52F7">
        <w:rPr>
          <w:rFonts w:eastAsia="MS Mincho"/>
        </w:rPr>
        <w:t>Reflux (heartburn)</w:t>
      </w:r>
      <w:r w:rsidRPr="00CC52F7">
        <w:rPr>
          <w:rFonts w:asciiTheme="minorHAnsi" w:eastAsiaTheme="minorEastAsia" w:hAnsiTheme="minorHAnsi"/>
          <w:sz w:val="24"/>
          <w:lang w:val="en-US"/>
        </w:rPr>
        <w:t xml:space="preserve"> </w:t>
      </w:r>
    </w:p>
    <w:p w14:paraId="204BD330" w14:textId="77777777" w:rsidR="007F6B71" w:rsidRPr="00CC52F7" w:rsidRDefault="007F6B71" w:rsidP="007F6B71">
      <w:pPr>
        <w:rPr>
          <w:rFonts w:asciiTheme="minorHAnsi" w:eastAsiaTheme="minorEastAsia" w:hAnsiTheme="minorHAnsi"/>
          <w:sz w:val="24"/>
          <w:lang w:val="en-US"/>
        </w:rPr>
      </w:pPr>
      <w:r w:rsidRPr="00CC52F7">
        <w:rPr>
          <w:rFonts w:eastAsia="MS Mincho"/>
        </w:rPr>
        <w:t>Haemorrhoids</w:t>
      </w:r>
    </w:p>
    <w:p w14:paraId="17F1A1A5" w14:textId="77777777" w:rsidR="007F6B71" w:rsidRPr="00CC52F7" w:rsidRDefault="007F6B71" w:rsidP="007F6B71">
      <w:pPr>
        <w:rPr>
          <w:rFonts w:asciiTheme="minorHAnsi" w:eastAsiaTheme="minorEastAsia" w:hAnsiTheme="minorHAnsi"/>
          <w:sz w:val="24"/>
          <w:lang w:val="en-US"/>
        </w:rPr>
      </w:pPr>
      <w:r w:rsidRPr="00CC52F7">
        <w:t>Varicose veins</w:t>
      </w:r>
    </w:p>
    <w:p w14:paraId="2BD2FC2D" w14:textId="77777777" w:rsidR="007F6B71" w:rsidRPr="00CC52F7" w:rsidRDefault="007F6B71" w:rsidP="007F6B71">
      <w:pPr>
        <w:rPr>
          <w:rFonts w:asciiTheme="minorHAnsi" w:eastAsiaTheme="minorEastAsia" w:hAnsiTheme="minorHAnsi"/>
          <w:sz w:val="24"/>
          <w:lang w:val="en-US"/>
        </w:rPr>
      </w:pPr>
      <w:r w:rsidRPr="00CC52F7">
        <w:rPr>
          <w:rFonts w:eastAsia="MS Mincho"/>
        </w:rPr>
        <w:t>Pelvic girdle pain</w:t>
      </w:r>
    </w:p>
    <w:p w14:paraId="58211DE4" w14:textId="77777777" w:rsidR="007F6B71" w:rsidRPr="00CC52F7" w:rsidRDefault="007F6B71" w:rsidP="007F6B71">
      <w:pPr>
        <w:rPr>
          <w:rFonts w:asciiTheme="minorHAnsi" w:eastAsiaTheme="minorEastAsia" w:hAnsiTheme="minorHAnsi"/>
          <w:sz w:val="24"/>
          <w:lang w:val="en-US"/>
        </w:rPr>
      </w:pPr>
      <w:r w:rsidRPr="00CC52F7">
        <w:t>Carpal tunnel syndrome</w:t>
      </w:r>
    </w:p>
    <w:p w14:paraId="0984A1FA" w14:textId="77777777" w:rsidR="007F6B71" w:rsidRDefault="007F6B71" w:rsidP="007F6B71">
      <w:pPr>
        <w:rPr>
          <w:rFonts w:asciiTheme="minorHAnsi" w:eastAsiaTheme="minorEastAsia" w:hAnsiTheme="minorHAnsi" w:cstheme="minorBidi"/>
          <w:sz w:val="24"/>
          <w:lang w:val="en-US"/>
        </w:rPr>
      </w:pPr>
      <w:r>
        <w:t>Nausea and vomiting</w:t>
      </w:r>
    </w:p>
    <w:p w14:paraId="4046A7BF" w14:textId="77777777" w:rsidR="007F6B71" w:rsidRDefault="007F6B71" w:rsidP="007F6B71">
      <w:pPr>
        <w:rPr>
          <w:rFonts w:asciiTheme="minorHAnsi" w:eastAsiaTheme="minorEastAsia" w:hAnsiTheme="minorHAnsi" w:cstheme="minorBidi"/>
          <w:sz w:val="24"/>
          <w:lang w:val="en-US"/>
        </w:rPr>
      </w:pPr>
      <w:r>
        <w:t>Constipation</w:t>
      </w:r>
    </w:p>
    <w:p w14:paraId="719E1F81" w14:textId="77777777" w:rsidR="007F6B71" w:rsidRPr="003A22A3" w:rsidRDefault="007F6B71" w:rsidP="007F6B71">
      <w:pPr>
        <w:rPr>
          <w:rFonts w:asciiTheme="minorHAnsi" w:eastAsiaTheme="minorEastAsia" w:hAnsiTheme="minorHAnsi" w:cstheme="minorBidi"/>
          <w:b/>
          <w:sz w:val="24"/>
          <w:lang w:val="en-US"/>
        </w:rPr>
      </w:pPr>
      <w:r w:rsidRPr="003A22A3">
        <w:rPr>
          <w:b/>
        </w:rPr>
        <w:t>Clinical assessments in late pregnancy</w:t>
      </w:r>
    </w:p>
    <w:p w14:paraId="5A2B7EE3" w14:textId="77777777" w:rsidR="007F6B71" w:rsidRPr="00CC52F7" w:rsidRDefault="007F6B71" w:rsidP="007F6B71">
      <w:pPr>
        <w:rPr>
          <w:rFonts w:asciiTheme="minorHAnsi" w:eastAsiaTheme="minorEastAsia" w:hAnsiTheme="minorHAnsi"/>
          <w:sz w:val="24"/>
          <w:lang w:val="en-US"/>
        </w:rPr>
      </w:pPr>
      <w:r w:rsidRPr="00CC52F7">
        <w:rPr>
          <w:rFonts w:eastAsia="MS Mincho"/>
        </w:rPr>
        <w:t>Fetal presentation</w:t>
      </w:r>
    </w:p>
    <w:p w14:paraId="51AFC160" w14:textId="77777777" w:rsidR="007F6B71" w:rsidRPr="00CC52F7" w:rsidRDefault="007F6B71" w:rsidP="007F6B71">
      <w:pPr>
        <w:rPr>
          <w:rFonts w:asciiTheme="minorHAnsi" w:eastAsiaTheme="minorEastAsia" w:hAnsiTheme="minorHAnsi"/>
          <w:sz w:val="24"/>
          <w:lang w:val="en-US"/>
        </w:rPr>
      </w:pPr>
      <w:r w:rsidRPr="00CC52F7">
        <w:t>Prolonged pregnancy</w:t>
      </w:r>
    </w:p>
    <w:p w14:paraId="5E9A63D4" w14:textId="77777777" w:rsidR="007F6B71" w:rsidRDefault="007F6B71" w:rsidP="007F6B71">
      <w:pPr>
        <w:rPr>
          <w:lang w:val="en-US"/>
        </w:rPr>
        <w:sectPr w:rsidR="007F6B71" w:rsidSect="00C42E2F">
          <w:type w:val="continuous"/>
          <w:pgSz w:w="11904" w:h="16834"/>
          <w:pgMar w:top="1418" w:right="1134" w:bottom="1418" w:left="1134" w:header="708" w:footer="708" w:gutter="0"/>
          <w:cols w:num="2" w:space="720"/>
        </w:sectPr>
      </w:pPr>
    </w:p>
    <w:p w14:paraId="63F4A1B1" w14:textId="77777777" w:rsidR="007F6B71" w:rsidRDefault="007F6B71" w:rsidP="007F6B71">
      <w:pPr>
        <w:rPr>
          <w:lang w:val="en-US"/>
        </w:rPr>
        <w:sectPr w:rsidR="007F6B71" w:rsidSect="00C42E2F">
          <w:type w:val="continuous"/>
          <w:pgSz w:w="11904" w:h="16834"/>
          <w:pgMar w:top="1418" w:right="1134" w:bottom="1418" w:left="1134" w:header="708" w:footer="708" w:gutter="0"/>
          <w:cols w:space="708"/>
        </w:sectPr>
      </w:pPr>
    </w:p>
    <w:p w14:paraId="3AEBEFCC" w14:textId="77777777" w:rsidR="007F6B71" w:rsidRDefault="007F6B71" w:rsidP="007F6B71">
      <w:pPr>
        <w:pStyle w:val="Heading1"/>
        <w:numPr>
          <w:ilvl w:val="0"/>
          <w:numId w:val="0"/>
        </w:numPr>
      </w:pPr>
      <w:bookmarkStart w:id="134" w:name="_Toc532227895"/>
      <w:bookmarkStart w:id="135" w:name="_Toc41914140"/>
      <w:r>
        <w:t>Acronyms and abbreviations</w:t>
      </w:r>
      <w:bookmarkEnd w:id="134"/>
      <w:bookmarkEnd w:id="135"/>
    </w:p>
    <w:p w14:paraId="2F145AE8" w14:textId="7B210BC6" w:rsidR="00783939" w:rsidRDefault="00783939" w:rsidP="007F6B71">
      <w:pPr>
        <w:ind w:left="1134" w:hanging="1134"/>
      </w:pPr>
      <w:r>
        <w:t>AIHW</w:t>
      </w:r>
      <w:r>
        <w:tab/>
      </w:r>
      <w:r w:rsidR="009F02D0">
        <w:t>Australian Institute of Health and Welfare</w:t>
      </w:r>
    </w:p>
    <w:p w14:paraId="385DFD1C" w14:textId="77777777" w:rsidR="00E149A1" w:rsidRDefault="00E149A1" w:rsidP="007F6B71">
      <w:pPr>
        <w:ind w:left="1134" w:hanging="1134"/>
      </w:pPr>
      <w:r>
        <w:t>aHR</w:t>
      </w:r>
      <w:r>
        <w:tab/>
        <w:t>adjusted hazard ratio</w:t>
      </w:r>
    </w:p>
    <w:p w14:paraId="6B72AFCA" w14:textId="08C3E1FC" w:rsidR="007F6B71" w:rsidRDefault="007F6B71" w:rsidP="007F6B71">
      <w:pPr>
        <w:ind w:left="1134" w:hanging="1134"/>
      </w:pPr>
      <w:r>
        <w:t>aOR</w:t>
      </w:r>
      <w:r>
        <w:tab/>
        <w:t>adjusted odds ratio</w:t>
      </w:r>
    </w:p>
    <w:p w14:paraId="5DC1269C" w14:textId="55F31300" w:rsidR="00E149A1" w:rsidRDefault="00E149A1" w:rsidP="007F6B71">
      <w:pPr>
        <w:ind w:left="1134" w:hanging="1134"/>
      </w:pPr>
      <w:r>
        <w:t>aPR</w:t>
      </w:r>
      <w:r>
        <w:tab/>
        <w:t>adjusted prevalence ratio</w:t>
      </w:r>
    </w:p>
    <w:p w14:paraId="0BAF8EA2" w14:textId="68FF8EC0" w:rsidR="00783939" w:rsidRDefault="00783939" w:rsidP="007F6B71">
      <w:pPr>
        <w:ind w:left="1134" w:hanging="1134"/>
      </w:pPr>
      <w:r>
        <w:t>BMI</w:t>
      </w:r>
      <w:r>
        <w:tab/>
        <w:t>body mass index</w:t>
      </w:r>
    </w:p>
    <w:p w14:paraId="7E0D3308" w14:textId="77777777" w:rsidR="007F6B71" w:rsidRDefault="007F6B71" w:rsidP="007F6B71">
      <w:pPr>
        <w:ind w:left="1134" w:hanging="1134"/>
      </w:pPr>
      <w:r>
        <w:t>CBR</w:t>
      </w:r>
      <w:r>
        <w:tab/>
        <w:t>consensus-based recommendation</w:t>
      </w:r>
    </w:p>
    <w:p w14:paraId="3CA6C5BC" w14:textId="4A27C0E9" w:rsidR="00783939" w:rsidRDefault="00783939" w:rsidP="007F6B71">
      <w:pPr>
        <w:ind w:left="1134" w:hanging="1134"/>
      </w:pPr>
      <w:r w:rsidRPr="009F02D0">
        <w:t>CDC</w:t>
      </w:r>
      <w:r w:rsidRPr="009F02D0">
        <w:tab/>
        <w:t>US Centers for Disease Control and Prevention</w:t>
      </w:r>
    </w:p>
    <w:p w14:paraId="50C69F5C" w14:textId="77777777" w:rsidR="007F6B71" w:rsidRDefault="007F6B71" w:rsidP="007F6B71">
      <w:pPr>
        <w:ind w:left="1134" w:hanging="1134"/>
      </w:pPr>
      <w:r>
        <w:t>CI</w:t>
      </w:r>
      <w:r>
        <w:tab/>
        <w:t>confidence interval</w:t>
      </w:r>
    </w:p>
    <w:p w14:paraId="1B79656A" w14:textId="77777777" w:rsidR="007F6B71" w:rsidRDefault="007F6B71" w:rsidP="007F6B71">
      <w:pPr>
        <w:ind w:left="1134" w:hanging="1134"/>
      </w:pPr>
      <w:r>
        <w:t>EBR</w:t>
      </w:r>
      <w:r>
        <w:tab/>
        <w:t>evidence-based recommendation</w:t>
      </w:r>
    </w:p>
    <w:p w14:paraId="42F81C2A" w14:textId="77777777" w:rsidR="007F6B71" w:rsidRDefault="007F6B71" w:rsidP="007F6B71">
      <w:pPr>
        <w:ind w:left="1134" w:hanging="1134"/>
      </w:pPr>
      <w:r>
        <w:t>EWG</w:t>
      </w:r>
      <w:r>
        <w:tab/>
        <w:t>Expert Working Group</w:t>
      </w:r>
    </w:p>
    <w:p w14:paraId="435D3FB7" w14:textId="77777777" w:rsidR="007F6B71" w:rsidRDefault="007F6B71" w:rsidP="007F6B71">
      <w:pPr>
        <w:ind w:left="1134" w:hanging="1134"/>
      </w:pPr>
      <w:r>
        <w:t>GP</w:t>
      </w:r>
      <w:r>
        <w:tab/>
        <w:t>general practitioner</w:t>
      </w:r>
    </w:p>
    <w:p w14:paraId="52D7CC1C" w14:textId="13A72612" w:rsidR="00783939" w:rsidRDefault="00783939" w:rsidP="007F6B71">
      <w:pPr>
        <w:ind w:left="1134" w:hanging="1134"/>
      </w:pPr>
      <w:r>
        <w:t>IOM</w:t>
      </w:r>
      <w:r>
        <w:tab/>
      </w:r>
      <w:r w:rsidR="009F02D0">
        <w:t>US Institute of Medicine</w:t>
      </w:r>
    </w:p>
    <w:p w14:paraId="3A8AACAB" w14:textId="77777777" w:rsidR="007F6B71" w:rsidRDefault="007F6B71" w:rsidP="007F6B71">
      <w:pPr>
        <w:ind w:left="1134" w:hanging="1134"/>
      </w:pPr>
      <w:r>
        <w:t>NHMRC</w:t>
      </w:r>
      <w:r>
        <w:tab/>
        <w:t>National Health and Medical Research Council</w:t>
      </w:r>
    </w:p>
    <w:p w14:paraId="568C37BE" w14:textId="77777777" w:rsidR="007F6B71" w:rsidRDefault="007F6B71" w:rsidP="007F6B71">
      <w:pPr>
        <w:ind w:left="1134" w:hanging="1134"/>
      </w:pPr>
      <w:r>
        <w:rPr>
          <w:rFonts w:eastAsiaTheme="minorHAnsi"/>
        </w:rPr>
        <w:t>OR</w:t>
      </w:r>
      <w:r>
        <w:rPr>
          <w:rFonts w:eastAsiaTheme="minorHAnsi"/>
        </w:rPr>
        <w:tab/>
        <w:t>odds ratio</w:t>
      </w:r>
    </w:p>
    <w:p w14:paraId="5C434CAA" w14:textId="77777777" w:rsidR="007F6B71" w:rsidRDefault="007F6B71" w:rsidP="007F6B71">
      <w:pPr>
        <w:ind w:left="1134" w:hanging="1134"/>
      </w:pPr>
      <w:r>
        <w:t>PP</w:t>
      </w:r>
      <w:r>
        <w:tab/>
        <w:t>practice point</w:t>
      </w:r>
    </w:p>
    <w:p w14:paraId="1CE0EB07" w14:textId="77777777" w:rsidR="007F6B71" w:rsidRDefault="007F6B71" w:rsidP="007F6B71">
      <w:pPr>
        <w:ind w:left="1134" w:hanging="1134"/>
      </w:pPr>
      <w:r>
        <w:t>QEBR</w:t>
      </w:r>
      <w:r>
        <w:tab/>
        <w:t xml:space="preserve">qualified evidence-based recommendation </w:t>
      </w:r>
    </w:p>
    <w:p w14:paraId="0CB465AD" w14:textId="77777777" w:rsidR="007F6B71" w:rsidRDefault="007F6B71" w:rsidP="007F6B71">
      <w:pPr>
        <w:ind w:left="1134" w:hanging="1134"/>
      </w:pPr>
      <w:r>
        <w:t>RCT</w:t>
      </w:r>
      <w:r>
        <w:tab/>
        <w:t>randomised controlled trial</w:t>
      </w:r>
    </w:p>
    <w:p w14:paraId="7FAD5537" w14:textId="6D516A62" w:rsidR="007F6B71" w:rsidRDefault="007F6B71" w:rsidP="007F6B71">
      <w:pPr>
        <w:ind w:left="1134" w:hanging="1134"/>
        <w:rPr>
          <w:rFonts w:eastAsiaTheme="minorHAnsi"/>
        </w:rPr>
      </w:pPr>
      <w:r>
        <w:t>RR</w:t>
      </w:r>
      <w:r>
        <w:tab/>
        <w:t>relative risk</w:t>
      </w:r>
    </w:p>
    <w:p w14:paraId="3C2E3082" w14:textId="77777777" w:rsidR="007F6B71" w:rsidRDefault="007F6B71" w:rsidP="007F6B71">
      <w:pPr>
        <w:ind w:left="1134" w:hanging="1134"/>
        <w:rPr>
          <w:rFonts w:eastAsiaTheme="minorHAnsi"/>
        </w:rPr>
      </w:pPr>
      <w:r>
        <w:rPr>
          <w:rFonts w:eastAsiaTheme="minorHAnsi"/>
        </w:rPr>
        <w:t>WHO</w:t>
      </w:r>
      <w:r>
        <w:rPr>
          <w:rFonts w:eastAsiaTheme="minorHAnsi"/>
        </w:rPr>
        <w:tab/>
        <w:t>World Health Organization</w:t>
      </w:r>
    </w:p>
    <w:p w14:paraId="6B2EAFF6" w14:textId="79215990" w:rsidR="007F6B71" w:rsidRDefault="007F6B71" w:rsidP="00F13204">
      <w:pPr>
        <w:rPr>
          <w:lang w:eastAsia="ko-KR"/>
        </w:rPr>
      </w:pPr>
    </w:p>
    <w:sectPr w:rsidR="007F6B71" w:rsidSect="003E7EEC">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68F93" w16cex:dateUtc="2020-05-13T05:24:00Z"/>
  <w16cex:commentExtensible w16cex:durableId="22668FC7" w16cex:dateUtc="2020-05-13T05:24:00Z"/>
  <w16cex:commentExtensible w16cex:durableId="22669034" w16cex:dateUtc="2020-05-13T05:26:00Z"/>
  <w16cex:commentExtensible w16cex:durableId="226690D2" w16cex:dateUtc="2020-05-13T05:29:00Z"/>
  <w16cex:commentExtensible w16cex:durableId="226690E3" w16cex:dateUtc="2020-05-13T05:29:00Z"/>
  <w16cex:commentExtensible w16cex:durableId="2266914F" w16cex:dateUtc="2020-05-13T05:31:00Z"/>
  <w16cex:commentExtensible w16cex:durableId="226691B5" w16cex:dateUtc="2020-05-13T05: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A12175" w16cid:durableId="22668F93"/>
  <w16cid:commentId w16cid:paraId="438A0475" w16cid:durableId="2264F185"/>
  <w16cid:commentId w16cid:paraId="2DFA963D" w16cid:durableId="2264F44A"/>
  <w16cid:commentId w16cid:paraId="227E288D" w16cid:durableId="2264EAD6"/>
  <w16cid:commentId w16cid:paraId="10A3E06A" w16cid:durableId="2264EAD7"/>
  <w16cid:commentId w16cid:paraId="2E934376" w16cid:durableId="22668FC7"/>
  <w16cid:commentId w16cid:paraId="0FDAC2ED" w16cid:durableId="2264F50C"/>
  <w16cid:commentId w16cid:paraId="049D41B6" w16cid:durableId="2264F7A1"/>
  <w16cid:commentId w16cid:paraId="13711E2D" w16cid:durableId="2264EAD8"/>
  <w16cid:commentId w16cid:paraId="0068FFCF" w16cid:durableId="2264EAD9"/>
  <w16cid:commentId w16cid:paraId="316EEE88" w16cid:durableId="2264FD6F"/>
  <w16cid:commentId w16cid:paraId="0EC8BBA1" w16cid:durableId="2265102F"/>
  <w16cid:commentId w16cid:paraId="45D0F991" w16cid:durableId="22669034"/>
  <w16cid:commentId w16cid:paraId="0F704A75" w16cid:durableId="2264EADA"/>
  <w16cid:commentId w16cid:paraId="7739362D" w16cid:durableId="226690D2"/>
  <w16cid:commentId w16cid:paraId="24DAAB30" w16cid:durableId="226690E3"/>
  <w16cid:commentId w16cid:paraId="670100F8" w16cid:durableId="22667A64"/>
  <w16cid:commentId w16cid:paraId="3EE456D0" w16cid:durableId="2266914F"/>
  <w16cid:commentId w16cid:paraId="4398AF24" w16cid:durableId="2266606E"/>
  <w16cid:commentId w16cid:paraId="0E17683C" w16cid:durableId="2264EADB"/>
  <w16cid:commentId w16cid:paraId="0FE65221" w16cid:durableId="2264EADC"/>
  <w16cid:commentId w16cid:paraId="42BA8672" w16cid:durableId="22667F31"/>
  <w16cid:commentId w16cid:paraId="79B1245E" w16cid:durableId="226684D5"/>
  <w16cid:commentId w16cid:paraId="0E218280" w16cid:durableId="2266850C"/>
  <w16cid:commentId w16cid:paraId="39060227" w16cid:durableId="226691B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BCCF96" w14:textId="77777777" w:rsidR="00D96A65" w:rsidRDefault="00D96A65" w:rsidP="00F816FE">
      <w:pPr>
        <w:spacing w:before="0" w:after="0" w:line="240" w:lineRule="auto"/>
      </w:pPr>
      <w:r>
        <w:separator/>
      </w:r>
    </w:p>
  </w:endnote>
  <w:endnote w:type="continuationSeparator" w:id="0">
    <w:p w14:paraId="059AC0FC" w14:textId="77777777" w:rsidR="00D96A65" w:rsidRDefault="00D96A65" w:rsidP="00F816F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ill Sans SemiBold">
    <w:altName w:val="Segoe UI Semibold"/>
    <w:charset w:val="00"/>
    <w:family w:val="auto"/>
    <w:pitch w:val="variable"/>
    <w:sig w:usb0="00000001" w:usb1="5000004A" w:usb2="00000000" w:usb3="00000000" w:csb0="00000005" w:csb1="00000000"/>
  </w:font>
  <w:font w:name="Batang">
    <w:altName w:val="바탕"/>
    <w:panose1 w:val="02030600000101010101"/>
    <w:charset w:val="81"/>
    <w:family w:val="auto"/>
    <w:pitch w:val="variable"/>
    <w:sig w:usb0="B00002AF" w:usb1="69D77CFB" w:usb2="00000030" w:usb3="00000000" w:csb0="0008009F" w:csb1="00000000"/>
  </w:font>
  <w:font w:name="Times-Roman">
    <w:altName w:val="Times New Roman"/>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inion-Bold">
    <w:altName w:val="Times New Roman"/>
    <w:panose1 w:val="00000000000000000000"/>
    <w:charset w:val="4D"/>
    <w:family w:val="roman"/>
    <w:notTrueType/>
    <w:pitch w:val="default"/>
    <w:sig w:usb0="00000003" w:usb1="00000000" w:usb2="00000000" w:usb3="00000000" w:csb0="00000001" w:csb1="00000000"/>
  </w:font>
  <w:font w:name="Helvetica-Bold">
    <w:altName w:val="Arial"/>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Helvetica">
    <w:panose1 w:val="020B0604020202020204"/>
    <w:charset w:val="00"/>
    <w:family w:val="auto"/>
    <w:pitch w:val="variable"/>
    <w:sig w:usb0="E00002FF" w:usb1="5000785B" w:usb2="00000000" w:usb3="00000000" w:csb0="0000019F" w:csb1="00000000"/>
  </w:font>
  <w:font w:name="OptimaLTStd">
    <w:altName w:val="ＭＳ ゴシック"/>
    <w:panose1 w:val="00000000000000000000"/>
    <w:charset w:val="80"/>
    <w:family w:val="swiss"/>
    <w:notTrueType/>
    <w:pitch w:val="default"/>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Gill Sans">
    <w:altName w:val="Segoe UI"/>
    <w:charset w:val="00"/>
    <w:family w:val="auto"/>
    <w:pitch w:val="variable"/>
    <w:sig w:usb0="00000000" w:usb1="00000000" w:usb2="00000000" w:usb3="00000000" w:csb0="000001F7"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FF2027" w14:textId="77777777" w:rsidR="00D96A65" w:rsidRDefault="00D96A65" w:rsidP="00982D5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CA594F7" w14:textId="77777777" w:rsidR="00D96A65" w:rsidRDefault="00D96A65" w:rsidP="00EC4C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E87D7A" w14:textId="27C08314" w:rsidR="00D96A65" w:rsidRDefault="00D96A65" w:rsidP="005C1FC8">
    <w:pPr>
      <w:pStyle w:val="Footer"/>
      <w:ind w:right="360"/>
      <w:jc w:val="center"/>
    </w:pPr>
    <w:r>
      <w:rPr>
        <w:rStyle w:val="PageNumber"/>
      </w:rPr>
      <w:fldChar w:fldCharType="begin"/>
    </w:r>
    <w:r>
      <w:rPr>
        <w:rStyle w:val="PageNumber"/>
      </w:rPr>
      <w:instrText xml:space="preserve">PAGE  </w:instrText>
    </w:r>
    <w:r>
      <w:rPr>
        <w:rStyle w:val="PageNumber"/>
      </w:rPr>
      <w:fldChar w:fldCharType="separate"/>
    </w:r>
    <w:r w:rsidR="00066FF7">
      <w:rPr>
        <w:rStyle w:val="PageNumber"/>
        <w:noProof/>
      </w:rPr>
      <w:t>5</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0BE4C4" w14:textId="77777777" w:rsidR="00D96A65" w:rsidRDefault="00D96A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1B40C2" w14:textId="77777777" w:rsidR="00D96A65" w:rsidRDefault="00D96A65" w:rsidP="0076549F">
    <w:pPr>
      <w:pStyle w:val="Footer"/>
      <w:framePr w:wrap="around" w:vAnchor="text" w:hAnchor="margin" w:xAlign="right" w:y="1"/>
      <w:rPr>
        <w:rStyle w:val="PageNumber"/>
        <w:b/>
      </w:rPr>
    </w:pPr>
    <w:r>
      <w:rPr>
        <w:rStyle w:val="PageNumber"/>
      </w:rPr>
      <w:fldChar w:fldCharType="begin"/>
    </w:r>
    <w:r>
      <w:rPr>
        <w:rStyle w:val="PageNumber"/>
      </w:rPr>
      <w:instrText xml:space="preserve">PAGE  </w:instrText>
    </w:r>
    <w:r>
      <w:rPr>
        <w:rStyle w:val="PageNumber"/>
      </w:rPr>
      <w:fldChar w:fldCharType="end"/>
    </w:r>
  </w:p>
  <w:p w14:paraId="14901012" w14:textId="77777777" w:rsidR="00D96A65" w:rsidRDefault="00D96A65" w:rsidP="0076549F">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9FE9B6" w14:textId="77777777" w:rsidR="00D96A65" w:rsidRDefault="00D96A6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B6EC67" w14:textId="77777777" w:rsidR="00D96A65" w:rsidRDefault="00D96A65" w:rsidP="00873B4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07B0DC" w14:textId="77777777" w:rsidR="00D96A65" w:rsidRDefault="00D96A65" w:rsidP="003E53BA">
    <w:pPr>
      <w:pStyle w:val="Footer"/>
      <w:ind w:right="360"/>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BA33EE" w14:textId="2E9AB9E8" w:rsidR="00D96A65" w:rsidRDefault="00D96A65" w:rsidP="003E53BA">
    <w:pPr>
      <w:pStyle w:val="Footer"/>
      <w:ind w:right="360"/>
      <w:jc w:val="center"/>
    </w:pPr>
    <w:r>
      <w:rPr>
        <w:rStyle w:val="PageNumber"/>
      </w:rPr>
      <w:fldChar w:fldCharType="begin"/>
    </w:r>
    <w:r>
      <w:rPr>
        <w:rStyle w:val="PageNumber"/>
      </w:rPr>
      <w:instrText xml:space="preserve">PAGE  </w:instrText>
    </w:r>
    <w:r>
      <w:rPr>
        <w:rStyle w:val="PageNumber"/>
      </w:rPr>
      <w:fldChar w:fldCharType="separate"/>
    </w:r>
    <w:r w:rsidR="00066FF7">
      <w:rPr>
        <w:rStyle w:val="PageNumber"/>
        <w:noProof/>
      </w:rPr>
      <w:t>28</w:t>
    </w:r>
    <w:r>
      <w:rPr>
        <w:rStyle w:val="PageNumber"/>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2D637B" w14:textId="77777777" w:rsidR="00D96A65" w:rsidRDefault="00D96A65" w:rsidP="00B00C3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4E19C3" w14:textId="77777777" w:rsidR="00D96A65" w:rsidRDefault="00D96A65" w:rsidP="00B00C3F">
    <w:pPr>
      <w:pStyle w:val="Footer"/>
      <w:ind w:right="360"/>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83E231" w14:textId="53747F48" w:rsidR="00D96A65" w:rsidRDefault="00D96A65" w:rsidP="00B00C3F">
    <w:pPr>
      <w:pStyle w:val="Footer"/>
      <w:ind w:right="360"/>
      <w:jc w:val="center"/>
    </w:pPr>
    <w:r>
      <w:rPr>
        <w:rStyle w:val="PageNumber"/>
      </w:rPr>
      <w:fldChar w:fldCharType="begin"/>
    </w:r>
    <w:r>
      <w:rPr>
        <w:rStyle w:val="PageNumber"/>
      </w:rPr>
      <w:instrText xml:space="preserve">PAGE  </w:instrText>
    </w:r>
    <w:r>
      <w:rPr>
        <w:rStyle w:val="PageNumber"/>
      </w:rPr>
      <w:fldChar w:fldCharType="separate"/>
    </w:r>
    <w:r w:rsidR="00066FF7">
      <w:rPr>
        <w:rStyle w:val="PageNumber"/>
        <w:noProof/>
      </w:rPr>
      <w:t>58</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AF6C6A" w14:textId="77777777" w:rsidR="00D96A65" w:rsidRDefault="00D96A65" w:rsidP="00F816FE">
      <w:pPr>
        <w:spacing w:before="0" w:after="0" w:line="240" w:lineRule="auto"/>
      </w:pPr>
      <w:r>
        <w:separator/>
      </w:r>
    </w:p>
  </w:footnote>
  <w:footnote w:type="continuationSeparator" w:id="0">
    <w:p w14:paraId="27ECF45E" w14:textId="77777777" w:rsidR="00D96A65" w:rsidRDefault="00D96A65" w:rsidP="00F816FE">
      <w:pPr>
        <w:spacing w:before="0" w:after="0" w:line="240" w:lineRule="auto"/>
      </w:pPr>
      <w:r>
        <w:continuationSeparator/>
      </w:r>
    </w:p>
  </w:footnote>
  <w:footnote w:id="1">
    <w:p w14:paraId="40C31E12" w14:textId="77777777" w:rsidR="00D96A65" w:rsidRPr="00BB1CEE" w:rsidRDefault="00D96A65" w:rsidP="00802DE0">
      <w:pPr>
        <w:pStyle w:val="FootnoteText"/>
        <w:numPr>
          <w:ilvl w:val="0"/>
          <w:numId w:val="0"/>
        </w:numPr>
        <w:spacing w:line="240" w:lineRule="auto"/>
        <w:ind w:left="284" w:hanging="284"/>
      </w:pPr>
      <w:r w:rsidRPr="00BB1CEE">
        <w:rPr>
          <w:rStyle w:val="FootnoteReference"/>
        </w:rPr>
        <w:footnoteRef/>
      </w:r>
      <w:r w:rsidRPr="00BB1CEE">
        <w:t xml:space="preserve"> </w:t>
      </w:r>
      <w:r w:rsidRPr="00BB1CEE">
        <w:tab/>
        <w:t>Recommendations are numbered using Arabic numerals (eg 1, 2, 3), consensus-based recommendations using Roman numerals (eg I, II, III) and practice points using letters (eg A, B, C).</w:t>
      </w:r>
    </w:p>
  </w:footnote>
  <w:footnote w:id="2">
    <w:p w14:paraId="2AC8A892" w14:textId="77777777" w:rsidR="00D96A65" w:rsidRPr="00BB1CEE" w:rsidRDefault="00D96A65" w:rsidP="00C32C2E">
      <w:pPr>
        <w:pStyle w:val="FootnoteText"/>
        <w:numPr>
          <w:ilvl w:val="0"/>
          <w:numId w:val="0"/>
        </w:numPr>
        <w:tabs>
          <w:tab w:val="left" w:pos="284"/>
        </w:tabs>
        <w:spacing w:before="0" w:after="0" w:line="240" w:lineRule="auto"/>
      </w:pPr>
      <w:r w:rsidRPr="00BB1CEE">
        <w:rPr>
          <w:rStyle w:val="FootnoteReference"/>
        </w:rPr>
        <w:footnoteRef/>
      </w:r>
      <w:r w:rsidRPr="00BB1CEE">
        <w:t xml:space="preserve"> </w:t>
      </w:r>
      <w:r w:rsidRPr="00BB1CEE">
        <w:tab/>
        <w:t>Also referred to as child and family health nurses in some jurisdictions.</w:t>
      </w:r>
    </w:p>
  </w:footnote>
  <w:footnote w:id="3">
    <w:p w14:paraId="7B0F6B4C" w14:textId="77777777" w:rsidR="00D96A65" w:rsidRPr="00BB1CEE" w:rsidRDefault="00D96A65" w:rsidP="007F6B71">
      <w:pPr>
        <w:pStyle w:val="FootnoteText"/>
        <w:numPr>
          <w:ilvl w:val="0"/>
          <w:numId w:val="0"/>
        </w:numPr>
        <w:ind w:left="284" w:hanging="284"/>
      </w:pPr>
      <w:r w:rsidRPr="00BB1CEE">
        <w:rPr>
          <w:rStyle w:val="FootnoteReference"/>
        </w:rPr>
        <w:footnoteRef/>
      </w:r>
      <w:r w:rsidRPr="00BB1CEE">
        <w:t xml:space="preserve"> </w:t>
      </w:r>
      <w:r w:rsidRPr="00BB1CEE">
        <w:tab/>
        <w:t>Also referred to as child and family health nurses in some jurisdiction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91A992" w14:textId="29322E49" w:rsidR="00D96A65" w:rsidRDefault="00066FF7">
    <w:pPr>
      <w:pStyle w:val="Header"/>
    </w:pPr>
    <w:r>
      <w:rPr>
        <w:noProof/>
      </w:rPr>
      <w:pict w14:anchorId="5FD5D3F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5" type="#_x0000_t136" style="position:absolute;margin-left:0;margin-top:0;width:582.85pt;height:52.95pt;rotation:315;z-index:-251653120;mso-position-horizontal:center;mso-position-horizontal-relative:margin;mso-position-vertical:center;mso-position-vertical-relative:margin" o:allowincell="f" fillcolor="#d8d8d8 [2732]" stroked="f">
          <v:textpath style="font-family:&quot;Trebuchet MS&quot;;font-size:1pt" string="CONSULTATION 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AC31FE" w14:textId="69932F0E" w:rsidR="00D96A65" w:rsidRDefault="00066FF7">
    <w:pPr>
      <w:pStyle w:val="Header"/>
    </w:pPr>
    <w:r>
      <w:rPr>
        <w:noProof/>
      </w:rPr>
      <w:pict w14:anchorId="3D8670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 o:spid="_x0000_s2064" type="#_x0000_t136" style="position:absolute;margin-left:0;margin-top:0;width:582.85pt;height:52.95pt;rotation:315;z-index:-251634688;mso-position-horizontal:center;mso-position-horizontal-relative:margin;mso-position-vertical:center;mso-position-vertical-relative:margin" o:allowincell="f" fillcolor="#d8d8d8 [2732]" stroked="f">
          <v:textpath style="font-family:&quot;Trebuchet MS&quot;;font-size:1pt" string="CONSULTATION 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09FF46" w14:textId="0922245F" w:rsidR="00D96A65" w:rsidRDefault="00066FF7">
    <w:pPr>
      <w:pStyle w:val="Header"/>
    </w:pPr>
    <w:r>
      <w:rPr>
        <w:noProof/>
      </w:rPr>
      <w:pict w14:anchorId="7458AE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0" o:spid="_x0000_s2063" type="#_x0000_t136" style="position:absolute;margin-left:0;margin-top:0;width:582.85pt;height:52.95pt;rotation:315;z-index:-251636736;mso-position-horizontal:center;mso-position-horizontal-relative:margin;mso-position-vertical:center;mso-position-vertical-relative:margin" o:allowincell="f" fillcolor="#d8d8d8 [2732]" stroked="f">
          <v:textpath style="font-family:&quot;Trebuchet MS&quot;;font-size:1pt" string="CONSULTATION DRAFT"/>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AF931" w14:textId="6C8A5C9A" w:rsidR="00D96A65" w:rsidRDefault="00066FF7">
    <w:pPr>
      <w:pStyle w:val="Header"/>
    </w:pPr>
    <w:r>
      <w:rPr>
        <w:noProof/>
      </w:rPr>
      <w:pict w14:anchorId="656EF3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 o:spid="_x0000_s2065" type="#_x0000_t136" style="position:absolute;margin-left:0;margin-top:0;width:582.85pt;height:52.95pt;rotation:315;z-index:-251632640;mso-position-horizontal:center;mso-position-horizontal-relative:margin;mso-position-vertical:center;mso-position-vertical-relative:margin" o:allowincell="f" fillcolor="#d8d8d8 [2732]" stroked="f">
          <v:textpath style="font-family:&quot;Trebuchet MS&quot;;font-size:1pt" string="CONSULTATION 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5A7123" w14:textId="0FE1C2AC" w:rsidR="00D96A65" w:rsidRDefault="00066FF7">
    <w:pPr>
      <w:pStyle w:val="Header"/>
    </w:pPr>
    <w:r>
      <w:rPr>
        <w:noProof/>
      </w:rPr>
      <w:pict w14:anchorId="6E2802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582.85pt;height:52.95pt;rotation:315;z-index:-251655168;mso-position-horizontal:center;mso-position-horizontal-relative:margin;mso-position-vertical:center;mso-position-vertical-relative:margin" o:allowincell="f" fillcolor="#d8d8d8 [2732]" stroked="f">
          <v:textpath style="font-family:&quot;Trebuchet MS&quot;;font-size:1pt" string="CONSULTATION 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8EA97C" w14:textId="70B98053" w:rsidR="00D96A65" w:rsidRDefault="00066FF7">
    <w:pPr>
      <w:pStyle w:val="Header"/>
    </w:pPr>
    <w:r>
      <w:rPr>
        <w:noProof/>
      </w:rPr>
      <w:pict w14:anchorId="4B9A12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6" type="#_x0000_t136" style="position:absolute;margin-left:0;margin-top:0;width:582.85pt;height:52.95pt;rotation:315;z-index:-251651072;mso-position-horizontal:center;mso-position-horizontal-relative:margin;mso-position-vertical:center;mso-position-vertical-relative:margin" o:allowincell="f" fillcolor="#d8d8d8 [2732]" stroked="f">
          <v:textpath style="font-family:&quot;Trebuchet MS&quot;;font-size:1pt" string="CONSULTATION 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DEB14A" w14:textId="34701564" w:rsidR="00D96A65" w:rsidRDefault="00066FF7" w:rsidP="00C32C2E">
    <w:pPr>
      <w:pStyle w:val="Header"/>
      <w:numPr>
        <w:ilvl w:val="0"/>
        <w:numId w:val="16"/>
      </w:numPr>
      <w:tabs>
        <w:tab w:val="clear" w:pos="4513"/>
        <w:tab w:val="clear" w:pos="9026"/>
        <w:tab w:val="center" w:pos="4320"/>
        <w:tab w:val="right" w:pos="8640"/>
      </w:tabs>
      <w:spacing w:before="60" w:after="60" w:line="260" w:lineRule="exact"/>
      <w:ind w:left="0" w:firstLine="0"/>
    </w:pPr>
    <w:r>
      <w:rPr>
        <w:noProof/>
      </w:rPr>
      <w:pict w14:anchorId="708188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 o:spid="_x0000_s2058" type="#_x0000_t136" style="position:absolute;left:0;text-align:left;margin-left:0;margin-top:0;width:582.85pt;height:52.95pt;rotation:315;z-index:-251646976;mso-position-horizontal:center;mso-position-horizontal-relative:margin;mso-position-vertical:center;mso-position-vertical-relative:margin" o:allowincell="f" fillcolor="#d8d8d8 [2732]" stroked="f">
          <v:textpath style="font-family:&quot;Trebuchet MS&quot;;font-size:1pt" string="CONSULTATION DRAFT"/>
          <w10:wrap anchorx="margin" anchory="margin"/>
        </v:shape>
      </w:pict>
    </w:r>
    <w:r>
      <w:rPr>
        <w:noProof/>
      </w:rPr>
      <w:pict w14:anchorId="5EFBB64D">
        <v:shape id="PowerPlusWaterMarkObject14" o:spid="_x0000_s2052" type="#_x0000_t136" alt="" style="position:absolute;left:0;text-align:left;margin-left:0;margin-top:0;width:593.3pt;height:45.6pt;rotation:315;z-index:-251660288;mso-wrap-edited:f;mso-width-percent:0;mso-height-percent:0;mso-position-horizontal:center;mso-position-horizontal-relative:margin;mso-position-vertical:center;mso-position-vertical-relative:margin;mso-width-percent:0;mso-height-percent:0" wrapcoords="21299 5665 21135 3895 20698 3186 20562 4249 20261 8144 19906 4957 19415 2832 19060 5311 18951 6373 18159 3540 17913 4249 17858 5665 17121 4249 17012 6373 16793 11331 16302 4957 15865 2478 15728 5665 15373 4603 15292 4603 14964 11685 14418 4957 13953 1770 13762 3895 13353 4249 13325 14163 12588 4957 12124 1416 11933 4249 11059 4249 11032 4957 11032 8852 10595 4957 10158 3186 10049 3895 8738 4603 8383 2124 8219 4249 7564 3895 7564 4249 7509 10622 5652 10977 4860 4603 4614 2832 4478 3895 2785 3895 2703 4957 2484 10268 1966 4957 1556 2478 1338 4957 1283 9914 873 5311 682 4249 245 3540 109 4603 54 10268 81 15580 109 15934 245 17704 273 18059 655 18059 1010 15934 1037 15580 1392 18059 1501 17350 1501 13455 1774 16642 2293 19121 2758 13455 3003 16288 3604 19121 3686 17704 3823 11685 4532 17704 4642 17704 4669 6373 5106 11685 5707 15226 5898 13809 7017 13455 7973 18767 8110 18059 8328 15934 8383 14518 8683 18059 8792 17350 8820 12039 9475 17704 9612 17350 9612 14518 9939 18059 10458 17704 10813 14518 10840 14163 11168 18059 11987 17704 12097 16996 12124 14872 12670 18059 12725 17350 12479 11685 12615 12747 13544 18413 13571 17704 14063 17704 14227 17704 14363 17350 14418 12747 14827 17350 14909 17704 15128 13809 15483 18059 16739 18059 16957 13455 17667 18059 17776 16996 17968 18059 18050 17350 18077 12039 18568 18059 18678 17350 18596 10622 19087 16642 19606 19829 19770 17704 20098 14518 20289 15934 20944 19121 21081 18413 21408 15226 21545 13809 21545 9560 21490 8144 21299 5665" fillcolor="black" stroked="f">
          <v:fill opacity="28180f"/>
          <v:textpath style="font-family:&quot;Century Gothic&quot;;font-size:1pt" string="DRAFT — UNDER EMBARGO"/>
          <w10:wrap anchorx="margin" anchory="margin"/>
        </v:shape>
      </w:pict>
    </w:r>
    <w:r>
      <w:rPr>
        <w:noProof/>
      </w:rPr>
      <w:pict w14:anchorId="1058DBA3">
        <v:shape id="PowerPlusWaterMarkObject2" o:spid="_x0000_s2051" type="#_x0000_t136" alt="" style="position:absolute;left:0;text-align:left;margin-left:0;margin-top:0;width:454.5pt;height:181.8pt;rotation:315;z-index:-251659264;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C7BFB5" w14:textId="2911CC3A" w:rsidR="00D96A65" w:rsidRDefault="00066FF7">
    <w:pPr>
      <w:pStyle w:val="Header"/>
    </w:pPr>
    <w:r>
      <w:rPr>
        <w:noProof/>
      </w:rPr>
      <w:pict w14:anchorId="20E916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 o:spid="_x0000_s2057" type="#_x0000_t136" style="position:absolute;margin-left:0;margin-top:0;width:582.85pt;height:52.95pt;rotation:315;z-index:-251649024;mso-position-horizontal:center;mso-position-horizontal-relative:margin;mso-position-vertical:center;mso-position-vertical-relative:margin" o:allowincell="f" fillcolor="#d8d8d8 [2732]" stroked="f">
          <v:textpath style="font-family:&quot;Trebuchet MS&quot;;font-size:1pt" string="CONSULTATION DRAFT"/>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7C34B1" w14:textId="4FC6853D" w:rsidR="00D96A65" w:rsidRDefault="00066FF7" w:rsidP="00C32C2E">
    <w:pPr>
      <w:pStyle w:val="Header"/>
      <w:numPr>
        <w:ilvl w:val="0"/>
        <w:numId w:val="16"/>
      </w:numPr>
      <w:tabs>
        <w:tab w:val="clear" w:pos="4513"/>
        <w:tab w:val="clear" w:pos="9026"/>
        <w:tab w:val="center" w:pos="4320"/>
        <w:tab w:val="right" w:pos="8640"/>
      </w:tabs>
      <w:spacing w:before="60" w:after="60" w:line="260" w:lineRule="exact"/>
      <w:ind w:left="0" w:firstLine="0"/>
    </w:pPr>
    <w:r>
      <w:rPr>
        <w:noProof/>
      </w:rPr>
      <w:pict w14:anchorId="6F3E9A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 o:spid="_x0000_s2059" type="#_x0000_t136" style="position:absolute;left:0;text-align:left;margin-left:0;margin-top:0;width:582.85pt;height:52.95pt;rotation:315;z-index:-251644928;mso-position-horizontal:center;mso-position-horizontal-relative:margin;mso-position-vertical:center;mso-position-vertical-relative:margin" o:allowincell="f" fillcolor="#d8d8d8 [2732]" stroked="f">
          <v:textpath style="font-family:&quot;Trebuchet MS&quot;;font-size:1pt" string="CONSULTATION DRAFT"/>
          <w10:wrap anchorx="margin" anchory="margin"/>
        </v:shape>
      </w:pict>
    </w:r>
    <w:r>
      <w:rPr>
        <w:noProof/>
      </w:rPr>
      <w:pict w14:anchorId="698C49B0">
        <v:shape id="PowerPlusWaterMarkObject15" o:spid="_x0000_s2050" type="#_x0000_t136" alt="" style="position:absolute;left:0;text-align:left;margin-left:0;margin-top:0;width:593.3pt;height:45.6pt;rotation:315;z-index:-251658240;mso-wrap-edited:f;mso-width-percent:0;mso-height-percent:0;mso-position-horizontal:center;mso-position-horizontal-relative:margin;mso-position-vertical:center;mso-position-vertical-relative:margin;mso-width-percent:0;mso-height-percent:0" wrapcoords="21299 5665 21135 3895 20698 3186 20562 4249 20261 8144 19906 4957 19415 2832 19060 5311 18951 6373 18159 3540 17913 4249 17858 5665 17121 4249 17012 6373 16793 11331 16302 4957 15865 2478 15728 5665 15373 4603 15292 4603 14964 11685 14418 4957 13953 1770 13762 3895 13353 4249 13325 14163 12588 4957 12124 1416 11933 4249 11059 4249 11032 4957 11032 8852 10595 4957 10158 3186 10049 3895 8738 4603 8383 2124 8219 4249 7564 3895 7564 4249 7509 10622 5652 10977 4860 4603 4614 2832 4478 3895 2785 3895 2703 4957 2484 10268 1966 4957 1556 2478 1338 4957 1283 9914 873 5311 682 4249 245 3540 109 4603 54 10268 81 15580 109 15934 245 17704 273 18059 655 18059 1010 15934 1037 15580 1392 18059 1501 17350 1501 13455 1774 16642 2293 19121 2758 13455 3003 16288 3604 19121 3686 17704 3823 11685 4532 17704 4642 17704 4669 6373 5106 11685 5707 15226 5898 13809 7017 13455 7973 18767 8110 18059 8328 15934 8383 14518 8683 18059 8792 17350 8820 12039 9475 17704 9612 17350 9612 14518 9939 18059 10458 17704 10813 14518 10840 14163 11168 18059 11987 17704 12097 16996 12124 14872 12670 18059 12725 17350 12479 11685 12615 12747 13544 18413 13571 17704 14063 17704 14227 17704 14363 17350 14418 12747 14827 17350 14909 17704 15128 13809 15483 18059 16739 18059 16957 13455 17667 18059 17776 16996 17968 18059 18050 17350 18077 12039 18568 18059 18678 17350 18596 10622 19087 16642 19606 19829 19770 17704 20098 14518 20289 15934 20944 19121 21081 18413 21408 15226 21545 13809 21545 9560 21490 8144 21299 5665" fillcolor="black" stroked="f">
          <v:fill opacity="28180f"/>
          <v:textpath style="font-family:&quot;Century Gothic&quot;;font-size:1pt" string="DRAFT — UNDER EMBARGO"/>
          <w10:wrap anchorx="margin" anchory="margin"/>
        </v:shape>
      </w:pict>
    </w:r>
    <w:r>
      <w:rPr>
        <w:noProof/>
      </w:rPr>
      <w:pict w14:anchorId="3C7E8E98">
        <v:shape id="PowerPlusWaterMarkObject1" o:spid="_x0000_s2049" type="#_x0000_t136" alt="" style="position:absolute;left:0;text-align:left;margin-left:0;margin-top:0;width:454.5pt;height:181.8pt;rotation:315;z-index:-251657216;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7925F6" w14:textId="0E4770E3" w:rsidR="00D96A65" w:rsidRDefault="00066FF7">
    <w:pPr>
      <w:pStyle w:val="Header"/>
    </w:pPr>
    <w:r>
      <w:rPr>
        <w:noProof/>
      </w:rPr>
      <w:pict w14:anchorId="2D0AB1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 o:spid="_x0000_s2061" type="#_x0000_t136" style="position:absolute;margin-left:0;margin-top:0;width:582.85pt;height:52.95pt;rotation:315;z-index:-251640832;mso-position-horizontal:center;mso-position-horizontal-relative:margin;mso-position-vertical:center;mso-position-vertical-relative:margin" o:allowincell="f" fillcolor="#d8d8d8 [2732]" stroked="f">
          <v:textpath style="font-family:&quot;Trebuchet MS&quot;;font-size:1pt" string="CONSULTATION 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6E66A1" w14:textId="51617AC9" w:rsidR="00D96A65" w:rsidRDefault="00066FF7">
    <w:pPr>
      <w:pStyle w:val="Header"/>
    </w:pPr>
    <w:r>
      <w:rPr>
        <w:noProof/>
      </w:rPr>
      <w:pict w14:anchorId="6A29670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 o:spid="_x0000_s2060" type="#_x0000_t136" style="position:absolute;margin-left:0;margin-top:0;width:582.85pt;height:52.95pt;rotation:315;z-index:-251642880;mso-position-horizontal:center;mso-position-horizontal-relative:margin;mso-position-vertical:center;mso-position-vertical-relative:margin" o:allowincell="f" fillcolor="#d8d8d8 [2732]" stroked="f">
          <v:textpath style="font-family:&quot;Trebuchet MS&quot;;font-size:1pt" string="CONSULTATION 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E69C8C" w14:textId="146C16AD" w:rsidR="00D96A65" w:rsidRDefault="00066FF7">
    <w:pPr>
      <w:pStyle w:val="Header"/>
    </w:pPr>
    <w:r>
      <w:rPr>
        <w:noProof/>
      </w:rPr>
      <w:pict w14:anchorId="62B352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 o:spid="_x0000_s2062" type="#_x0000_t136" style="position:absolute;margin-left:0;margin-top:0;width:582.85pt;height:52.95pt;rotation:315;z-index:-251638784;mso-position-horizontal:center;mso-position-horizontal-relative:margin;mso-position-vertical:center;mso-position-vertical-relative:margin" o:allowincell="f" fillcolor="#d8d8d8 [2732]" stroked="f">
          <v:textpath style="font-family:&quot;Trebuchet MS&quot;;font-size:1pt" string="CONSULTATION 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FA16E25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9901BD5"/>
    <w:multiLevelType w:val="hybridMultilevel"/>
    <w:tmpl w:val="CC6AB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D718F3"/>
    <w:multiLevelType w:val="multilevel"/>
    <w:tmpl w:val="AB2EA2AE"/>
    <w:lvl w:ilvl="0">
      <w:start w:val="1"/>
      <w:numFmt w:val="bullet"/>
      <w:lvlText w:val="•"/>
      <w:lvlJc w:val="left"/>
      <w:pPr>
        <w:ind w:left="360" w:hanging="360"/>
      </w:pPr>
      <w:rPr>
        <w:rFonts w:ascii="Century Gothic" w:hAnsi="Century Gothic" w:hint="default"/>
        <w:color w:val="auto"/>
        <w:sz w:val="18"/>
      </w:rPr>
    </w:lvl>
    <w:lvl w:ilvl="1">
      <w:numFmt w:val="bullet"/>
      <w:lvlText w:val="–"/>
      <w:lvlJc w:val="left"/>
      <w:pPr>
        <w:tabs>
          <w:tab w:val="num" w:pos="1440"/>
        </w:tabs>
        <w:ind w:left="1440" w:hanging="360"/>
      </w:pPr>
      <w:rPr>
        <w:rFonts w:ascii="Century Schoolbook" w:eastAsia="Times New Roman" w:hAnsi="Century Schoolbook" w:hint="default"/>
        <w:color w:val="666699"/>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EC67811"/>
    <w:multiLevelType w:val="hybridMultilevel"/>
    <w:tmpl w:val="FAC29E7C"/>
    <w:lvl w:ilvl="0" w:tplc="A2A05578">
      <w:start w:val="1"/>
      <w:numFmt w:val="upperLetter"/>
      <w:pStyle w:val="GPPbulle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856B90"/>
    <w:multiLevelType w:val="hybridMultilevel"/>
    <w:tmpl w:val="233AAD40"/>
    <w:lvl w:ilvl="0" w:tplc="E3ACCEAC">
      <w:start w:val="1"/>
      <w:numFmt w:val="decimal"/>
      <w:lvlText w:val="%1."/>
      <w:lvlJc w:val="left"/>
      <w:pPr>
        <w:ind w:left="360" w:hanging="360"/>
      </w:pPr>
      <w:rPr>
        <w:rFonts w:hint="default"/>
        <w:b/>
        <w:i w:val="0"/>
        <w:sz w:val="18"/>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5" w15:restartNumberingAfterBreak="0">
    <w:nsid w:val="202D2434"/>
    <w:multiLevelType w:val="multilevel"/>
    <w:tmpl w:val="D73C96E4"/>
    <w:lvl w:ilvl="0">
      <w:start w:val="1"/>
      <w:numFmt w:val="decimal"/>
      <w:pStyle w:val="Heading1"/>
      <w:lvlText w:val="%1"/>
      <w:lvlJc w:val="left"/>
      <w:pPr>
        <w:ind w:left="574"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21660D2F"/>
    <w:multiLevelType w:val="hybridMultilevel"/>
    <w:tmpl w:val="BF12BFB0"/>
    <w:lvl w:ilvl="0" w:tplc="88E640B8">
      <w:start w:val="1"/>
      <w:numFmt w:val="bullet"/>
      <w:lvlText w:val=""/>
      <w:lvlJc w:val="left"/>
      <w:pPr>
        <w:ind w:left="360" w:hanging="360"/>
      </w:pPr>
      <w:rPr>
        <w:rFonts w:ascii="Symbol" w:hAnsi="Symbol" w:hint="default"/>
        <w:color w:val="000000"/>
        <w:sz w:val="20"/>
      </w:rPr>
    </w:lvl>
    <w:lvl w:ilvl="1" w:tplc="6818CA90">
      <w:numFmt w:val="bullet"/>
      <w:lvlText w:val="–"/>
      <w:lvlJc w:val="left"/>
      <w:pPr>
        <w:tabs>
          <w:tab w:val="num" w:pos="1440"/>
        </w:tabs>
        <w:ind w:left="1440" w:hanging="360"/>
      </w:pPr>
      <w:rPr>
        <w:rFonts w:ascii="Century Schoolbook" w:eastAsia="Times New Roman" w:hAnsi="Century Schoolbook" w:hint="default"/>
        <w:color w:val="666699"/>
      </w:rPr>
    </w:lvl>
    <w:lvl w:ilvl="2" w:tplc="7D0A6DEA">
      <w:start w:val="1"/>
      <w:numFmt w:val="bullet"/>
      <w:lvlText w:val=""/>
      <w:lvlJc w:val="left"/>
      <w:pPr>
        <w:tabs>
          <w:tab w:val="num" w:pos="2160"/>
        </w:tabs>
        <w:ind w:left="2160" w:hanging="360"/>
      </w:pPr>
      <w:rPr>
        <w:rFonts w:ascii="Wingdings" w:hAnsi="Wingdings" w:hint="default"/>
      </w:rPr>
    </w:lvl>
    <w:lvl w:ilvl="3" w:tplc="14A8DE3A">
      <w:start w:val="1"/>
      <w:numFmt w:val="bullet"/>
      <w:lvlText w:val=""/>
      <w:lvlJc w:val="left"/>
      <w:pPr>
        <w:tabs>
          <w:tab w:val="num" w:pos="2880"/>
        </w:tabs>
        <w:ind w:left="2880" w:hanging="360"/>
      </w:pPr>
      <w:rPr>
        <w:rFonts w:ascii="Symbol" w:hAnsi="Symbol" w:hint="default"/>
      </w:rPr>
    </w:lvl>
    <w:lvl w:ilvl="4" w:tplc="E9867B1E" w:tentative="1">
      <w:start w:val="1"/>
      <w:numFmt w:val="bullet"/>
      <w:lvlText w:val="o"/>
      <w:lvlJc w:val="left"/>
      <w:pPr>
        <w:tabs>
          <w:tab w:val="num" w:pos="3600"/>
        </w:tabs>
        <w:ind w:left="3600" w:hanging="360"/>
      </w:pPr>
      <w:rPr>
        <w:rFonts w:ascii="Courier New" w:hAnsi="Courier New" w:hint="default"/>
      </w:rPr>
    </w:lvl>
    <w:lvl w:ilvl="5" w:tplc="B968529C" w:tentative="1">
      <w:start w:val="1"/>
      <w:numFmt w:val="bullet"/>
      <w:lvlText w:val=""/>
      <w:lvlJc w:val="left"/>
      <w:pPr>
        <w:tabs>
          <w:tab w:val="num" w:pos="4320"/>
        </w:tabs>
        <w:ind w:left="4320" w:hanging="360"/>
      </w:pPr>
      <w:rPr>
        <w:rFonts w:ascii="Wingdings" w:hAnsi="Wingdings" w:hint="default"/>
      </w:rPr>
    </w:lvl>
    <w:lvl w:ilvl="6" w:tplc="BC548EDA" w:tentative="1">
      <w:start w:val="1"/>
      <w:numFmt w:val="bullet"/>
      <w:lvlText w:val=""/>
      <w:lvlJc w:val="left"/>
      <w:pPr>
        <w:tabs>
          <w:tab w:val="num" w:pos="5040"/>
        </w:tabs>
        <w:ind w:left="5040" w:hanging="360"/>
      </w:pPr>
      <w:rPr>
        <w:rFonts w:ascii="Symbol" w:hAnsi="Symbol" w:hint="default"/>
      </w:rPr>
    </w:lvl>
    <w:lvl w:ilvl="7" w:tplc="B1E66A62" w:tentative="1">
      <w:start w:val="1"/>
      <w:numFmt w:val="bullet"/>
      <w:lvlText w:val="o"/>
      <w:lvlJc w:val="left"/>
      <w:pPr>
        <w:tabs>
          <w:tab w:val="num" w:pos="5760"/>
        </w:tabs>
        <w:ind w:left="5760" w:hanging="360"/>
      </w:pPr>
      <w:rPr>
        <w:rFonts w:ascii="Courier New" w:hAnsi="Courier New" w:hint="default"/>
      </w:rPr>
    </w:lvl>
    <w:lvl w:ilvl="8" w:tplc="AD68DB68"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76E6DF3"/>
    <w:multiLevelType w:val="hybridMultilevel"/>
    <w:tmpl w:val="FD58D3E6"/>
    <w:lvl w:ilvl="0" w:tplc="C6E60BE2">
      <w:start w:val="1"/>
      <w:numFmt w:val="lowerLetter"/>
      <w:pStyle w:val="FootnoteText"/>
      <w:lvlText w:val="%1"/>
      <w:lvlJc w:val="left"/>
      <w:pPr>
        <w:ind w:left="360" w:hanging="360"/>
      </w:pPr>
      <w:rPr>
        <w:rFonts w:ascii="Century Gothic" w:hAnsi="Century Gothic" w:hint="default"/>
        <w:b/>
        <w:i w:val="0"/>
        <w:color w:val="auto"/>
        <w:sz w:val="18"/>
      </w:rPr>
    </w:lvl>
    <w:lvl w:ilvl="1" w:tplc="04090019">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2EC27EF7"/>
    <w:multiLevelType w:val="hybridMultilevel"/>
    <w:tmpl w:val="AB2EA2AE"/>
    <w:lvl w:ilvl="0" w:tplc="92F2B90E">
      <w:start w:val="1"/>
      <w:numFmt w:val="bullet"/>
      <w:pStyle w:val="bullet"/>
      <w:lvlText w:val="•"/>
      <w:lvlJc w:val="left"/>
      <w:pPr>
        <w:ind w:left="360" w:hanging="360"/>
      </w:pPr>
      <w:rPr>
        <w:rFonts w:ascii="Century Gothic" w:hAnsi="Century Gothic" w:hint="default"/>
        <w:color w:val="auto"/>
        <w:sz w:val="18"/>
      </w:rPr>
    </w:lvl>
    <w:lvl w:ilvl="1" w:tplc="04090003">
      <w:numFmt w:val="bullet"/>
      <w:lvlText w:val="–"/>
      <w:lvlJc w:val="left"/>
      <w:pPr>
        <w:tabs>
          <w:tab w:val="num" w:pos="1440"/>
        </w:tabs>
        <w:ind w:left="1440" w:hanging="360"/>
      </w:pPr>
      <w:rPr>
        <w:rFonts w:ascii="Century Schoolbook" w:eastAsia="Times New Roman" w:hAnsi="Century Schoolbook" w:hint="default"/>
        <w:color w:val="666699"/>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C4120A1"/>
    <w:multiLevelType w:val="hybridMultilevel"/>
    <w:tmpl w:val="3A00611A"/>
    <w:lvl w:ilvl="0" w:tplc="AB9E66EC">
      <w:start w:val="1"/>
      <w:numFmt w:val="bullet"/>
      <w:pStyle w:val="Subbullet"/>
      <w:lvlText w:val="—"/>
      <w:lvlJc w:val="left"/>
      <w:pPr>
        <w:ind w:left="360" w:hanging="360"/>
      </w:pPr>
      <w:rPr>
        <w:rFonts w:ascii="Courier New" w:hAnsi="Courier New" w:hint="default"/>
        <w:color w:val="auto"/>
        <w:sz w:val="18"/>
      </w:rPr>
    </w:lvl>
    <w:lvl w:ilvl="1" w:tplc="04090003">
      <w:numFmt w:val="bullet"/>
      <w:lvlText w:val="–"/>
      <w:lvlJc w:val="left"/>
      <w:pPr>
        <w:tabs>
          <w:tab w:val="num" w:pos="1440"/>
        </w:tabs>
        <w:ind w:left="1440" w:hanging="360"/>
      </w:pPr>
      <w:rPr>
        <w:rFonts w:ascii="Century Schoolbook" w:eastAsia="Times New Roman" w:hAnsi="Century Schoolbook" w:hint="default"/>
        <w:color w:val="666699"/>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DEC12AA"/>
    <w:multiLevelType w:val="hybridMultilevel"/>
    <w:tmpl w:val="5BA08136"/>
    <w:lvl w:ilvl="0" w:tplc="71CC1A0C">
      <w:start w:val="1"/>
      <w:numFmt w:val="bullet"/>
      <w:pStyle w:val="subbullet0"/>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E2A5DE9"/>
    <w:multiLevelType w:val="hybridMultilevel"/>
    <w:tmpl w:val="993ADF9C"/>
    <w:lvl w:ilvl="0" w:tplc="0902F916">
      <w:start w:val="1"/>
      <w:numFmt w:val="bullet"/>
      <w:lvlText w:val="—"/>
      <w:lvlJc w:val="left"/>
      <w:pPr>
        <w:ind w:left="1073" w:hanging="360"/>
      </w:pPr>
      <w:rPr>
        <w:rFonts w:ascii="Times New Roman" w:hAnsi="Times New Roman" w:hint="default"/>
        <w:color w:val="auto"/>
      </w:rPr>
    </w:lvl>
    <w:lvl w:ilvl="1" w:tplc="EC4EF672" w:tentative="1">
      <w:start w:val="1"/>
      <w:numFmt w:val="bullet"/>
      <w:lvlText w:val="o"/>
      <w:lvlJc w:val="left"/>
      <w:pPr>
        <w:ind w:left="1804" w:hanging="360"/>
      </w:pPr>
      <w:rPr>
        <w:rFonts w:ascii="Courier New" w:hAnsi="Courier New" w:hint="default"/>
      </w:rPr>
    </w:lvl>
    <w:lvl w:ilvl="2" w:tplc="356CC9E4" w:tentative="1">
      <w:start w:val="1"/>
      <w:numFmt w:val="bullet"/>
      <w:lvlText w:val=""/>
      <w:lvlJc w:val="left"/>
      <w:pPr>
        <w:ind w:left="2524" w:hanging="360"/>
      </w:pPr>
      <w:rPr>
        <w:rFonts w:ascii="Wingdings" w:hAnsi="Wingdings" w:hint="default"/>
      </w:rPr>
    </w:lvl>
    <w:lvl w:ilvl="3" w:tplc="C1267C48" w:tentative="1">
      <w:start w:val="1"/>
      <w:numFmt w:val="bullet"/>
      <w:lvlText w:val=""/>
      <w:lvlJc w:val="left"/>
      <w:pPr>
        <w:ind w:left="3244" w:hanging="360"/>
      </w:pPr>
      <w:rPr>
        <w:rFonts w:ascii="Symbol" w:hAnsi="Symbol" w:hint="default"/>
      </w:rPr>
    </w:lvl>
    <w:lvl w:ilvl="4" w:tplc="4C04A2CC" w:tentative="1">
      <w:start w:val="1"/>
      <w:numFmt w:val="bullet"/>
      <w:lvlText w:val="o"/>
      <w:lvlJc w:val="left"/>
      <w:pPr>
        <w:ind w:left="3964" w:hanging="360"/>
      </w:pPr>
      <w:rPr>
        <w:rFonts w:ascii="Courier New" w:hAnsi="Courier New" w:hint="default"/>
      </w:rPr>
    </w:lvl>
    <w:lvl w:ilvl="5" w:tplc="E70C3E1E" w:tentative="1">
      <w:start w:val="1"/>
      <w:numFmt w:val="bullet"/>
      <w:lvlText w:val=""/>
      <w:lvlJc w:val="left"/>
      <w:pPr>
        <w:ind w:left="4684" w:hanging="360"/>
      </w:pPr>
      <w:rPr>
        <w:rFonts w:ascii="Wingdings" w:hAnsi="Wingdings" w:hint="default"/>
      </w:rPr>
    </w:lvl>
    <w:lvl w:ilvl="6" w:tplc="956CB874" w:tentative="1">
      <w:start w:val="1"/>
      <w:numFmt w:val="bullet"/>
      <w:lvlText w:val=""/>
      <w:lvlJc w:val="left"/>
      <w:pPr>
        <w:ind w:left="5404" w:hanging="360"/>
      </w:pPr>
      <w:rPr>
        <w:rFonts w:ascii="Symbol" w:hAnsi="Symbol" w:hint="default"/>
      </w:rPr>
    </w:lvl>
    <w:lvl w:ilvl="7" w:tplc="E858FCC8" w:tentative="1">
      <w:start w:val="1"/>
      <w:numFmt w:val="bullet"/>
      <w:lvlText w:val="o"/>
      <w:lvlJc w:val="left"/>
      <w:pPr>
        <w:ind w:left="6124" w:hanging="360"/>
      </w:pPr>
      <w:rPr>
        <w:rFonts w:ascii="Courier New" w:hAnsi="Courier New" w:hint="default"/>
      </w:rPr>
    </w:lvl>
    <w:lvl w:ilvl="8" w:tplc="36BE770C" w:tentative="1">
      <w:start w:val="1"/>
      <w:numFmt w:val="bullet"/>
      <w:lvlText w:val=""/>
      <w:lvlJc w:val="left"/>
      <w:pPr>
        <w:ind w:left="6844" w:hanging="360"/>
      </w:pPr>
      <w:rPr>
        <w:rFonts w:ascii="Wingdings" w:hAnsi="Wingdings" w:hint="default"/>
      </w:rPr>
    </w:lvl>
  </w:abstractNum>
  <w:abstractNum w:abstractNumId="12" w15:restartNumberingAfterBreak="0">
    <w:nsid w:val="4E58404E"/>
    <w:multiLevelType w:val="hybridMultilevel"/>
    <w:tmpl w:val="3EB2BA26"/>
    <w:lvl w:ilvl="0" w:tplc="B95C770C">
      <w:start w:val="1"/>
      <w:numFmt w:val="upperRoman"/>
      <w:pStyle w:val="CBR"/>
      <w:lvlText w:val="%1."/>
      <w:lvlJc w:val="left"/>
      <w:pPr>
        <w:ind w:left="720" w:hanging="18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0D00A2F"/>
    <w:multiLevelType w:val="multilevel"/>
    <w:tmpl w:val="B67AFCDE"/>
    <w:styleLink w:val="Headings"/>
    <w:lvl w:ilvl="0">
      <w:start w:val="1"/>
      <w:numFmt w:val="decimal"/>
      <w:lvlText w:val="C%1"/>
      <w:lvlJc w:val="left"/>
      <w:pPr>
        <w:ind w:left="0" w:firstLine="0"/>
      </w:pPr>
      <w:rPr>
        <w:rFonts w:hint="default"/>
      </w:rPr>
    </w:lvl>
    <w:lvl w:ilvl="1">
      <w:start w:val="1"/>
      <w:numFmt w:val="decimal"/>
      <w:lvlText w:val="C%1.%2"/>
      <w:lvlJc w:val="left"/>
      <w:pPr>
        <w:ind w:left="0" w:firstLine="0"/>
      </w:pPr>
      <w:rPr>
        <w:rFonts w:hint="default"/>
      </w:rPr>
    </w:lvl>
    <w:lvl w:ilvl="2">
      <w:start w:val="1"/>
      <w:numFmt w:val="decimal"/>
      <w:lvlText w:val="C%1.%2.%3"/>
      <w:lvlJc w:val="left"/>
      <w:pPr>
        <w:ind w:left="0" w:firstLine="0"/>
      </w:pPr>
      <w:rPr>
        <w:rFonts w:hint="default"/>
      </w:rPr>
    </w:lvl>
    <w:lvl w:ilvl="3">
      <w:start w:val="1"/>
      <w:numFmt w:val="decimal"/>
      <w:lvlText w:val="C%1.%2.%3.%4"/>
      <w:lvlJc w:val="left"/>
      <w:pPr>
        <w:ind w:left="0" w:firstLine="0"/>
      </w:pPr>
      <w:rPr>
        <w:rFonts w:hint="default"/>
      </w:rPr>
    </w:lvl>
    <w:lvl w:ilvl="4">
      <w:start w:val="1"/>
      <w:numFmt w:val="decimal"/>
      <w:lvlText w:val="D%1.%2.%3.%4.%5"/>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4" w15:restartNumberingAfterBreak="0">
    <w:nsid w:val="58B31838"/>
    <w:multiLevelType w:val="multilevel"/>
    <w:tmpl w:val="3104BC78"/>
    <w:lvl w:ilvl="0">
      <w:start w:val="1"/>
      <w:numFmt w:val="decimal"/>
      <w:pStyle w:val="DHSNumberingOutline"/>
      <w:lvlText w:val="%1"/>
      <w:lvlJc w:val="left"/>
      <w:pPr>
        <w:tabs>
          <w:tab w:val="num" w:pos="567"/>
        </w:tabs>
        <w:ind w:left="567" w:hanging="567"/>
      </w:pPr>
      <w:rPr>
        <w:rFonts w:hint="default"/>
      </w:rPr>
    </w:lvl>
    <w:lvl w:ilvl="1">
      <w:start w:val="1"/>
      <w:numFmt w:val="decimal"/>
      <w:lvlText w:val="%2.%1"/>
      <w:lvlJc w:val="left"/>
      <w:pPr>
        <w:tabs>
          <w:tab w:val="num" w:pos="1418"/>
        </w:tabs>
        <w:ind w:left="1418" w:hanging="851"/>
      </w:pPr>
      <w:rPr>
        <w:rFonts w:hint="default"/>
      </w:rPr>
    </w:lvl>
    <w:lvl w:ilvl="2">
      <w:start w:val="1"/>
      <w:numFmt w:val="decimal"/>
      <w:lvlRestart w:val="1"/>
      <w:lvlText w:val="%3.%2.1"/>
      <w:lvlJc w:val="left"/>
      <w:pPr>
        <w:tabs>
          <w:tab w:val="num" w:pos="2552"/>
        </w:tabs>
        <w:ind w:left="2552" w:hanging="1134"/>
      </w:pPr>
      <w:rPr>
        <w:rFonts w:hint="default"/>
      </w:rPr>
    </w:lvl>
    <w:lvl w:ilvl="3">
      <w:start w:val="1"/>
      <w:numFmt w:val="none"/>
      <w:lvlRestart w:val="1"/>
      <w:lvlText w:val="1.1.1.1"/>
      <w:lvlJc w:val="left"/>
      <w:pPr>
        <w:tabs>
          <w:tab w:val="num" w:pos="3686"/>
        </w:tabs>
        <w:ind w:left="3686" w:hanging="1134"/>
      </w:pPr>
      <w:rPr>
        <w:rFonts w:hint="default"/>
      </w:rPr>
    </w:lvl>
    <w:lvl w:ilvl="4">
      <w:start w:val="1"/>
      <w:numFmt w:val="none"/>
      <w:lvlRestart w:val="1"/>
      <w:lvlText w:val="1.1.1.1.1"/>
      <w:lvlJc w:val="left"/>
      <w:pPr>
        <w:tabs>
          <w:tab w:val="num" w:pos="7088"/>
        </w:tabs>
        <w:ind w:left="7088" w:hanging="2552"/>
      </w:pPr>
      <w:rPr>
        <w:rFonts w:hint="default"/>
      </w:rPr>
    </w:lvl>
    <w:lvl w:ilvl="5">
      <w:start w:val="1"/>
      <w:numFmt w:val="none"/>
      <w:lvlText w:val=""/>
      <w:lvlJc w:val="left"/>
      <w:pPr>
        <w:tabs>
          <w:tab w:val="num" w:pos="7164"/>
        </w:tabs>
        <w:ind w:left="7088" w:hanging="284"/>
      </w:pPr>
      <w:rPr>
        <w:rFonts w:hint="default"/>
      </w:rPr>
    </w:lvl>
    <w:lvl w:ilvl="6">
      <w:start w:val="1"/>
      <w:numFmt w:val="none"/>
      <w:lvlText w:val=""/>
      <w:lvlJc w:val="left"/>
      <w:pPr>
        <w:tabs>
          <w:tab w:val="num" w:pos="7164"/>
        </w:tabs>
        <w:ind w:left="7088" w:hanging="284"/>
      </w:pPr>
      <w:rPr>
        <w:rFonts w:hint="default"/>
      </w:rPr>
    </w:lvl>
    <w:lvl w:ilvl="7">
      <w:start w:val="1"/>
      <w:numFmt w:val="none"/>
      <w:lvlText w:val=""/>
      <w:lvlJc w:val="left"/>
      <w:pPr>
        <w:tabs>
          <w:tab w:val="num" w:pos="7164"/>
        </w:tabs>
        <w:ind w:left="7088" w:hanging="284"/>
      </w:pPr>
      <w:rPr>
        <w:rFonts w:hint="default"/>
      </w:rPr>
    </w:lvl>
    <w:lvl w:ilvl="8">
      <w:start w:val="1"/>
      <w:numFmt w:val="none"/>
      <w:lvlText w:val=""/>
      <w:lvlJc w:val="left"/>
      <w:pPr>
        <w:tabs>
          <w:tab w:val="num" w:pos="7164"/>
        </w:tabs>
        <w:ind w:left="7088" w:hanging="284"/>
      </w:pPr>
      <w:rPr>
        <w:rFonts w:hint="default"/>
      </w:rPr>
    </w:lvl>
  </w:abstractNum>
  <w:abstractNum w:abstractNumId="15" w15:restartNumberingAfterBreak="0">
    <w:nsid w:val="5C003124"/>
    <w:multiLevelType w:val="hybridMultilevel"/>
    <w:tmpl w:val="C71638E2"/>
    <w:lvl w:ilvl="0" w:tplc="8C982256">
      <w:start w:val="1"/>
      <w:numFmt w:val="decimal"/>
      <w:pStyle w:val="Rec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DC81D9C"/>
    <w:multiLevelType w:val="hybridMultilevel"/>
    <w:tmpl w:val="A112D248"/>
    <w:lvl w:ilvl="0" w:tplc="8D38400C">
      <w:start w:val="1"/>
      <w:numFmt w:val="decimal"/>
      <w:lvlText w:val="Table %1:"/>
      <w:lvlJc w:val="left"/>
      <w:pPr>
        <w:tabs>
          <w:tab w:val="num" w:pos="851"/>
        </w:tabs>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09509A1"/>
    <w:multiLevelType w:val="hybridMultilevel"/>
    <w:tmpl w:val="5C603CB0"/>
    <w:lvl w:ilvl="0" w:tplc="9544F244">
      <w:start w:val="1"/>
      <w:numFmt w:val="lowerRoman"/>
      <w:pStyle w:val="NormalWeb"/>
      <w:lvlText w:val="%1"/>
      <w:lvlJc w:val="left"/>
      <w:pPr>
        <w:ind w:left="360" w:hanging="360"/>
      </w:pPr>
      <w:rPr>
        <w:rFonts w:ascii="Century Gothic" w:hAnsi="Century Gothic" w:hint="default"/>
        <w:b/>
        <w:i w:val="0"/>
        <w:color w:val="auto"/>
        <w:sz w:val="18"/>
      </w:rPr>
    </w:lvl>
    <w:lvl w:ilvl="1" w:tplc="EC4EF672">
      <w:start w:val="1"/>
      <w:numFmt w:val="bullet"/>
      <w:lvlText w:val="o"/>
      <w:lvlJc w:val="left"/>
      <w:pPr>
        <w:ind w:left="1440" w:hanging="360"/>
      </w:pPr>
      <w:rPr>
        <w:rFonts w:ascii="Courier New" w:hAnsi="Courier New" w:hint="default"/>
      </w:rPr>
    </w:lvl>
    <w:lvl w:ilvl="2" w:tplc="356CC9E4" w:tentative="1">
      <w:start w:val="1"/>
      <w:numFmt w:val="bullet"/>
      <w:lvlText w:val=""/>
      <w:lvlJc w:val="left"/>
      <w:pPr>
        <w:ind w:left="2160" w:hanging="360"/>
      </w:pPr>
      <w:rPr>
        <w:rFonts w:ascii="Wingdings" w:hAnsi="Wingdings" w:hint="default"/>
      </w:rPr>
    </w:lvl>
    <w:lvl w:ilvl="3" w:tplc="C1267C48" w:tentative="1">
      <w:start w:val="1"/>
      <w:numFmt w:val="bullet"/>
      <w:lvlText w:val=""/>
      <w:lvlJc w:val="left"/>
      <w:pPr>
        <w:ind w:left="2880" w:hanging="360"/>
      </w:pPr>
      <w:rPr>
        <w:rFonts w:ascii="Symbol" w:hAnsi="Symbol" w:hint="default"/>
      </w:rPr>
    </w:lvl>
    <w:lvl w:ilvl="4" w:tplc="4C04A2CC" w:tentative="1">
      <w:start w:val="1"/>
      <w:numFmt w:val="bullet"/>
      <w:lvlText w:val="o"/>
      <w:lvlJc w:val="left"/>
      <w:pPr>
        <w:ind w:left="3600" w:hanging="360"/>
      </w:pPr>
      <w:rPr>
        <w:rFonts w:ascii="Courier New" w:hAnsi="Courier New" w:hint="default"/>
      </w:rPr>
    </w:lvl>
    <w:lvl w:ilvl="5" w:tplc="E70C3E1E" w:tentative="1">
      <w:start w:val="1"/>
      <w:numFmt w:val="bullet"/>
      <w:lvlText w:val=""/>
      <w:lvlJc w:val="left"/>
      <w:pPr>
        <w:ind w:left="4320" w:hanging="360"/>
      </w:pPr>
      <w:rPr>
        <w:rFonts w:ascii="Wingdings" w:hAnsi="Wingdings" w:hint="default"/>
      </w:rPr>
    </w:lvl>
    <w:lvl w:ilvl="6" w:tplc="956CB874" w:tentative="1">
      <w:start w:val="1"/>
      <w:numFmt w:val="bullet"/>
      <w:lvlText w:val=""/>
      <w:lvlJc w:val="left"/>
      <w:pPr>
        <w:ind w:left="5040" w:hanging="360"/>
      </w:pPr>
      <w:rPr>
        <w:rFonts w:ascii="Symbol" w:hAnsi="Symbol" w:hint="default"/>
      </w:rPr>
    </w:lvl>
    <w:lvl w:ilvl="7" w:tplc="E858FCC8" w:tentative="1">
      <w:start w:val="1"/>
      <w:numFmt w:val="bullet"/>
      <w:lvlText w:val="o"/>
      <w:lvlJc w:val="left"/>
      <w:pPr>
        <w:ind w:left="5760" w:hanging="360"/>
      </w:pPr>
      <w:rPr>
        <w:rFonts w:ascii="Courier New" w:hAnsi="Courier New" w:hint="default"/>
      </w:rPr>
    </w:lvl>
    <w:lvl w:ilvl="8" w:tplc="36BE770C" w:tentative="1">
      <w:start w:val="1"/>
      <w:numFmt w:val="bullet"/>
      <w:lvlText w:val=""/>
      <w:lvlJc w:val="left"/>
      <w:pPr>
        <w:ind w:left="6480" w:hanging="360"/>
      </w:pPr>
      <w:rPr>
        <w:rFonts w:ascii="Wingdings" w:hAnsi="Wingdings" w:hint="default"/>
      </w:rPr>
    </w:lvl>
  </w:abstractNum>
  <w:abstractNum w:abstractNumId="18" w15:restartNumberingAfterBreak="0">
    <w:nsid w:val="6B5869E0"/>
    <w:multiLevelType w:val="hybridMultilevel"/>
    <w:tmpl w:val="5F3E58E0"/>
    <w:name w:val="WW8Num32332222"/>
    <w:lvl w:ilvl="0" w:tplc="252A2B2A">
      <w:start w:val="1"/>
      <w:numFmt w:val="bullet"/>
      <w:pStyle w:val="tablebullets"/>
      <w:lvlText w:val="•"/>
      <w:lvlJc w:val="left"/>
      <w:pPr>
        <w:ind w:left="360" w:hanging="360"/>
      </w:pPr>
      <w:rPr>
        <w:rFonts w:ascii="Century Gothic" w:hAnsi="Century Gothic" w:hint="default"/>
        <w:color w:val="auto"/>
        <w:sz w:val="1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801601"/>
    <w:multiLevelType w:val="hybridMultilevel"/>
    <w:tmpl w:val="6380C0C8"/>
    <w:lvl w:ilvl="0" w:tplc="6DB66CCC">
      <w:start w:val="1"/>
      <w:numFmt w:val="bullet"/>
      <w:pStyle w:val="Sub-bullet"/>
      <w:lvlText w:val="—"/>
      <w:lvlJc w:val="left"/>
      <w:pPr>
        <w:ind w:left="36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D8B21F1"/>
    <w:multiLevelType w:val="hybridMultilevel"/>
    <w:tmpl w:val="5E6A848C"/>
    <w:lvl w:ilvl="0" w:tplc="50B6B400">
      <w:start w:val="1"/>
      <w:numFmt w:val="bullet"/>
      <w:pStyle w:val="Practicesummary"/>
      <w:lvlText w:val=""/>
      <w:lvlJc w:val="left"/>
      <w:pPr>
        <w:ind w:left="360" w:hanging="360"/>
      </w:pPr>
      <w:rPr>
        <w:rFonts w:ascii="Wingdings 2" w:hAnsi="Wingdings 2" w:hint="default"/>
        <w:color w:val="A5A5A5" w:themeColor="accent3"/>
        <w:sz w:val="20"/>
      </w:rPr>
    </w:lvl>
    <w:lvl w:ilvl="1" w:tplc="04090019">
      <w:numFmt w:val="bullet"/>
      <w:lvlText w:val="–"/>
      <w:lvlJc w:val="left"/>
      <w:pPr>
        <w:tabs>
          <w:tab w:val="num" w:pos="1440"/>
        </w:tabs>
        <w:ind w:left="1440" w:hanging="360"/>
      </w:pPr>
      <w:rPr>
        <w:rFonts w:ascii="Century Schoolbook" w:eastAsia="Times New Roman" w:hAnsi="Century Schoolbook" w:hint="default"/>
        <w:color w:val="666699"/>
      </w:rPr>
    </w:lvl>
    <w:lvl w:ilvl="2" w:tplc="0409001B" w:tentative="1">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20"/>
  </w:num>
  <w:num w:numId="3">
    <w:abstractNumId w:val="18"/>
  </w:num>
  <w:num w:numId="4">
    <w:abstractNumId w:val="8"/>
  </w:num>
  <w:num w:numId="5">
    <w:abstractNumId w:val="12"/>
  </w:num>
  <w:num w:numId="6">
    <w:abstractNumId w:val="3"/>
  </w:num>
  <w:num w:numId="7">
    <w:abstractNumId w:val="5"/>
  </w:num>
  <w:num w:numId="8">
    <w:abstractNumId w:val="15"/>
  </w:num>
  <w:num w:numId="9">
    <w:abstractNumId w:val="13"/>
  </w:num>
  <w:num w:numId="10">
    <w:abstractNumId w:val="2"/>
  </w:num>
  <w:num w:numId="11">
    <w:abstractNumId w:val="9"/>
  </w:num>
  <w:num w:numId="12">
    <w:abstractNumId w:val="0"/>
  </w:num>
  <w:num w:numId="13">
    <w:abstractNumId w:val="10"/>
  </w:num>
  <w:num w:numId="14">
    <w:abstractNumId w:val="19"/>
  </w:num>
  <w:num w:numId="15">
    <w:abstractNumId w:val="14"/>
  </w:num>
  <w:num w:numId="16">
    <w:abstractNumId w:val="4"/>
  </w:num>
  <w:num w:numId="17">
    <w:abstractNumId w:val="17"/>
  </w:num>
  <w:num w:numId="18">
    <w:abstractNumId w:val="16"/>
  </w:num>
  <w:num w:numId="19">
    <w:abstractNumId w:val="11"/>
    <w:lvlOverride w:ilvl="0">
      <w:startOverride w:val="1"/>
    </w:lvlOverride>
  </w:num>
  <w:num w:numId="20">
    <w:abstractNumId w:val="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6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persand&lt;/Style&gt;&lt;LeftDelim&gt;{&lt;/LeftDelim&gt;&lt;RightDelim&gt;}&lt;/RightDelim&gt;&lt;FontName&gt;Trebuchet MS&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vasrfx2dtraoesasxp2szsxa2df502592x&quot;&gt;Antenatal 2017 review library&lt;record-ids&gt;&lt;item&gt;567&lt;/item&gt;&lt;item&gt;585&lt;/item&gt;&lt;item&gt;633&lt;/item&gt;&lt;item&gt;667&lt;/item&gt;&lt;item&gt;677&lt;/item&gt;&lt;item&gt;679&lt;/item&gt;&lt;item&gt;687&lt;/item&gt;&lt;item&gt;688&lt;/item&gt;&lt;item&gt;693&lt;/item&gt;&lt;item&gt;711&lt;/item&gt;&lt;item&gt;723&lt;/item&gt;&lt;item&gt;729&lt;/item&gt;&lt;item&gt;730&lt;/item&gt;&lt;item&gt;771&lt;/item&gt;&lt;item&gt;799&lt;/item&gt;&lt;item&gt;806&lt;/item&gt;&lt;item&gt;809&lt;/item&gt;&lt;item&gt;815&lt;/item&gt;&lt;item&gt;827&lt;/item&gt;&lt;item&gt;840&lt;/item&gt;&lt;item&gt;851&lt;/item&gt;&lt;item&gt;880&lt;/item&gt;&lt;item&gt;882&lt;/item&gt;&lt;item&gt;886&lt;/item&gt;&lt;item&gt;890&lt;/item&gt;&lt;item&gt;901&lt;/item&gt;&lt;item&gt;911&lt;/item&gt;&lt;item&gt;924&lt;/item&gt;&lt;item&gt;925&lt;/item&gt;&lt;item&gt;931&lt;/item&gt;&lt;item&gt;933&lt;/item&gt;&lt;item&gt;941&lt;/item&gt;&lt;item&gt;942&lt;/item&gt;&lt;item&gt;945&lt;/item&gt;&lt;item&gt;1010&lt;/item&gt;&lt;item&gt;1027&lt;/item&gt;&lt;item&gt;1066&lt;/item&gt;&lt;item&gt;1149&lt;/item&gt;&lt;item&gt;1192&lt;/item&gt;&lt;item&gt;1193&lt;/item&gt;&lt;item&gt;1194&lt;/item&gt;&lt;item&gt;1195&lt;/item&gt;&lt;item&gt;1196&lt;/item&gt;&lt;item&gt;1197&lt;/item&gt;&lt;item&gt;1198&lt;/item&gt;&lt;item&gt;1199&lt;/item&gt;&lt;item&gt;1200&lt;/item&gt;&lt;item&gt;1201&lt;/item&gt;&lt;item&gt;1211&lt;/item&gt;&lt;item&gt;1214&lt;/item&gt;&lt;item&gt;1226&lt;/item&gt;&lt;item&gt;1228&lt;/item&gt;&lt;item&gt;1229&lt;/item&gt;&lt;item&gt;1231&lt;/item&gt;&lt;item&gt;1237&lt;/item&gt;&lt;item&gt;1247&lt;/item&gt;&lt;item&gt;1250&lt;/item&gt;&lt;item&gt;1254&lt;/item&gt;&lt;item&gt;1266&lt;/item&gt;&lt;item&gt;1271&lt;/item&gt;&lt;item&gt;1272&lt;/item&gt;&lt;item&gt;1274&lt;/item&gt;&lt;item&gt;1276&lt;/item&gt;&lt;item&gt;1282&lt;/item&gt;&lt;item&gt;1283&lt;/item&gt;&lt;item&gt;1284&lt;/item&gt;&lt;item&gt;1289&lt;/item&gt;&lt;item&gt;1293&lt;/item&gt;&lt;item&gt;1294&lt;/item&gt;&lt;item&gt;1305&lt;/item&gt;&lt;item&gt;1311&lt;/item&gt;&lt;item&gt;1316&lt;/item&gt;&lt;item&gt;1318&lt;/item&gt;&lt;item&gt;1320&lt;/item&gt;&lt;item&gt;1321&lt;/item&gt;&lt;item&gt;1323&lt;/item&gt;&lt;item&gt;1324&lt;/item&gt;&lt;item&gt;1328&lt;/item&gt;&lt;item&gt;1329&lt;/item&gt;&lt;item&gt;1330&lt;/item&gt;&lt;item&gt;1331&lt;/item&gt;&lt;item&gt;1335&lt;/item&gt;&lt;item&gt;1338&lt;/item&gt;&lt;item&gt;1339&lt;/item&gt;&lt;item&gt;1340&lt;/item&gt;&lt;item&gt;1341&lt;/item&gt;&lt;item&gt;1344&lt;/item&gt;&lt;item&gt;1345&lt;/item&gt;&lt;item&gt;1347&lt;/item&gt;&lt;item&gt;1348&lt;/item&gt;&lt;item&gt;1350&lt;/item&gt;&lt;item&gt;1351&lt;/item&gt;&lt;item&gt;1352&lt;/item&gt;&lt;item&gt;1353&lt;/item&gt;&lt;item&gt;1354&lt;/item&gt;&lt;item&gt;1355&lt;/item&gt;&lt;item&gt;1356&lt;/item&gt;&lt;item&gt;1358&lt;/item&gt;&lt;item&gt;1359&lt;/item&gt;&lt;item&gt;1360&lt;/item&gt;&lt;item&gt;1361&lt;/item&gt;&lt;item&gt;1362&lt;/item&gt;&lt;item&gt;1363&lt;/item&gt;&lt;item&gt;1365&lt;/item&gt;&lt;item&gt;1367&lt;/item&gt;&lt;item&gt;1368&lt;/item&gt;&lt;item&gt;1374&lt;/item&gt;&lt;item&gt;1375&lt;/item&gt;&lt;item&gt;1392&lt;/item&gt;&lt;item&gt;1394&lt;/item&gt;&lt;item&gt;1399&lt;/item&gt;&lt;item&gt;1404&lt;/item&gt;&lt;item&gt;1407&lt;/item&gt;&lt;item&gt;1410&lt;/item&gt;&lt;item&gt;1412&lt;/item&gt;&lt;item&gt;1414&lt;/item&gt;&lt;item&gt;1416&lt;/item&gt;&lt;item&gt;1418&lt;/item&gt;&lt;item&gt;1424&lt;/item&gt;&lt;item&gt;1427&lt;/item&gt;&lt;item&gt;1430&lt;/item&gt;&lt;item&gt;1432&lt;/item&gt;&lt;item&gt;1434&lt;/item&gt;&lt;item&gt;1435&lt;/item&gt;&lt;item&gt;1436&lt;/item&gt;&lt;item&gt;1437&lt;/item&gt;&lt;item&gt;1440&lt;/item&gt;&lt;item&gt;1443&lt;/item&gt;&lt;item&gt;1444&lt;/item&gt;&lt;item&gt;1450&lt;/item&gt;&lt;item&gt;1452&lt;/item&gt;&lt;item&gt;1453&lt;/item&gt;&lt;item&gt;1454&lt;/item&gt;&lt;item&gt;1455&lt;/item&gt;&lt;item&gt;1459&lt;/item&gt;&lt;item&gt;1460&lt;/item&gt;&lt;item&gt;1462&lt;/item&gt;&lt;item&gt;1463&lt;/item&gt;&lt;item&gt;1464&lt;/item&gt;&lt;item&gt;1465&lt;/item&gt;&lt;item&gt;1466&lt;/item&gt;&lt;item&gt;1470&lt;/item&gt;&lt;item&gt;1472&lt;/item&gt;&lt;item&gt;1473&lt;/item&gt;&lt;item&gt;1475&lt;/item&gt;&lt;item&gt;1476&lt;/item&gt;&lt;item&gt;1480&lt;/item&gt;&lt;item&gt;1481&lt;/item&gt;&lt;item&gt;1482&lt;/item&gt;&lt;item&gt;1484&lt;/item&gt;&lt;item&gt;1486&lt;/item&gt;&lt;item&gt;1491&lt;/item&gt;&lt;item&gt;1493&lt;/item&gt;&lt;item&gt;1495&lt;/item&gt;&lt;item&gt;1518&lt;/item&gt;&lt;item&gt;1519&lt;/item&gt;&lt;item&gt;1521&lt;/item&gt;&lt;item&gt;1522&lt;/item&gt;&lt;item&gt;1524&lt;/item&gt;&lt;item&gt;1525&lt;/item&gt;&lt;item&gt;1536&lt;/item&gt;&lt;item&gt;1539&lt;/item&gt;&lt;item&gt;1559&lt;/item&gt;&lt;item&gt;1562&lt;/item&gt;&lt;item&gt;1577&lt;/item&gt;&lt;item&gt;1599&lt;/item&gt;&lt;item&gt;1602&lt;/item&gt;&lt;item&gt;1615&lt;/item&gt;&lt;item&gt;1616&lt;/item&gt;&lt;item&gt;1618&lt;/item&gt;&lt;item&gt;1619&lt;/item&gt;&lt;item&gt;1625&lt;/item&gt;&lt;item&gt;1630&lt;/item&gt;&lt;item&gt;1632&lt;/item&gt;&lt;item&gt;1636&lt;/item&gt;&lt;item&gt;1637&lt;/item&gt;&lt;item&gt;1698&lt;/item&gt;&lt;item&gt;1701&lt;/item&gt;&lt;item&gt;1702&lt;/item&gt;&lt;item&gt;1703&lt;/item&gt;&lt;item&gt;1704&lt;/item&gt;&lt;item&gt;1706&lt;/item&gt;&lt;item&gt;1707&lt;/item&gt;&lt;item&gt;1708&lt;/item&gt;&lt;item&gt;1711&lt;/item&gt;&lt;item&gt;1712&lt;/item&gt;&lt;item&gt;1717&lt;/item&gt;&lt;item&gt;1730&lt;/item&gt;&lt;item&gt;1732&lt;/item&gt;&lt;item&gt;1735&lt;/item&gt;&lt;item&gt;1736&lt;/item&gt;&lt;item&gt;1738&lt;/item&gt;&lt;item&gt;1739&lt;/item&gt;&lt;item&gt;1740&lt;/item&gt;&lt;item&gt;1741&lt;/item&gt;&lt;item&gt;1742&lt;/item&gt;&lt;item&gt;1744&lt;/item&gt;&lt;item&gt;1745&lt;/item&gt;&lt;item&gt;1746&lt;/item&gt;&lt;item&gt;1747&lt;/item&gt;&lt;item&gt;1750&lt;/item&gt;&lt;item&gt;1751&lt;/item&gt;&lt;item&gt;1753&lt;/item&gt;&lt;item&gt;1755&lt;/item&gt;&lt;item&gt;1756&lt;/item&gt;&lt;item&gt;1757&lt;/item&gt;&lt;item&gt;1759&lt;/item&gt;&lt;item&gt;1760&lt;/item&gt;&lt;item&gt;1761&lt;/item&gt;&lt;item&gt;1762&lt;/item&gt;&lt;item&gt;1763&lt;/item&gt;&lt;item&gt;1764&lt;/item&gt;&lt;item&gt;1765&lt;/item&gt;&lt;item&gt;1766&lt;/item&gt;&lt;item&gt;1768&lt;/item&gt;&lt;item&gt;1769&lt;/item&gt;&lt;item&gt;1770&lt;/item&gt;&lt;item&gt;1771&lt;/item&gt;&lt;item&gt;1773&lt;/item&gt;&lt;item&gt;1776&lt;/item&gt;&lt;item&gt;1778&lt;/item&gt;&lt;item&gt;1779&lt;/item&gt;&lt;item&gt;1780&lt;/item&gt;&lt;item&gt;1783&lt;/item&gt;&lt;item&gt;1786&lt;/item&gt;&lt;item&gt;1792&lt;/item&gt;&lt;item&gt;1793&lt;/item&gt;&lt;item&gt;1795&lt;/item&gt;&lt;item&gt;1805&lt;/item&gt;&lt;item&gt;1809&lt;/item&gt;&lt;item&gt;1811&lt;/item&gt;&lt;item&gt;1814&lt;/item&gt;&lt;item&gt;1824&lt;/item&gt;&lt;item&gt;1825&lt;/item&gt;&lt;item&gt;1826&lt;/item&gt;&lt;item&gt;1827&lt;/item&gt;&lt;item&gt;1828&lt;/item&gt;&lt;item&gt;1830&lt;/item&gt;&lt;item&gt;1842&lt;/item&gt;&lt;item&gt;1843&lt;/item&gt;&lt;item&gt;1844&lt;/item&gt;&lt;item&gt;1845&lt;/item&gt;&lt;item&gt;1848&lt;/item&gt;&lt;item&gt;1849&lt;/item&gt;&lt;item&gt;1852&lt;/item&gt;&lt;item&gt;1853&lt;/item&gt;&lt;item&gt;1857&lt;/item&gt;&lt;item&gt;1858&lt;/item&gt;&lt;item&gt;1859&lt;/item&gt;&lt;item&gt;1860&lt;/item&gt;&lt;item&gt;1861&lt;/item&gt;&lt;item&gt;1862&lt;/item&gt;&lt;item&gt;1863&lt;/item&gt;&lt;item&gt;1864&lt;/item&gt;&lt;item&gt;1865&lt;/item&gt;&lt;item&gt;1867&lt;/item&gt;&lt;item&gt;1873&lt;/item&gt;&lt;item&gt;1875&lt;/item&gt;&lt;item&gt;1908&lt;/item&gt;&lt;item&gt;1916&lt;/item&gt;&lt;item&gt;1924&lt;/item&gt;&lt;item&gt;1927&lt;/item&gt;&lt;item&gt;1929&lt;/item&gt;&lt;item&gt;1930&lt;/item&gt;&lt;item&gt;1931&lt;/item&gt;&lt;item&gt;1932&lt;/item&gt;&lt;item&gt;1933&lt;/item&gt;&lt;item&gt;1934&lt;/item&gt;&lt;item&gt;1935&lt;/item&gt;&lt;item&gt;1949&lt;/item&gt;&lt;item&gt;1952&lt;/item&gt;&lt;item&gt;1954&lt;/item&gt;&lt;item&gt;1956&lt;/item&gt;&lt;item&gt;1957&lt;/item&gt;&lt;item&gt;1958&lt;/item&gt;&lt;item&gt;1960&lt;/item&gt;&lt;item&gt;1962&lt;/item&gt;&lt;item&gt;1963&lt;/item&gt;&lt;item&gt;1964&lt;/item&gt;&lt;item&gt;1966&lt;/item&gt;&lt;item&gt;1967&lt;/item&gt;&lt;item&gt;1968&lt;/item&gt;&lt;item&gt;1969&lt;/item&gt;&lt;item&gt;1970&lt;/item&gt;&lt;item&gt;1971&lt;/item&gt;&lt;item&gt;1972&lt;/item&gt;&lt;item&gt;1973&lt;/item&gt;&lt;item&gt;1974&lt;/item&gt;&lt;/record-ids&gt;&lt;/item&gt;&lt;/Libraries&gt;"/>
  </w:docVars>
  <w:rsids>
    <w:rsidRoot w:val="00F816FE"/>
    <w:rsid w:val="0000058D"/>
    <w:rsid w:val="000007B9"/>
    <w:rsid w:val="000012C2"/>
    <w:rsid w:val="00005B0C"/>
    <w:rsid w:val="00011F04"/>
    <w:rsid w:val="000126F4"/>
    <w:rsid w:val="00020CEE"/>
    <w:rsid w:val="00020FB3"/>
    <w:rsid w:val="000219F2"/>
    <w:rsid w:val="0003017B"/>
    <w:rsid w:val="00031B9B"/>
    <w:rsid w:val="0003375C"/>
    <w:rsid w:val="00034391"/>
    <w:rsid w:val="00042A6B"/>
    <w:rsid w:val="000433D5"/>
    <w:rsid w:val="0004366A"/>
    <w:rsid w:val="00043A85"/>
    <w:rsid w:val="0004665E"/>
    <w:rsid w:val="00046DC3"/>
    <w:rsid w:val="00051490"/>
    <w:rsid w:val="0005420C"/>
    <w:rsid w:val="00055E0F"/>
    <w:rsid w:val="0005698D"/>
    <w:rsid w:val="0006175B"/>
    <w:rsid w:val="0006339C"/>
    <w:rsid w:val="00066FF7"/>
    <w:rsid w:val="00070250"/>
    <w:rsid w:val="000706FF"/>
    <w:rsid w:val="0007173B"/>
    <w:rsid w:val="000719F6"/>
    <w:rsid w:val="00071BC0"/>
    <w:rsid w:val="0007352F"/>
    <w:rsid w:val="00073E1C"/>
    <w:rsid w:val="000824A2"/>
    <w:rsid w:val="000829AA"/>
    <w:rsid w:val="000844CC"/>
    <w:rsid w:val="000851F5"/>
    <w:rsid w:val="00085A28"/>
    <w:rsid w:val="000861EB"/>
    <w:rsid w:val="0009287E"/>
    <w:rsid w:val="00093D36"/>
    <w:rsid w:val="00094AD2"/>
    <w:rsid w:val="00095576"/>
    <w:rsid w:val="000A16B1"/>
    <w:rsid w:val="000A2378"/>
    <w:rsid w:val="000B1898"/>
    <w:rsid w:val="000B2122"/>
    <w:rsid w:val="000B3F44"/>
    <w:rsid w:val="000B3FC3"/>
    <w:rsid w:val="000B4A09"/>
    <w:rsid w:val="000B7733"/>
    <w:rsid w:val="000C0EEE"/>
    <w:rsid w:val="000D0522"/>
    <w:rsid w:val="000D1399"/>
    <w:rsid w:val="000D51AC"/>
    <w:rsid w:val="000D528C"/>
    <w:rsid w:val="000D566B"/>
    <w:rsid w:val="000E0173"/>
    <w:rsid w:val="000E08D4"/>
    <w:rsid w:val="000E383A"/>
    <w:rsid w:val="000E4C68"/>
    <w:rsid w:val="000E545F"/>
    <w:rsid w:val="000E74C1"/>
    <w:rsid w:val="000F03BC"/>
    <w:rsid w:val="000F15E5"/>
    <w:rsid w:val="000F3535"/>
    <w:rsid w:val="000F3755"/>
    <w:rsid w:val="000F60E0"/>
    <w:rsid w:val="00103A72"/>
    <w:rsid w:val="00106C88"/>
    <w:rsid w:val="00110535"/>
    <w:rsid w:val="0011151F"/>
    <w:rsid w:val="0011363A"/>
    <w:rsid w:val="00114590"/>
    <w:rsid w:val="0011563B"/>
    <w:rsid w:val="0012226F"/>
    <w:rsid w:val="00124E8F"/>
    <w:rsid w:val="001254C1"/>
    <w:rsid w:val="00130481"/>
    <w:rsid w:val="00132533"/>
    <w:rsid w:val="00134211"/>
    <w:rsid w:val="00140567"/>
    <w:rsid w:val="00140CC7"/>
    <w:rsid w:val="0014247B"/>
    <w:rsid w:val="00152CFF"/>
    <w:rsid w:val="00154640"/>
    <w:rsid w:val="001572F8"/>
    <w:rsid w:val="00157AB3"/>
    <w:rsid w:val="0016165D"/>
    <w:rsid w:val="00161DED"/>
    <w:rsid w:val="001625A9"/>
    <w:rsid w:val="00162983"/>
    <w:rsid w:val="00162D1C"/>
    <w:rsid w:val="001639C1"/>
    <w:rsid w:val="00173203"/>
    <w:rsid w:val="001751EA"/>
    <w:rsid w:val="001766FB"/>
    <w:rsid w:val="001772B4"/>
    <w:rsid w:val="00177DE3"/>
    <w:rsid w:val="0018157C"/>
    <w:rsid w:val="001818DA"/>
    <w:rsid w:val="00185453"/>
    <w:rsid w:val="00193428"/>
    <w:rsid w:val="00194D21"/>
    <w:rsid w:val="00195188"/>
    <w:rsid w:val="00195D17"/>
    <w:rsid w:val="001B0166"/>
    <w:rsid w:val="001B07E1"/>
    <w:rsid w:val="001B5C1A"/>
    <w:rsid w:val="001B5D22"/>
    <w:rsid w:val="001B717B"/>
    <w:rsid w:val="001C0DAA"/>
    <w:rsid w:val="001C0E4C"/>
    <w:rsid w:val="001C1186"/>
    <w:rsid w:val="001C15B6"/>
    <w:rsid w:val="001C245D"/>
    <w:rsid w:val="001C427C"/>
    <w:rsid w:val="001C4C3F"/>
    <w:rsid w:val="001C5F05"/>
    <w:rsid w:val="001D3529"/>
    <w:rsid w:val="001D5C72"/>
    <w:rsid w:val="001D68BC"/>
    <w:rsid w:val="001D69E5"/>
    <w:rsid w:val="001D7A94"/>
    <w:rsid w:val="001E1542"/>
    <w:rsid w:val="001E52FB"/>
    <w:rsid w:val="001E55BC"/>
    <w:rsid w:val="001E5827"/>
    <w:rsid w:val="001E59B7"/>
    <w:rsid w:val="001E7DAE"/>
    <w:rsid w:val="001F00A8"/>
    <w:rsid w:val="001F1150"/>
    <w:rsid w:val="001F1260"/>
    <w:rsid w:val="001F2754"/>
    <w:rsid w:val="001F2A35"/>
    <w:rsid w:val="001F639C"/>
    <w:rsid w:val="001F6711"/>
    <w:rsid w:val="001F7043"/>
    <w:rsid w:val="0020153B"/>
    <w:rsid w:val="00201AC2"/>
    <w:rsid w:val="00201BEE"/>
    <w:rsid w:val="00203C96"/>
    <w:rsid w:val="002077BF"/>
    <w:rsid w:val="00211FAA"/>
    <w:rsid w:val="00212D68"/>
    <w:rsid w:val="0021326F"/>
    <w:rsid w:val="002162D5"/>
    <w:rsid w:val="002200A3"/>
    <w:rsid w:val="00225F49"/>
    <w:rsid w:val="00230810"/>
    <w:rsid w:val="00233647"/>
    <w:rsid w:val="0023421C"/>
    <w:rsid w:val="002358B8"/>
    <w:rsid w:val="00236131"/>
    <w:rsid w:val="0023748C"/>
    <w:rsid w:val="0024047C"/>
    <w:rsid w:val="002405D2"/>
    <w:rsid w:val="00240E19"/>
    <w:rsid w:val="002468C7"/>
    <w:rsid w:val="00250B30"/>
    <w:rsid w:val="00251ADD"/>
    <w:rsid w:val="002541D8"/>
    <w:rsid w:val="0025773A"/>
    <w:rsid w:val="0025791E"/>
    <w:rsid w:val="00260125"/>
    <w:rsid w:val="002612E5"/>
    <w:rsid w:val="002613A7"/>
    <w:rsid w:val="0026144B"/>
    <w:rsid w:val="0026737B"/>
    <w:rsid w:val="00267C46"/>
    <w:rsid w:val="0027622E"/>
    <w:rsid w:val="00276526"/>
    <w:rsid w:val="0028621D"/>
    <w:rsid w:val="00293273"/>
    <w:rsid w:val="00293C3D"/>
    <w:rsid w:val="00293DD7"/>
    <w:rsid w:val="002956FE"/>
    <w:rsid w:val="0029575C"/>
    <w:rsid w:val="00296406"/>
    <w:rsid w:val="00296BD7"/>
    <w:rsid w:val="002970BC"/>
    <w:rsid w:val="002979FB"/>
    <w:rsid w:val="002A5519"/>
    <w:rsid w:val="002B1DF9"/>
    <w:rsid w:val="002B3B3F"/>
    <w:rsid w:val="002B5F23"/>
    <w:rsid w:val="002B6192"/>
    <w:rsid w:val="002B701B"/>
    <w:rsid w:val="002B708C"/>
    <w:rsid w:val="002B7659"/>
    <w:rsid w:val="002C0482"/>
    <w:rsid w:val="002C461F"/>
    <w:rsid w:val="002C52BD"/>
    <w:rsid w:val="002C537A"/>
    <w:rsid w:val="002D06EC"/>
    <w:rsid w:val="002E15A3"/>
    <w:rsid w:val="002E23B9"/>
    <w:rsid w:val="002E3A42"/>
    <w:rsid w:val="002E4CB4"/>
    <w:rsid w:val="002E65A2"/>
    <w:rsid w:val="002F193D"/>
    <w:rsid w:val="002F2426"/>
    <w:rsid w:val="002F2EDA"/>
    <w:rsid w:val="0030193B"/>
    <w:rsid w:val="003065FD"/>
    <w:rsid w:val="00311A79"/>
    <w:rsid w:val="00315401"/>
    <w:rsid w:val="003169D6"/>
    <w:rsid w:val="00320B8D"/>
    <w:rsid w:val="003211C4"/>
    <w:rsid w:val="00323562"/>
    <w:rsid w:val="003239BA"/>
    <w:rsid w:val="0032688C"/>
    <w:rsid w:val="00326BA2"/>
    <w:rsid w:val="003278ED"/>
    <w:rsid w:val="00334E9B"/>
    <w:rsid w:val="0033691B"/>
    <w:rsid w:val="00336F5D"/>
    <w:rsid w:val="00340014"/>
    <w:rsid w:val="00340F91"/>
    <w:rsid w:val="003457F6"/>
    <w:rsid w:val="00351AB7"/>
    <w:rsid w:val="00352BCB"/>
    <w:rsid w:val="00355271"/>
    <w:rsid w:val="003557C7"/>
    <w:rsid w:val="00362868"/>
    <w:rsid w:val="00364DE7"/>
    <w:rsid w:val="003714C5"/>
    <w:rsid w:val="003744A9"/>
    <w:rsid w:val="003778AB"/>
    <w:rsid w:val="00380DAF"/>
    <w:rsid w:val="00383168"/>
    <w:rsid w:val="00384215"/>
    <w:rsid w:val="0038449C"/>
    <w:rsid w:val="00387409"/>
    <w:rsid w:val="00391116"/>
    <w:rsid w:val="003914E7"/>
    <w:rsid w:val="003939A2"/>
    <w:rsid w:val="00394423"/>
    <w:rsid w:val="00394C12"/>
    <w:rsid w:val="00394FBF"/>
    <w:rsid w:val="0039599E"/>
    <w:rsid w:val="00397A81"/>
    <w:rsid w:val="003A1B59"/>
    <w:rsid w:val="003A33B1"/>
    <w:rsid w:val="003A34D8"/>
    <w:rsid w:val="003B026D"/>
    <w:rsid w:val="003B1E9F"/>
    <w:rsid w:val="003B2A5F"/>
    <w:rsid w:val="003B53DA"/>
    <w:rsid w:val="003C2DE5"/>
    <w:rsid w:val="003C3239"/>
    <w:rsid w:val="003C3E51"/>
    <w:rsid w:val="003C5A6F"/>
    <w:rsid w:val="003C5D4F"/>
    <w:rsid w:val="003C6413"/>
    <w:rsid w:val="003D62BA"/>
    <w:rsid w:val="003D7FBC"/>
    <w:rsid w:val="003E1C4B"/>
    <w:rsid w:val="003E356F"/>
    <w:rsid w:val="003E53BA"/>
    <w:rsid w:val="003E5B34"/>
    <w:rsid w:val="003E6B51"/>
    <w:rsid w:val="003E7EEC"/>
    <w:rsid w:val="003E7F9E"/>
    <w:rsid w:val="003F23C4"/>
    <w:rsid w:val="003F58C2"/>
    <w:rsid w:val="003F693D"/>
    <w:rsid w:val="003F6949"/>
    <w:rsid w:val="003F78C7"/>
    <w:rsid w:val="0040230E"/>
    <w:rsid w:val="0040414D"/>
    <w:rsid w:val="00404B8E"/>
    <w:rsid w:val="00407BED"/>
    <w:rsid w:val="00407EC0"/>
    <w:rsid w:val="00411B30"/>
    <w:rsid w:val="004133E9"/>
    <w:rsid w:val="00414A78"/>
    <w:rsid w:val="00415592"/>
    <w:rsid w:val="0041625E"/>
    <w:rsid w:val="00417DF8"/>
    <w:rsid w:val="004256FD"/>
    <w:rsid w:val="004264D0"/>
    <w:rsid w:val="0042689F"/>
    <w:rsid w:val="00431E24"/>
    <w:rsid w:val="004322BA"/>
    <w:rsid w:val="00432AEF"/>
    <w:rsid w:val="004332F0"/>
    <w:rsid w:val="004366E3"/>
    <w:rsid w:val="004434DD"/>
    <w:rsid w:val="00445D2E"/>
    <w:rsid w:val="00452F4B"/>
    <w:rsid w:val="00453C3C"/>
    <w:rsid w:val="004558D6"/>
    <w:rsid w:val="00455A60"/>
    <w:rsid w:val="004561F6"/>
    <w:rsid w:val="00456FCB"/>
    <w:rsid w:val="00462855"/>
    <w:rsid w:val="00463B31"/>
    <w:rsid w:val="00472684"/>
    <w:rsid w:val="004743FA"/>
    <w:rsid w:val="004754DF"/>
    <w:rsid w:val="00477E06"/>
    <w:rsid w:val="00483DBC"/>
    <w:rsid w:val="00487C46"/>
    <w:rsid w:val="00493350"/>
    <w:rsid w:val="004934C2"/>
    <w:rsid w:val="00493E42"/>
    <w:rsid w:val="004957B9"/>
    <w:rsid w:val="00497FEE"/>
    <w:rsid w:val="004A791F"/>
    <w:rsid w:val="004A79E9"/>
    <w:rsid w:val="004B32EF"/>
    <w:rsid w:val="004B3664"/>
    <w:rsid w:val="004B63D0"/>
    <w:rsid w:val="004C343B"/>
    <w:rsid w:val="004C48A0"/>
    <w:rsid w:val="004D00DB"/>
    <w:rsid w:val="004D0573"/>
    <w:rsid w:val="004D0637"/>
    <w:rsid w:val="004D1E38"/>
    <w:rsid w:val="004D29E8"/>
    <w:rsid w:val="004D362A"/>
    <w:rsid w:val="004D569B"/>
    <w:rsid w:val="004D74A6"/>
    <w:rsid w:val="004E1A98"/>
    <w:rsid w:val="004E3E4B"/>
    <w:rsid w:val="004E72AA"/>
    <w:rsid w:val="004F0A78"/>
    <w:rsid w:val="004F17DB"/>
    <w:rsid w:val="004F3006"/>
    <w:rsid w:val="004F3DF4"/>
    <w:rsid w:val="004F726F"/>
    <w:rsid w:val="004F7778"/>
    <w:rsid w:val="005014A3"/>
    <w:rsid w:val="00504296"/>
    <w:rsid w:val="00506F89"/>
    <w:rsid w:val="00507CAA"/>
    <w:rsid w:val="005233C2"/>
    <w:rsid w:val="0052503B"/>
    <w:rsid w:val="0052569E"/>
    <w:rsid w:val="00530767"/>
    <w:rsid w:val="00530BC4"/>
    <w:rsid w:val="0053134E"/>
    <w:rsid w:val="00532DE7"/>
    <w:rsid w:val="00536AAA"/>
    <w:rsid w:val="00537B27"/>
    <w:rsid w:val="005403EF"/>
    <w:rsid w:val="00544D25"/>
    <w:rsid w:val="005475B1"/>
    <w:rsid w:val="005610A6"/>
    <w:rsid w:val="00563DD2"/>
    <w:rsid w:val="00564076"/>
    <w:rsid w:val="005647C8"/>
    <w:rsid w:val="00566866"/>
    <w:rsid w:val="00567B7A"/>
    <w:rsid w:val="00571340"/>
    <w:rsid w:val="0057137E"/>
    <w:rsid w:val="00573AF8"/>
    <w:rsid w:val="00573DDF"/>
    <w:rsid w:val="00581247"/>
    <w:rsid w:val="005844B5"/>
    <w:rsid w:val="00584F6F"/>
    <w:rsid w:val="00594E94"/>
    <w:rsid w:val="00596F90"/>
    <w:rsid w:val="005A1750"/>
    <w:rsid w:val="005B0022"/>
    <w:rsid w:val="005B4379"/>
    <w:rsid w:val="005B479E"/>
    <w:rsid w:val="005B59A2"/>
    <w:rsid w:val="005B6522"/>
    <w:rsid w:val="005B6773"/>
    <w:rsid w:val="005B76AE"/>
    <w:rsid w:val="005C0747"/>
    <w:rsid w:val="005C156F"/>
    <w:rsid w:val="005C1FC8"/>
    <w:rsid w:val="005C25BE"/>
    <w:rsid w:val="005C405A"/>
    <w:rsid w:val="005C5176"/>
    <w:rsid w:val="005C54D7"/>
    <w:rsid w:val="005D276C"/>
    <w:rsid w:val="005D6204"/>
    <w:rsid w:val="005D6566"/>
    <w:rsid w:val="005D73DA"/>
    <w:rsid w:val="005E2C7E"/>
    <w:rsid w:val="005E2EE6"/>
    <w:rsid w:val="005E3B8E"/>
    <w:rsid w:val="005E7EFD"/>
    <w:rsid w:val="005F3285"/>
    <w:rsid w:val="005F554B"/>
    <w:rsid w:val="005F64DD"/>
    <w:rsid w:val="005F6E18"/>
    <w:rsid w:val="006020A0"/>
    <w:rsid w:val="0060473B"/>
    <w:rsid w:val="006054C3"/>
    <w:rsid w:val="00614719"/>
    <w:rsid w:val="006152FD"/>
    <w:rsid w:val="00616E32"/>
    <w:rsid w:val="006174E1"/>
    <w:rsid w:val="006220AB"/>
    <w:rsid w:val="00623E3B"/>
    <w:rsid w:val="00624334"/>
    <w:rsid w:val="006244EB"/>
    <w:rsid w:val="00627EE8"/>
    <w:rsid w:val="006319FA"/>
    <w:rsid w:val="00632796"/>
    <w:rsid w:val="00632A83"/>
    <w:rsid w:val="006351CE"/>
    <w:rsid w:val="00635D47"/>
    <w:rsid w:val="006413CE"/>
    <w:rsid w:val="006429D2"/>
    <w:rsid w:val="00642C68"/>
    <w:rsid w:val="00644D20"/>
    <w:rsid w:val="00645ED0"/>
    <w:rsid w:val="00646B09"/>
    <w:rsid w:val="00650E44"/>
    <w:rsid w:val="00651703"/>
    <w:rsid w:val="0065524E"/>
    <w:rsid w:val="00665C47"/>
    <w:rsid w:val="00667B1E"/>
    <w:rsid w:val="00667DA9"/>
    <w:rsid w:val="00674374"/>
    <w:rsid w:val="00675A6F"/>
    <w:rsid w:val="00675CBF"/>
    <w:rsid w:val="00675DC3"/>
    <w:rsid w:val="006770E3"/>
    <w:rsid w:val="00682B34"/>
    <w:rsid w:val="00682E84"/>
    <w:rsid w:val="006851C2"/>
    <w:rsid w:val="00687A37"/>
    <w:rsid w:val="00697178"/>
    <w:rsid w:val="006A33F8"/>
    <w:rsid w:val="006A5967"/>
    <w:rsid w:val="006A785E"/>
    <w:rsid w:val="006B3A38"/>
    <w:rsid w:val="006B5716"/>
    <w:rsid w:val="006B6799"/>
    <w:rsid w:val="006C0008"/>
    <w:rsid w:val="006C04AE"/>
    <w:rsid w:val="006C449D"/>
    <w:rsid w:val="006D1756"/>
    <w:rsid w:val="006D5880"/>
    <w:rsid w:val="006D5F7F"/>
    <w:rsid w:val="006E0BE4"/>
    <w:rsid w:val="006E40F5"/>
    <w:rsid w:val="006E54D3"/>
    <w:rsid w:val="006E58A9"/>
    <w:rsid w:val="006E5CDB"/>
    <w:rsid w:val="006E5DA7"/>
    <w:rsid w:val="006E66DC"/>
    <w:rsid w:val="006E71FF"/>
    <w:rsid w:val="006E72F9"/>
    <w:rsid w:val="006F2698"/>
    <w:rsid w:val="006F4C2B"/>
    <w:rsid w:val="006F5AE5"/>
    <w:rsid w:val="006F77A9"/>
    <w:rsid w:val="00700563"/>
    <w:rsid w:val="007019E8"/>
    <w:rsid w:val="00704BFB"/>
    <w:rsid w:val="00704F53"/>
    <w:rsid w:val="00710448"/>
    <w:rsid w:val="00712349"/>
    <w:rsid w:val="00712A5B"/>
    <w:rsid w:val="00716022"/>
    <w:rsid w:val="0072033A"/>
    <w:rsid w:val="00721F6F"/>
    <w:rsid w:val="00723F7B"/>
    <w:rsid w:val="0072458B"/>
    <w:rsid w:val="00724619"/>
    <w:rsid w:val="007256F8"/>
    <w:rsid w:val="0072649B"/>
    <w:rsid w:val="007306E8"/>
    <w:rsid w:val="00732F5E"/>
    <w:rsid w:val="007339BC"/>
    <w:rsid w:val="00736A02"/>
    <w:rsid w:val="00740129"/>
    <w:rsid w:val="007418E7"/>
    <w:rsid w:val="00742C97"/>
    <w:rsid w:val="00744094"/>
    <w:rsid w:val="00746F29"/>
    <w:rsid w:val="007507B4"/>
    <w:rsid w:val="00751C15"/>
    <w:rsid w:val="00754497"/>
    <w:rsid w:val="0076045E"/>
    <w:rsid w:val="00760700"/>
    <w:rsid w:val="00761665"/>
    <w:rsid w:val="00762FBF"/>
    <w:rsid w:val="00763D1D"/>
    <w:rsid w:val="007642BF"/>
    <w:rsid w:val="0076549F"/>
    <w:rsid w:val="00767B7E"/>
    <w:rsid w:val="007740BD"/>
    <w:rsid w:val="00775618"/>
    <w:rsid w:val="00781320"/>
    <w:rsid w:val="00781CA8"/>
    <w:rsid w:val="00783939"/>
    <w:rsid w:val="00783B6D"/>
    <w:rsid w:val="00790A6F"/>
    <w:rsid w:val="00793FDB"/>
    <w:rsid w:val="00797110"/>
    <w:rsid w:val="007A07E3"/>
    <w:rsid w:val="007B1E3C"/>
    <w:rsid w:val="007C1615"/>
    <w:rsid w:val="007C40AF"/>
    <w:rsid w:val="007C4A5C"/>
    <w:rsid w:val="007C57EB"/>
    <w:rsid w:val="007D33BB"/>
    <w:rsid w:val="007D571E"/>
    <w:rsid w:val="007E0A34"/>
    <w:rsid w:val="007E6351"/>
    <w:rsid w:val="007E643B"/>
    <w:rsid w:val="007E7E25"/>
    <w:rsid w:val="007F6B71"/>
    <w:rsid w:val="00800C72"/>
    <w:rsid w:val="0080100D"/>
    <w:rsid w:val="00802DE0"/>
    <w:rsid w:val="008033FC"/>
    <w:rsid w:val="00806804"/>
    <w:rsid w:val="0080745E"/>
    <w:rsid w:val="00812572"/>
    <w:rsid w:val="00812A69"/>
    <w:rsid w:val="008145BA"/>
    <w:rsid w:val="008151AE"/>
    <w:rsid w:val="00815B1A"/>
    <w:rsid w:val="0081612B"/>
    <w:rsid w:val="00823761"/>
    <w:rsid w:val="00824B35"/>
    <w:rsid w:val="008267A1"/>
    <w:rsid w:val="008343B5"/>
    <w:rsid w:val="008367EF"/>
    <w:rsid w:val="00840416"/>
    <w:rsid w:val="008411B3"/>
    <w:rsid w:val="0085279B"/>
    <w:rsid w:val="00860D14"/>
    <w:rsid w:val="00861844"/>
    <w:rsid w:val="00862C44"/>
    <w:rsid w:val="00863618"/>
    <w:rsid w:val="00863829"/>
    <w:rsid w:val="008643E3"/>
    <w:rsid w:val="00866CDE"/>
    <w:rsid w:val="00867164"/>
    <w:rsid w:val="00873B4B"/>
    <w:rsid w:val="008767E4"/>
    <w:rsid w:val="008771A8"/>
    <w:rsid w:val="008803AF"/>
    <w:rsid w:val="008805D1"/>
    <w:rsid w:val="008813F6"/>
    <w:rsid w:val="008829C0"/>
    <w:rsid w:val="00883152"/>
    <w:rsid w:val="00884B8E"/>
    <w:rsid w:val="008872AD"/>
    <w:rsid w:val="008877DE"/>
    <w:rsid w:val="00890C31"/>
    <w:rsid w:val="008920F8"/>
    <w:rsid w:val="00894CD2"/>
    <w:rsid w:val="0089718C"/>
    <w:rsid w:val="008A15FE"/>
    <w:rsid w:val="008A284B"/>
    <w:rsid w:val="008A307E"/>
    <w:rsid w:val="008A4B8E"/>
    <w:rsid w:val="008A668F"/>
    <w:rsid w:val="008A7AB0"/>
    <w:rsid w:val="008B0051"/>
    <w:rsid w:val="008B4CFF"/>
    <w:rsid w:val="008C0173"/>
    <w:rsid w:val="008C40B8"/>
    <w:rsid w:val="008C5016"/>
    <w:rsid w:val="008C6BAA"/>
    <w:rsid w:val="008D0206"/>
    <w:rsid w:val="008D270A"/>
    <w:rsid w:val="008D4E66"/>
    <w:rsid w:val="008D6762"/>
    <w:rsid w:val="008E16F2"/>
    <w:rsid w:val="008E7C72"/>
    <w:rsid w:val="008F477F"/>
    <w:rsid w:val="008F5B69"/>
    <w:rsid w:val="00905302"/>
    <w:rsid w:val="00906074"/>
    <w:rsid w:val="00906137"/>
    <w:rsid w:val="00907416"/>
    <w:rsid w:val="0090785D"/>
    <w:rsid w:val="009113E5"/>
    <w:rsid w:val="00913B7B"/>
    <w:rsid w:val="0091483E"/>
    <w:rsid w:val="00914F14"/>
    <w:rsid w:val="00914F51"/>
    <w:rsid w:val="0091634E"/>
    <w:rsid w:val="00916EF4"/>
    <w:rsid w:val="009174A3"/>
    <w:rsid w:val="009204A2"/>
    <w:rsid w:val="00920AA9"/>
    <w:rsid w:val="009216DF"/>
    <w:rsid w:val="009221C4"/>
    <w:rsid w:val="00924796"/>
    <w:rsid w:val="009310C0"/>
    <w:rsid w:val="009313EC"/>
    <w:rsid w:val="009331B2"/>
    <w:rsid w:val="009340AB"/>
    <w:rsid w:val="00934B1F"/>
    <w:rsid w:val="00937108"/>
    <w:rsid w:val="009416EB"/>
    <w:rsid w:val="00941C86"/>
    <w:rsid w:val="009439A2"/>
    <w:rsid w:val="009439C0"/>
    <w:rsid w:val="0094449A"/>
    <w:rsid w:val="00945930"/>
    <w:rsid w:val="0095066A"/>
    <w:rsid w:val="009531F9"/>
    <w:rsid w:val="009611C7"/>
    <w:rsid w:val="009628C2"/>
    <w:rsid w:val="00963AF9"/>
    <w:rsid w:val="00965E4B"/>
    <w:rsid w:val="009673CD"/>
    <w:rsid w:val="009718A1"/>
    <w:rsid w:val="00982187"/>
    <w:rsid w:val="009825F1"/>
    <w:rsid w:val="00982D5F"/>
    <w:rsid w:val="0098517E"/>
    <w:rsid w:val="00990AD1"/>
    <w:rsid w:val="00991B49"/>
    <w:rsid w:val="00993D74"/>
    <w:rsid w:val="00994743"/>
    <w:rsid w:val="009A01F3"/>
    <w:rsid w:val="009A1A9F"/>
    <w:rsid w:val="009A5A26"/>
    <w:rsid w:val="009B3171"/>
    <w:rsid w:val="009B3F91"/>
    <w:rsid w:val="009C099D"/>
    <w:rsid w:val="009C5473"/>
    <w:rsid w:val="009C7A2F"/>
    <w:rsid w:val="009D118A"/>
    <w:rsid w:val="009D12D6"/>
    <w:rsid w:val="009D15F4"/>
    <w:rsid w:val="009D32DD"/>
    <w:rsid w:val="009E18B7"/>
    <w:rsid w:val="009E273D"/>
    <w:rsid w:val="009E36D8"/>
    <w:rsid w:val="009E4F18"/>
    <w:rsid w:val="009E6403"/>
    <w:rsid w:val="009F02D0"/>
    <w:rsid w:val="009F0D8C"/>
    <w:rsid w:val="009F108D"/>
    <w:rsid w:val="009F2A91"/>
    <w:rsid w:val="009F77BE"/>
    <w:rsid w:val="00A01696"/>
    <w:rsid w:val="00A0370D"/>
    <w:rsid w:val="00A06389"/>
    <w:rsid w:val="00A06E2A"/>
    <w:rsid w:val="00A071A9"/>
    <w:rsid w:val="00A1142D"/>
    <w:rsid w:val="00A15D81"/>
    <w:rsid w:val="00A16B06"/>
    <w:rsid w:val="00A17507"/>
    <w:rsid w:val="00A23450"/>
    <w:rsid w:val="00A23CC8"/>
    <w:rsid w:val="00A250AA"/>
    <w:rsid w:val="00A3328E"/>
    <w:rsid w:val="00A349B9"/>
    <w:rsid w:val="00A35C01"/>
    <w:rsid w:val="00A367EA"/>
    <w:rsid w:val="00A3698E"/>
    <w:rsid w:val="00A36D7A"/>
    <w:rsid w:val="00A42885"/>
    <w:rsid w:val="00A44407"/>
    <w:rsid w:val="00A45C08"/>
    <w:rsid w:val="00A46965"/>
    <w:rsid w:val="00A47BBB"/>
    <w:rsid w:val="00A532F8"/>
    <w:rsid w:val="00A53737"/>
    <w:rsid w:val="00A54B45"/>
    <w:rsid w:val="00A5517B"/>
    <w:rsid w:val="00A60877"/>
    <w:rsid w:val="00A62969"/>
    <w:rsid w:val="00A643CF"/>
    <w:rsid w:val="00A64DB8"/>
    <w:rsid w:val="00A671EF"/>
    <w:rsid w:val="00A724E4"/>
    <w:rsid w:val="00A77E60"/>
    <w:rsid w:val="00A820FC"/>
    <w:rsid w:val="00A841ED"/>
    <w:rsid w:val="00A84F0B"/>
    <w:rsid w:val="00A872F6"/>
    <w:rsid w:val="00A94058"/>
    <w:rsid w:val="00A954D0"/>
    <w:rsid w:val="00A95813"/>
    <w:rsid w:val="00A961F8"/>
    <w:rsid w:val="00A972A8"/>
    <w:rsid w:val="00AA3F24"/>
    <w:rsid w:val="00AA6648"/>
    <w:rsid w:val="00AA6B1A"/>
    <w:rsid w:val="00AB67D8"/>
    <w:rsid w:val="00AB702A"/>
    <w:rsid w:val="00AC240D"/>
    <w:rsid w:val="00AC44E4"/>
    <w:rsid w:val="00AC5A39"/>
    <w:rsid w:val="00AD1C0E"/>
    <w:rsid w:val="00AD2000"/>
    <w:rsid w:val="00AD23DC"/>
    <w:rsid w:val="00AD3ADF"/>
    <w:rsid w:val="00AD7015"/>
    <w:rsid w:val="00AE04B9"/>
    <w:rsid w:val="00AE163A"/>
    <w:rsid w:val="00AF1D43"/>
    <w:rsid w:val="00AF2E08"/>
    <w:rsid w:val="00AF5FD5"/>
    <w:rsid w:val="00AF7586"/>
    <w:rsid w:val="00B00BBF"/>
    <w:rsid w:val="00B00C3F"/>
    <w:rsid w:val="00B03251"/>
    <w:rsid w:val="00B0748F"/>
    <w:rsid w:val="00B0767E"/>
    <w:rsid w:val="00B13728"/>
    <w:rsid w:val="00B146FC"/>
    <w:rsid w:val="00B21532"/>
    <w:rsid w:val="00B22886"/>
    <w:rsid w:val="00B22F39"/>
    <w:rsid w:val="00B2579E"/>
    <w:rsid w:val="00B261DE"/>
    <w:rsid w:val="00B26620"/>
    <w:rsid w:val="00B279DA"/>
    <w:rsid w:val="00B31116"/>
    <w:rsid w:val="00B32037"/>
    <w:rsid w:val="00B36090"/>
    <w:rsid w:val="00B36962"/>
    <w:rsid w:val="00B40147"/>
    <w:rsid w:val="00B40D9D"/>
    <w:rsid w:val="00B42106"/>
    <w:rsid w:val="00B43196"/>
    <w:rsid w:val="00B43346"/>
    <w:rsid w:val="00B44ABB"/>
    <w:rsid w:val="00B44B0A"/>
    <w:rsid w:val="00B51087"/>
    <w:rsid w:val="00B52C12"/>
    <w:rsid w:val="00B52E36"/>
    <w:rsid w:val="00B5337C"/>
    <w:rsid w:val="00B57494"/>
    <w:rsid w:val="00B64E8C"/>
    <w:rsid w:val="00B65DA7"/>
    <w:rsid w:val="00B72102"/>
    <w:rsid w:val="00B72FA6"/>
    <w:rsid w:val="00B759F2"/>
    <w:rsid w:val="00B805AA"/>
    <w:rsid w:val="00B81990"/>
    <w:rsid w:val="00B84477"/>
    <w:rsid w:val="00B84551"/>
    <w:rsid w:val="00B84FD7"/>
    <w:rsid w:val="00B926E5"/>
    <w:rsid w:val="00B93ADB"/>
    <w:rsid w:val="00B93EF3"/>
    <w:rsid w:val="00B97162"/>
    <w:rsid w:val="00BA0A1E"/>
    <w:rsid w:val="00BA0ABE"/>
    <w:rsid w:val="00BA317F"/>
    <w:rsid w:val="00BA34A8"/>
    <w:rsid w:val="00BA3FEB"/>
    <w:rsid w:val="00BA70F7"/>
    <w:rsid w:val="00BB03E0"/>
    <w:rsid w:val="00BB0BF5"/>
    <w:rsid w:val="00BB2545"/>
    <w:rsid w:val="00BB301E"/>
    <w:rsid w:val="00BB3166"/>
    <w:rsid w:val="00BB58AE"/>
    <w:rsid w:val="00BB63E7"/>
    <w:rsid w:val="00BB720C"/>
    <w:rsid w:val="00BC230A"/>
    <w:rsid w:val="00BC2807"/>
    <w:rsid w:val="00BC6756"/>
    <w:rsid w:val="00BD2F6E"/>
    <w:rsid w:val="00BD4257"/>
    <w:rsid w:val="00BD42EA"/>
    <w:rsid w:val="00BD6B10"/>
    <w:rsid w:val="00BD722E"/>
    <w:rsid w:val="00BD7C65"/>
    <w:rsid w:val="00BE05F4"/>
    <w:rsid w:val="00BE297E"/>
    <w:rsid w:val="00BE3C75"/>
    <w:rsid w:val="00BE6A00"/>
    <w:rsid w:val="00BF19C7"/>
    <w:rsid w:val="00BF30C3"/>
    <w:rsid w:val="00C02FDA"/>
    <w:rsid w:val="00C03078"/>
    <w:rsid w:val="00C03917"/>
    <w:rsid w:val="00C04706"/>
    <w:rsid w:val="00C06F91"/>
    <w:rsid w:val="00C11E27"/>
    <w:rsid w:val="00C124DE"/>
    <w:rsid w:val="00C13EAB"/>
    <w:rsid w:val="00C144ED"/>
    <w:rsid w:val="00C15F39"/>
    <w:rsid w:val="00C169AF"/>
    <w:rsid w:val="00C17CD8"/>
    <w:rsid w:val="00C23E07"/>
    <w:rsid w:val="00C25253"/>
    <w:rsid w:val="00C256A5"/>
    <w:rsid w:val="00C312D6"/>
    <w:rsid w:val="00C32247"/>
    <w:rsid w:val="00C32C2E"/>
    <w:rsid w:val="00C32EC2"/>
    <w:rsid w:val="00C34D4C"/>
    <w:rsid w:val="00C3658E"/>
    <w:rsid w:val="00C3748F"/>
    <w:rsid w:val="00C42E2F"/>
    <w:rsid w:val="00C4469A"/>
    <w:rsid w:val="00C44EA4"/>
    <w:rsid w:val="00C474AD"/>
    <w:rsid w:val="00C47A9D"/>
    <w:rsid w:val="00C52CC7"/>
    <w:rsid w:val="00C54BE2"/>
    <w:rsid w:val="00C5545A"/>
    <w:rsid w:val="00C56068"/>
    <w:rsid w:val="00C57852"/>
    <w:rsid w:val="00C604ED"/>
    <w:rsid w:val="00C76EED"/>
    <w:rsid w:val="00C80A59"/>
    <w:rsid w:val="00C81DC6"/>
    <w:rsid w:val="00C83A38"/>
    <w:rsid w:val="00C849BE"/>
    <w:rsid w:val="00C856B6"/>
    <w:rsid w:val="00C9103D"/>
    <w:rsid w:val="00C91B7B"/>
    <w:rsid w:val="00C91B90"/>
    <w:rsid w:val="00CA45DE"/>
    <w:rsid w:val="00CA66DC"/>
    <w:rsid w:val="00CB0D97"/>
    <w:rsid w:val="00CB129A"/>
    <w:rsid w:val="00CB22CF"/>
    <w:rsid w:val="00CB6FBD"/>
    <w:rsid w:val="00CB7621"/>
    <w:rsid w:val="00CC29E0"/>
    <w:rsid w:val="00CC2D8E"/>
    <w:rsid w:val="00CC6324"/>
    <w:rsid w:val="00CD09F0"/>
    <w:rsid w:val="00CD4BC1"/>
    <w:rsid w:val="00CE0D58"/>
    <w:rsid w:val="00CE33D5"/>
    <w:rsid w:val="00CE781D"/>
    <w:rsid w:val="00CF48A7"/>
    <w:rsid w:val="00CF6D4A"/>
    <w:rsid w:val="00D064EB"/>
    <w:rsid w:val="00D07235"/>
    <w:rsid w:val="00D10178"/>
    <w:rsid w:val="00D120F5"/>
    <w:rsid w:val="00D15306"/>
    <w:rsid w:val="00D26E91"/>
    <w:rsid w:val="00D27141"/>
    <w:rsid w:val="00D277F8"/>
    <w:rsid w:val="00D31DC7"/>
    <w:rsid w:val="00D35A7F"/>
    <w:rsid w:val="00D36721"/>
    <w:rsid w:val="00D36A47"/>
    <w:rsid w:val="00D40823"/>
    <w:rsid w:val="00D43623"/>
    <w:rsid w:val="00D51B2E"/>
    <w:rsid w:val="00D5261B"/>
    <w:rsid w:val="00D55565"/>
    <w:rsid w:val="00D6234C"/>
    <w:rsid w:val="00D627F5"/>
    <w:rsid w:val="00D62946"/>
    <w:rsid w:val="00D62A54"/>
    <w:rsid w:val="00D63999"/>
    <w:rsid w:val="00D64D34"/>
    <w:rsid w:val="00D6649A"/>
    <w:rsid w:val="00D66FA6"/>
    <w:rsid w:val="00D70307"/>
    <w:rsid w:val="00D71F90"/>
    <w:rsid w:val="00D73C0F"/>
    <w:rsid w:val="00D73F3A"/>
    <w:rsid w:val="00D841D8"/>
    <w:rsid w:val="00D862F3"/>
    <w:rsid w:val="00D8754E"/>
    <w:rsid w:val="00D877BC"/>
    <w:rsid w:val="00D90833"/>
    <w:rsid w:val="00D91895"/>
    <w:rsid w:val="00D93000"/>
    <w:rsid w:val="00D93BB4"/>
    <w:rsid w:val="00D944F9"/>
    <w:rsid w:val="00D96222"/>
    <w:rsid w:val="00D96A65"/>
    <w:rsid w:val="00DA03C2"/>
    <w:rsid w:val="00DA1791"/>
    <w:rsid w:val="00DA4696"/>
    <w:rsid w:val="00DA6C9B"/>
    <w:rsid w:val="00DA70A6"/>
    <w:rsid w:val="00DA73B5"/>
    <w:rsid w:val="00DB0F9B"/>
    <w:rsid w:val="00DB280D"/>
    <w:rsid w:val="00DB33FB"/>
    <w:rsid w:val="00DB4DA9"/>
    <w:rsid w:val="00DD454C"/>
    <w:rsid w:val="00DD5B70"/>
    <w:rsid w:val="00DD76D2"/>
    <w:rsid w:val="00DE21D6"/>
    <w:rsid w:val="00DE34B9"/>
    <w:rsid w:val="00DE46CF"/>
    <w:rsid w:val="00DE4C32"/>
    <w:rsid w:val="00DE7515"/>
    <w:rsid w:val="00DF1B39"/>
    <w:rsid w:val="00DF53E2"/>
    <w:rsid w:val="00DF7EBB"/>
    <w:rsid w:val="00E014E6"/>
    <w:rsid w:val="00E01E1A"/>
    <w:rsid w:val="00E06E18"/>
    <w:rsid w:val="00E111EF"/>
    <w:rsid w:val="00E138A2"/>
    <w:rsid w:val="00E149A1"/>
    <w:rsid w:val="00E16CA2"/>
    <w:rsid w:val="00E171A4"/>
    <w:rsid w:val="00E202D8"/>
    <w:rsid w:val="00E25538"/>
    <w:rsid w:val="00E2624C"/>
    <w:rsid w:val="00E27B61"/>
    <w:rsid w:val="00E27C17"/>
    <w:rsid w:val="00E308CD"/>
    <w:rsid w:val="00E3093D"/>
    <w:rsid w:val="00E4038E"/>
    <w:rsid w:val="00E41E06"/>
    <w:rsid w:val="00E42625"/>
    <w:rsid w:val="00E454CE"/>
    <w:rsid w:val="00E511E2"/>
    <w:rsid w:val="00E51A17"/>
    <w:rsid w:val="00E51B51"/>
    <w:rsid w:val="00E52C54"/>
    <w:rsid w:val="00E548F0"/>
    <w:rsid w:val="00E55AE7"/>
    <w:rsid w:val="00E5675A"/>
    <w:rsid w:val="00E57293"/>
    <w:rsid w:val="00E60E1A"/>
    <w:rsid w:val="00E62EC3"/>
    <w:rsid w:val="00E670D4"/>
    <w:rsid w:val="00E70135"/>
    <w:rsid w:val="00E71800"/>
    <w:rsid w:val="00E73C1B"/>
    <w:rsid w:val="00E74CDF"/>
    <w:rsid w:val="00E81B79"/>
    <w:rsid w:val="00E8368D"/>
    <w:rsid w:val="00E84051"/>
    <w:rsid w:val="00E86DBB"/>
    <w:rsid w:val="00E86FC6"/>
    <w:rsid w:val="00E91475"/>
    <w:rsid w:val="00E96FAC"/>
    <w:rsid w:val="00EA0BC9"/>
    <w:rsid w:val="00EA68E7"/>
    <w:rsid w:val="00EB504E"/>
    <w:rsid w:val="00EB708D"/>
    <w:rsid w:val="00EC2D85"/>
    <w:rsid w:val="00EC3133"/>
    <w:rsid w:val="00EC4CC9"/>
    <w:rsid w:val="00EC5DCB"/>
    <w:rsid w:val="00EC78F0"/>
    <w:rsid w:val="00ED0040"/>
    <w:rsid w:val="00ED0AC2"/>
    <w:rsid w:val="00ED0B5F"/>
    <w:rsid w:val="00ED13F4"/>
    <w:rsid w:val="00ED15B5"/>
    <w:rsid w:val="00ED2810"/>
    <w:rsid w:val="00ED624E"/>
    <w:rsid w:val="00ED7E39"/>
    <w:rsid w:val="00EE5255"/>
    <w:rsid w:val="00EE6DA5"/>
    <w:rsid w:val="00EE7617"/>
    <w:rsid w:val="00EE7B67"/>
    <w:rsid w:val="00EF24A8"/>
    <w:rsid w:val="00EF2CF4"/>
    <w:rsid w:val="00EF3820"/>
    <w:rsid w:val="00F038DF"/>
    <w:rsid w:val="00F03A12"/>
    <w:rsid w:val="00F04D6E"/>
    <w:rsid w:val="00F0508A"/>
    <w:rsid w:val="00F05C72"/>
    <w:rsid w:val="00F05D43"/>
    <w:rsid w:val="00F069C3"/>
    <w:rsid w:val="00F06B1D"/>
    <w:rsid w:val="00F105D5"/>
    <w:rsid w:val="00F10E8B"/>
    <w:rsid w:val="00F13204"/>
    <w:rsid w:val="00F154D5"/>
    <w:rsid w:val="00F2058E"/>
    <w:rsid w:val="00F238F7"/>
    <w:rsid w:val="00F246DE"/>
    <w:rsid w:val="00F24AAB"/>
    <w:rsid w:val="00F277EC"/>
    <w:rsid w:val="00F30D12"/>
    <w:rsid w:val="00F329D0"/>
    <w:rsid w:val="00F33DC0"/>
    <w:rsid w:val="00F3462D"/>
    <w:rsid w:val="00F41317"/>
    <w:rsid w:val="00F42A16"/>
    <w:rsid w:val="00F43F17"/>
    <w:rsid w:val="00F44DA8"/>
    <w:rsid w:val="00F46030"/>
    <w:rsid w:val="00F47EC7"/>
    <w:rsid w:val="00F5149A"/>
    <w:rsid w:val="00F51FA2"/>
    <w:rsid w:val="00F537E8"/>
    <w:rsid w:val="00F57C65"/>
    <w:rsid w:val="00F615E1"/>
    <w:rsid w:val="00F61FFE"/>
    <w:rsid w:val="00F6210E"/>
    <w:rsid w:val="00F63516"/>
    <w:rsid w:val="00F65DA9"/>
    <w:rsid w:val="00F7192E"/>
    <w:rsid w:val="00F75C96"/>
    <w:rsid w:val="00F76D87"/>
    <w:rsid w:val="00F80D24"/>
    <w:rsid w:val="00F816FE"/>
    <w:rsid w:val="00F8242A"/>
    <w:rsid w:val="00F82DF0"/>
    <w:rsid w:val="00F87D63"/>
    <w:rsid w:val="00F91CC0"/>
    <w:rsid w:val="00F92194"/>
    <w:rsid w:val="00F93824"/>
    <w:rsid w:val="00F957A4"/>
    <w:rsid w:val="00F968BF"/>
    <w:rsid w:val="00FA1F70"/>
    <w:rsid w:val="00FA22D3"/>
    <w:rsid w:val="00FA2C54"/>
    <w:rsid w:val="00FA3132"/>
    <w:rsid w:val="00FA32F5"/>
    <w:rsid w:val="00FA491A"/>
    <w:rsid w:val="00FA7910"/>
    <w:rsid w:val="00FB1403"/>
    <w:rsid w:val="00FB6884"/>
    <w:rsid w:val="00FD2EAB"/>
    <w:rsid w:val="00FD5522"/>
    <w:rsid w:val="00FD5B2F"/>
    <w:rsid w:val="00FE1CD5"/>
    <w:rsid w:val="00FE22C1"/>
    <w:rsid w:val="00FE5045"/>
    <w:rsid w:val="00FE6463"/>
    <w:rsid w:val="00FE7E2D"/>
    <w:rsid w:val="00FF2925"/>
    <w:rsid w:val="00FF3EEC"/>
    <w:rsid w:val="00FF5132"/>
    <w:rsid w:val="00FF64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66"/>
    <o:shapelayout v:ext="edit">
      <o:idmap v:ext="edit" data="1"/>
    </o:shapelayout>
  </w:shapeDefaults>
  <w:decimalSymbol w:val="."/>
  <w:listSeparator w:val=","/>
  <w14:docId w14:val="5D6EAEC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6FE"/>
    <w:pPr>
      <w:spacing w:before="60" w:after="60" w:line="260" w:lineRule="exact"/>
    </w:pPr>
    <w:rPr>
      <w:rFonts w:ascii="Trebuchet MS" w:eastAsia="Times New Roman" w:hAnsi="Trebuchet MS" w:cs="Times New Roman"/>
      <w:sz w:val="18"/>
      <w:lang w:val="en-AU"/>
    </w:rPr>
  </w:style>
  <w:style w:type="paragraph" w:styleId="Heading1">
    <w:name w:val="heading 1"/>
    <w:basedOn w:val="Normal"/>
    <w:next w:val="Normal"/>
    <w:link w:val="Heading1Char"/>
    <w:uiPriority w:val="9"/>
    <w:qFormat/>
    <w:rsid w:val="00F816FE"/>
    <w:pPr>
      <w:keepNext/>
      <w:numPr>
        <w:numId w:val="7"/>
      </w:numPr>
      <w:spacing w:after="360" w:line="360" w:lineRule="exact"/>
      <w:ind w:left="851" w:hanging="851"/>
      <w:outlineLvl w:val="0"/>
    </w:pPr>
    <w:rPr>
      <w:rFonts w:ascii="Gill Sans SemiBold" w:eastAsia="Batang" w:hAnsi="Gill Sans SemiBold"/>
      <w:b/>
      <w:bCs/>
      <w:color w:val="5C6087"/>
      <w:kern w:val="28"/>
      <w:sz w:val="28"/>
      <w:szCs w:val="28"/>
      <w:lang w:eastAsia="ko-KR"/>
    </w:rPr>
  </w:style>
  <w:style w:type="paragraph" w:styleId="Heading2">
    <w:name w:val="heading 2"/>
    <w:basedOn w:val="Normal"/>
    <w:next w:val="Normal"/>
    <w:link w:val="Heading2Char"/>
    <w:uiPriority w:val="9"/>
    <w:qFormat/>
    <w:rsid w:val="00F816FE"/>
    <w:pPr>
      <w:keepNext/>
      <w:numPr>
        <w:ilvl w:val="1"/>
        <w:numId w:val="7"/>
      </w:numPr>
      <w:shd w:val="clear" w:color="666699" w:fill="auto"/>
      <w:spacing w:before="240" w:after="120" w:line="280" w:lineRule="exact"/>
      <w:ind w:left="851" w:hanging="851"/>
      <w:outlineLvl w:val="1"/>
    </w:pPr>
    <w:rPr>
      <w:rFonts w:cs="Times-Roman"/>
      <w:color w:val="5C6087"/>
      <w:sz w:val="22"/>
    </w:rPr>
  </w:style>
  <w:style w:type="paragraph" w:styleId="Heading3">
    <w:name w:val="heading 3"/>
    <w:basedOn w:val="Normal"/>
    <w:next w:val="Normal"/>
    <w:link w:val="Heading3Char"/>
    <w:uiPriority w:val="9"/>
    <w:qFormat/>
    <w:rsid w:val="00F816FE"/>
    <w:pPr>
      <w:keepNext/>
      <w:numPr>
        <w:ilvl w:val="2"/>
        <w:numId w:val="7"/>
      </w:numPr>
      <w:tabs>
        <w:tab w:val="left" w:pos="851"/>
      </w:tabs>
      <w:spacing w:before="240"/>
      <w:outlineLvl w:val="2"/>
    </w:pPr>
    <w:rPr>
      <w:rFonts w:eastAsia="Cambria" w:cs="Minion-Bold"/>
      <w:b/>
      <w:iCs/>
      <w:color w:val="000000"/>
      <w:szCs w:val="18"/>
      <w:lang w:eastAsia="en-AU"/>
    </w:rPr>
  </w:style>
  <w:style w:type="paragraph" w:styleId="Heading4">
    <w:name w:val="heading 4"/>
    <w:basedOn w:val="Normal"/>
    <w:next w:val="Normal"/>
    <w:link w:val="Heading4Char"/>
    <w:uiPriority w:val="99"/>
    <w:qFormat/>
    <w:rsid w:val="00F816FE"/>
    <w:pPr>
      <w:keepNext/>
      <w:spacing w:before="180"/>
      <w:outlineLvl w:val="3"/>
    </w:pPr>
    <w:rPr>
      <w:rFonts w:eastAsia="Cambria" w:cs="Helvetica-Bold"/>
      <w:b/>
      <w:i/>
      <w:szCs w:val="26"/>
    </w:rPr>
  </w:style>
  <w:style w:type="paragraph" w:styleId="Heading5">
    <w:name w:val="heading 5"/>
    <w:basedOn w:val="Normal"/>
    <w:next w:val="Normal"/>
    <w:link w:val="Heading5Char"/>
    <w:uiPriority w:val="9"/>
    <w:unhideWhenUsed/>
    <w:qFormat/>
    <w:rsid w:val="0026737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F6B71"/>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8">
    <w:name w:val="heading 8"/>
    <w:basedOn w:val="Normal"/>
    <w:next w:val="Normal"/>
    <w:link w:val="Heading8Char"/>
    <w:uiPriority w:val="99"/>
    <w:qFormat/>
    <w:rsid w:val="00F816FE"/>
    <w:pPr>
      <w:keepNext/>
      <w:numPr>
        <w:ilvl w:val="7"/>
        <w:numId w:val="7"/>
      </w:numPr>
      <w:spacing w:before="40" w:after="40" w:line="280" w:lineRule="exact"/>
      <w:jc w:val="center"/>
      <w:outlineLvl w:val="7"/>
    </w:pPr>
    <w:rPr>
      <w:b/>
    </w:rPr>
  </w:style>
  <w:style w:type="paragraph" w:styleId="Heading9">
    <w:name w:val="heading 9"/>
    <w:basedOn w:val="Normal"/>
    <w:next w:val="Normal"/>
    <w:link w:val="Heading9Char"/>
    <w:uiPriority w:val="99"/>
    <w:qFormat/>
    <w:rsid w:val="00F816FE"/>
    <w:pPr>
      <w:keepNext/>
      <w:numPr>
        <w:ilvl w:val="8"/>
        <w:numId w:val="7"/>
      </w:numPr>
      <w:spacing w:before="40" w:after="40" w:line="280" w:lineRule="exact"/>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16FE"/>
    <w:rPr>
      <w:rFonts w:ascii="Gill Sans SemiBold" w:eastAsia="Batang" w:hAnsi="Gill Sans SemiBold" w:cs="Times New Roman"/>
      <w:b/>
      <w:bCs/>
      <w:color w:val="5C6087"/>
      <w:kern w:val="28"/>
      <w:sz w:val="28"/>
      <w:szCs w:val="28"/>
      <w:lang w:val="en-AU" w:eastAsia="ko-KR"/>
    </w:rPr>
  </w:style>
  <w:style w:type="character" w:customStyle="1" w:styleId="Heading2Char">
    <w:name w:val="Heading 2 Char"/>
    <w:basedOn w:val="DefaultParagraphFont"/>
    <w:link w:val="Heading2"/>
    <w:uiPriority w:val="9"/>
    <w:rsid w:val="00F816FE"/>
    <w:rPr>
      <w:rFonts w:ascii="Trebuchet MS" w:eastAsia="Times New Roman" w:hAnsi="Trebuchet MS" w:cs="Times-Roman"/>
      <w:color w:val="5C6087"/>
      <w:sz w:val="22"/>
      <w:shd w:val="clear" w:color="666699" w:fill="auto"/>
      <w:lang w:val="en-AU"/>
    </w:rPr>
  </w:style>
  <w:style w:type="character" w:customStyle="1" w:styleId="Heading3Char">
    <w:name w:val="Heading 3 Char"/>
    <w:basedOn w:val="DefaultParagraphFont"/>
    <w:link w:val="Heading3"/>
    <w:uiPriority w:val="9"/>
    <w:rsid w:val="00F816FE"/>
    <w:rPr>
      <w:rFonts w:ascii="Trebuchet MS" w:eastAsia="Cambria" w:hAnsi="Trebuchet MS" w:cs="Minion-Bold"/>
      <w:b/>
      <w:iCs/>
      <w:color w:val="000000"/>
      <w:sz w:val="18"/>
      <w:szCs w:val="18"/>
      <w:lang w:val="en-AU" w:eastAsia="en-AU"/>
    </w:rPr>
  </w:style>
  <w:style w:type="character" w:customStyle="1" w:styleId="Heading4Char">
    <w:name w:val="Heading 4 Char"/>
    <w:basedOn w:val="DefaultParagraphFont"/>
    <w:link w:val="Heading4"/>
    <w:uiPriority w:val="99"/>
    <w:rsid w:val="00F816FE"/>
    <w:rPr>
      <w:rFonts w:ascii="Trebuchet MS" w:eastAsia="Cambria" w:hAnsi="Trebuchet MS" w:cs="Helvetica-Bold"/>
      <w:b/>
      <w:i/>
      <w:sz w:val="18"/>
      <w:szCs w:val="26"/>
      <w:lang w:val="en-AU"/>
    </w:rPr>
  </w:style>
  <w:style w:type="character" w:customStyle="1" w:styleId="Heading8Char">
    <w:name w:val="Heading 8 Char"/>
    <w:basedOn w:val="DefaultParagraphFont"/>
    <w:link w:val="Heading8"/>
    <w:uiPriority w:val="99"/>
    <w:rsid w:val="00F816FE"/>
    <w:rPr>
      <w:rFonts w:ascii="Trebuchet MS" w:eastAsia="Times New Roman" w:hAnsi="Trebuchet MS" w:cs="Times New Roman"/>
      <w:b/>
      <w:sz w:val="18"/>
      <w:lang w:val="en-AU"/>
    </w:rPr>
  </w:style>
  <w:style w:type="character" w:customStyle="1" w:styleId="Heading9Char">
    <w:name w:val="Heading 9 Char"/>
    <w:basedOn w:val="DefaultParagraphFont"/>
    <w:link w:val="Heading9"/>
    <w:uiPriority w:val="99"/>
    <w:rsid w:val="00F816FE"/>
    <w:rPr>
      <w:rFonts w:ascii="Trebuchet MS" w:eastAsia="Times New Roman" w:hAnsi="Trebuchet MS" w:cs="Times New Roman"/>
      <w:b/>
      <w:sz w:val="18"/>
      <w:lang w:val="en-AU"/>
    </w:rPr>
  </w:style>
  <w:style w:type="paragraph" w:customStyle="1" w:styleId="bullet">
    <w:name w:val="bullet"/>
    <w:basedOn w:val="Normal"/>
    <w:link w:val="bulletChar"/>
    <w:qFormat/>
    <w:rsid w:val="00F816FE"/>
    <w:pPr>
      <w:keepLines/>
      <w:numPr>
        <w:numId w:val="4"/>
      </w:numPr>
    </w:pPr>
    <w:rPr>
      <w:rFonts w:eastAsia="MS Mincho" w:cs="Helvetica"/>
      <w:szCs w:val="26"/>
      <w:lang w:val="en-US"/>
    </w:rPr>
  </w:style>
  <w:style w:type="character" w:customStyle="1" w:styleId="bulletChar">
    <w:name w:val="bullet Char"/>
    <w:basedOn w:val="DefaultParagraphFont"/>
    <w:link w:val="bullet"/>
    <w:locked/>
    <w:rsid w:val="00F816FE"/>
    <w:rPr>
      <w:rFonts w:ascii="Trebuchet MS" w:eastAsia="MS Mincho" w:hAnsi="Trebuchet MS" w:cs="Helvetica"/>
      <w:sz w:val="18"/>
      <w:szCs w:val="26"/>
      <w:lang w:val="en-US"/>
    </w:rPr>
  </w:style>
  <w:style w:type="character" w:styleId="FootnoteReference">
    <w:name w:val="footnote reference"/>
    <w:basedOn w:val="DefaultParagraphFont"/>
    <w:rsid w:val="00F816FE"/>
    <w:rPr>
      <w:rFonts w:cs="Times New Roman"/>
      <w:vertAlign w:val="superscript"/>
    </w:rPr>
  </w:style>
  <w:style w:type="paragraph" w:customStyle="1" w:styleId="Refs">
    <w:name w:val="Refs"/>
    <w:basedOn w:val="Normal"/>
    <w:link w:val="RefsChar"/>
    <w:uiPriority w:val="99"/>
    <w:qFormat/>
    <w:rsid w:val="00F816FE"/>
    <w:pPr>
      <w:keepLines/>
      <w:spacing w:before="0" w:line="240" w:lineRule="auto"/>
      <w:ind w:left="284" w:hanging="284"/>
    </w:pPr>
    <w:rPr>
      <w:rFonts w:eastAsia="Cambria"/>
      <w:sz w:val="16"/>
      <w:lang w:val="en-US"/>
    </w:rPr>
  </w:style>
  <w:style w:type="character" w:customStyle="1" w:styleId="RefsChar">
    <w:name w:val="Refs Char"/>
    <w:basedOn w:val="DefaultParagraphFont"/>
    <w:link w:val="Refs"/>
    <w:uiPriority w:val="99"/>
    <w:locked/>
    <w:rsid w:val="00F816FE"/>
    <w:rPr>
      <w:rFonts w:ascii="Trebuchet MS" w:eastAsia="Cambria" w:hAnsi="Trebuchet MS" w:cs="Times New Roman"/>
      <w:sz w:val="16"/>
      <w:lang w:val="en-US"/>
    </w:rPr>
  </w:style>
  <w:style w:type="paragraph" w:customStyle="1" w:styleId="source">
    <w:name w:val="source"/>
    <w:basedOn w:val="Normal"/>
    <w:uiPriority w:val="99"/>
    <w:rsid w:val="00F816FE"/>
    <w:pPr>
      <w:keepLines/>
      <w:tabs>
        <w:tab w:val="left" w:pos="993"/>
      </w:tabs>
      <w:spacing w:before="40" w:after="180" w:line="240" w:lineRule="auto"/>
      <w:ind w:left="709" w:hanging="709"/>
    </w:pPr>
    <w:rPr>
      <w:rFonts w:eastAsiaTheme="minorHAnsi"/>
      <w:noProof/>
      <w:sz w:val="16"/>
      <w:szCs w:val="16"/>
      <w:lang w:val="en-US"/>
    </w:rPr>
  </w:style>
  <w:style w:type="paragraph" w:customStyle="1" w:styleId="tablebullets">
    <w:name w:val="table bullets"/>
    <w:basedOn w:val="Normal"/>
    <w:uiPriority w:val="99"/>
    <w:rsid w:val="00F816FE"/>
    <w:pPr>
      <w:numPr>
        <w:numId w:val="3"/>
      </w:numPr>
      <w:spacing w:before="40" w:after="40" w:line="240" w:lineRule="auto"/>
      <w:ind w:right="-85"/>
    </w:pPr>
    <w:rPr>
      <w:rFonts w:eastAsiaTheme="minorHAnsi"/>
      <w:szCs w:val="18"/>
      <w:lang w:val="en-US"/>
    </w:rPr>
  </w:style>
  <w:style w:type="paragraph" w:customStyle="1" w:styleId="Tablecell">
    <w:name w:val="Table cell"/>
    <w:basedOn w:val="Normal"/>
    <w:link w:val="TablecellChar"/>
    <w:uiPriority w:val="99"/>
    <w:rsid w:val="00F816FE"/>
    <w:pPr>
      <w:keepLines/>
      <w:spacing w:before="40" w:after="40" w:line="240" w:lineRule="auto"/>
    </w:pPr>
  </w:style>
  <w:style w:type="character" w:customStyle="1" w:styleId="TablecellChar">
    <w:name w:val="Table cell Char"/>
    <w:basedOn w:val="DefaultParagraphFont"/>
    <w:link w:val="Tablecell"/>
    <w:uiPriority w:val="99"/>
    <w:locked/>
    <w:rsid w:val="00F816FE"/>
    <w:rPr>
      <w:rFonts w:ascii="Trebuchet MS" w:eastAsia="Times New Roman" w:hAnsi="Trebuchet MS" w:cs="Times New Roman"/>
      <w:sz w:val="18"/>
      <w:lang w:val="en-AU"/>
    </w:rPr>
  </w:style>
  <w:style w:type="table" w:styleId="TableGrid">
    <w:name w:val="Table Grid"/>
    <w:basedOn w:val="TableNormal"/>
    <w:uiPriority w:val="39"/>
    <w:rsid w:val="00F816FE"/>
    <w:pPr>
      <w:spacing w:before="60" w:after="60" w:line="260" w:lineRule="exact"/>
    </w:pPr>
    <w:rPr>
      <w:rFonts w:ascii="Trebuchet MS" w:eastAsia="Times New Roman" w:hAnsi="Trebuchet MS" w:cs="Times New Roman"/>
      <w:sz w:val="18"/>
      <w:lang w:val="en-AU"/>
    </w:rPr>
    <w:tblPr>
      <w:jc w:val="center"/>
      <w:tblBorders>
        <w:top w:val="single" w:sz="4" w:space="0" w:color="FFFFFF" w:themeColor="background1"/>
        <w:bottom w:val="single" w:sz="4" w:space="0" w:color="FFFFFF" w:themeColor="background1"/>
        <w:insideH w:val="single" w:sz="4" w:space="0" w:color="FFFFFF" w:themeColor="background1"/>
      </w:tblBorders>
    </w:tblPr>
    <w:trPr>
      <w:cantSplit/>
      <w:jc w:val="center"/>
    </w:trPr>
    <w:tcPr>
      <w:shd w:val="clear" w:color="auto" w:fill="D6D8DC"/>
    </w:tcPr>
  </w:style>
  <w:style w:type="paragraph" w:customStyle="1" w:styleId="TableName">
    <w:name w:val="TableName"/>
    <w:basedOn w:val="Normal"/>
    <w:uiPriority w:val="99"/>
    <w:rsid w:val="00F816FE"/>
    <w:pPr>
      <w:keepNext/>
      <w:spacing w:before="240" w:after="120" w:line="240" w:lineRule="auto"/>
      <w:ind w:left="993" w:hanging="993"/>
    </w:pPr>
    <w:rPr>
      <w:b/>
      <w:szCs w:val="18"/>
    </w:rPr>
  </w:style>
  <w:style w:type="paragraph" w:customStyle="1" w:styleId="Recsheader">
    <w:name w:val="Recs header"/>
    <w:basedOn w:val="GPPheader"/>
    <w:uiPriority w:val="99"/>
    <w:qFormat/>
    <w:rsid w:val="00F816FE"/>
    <w:pPr>
      <w:shd w:val="clear" w:color="FFF2CC" w:themeColor="accent4" w:themeTint="33" w:fill="8580B0"/>
      <w:tabs>
        <w:tab w:val="right" w:pos="9072"/>
      </w:tabs>
    </w:pPr>
    <w:rPr>
      <w:lang w:val="en-US"/>
    </w:rPr>
  </w:style>
  <w:style w:type="paragraph" w:customStyle="1" w:styleId="GPPheader">
    <w:name w:val="GPP header"/>
    <w:basedOn w:val="Normal"/>
    <w:uiPriority w:val="99"/>
    <w:qFormat/>
    <w:rsid w:val="00F816FE"/>
    <w:pPr>
      <w:keepNext/>
      <w:shd w:val="clear" w:color="EDEDED" w:themeColor="accent3" w:themeTint="33" w:fill="FFE992"/>
      <w:spacing w:before="180" w:after="0" w:line="240" w:lineRule="exact"/>
      <w:ind w:left="357" w:hanging="357"/>
    </w:pPr>
    <w:rPr>
      <w:b/>
      <w:lang w:eastAsia="en-AU"/>
    </w:rPr>
  </w:style>
  <w:style w:type="paragraph" w:customStyle="1" w:styleId="GPPbullet">
    <w:name w:val="GPP bullet"/>
    <w:basedOn w:val="Normal"/>
    <w:uiPriority w:val="99"/>
    <w:qFormat/>
    <w:rsid w:val="00F816FE"/>
    <w:pPr>
      <w:numPr>
        <w:numId w:val="6"/>
      </w:numPr>
      <w:pBdr>
        <w:top w:val="single" w:sz="4" w:space="1" w:color="FFFFFF" w:themeColor="background1"/>
        <w:bottom w:val="single" w:sz="4" w:space="1" w:color="FFFFFF" w:themeColor="background1"/>
      </w:pBdr>
      <w:shd w:val="clear" w:color="EDEDED" w:themeColor="accent3" w:themeTint="33" w:fill="FFF4C6"/>
      <w:tabs>
        <w:tab w:val="left" w:pos="709"/>
      </w:tabs>
      <w:spacing w:before="0" w:after="20" w:line="240" w:lineRule="exact"/>
      <w:ind w:left="709" w:hanging="709"/>
    </w:pPr>
    <w:rPr>
      <w:rFonts w:eastAsiaTheme="minorHAnsi"/>
      <w:lang w:val="en-US" w:eastAsia="en-GB"/>
    </w:rPr>
  </w:style>
  <w:style w:type="paragraph" w:customStyle="1" w:styleId="Recs">
    <w:name w:val="Recs"/>
    <w:basedOn w:val="Normal"/>
    <w:uiPriority w:val="99"/>
    <w:qFormat/>
    <w:rsid w:val="00F816FE"/>
    <w:pPr>
      <w:numPr>
        <w:numId w:val="8"/>
      </w:numPr>
      <w:pBdr>
        <w:top w:val="single" w:sz="4" w:space="1" w:color="FFFFFF" w:themeColor="background1"/>
      </w:pBdr>
      <w:shd w:val="clear" w:color="FFF2CC" w:themeColor="accent4" w:themeTint="33" w:fill="CDCADB"/>
      <w:spacing w:before="0" w:after="20" w:line="240" w:lineRule="exact"/>
      <w:ind w:left="709" w:hanging="709"/>
    </w:pPr>
    <w:rPr>
      <w:rFonts w:eastAsia="OptimaLTStd"/>
      <w:lang w:eastAsia="en-AU"/>
    </w:rPr>
  </w:style>
  <w:style w:type="character" w:customStyle="1" w:styleId="textref">
    <w:name w:val="textref"/>
    <w:basedOn w:val="DefaultParagraphFont"/>
    <w:uiPriority w:val="99"/>
    <w:rsid w:val="00F816FE"/>
    <w:rPr>
      <w:rFonts w:eastAsiaTheme="minorHAnsi"/>
      <w:sz w:val="16"/>
    </w:rPr>
  </w:style>
  <w:style w:type="paragraph" w:customStyle="1" w:styleId="CBRheader">
    <w:name w:val="CBR header"/>
    <w:basedOn w:val="GPPheader"/>
    <w:qFormat/>
    <w:rsid w:val="00F816FE"/>
    <w:pPr>
      <w:shd w:val="clear" w:color="D5DCE4" w:themeColor="text2" w:themeTint="33" w:fill="D1E29B"/>
    </w:pPr>
    <w:rPr>
      <w:rFonts w:eastAsiaTheme="minorHAnsi"/>
    </w:rPr>
  </w:style>
  <w:style w:type="paragraph" w:customStyle="1" w:styleId="CBR">
    <w:name w:val="CBR"/>
    <w:basedOn w:val="GPPbullet"/>
    <w:qFormat/>
    <w:rsid w:val="00F816FE"/>
    <w:pPr>
      <w:numPr>
        <w:numId w:val="5"/>
      </w:numPr>
      <w:shd w:val="clear" w:color="D5DCE4" w:themeColor="text2" w:themeTint="33" w:fill="E8F0CA"/>
      <w:ind w:left="709" w:hanging="709"/>
    </w:pPr>
  </w:style>
  <w:style w:type="paragraph" w:styleId="FootnoteText">
    <w:name w:val="footnote text"/>
    <w:basedOn w:val="Normal"/>
    <w:link w:val="FootnoteTextChar"/>
    <w:rsid w:val="00F816FE"/>
    <w:pPr>
      <w:numPr>
        <w:numId w:val="1"/>
      </w:numPr>
      <w:ind w:left="181" w:right="-28" w:hanging="181"/>
    </w:pPr>
    <w:rPr>
      <w:sz w:val="16"/>
      <w:szCs w:val="16"/>
    </w:rPr>
  </w:style>
  <w:style w:type="character" w:customStyle="1" w:styleId="FootnoteTextChar">
    <w:name w:val="Footnote Text Char"/>
    <w:basedOn w:val="DefaultParagraphFont"/>
    <w:link w:val="FootnoteText"/>
    <w:rsid w:val="00F816FE"/>
    <w:rPr>
      <w:rFonts w:ascii="Trebuchet MS" w:eastAsia="Times New Roman" w:hAnsi="Trebuchet MS" w:cs="Times New Roman"/>
      <w:sz w:val="16"/>
      <w:szCs w:val="16"/>
      <w:lang w:val="en-AU"/>
    </w:rPr>
  </w:style>
  <w:style w:type="character" w:styleId="Hyperlink">
    <w:name w:val="Hyperlink"/>
    <w:basedOn w:val="DefaultParagraphFont"/>
    <w:rsid w:val="00A84F0B"/>
    <w:rPr>
      <w:i/>
      <w:color w:val="70AD47" w:themeColor="accent6"/>
      <w:u w:val="single"/>
      <w:bdr w:val="none" w:sz="0" w:space="0" w:color="auto"/>
    </w:rPr>
  </w:style>
  <w:style w:type="paragraph" w:customStyle="1" w:styleId="chapdescription">
    <w:name w:val="chap description"/>
    <w:basedOn w:val="Normal"/>
    <w:uiPriority w:val="99"/>
    <w:rsid w:val="00F816FE"/>
    <w:pPr>
      <w:keepNext/>
      <w:pBdr>
        <w:top w:val="single" w:sz="4" w:space="1" w:color="88A245"/>
        <w:bottom w:val="single" w:sz="4" w:space="1" w:color="88A245"/>
      </w:pBdr>
      <w:spacing w:before="120" w:after="120" w:line="280" w:lineRule="exact"/>
    </w:pPr>
    <w:rPr>
      <w:color w:val="5C6087"/>
      <w:sz w:val="20"/>
      <w:szCs w:val="20"/>
      <w:lang w:val="en-US"/>
    </w:rPr>
  </w:style>
  <w:style w:type="paragraph" w:customStyle="1" w:styleId="Practicesummary">
    <w:name w:val="Practice summary"/>
    <w:basedOn w:val="bullet"/>
    <w:link w:val="PracticesummaryChar"/>
    <w:qFormat/>
    <w:rsid w:val="00F816FE"/>
    <w:pPr>
      <w:keepNext/>
      <w:numPr>
        <w:numId w:val="2"/>
      </w:numPr>
      <w:pBdr>
        <w:top w:val="single" w:sz="4" w:space="1" w:color="FFC000"/>
        <w:bottom w:val="single" w:sz="4" w:space="1" w:color="FFC000"/>
        <w:between w:val="single" w:sz="4" w:space="1" w:color="FFC000"/>
      </w:pBdr>
      <w:spacing w:before="40" w:after="40" w:line="240" w:lineRule="exact"/>
    </w:pPr>
    <w:rPr>
      <w:lang w:val="en-AU"/>
    </w:rPr>
  </w:style>
  <w:style w:type="character" w:customStyle="1" w:styleId="PracticesummaryChar">
    <w:name w:val="Practice summary Char"/>
    <w:basedOn w:val="bulletChar"/>
    <w:link w:val="Practicesummary"/>
    <w:rsid w:val="00F816FE"/>
    <w:rPr>
      <w:rFonts w:ascii="Trebuchet MS" w:eastAsia="MS Mincho" w:hAnsi="Trebuchet MS" w:cs="Helvetica"/>
      <w:sz w:val="18"/>
      <w:szCs w:val="26"/>
      <w:lang w:val="en-AU"/>
    </w:rPr>
  </w:style>
  <w:style w:type="character" w:styleId="FollowedHyperlink">
    <w:name w:val="FollowedHyperlink"/>
    <w:basedOn w:val="Hyperlink"/>
    <w:uiPriority w:val="99"/>
    <w:rsid w:val="00A84F0B"/>
    <w:rPr>
      <w:i/>
      <w:color w:val="70AD47" w:themeColor="accent6"/>
      <w:u w:val="single"/>
      <w:bdr w:val="none" w:sz="0" w:space="0" w:color="auto"/>
      <w:lang w:val="en-AU"/>
    </w:rPr>
  </w:style>
  <w:style w:type="character" w:styleId="Emphasis">
    <w:name w:val="Emphasis"/>
    <w:basedOn w:val="DefaultParagraphFont"/>
    <w:uiPriority w:val="20"/>
    <w:qFormat/>
    <w:rsid w:val="00F816FE"/>
    <w:rPr>
      <w:i/>
      <w:iCs/>
    </w:rPr>
  </w:style>
  <w:style w:type="paragraph" w:customStyle="1" w:styleId="Recsreviewdate">
    <w:name w:val="Recs review date"/>
    <w:basedOn w:val="Recs"/>
    <w:qFormat/>
    <w:rsid w:val="00F816FE"/>
    <w:pPr>
      <w:numPr>
        <w:numId w:val="0"/>
      </w:numPr>
      <w:pBdr>
        <w:top w:val="none" w:sz="0" w:space="0" w:color="auto"/>
        <w:bottom w:val="single" w:sz="4" w:space="1" w:color="FFFFFF" w:themeColor="background1"/>
      </w:pBdr>
      <w:shd w:val="clear" w:color="FFF2CC" w:themeColor="accent4" w:themeTint="33" w:fill="E0E0E0"/>
      <w:tabs>
        <w:tab w:val="right" w:pos="9072"/>
      </w:tabs>
      <w:spacing w:after="60"/>
      <w:ind w:left="709" w:hanging="709"/>
    </w:pPr>
  </w:style>
  <w:style w:type="paragraph" w:customStyle="1" w:styleId="EndNoteBibliographyTitle">
    <w:name w:val="EndNote Bibliography Title"/>
    <w:basedOn w:val="Normal"/>
    <w:rsid w:val="00CD4BC1"/>
    <w:pPr>
      <w:spacing w:after="0"/>
      <w:jc w:val="center"/>
    </w:pPr>
    <w:rPr>
      <w:lang w:val="en-US"/>
    </w:rPr>
  </w:style>
  <w:style w:type="paragraph" w:customStyle="1" w:styleId="EndNoteBibliography">
    <w:name w:val="EndNote Bibliography"/>
    <w:basedOn w:val="Normal"/>
    <w:rsid w:val="00CD4BC1"/>
    <w:pPr>
      <w:spacing w:line="240" w:lineRule="exact"/>
    </w:pPr>
    <w:rPr>
      <w:lang w:val="en-US"/>
    </w:rPr>
  </w:style>
  <w:style w:type="character" w:customStyle="1" w:styleId="Heading5Char">
    <w:name w:val="Heading 5 Char"/>
    <w:basedOn w:val="DefaultParagraphFont"/>
    <w:link w:val="Heading5"/>
    <w:uiPriority w:val="9"/>
    <w:rsid w:val="0026737B"/>
    <w:rPr>
      <w:rFonts w:asciiTheme="majorHAnsi" w:eastAsiaTheme="majorEastAsia" w:hAnsiTheme="majorHAnsi" w:cstheme="majorBidi"/>
      <w:color w:val="2F5496" w:themeColor="accent1" w:themeShade="BF"/>
      <w:sz w:val="18"/>
      <w:lang w:val="en-AU"/>
    </w:rPr>
  </w:style>
  <w:style w:type="paragraph" w:styleId="Title">
    <w:name w:val="Title"/>
    <w:basedOn w:val="Normal"/>
    <w:link w:val="TitleChar"/>
    <w:uiPriority w:val="99"/>
    <w:qFormat/>
    <w:rsid w:val="003778AB"/>
    <w:pPr>
      <w:spacing w:before="3720" w:after="480" w:line="360" w:lineRule="auto"/>
      <w:jc w:val="center"/>
      <w:outlineLvl w:val="0"/>
    </w:pPr>
    <w:rPr>
      <w:rFonts w:ascii="Century Gothic" w:hAnsi="Century Gothic" w:cs="Arial"/>
      <w:b/>
      <w:bCs/>
      <w:kern w:val="28"/>
      <w:sz w:val="32"/>
      <w:szCs w:val="32"/>
      <w:lang w:eastAsia="en-GB"/>
    </w:rPr>
  </w:style>
  <w:style w:type="character" w:customStyle="1" w:styleId="TitleChar">
    <w:name w:val="Title Char"/>
    <w:basedOn w:val="DefaultParagraphFont"/>
    <w:link w:val="Title"/>
    <w:uiPriority w:val="99"/>
    <w:rsid w:val="003778AB"/>
    <w:rPr>
      <w:rFonts w:ascii="Century Gothic" w:eastAsia="Times New Roman" w:hAnsi="Century Gothic" w:cs="Arial"/>
      <w:b/>
      <w:bCs/>
      <w:kern w:val="28"/>
      <w:sz w:val="32"/>
      <w:szCs w:val="32"/>
      <w:lang w:val="en-AU" w:eastAsia="en-GB"/>
    </w:rPr>
  </w:style>
  <w:style w:type="numbering" w:customStyle="1" w:styleId="Headings">
    <w:name w:val="Headings"/>
    <w:uiPriority w:val="99"/>
    <w:rsid w:val="003778AB"/>
    <w:pPr>
      <w:numPr>
        <w:numId w:val="9"/>
      </w:numPr>
    </w:pPr>
  </w:style>
  <w:style w:type="paragraph" w:styleId="Header">
    <w:name w:val="header"/>
    <w:basedOn w:val="Normal"/>
    <w:link w:val="HeaderChar"/>
    <w:uiPriority w:val="99"/>
    <w:unhideWhenUsed/>
    <w:rsid w:val="003E53B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3E53BA"/>
    <w:rPr>
      <w:rFonts w:ascii="Trebuchet MS" w:eastAsia="Times New Roman" w:hAnsi="Trebuchet MS" w:cs="Times New Roman"/>
      <w:sz w:val="18"/>
      <w:lang w:val="en-AU"/>
    </w:rPr>
  </w:style>
  <w:style w:type="paragraph" w:styleId="Footer">
    <w:name w:val="footer"/>
    <w:basedOn w:val="Normal"/>
    <w:link w:val="FooterChar"/>
    <w:uiPriority w:val="99"/>
    <w:unhideWhenUsed/>
    <w:rsid w:val="003E53B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3E53BA"/>
    <w:rPr>
      <w:rFonts w:ascii="Trebuchet MS" w:eastAsia="Times New Roman" w:hAnsi="Trebuchet MS" w:cs="Times New Roman"/>
      <w:sz w:val="18"/>
      <w:lang w:val="en-AU"/>
    </w:rPr>
  </w:style>
  <w:style w:type="character" w:styleId="PageNumber">
    <w:name w:val="page number"/>
    <w:basedOn w:val="DefaultParagraphFont"/>
    <w:uiPriority w:val="99"/>
    <w:unhideWhenUsed/>
    <w:rsid w:val="003E53BA"/>
  </w:style>
  <w:style w:type="paragraph" w:styleId="DocumentMap">
    <w:name w:val="Document Map"/>
    <w:basedOn w:val="Normal"/>
    <w:link w:val="DocumentMapChar"/>
    <w:uiPriority w:val="99"/>
    <w:semiHidden/>
    <w:unhideWhenUsed/>
    <w:rsid w:val="006B6799"/>
    <w:pPr>
      <w:spacing w:before="0" w:after="0" w:line="240" w:lineRule="auto"/>
    </w:pPr>
    <w:rPr>
      <w:rFonts w:ascii="Times New Roman" w:hAnsi="Times New Roman"/>
      <w:sz w:val="24"/>
    </w:rPr>
  </w:style>
  <w:style w:type="character" w:customStyle="1" w:styleId="DocumentMapChar">
    <w:name w:val="Document Map Char"/>
    <w:basedOn w:val="DefaultParagraphFont"/>
    <w:link w:val="DocumentMap"/>
    <w:uiPriority w:val="99"/>
    <w:semiHidden/>
    <w:rsid w:val="006B6799"/>
    <w:rPr>
      <w:rFonts w:ascii="Times New Roman" w:eastAsia="Times New Roman" w:hAnsi="Times New Roman" w:cs="Times New Roman"/>
      <w:lang w:val="en-AU"/>
    </w:rPr>
  </w:style>
  <w:style w:type="paragraph" w:customStyle="1" w:styleId="p1">
    <w:name w:val="p1"/>
    <w:basedOn w:val="Normal"/>
    <w:rsid w:val="00AB702A"/>
    <w:pPr>
      <w:spacing w:before="0" w:after="0" w:line="240" w:lineRule="auto"/>
    </w:pPr>
    <w:rPr>
      <w:rFonts w:ascii="Helvetica" w:eastAsiaTheme="minorHAnsi" w:hAnsi="Helvetica"/>
      <w:sz w:val="14"/>
      <w:szCs w:val="14"/>
      <w:lang w:val="en-GB" w:eastAsia="en-GB"/>
    </w:rPr>
  </w:style>
  <w:style w:type="paragraph" w:styleId="BalloonText">
    <w:name w:val="Balloon Text"/>
    <w:basedOn w:val="Normal"/>
    <w:link w:val="BalloonTextChar"/>
    <w:uiPriority w:val="99"/>
    <w:semiHidden/>
    <w:unhideWhenUsed/>
    <w:rsid w:val="00623E3B"/>
    <w:pPr>
      <w:spacing w:before="0" w:after="0" w:line="240" w:lineRule="auto"/>
    </w:pPr>
    <w:rPr>
      <w:rFonts w:ascii="Times New Roman" w:hAnsi="Times New Roman"/>
      <w:szCs w:val="18"/>
    </w:rPr>
  </w:style>
  <w:style w:type="character" w:customStyle="1" w:styleId="BalloonTextChar">
    <w:name w:val="Balloon Text Char"/>
    <w:basedOn w:val="DefaultParagraphFont"/>
    <w:link w:val="BalloonText"/>
    <w:uiPriority w:val="99"/>
    <w:semiHidden/>
    <w:rsid w:val="00623E3B"/>
    <w:rPr>
      <w:rFonts w:ascii="Times New Roman" w:eastAsia="Times New Roman" w:hAnsi="Times New Roman" w:cs="Times New Roman"/>
      <w:sz w:val="18"/>
      <w:szCs w:val="18"/>
      <w:lang w:val="en-AU"/>
    </w:rPr>
  </w:style>
  <w:style w:type="character" w:styleId="CommentReference">
    <w:name w:val="annotation reference"/>
    <w:basedOn w:val="DefaultParagraphFont"/>
    <w:uiPriority w:val="99"/>
    <w:semiHidden/>
    <w:unhideWhenUsed/>
    <w:rsid w:val="0029575C"/>
    <w:rPr>
      <w:sz w:val="16"/>
      <w:szCs w:val="16"/>
    </w:rPr>
  </w:style>
  <w:style w:type="paragraph" w:styleId="CommentText">
    <w:name w:val="annotation text"/>
    <w:basedOn w:val="Normal"/>
    <w:link w:val="CommentTextChar"/>
    <w:uiPriority w:val="99"/>
    <w:unhideWhenUsed/>
    <w:rsid w:val="0029575C"/>
    <w:pPr>
      <w:spacing w:line="240" w:lineRule="auto"/>
    </w:pPr>
    <w:rPr>
      <w:sz w:val="20"/>
      <w:szCs w:val="20"/>
    </w:rPr>
  </w:style>
  <w:style w:type="character" w:customStyle="1" w:styleId="CommentTextChar">
    <w:name w:val="Comment Text Char"/>
    <w:basedOn w:val="DefaultParagraphFont"/>
    <w:link w:val="CommentText"/>
    <w:uiPriority w:val="99"/>
    <w:rsid w:val="0029575C"/>
    <w:rPr>
      <w:rFonts w:ascii="Trebuchet MS" w:eastAsia="Times New Roman" w:hAnsi="Trebuchet MS" w:cs="Times New Roman"/>
      <w:sz w:val="20"/>
      <w:szCs w:val="20"/>
      <w:lang w:val="en-AU"/>
    </w:rPr>
  </w:style>
  <w:style w:type="paragraph" w:customStyle="1" w:styleId="Subbullet">
    <w:name w:val="Subbullet"/>
    <w:basedOn w:val="bullet"/>
    <w:link w:val="SubbulletChar"/>
    <w:qFormat/>
    <w:rsid w:val="00A349B9"/>
    <w:pPr>
      <w:numPr>
        <w:numId w:val="11"/>
      </w:numPr>
      <w:ind w:left="709"/>
    </w:pPr>
  </w:style>
  <w:style w:type="character" w:customStyle="1" w:styleId="SubbulletChar">
    <w:name w:val="Subbullet Char"/>
    <w:basedOn w:val="bulletChar"/>
    <w:link w:val="Subbullet"/>
    <w:rsid w:val="00A349B9"/>
    <w:rPr>
      <w:rFonts w:ascii="Trebuchet MS" w:eastAsia="MS Mincho" w:hAnsi="Trebuchet MS" w:cs="Helvetica"/>
      <w:sz w:val="18"/>
      <w:szCs w:val="26"/>
      <w:lang w:val="en-US"/>
    </w:rPr>
  </w:style>
  <w:style w:type="paragraph" w:styleId="CommentSubject">
    <w:name w:val="annotation subject"/>
    <w:basedOn w:val="CommentText"/>
    <w:next w:val="CommentText"/>
    <w:link w:val="CommentSubjectChar"/>
    <w:uiPriority w:val="99"/>
    <w:semiHidden/>
    <w:unhideWhenUsed/>
    <w:rsid w:val="009340AB"/>
    <w:rPr>
      <w:b/>
      <w:bCs/>
    </w:rPr>
  </w:style>
  <w:style w:type="character" w:customStyle="1" w:styleId="CommentSubjectChar">
    <w:name w:val="Comment Subject Char"/>
    <w:basedOn w:val="CommentTextChar"/>
    <w:link w:val="CommentSubject"/>
    <w:uiPriority w:val="99"/>
    <w:semiHidden/>
    <w:rsid w:val="009340AB"/>
    <w:rPr>
      <w:rFonts w:ascii="Trebuchet MS" w:eastAsia="Times New Roman" w:hAnsi="Trebuchet MS" w:cs="Times New Roman"/>
      <w:b/>
      <w:bCs/>
      <w:sz w:val="20"/>
      <w:szCs w:val="20"/>
      <w:lang w:val="en-AU"/>
    </w:rPr>
  </w:style>
  <w:style w:type="character" w:customStyle="1" w:styleId="s1">
    <w:name w:val="s1"/>
    <w:basedOn w:val="DefaultParagraphFont"/>
    <w:rsid w:val="00A01696"/>
    <w:rPr>
      <w:rFonts w:ascii="Helvetica" w:hAnsi="Helvetica" w:hint="default"/>
      <w:sz w:val="13"/>
      <w:szCs w:val="13"/>
    </w:rPr>
  </w:style>
  <w:style w:type="paragraph" w:customStyle="1" w:styleId="p2">
    <w:name w:val="p2"/>
    <w:basedOn w:val="Normal"/>
    <w:rsid w:val="00B00C3F"/>
    <w:pPr>
      <w:spacing w:before="0" w:after="75" w:line="152" w:lineRule="atLeast"/>
    </w:pPr>
    <w:rPr>
      <w:rFonts w:ascii="Helvetica" w:eastAsiaTheme="minorHAnsi" w:hAnsi="Helvetica"/>
      <w:color w:val="2C2728"/>
      <w:sz w:val="15"/>
      <w:szCs w:val="15"/>
      <w:lang w:val="en-GB" w:eastAsia="en-GB"/>
    </w:rPr>
  </w:style>
  <w:style w:type="character" w:customStyle="1" w:styleId="apple-converted-space">
    <w:name w:val="apple-converted-space"/>
    <w:basedOn w:val="DefaultParagraphFont"/>
    <w:rsid w:val="00B00C3F"/>
  </w:style>
  <w:style w:type="paragraph" w:customStyle="1" w:styleId="subbullet0">
    <w:name w:val="subbullet"/>
    <w:basedOn w:val="Normal"/>
    <w:uiPriority w:val="99"/>
    <w:qFormat/>
    <w:rsid w:val="00B00C3F"/>
    <w:pPr>
      <w:numPr>
        <w:numId w:val="13"/>
      </w:numPr>
    </w:pPr>
    <w:rPr>
      <w:rFonts w:eastAsiaTheme="minorHAnsi"/>
      <w:lang w:val="en-GB" w:eastAsia="en-GB"/>
    </w:rPr>
  </w:style>
  <w:style w:type="paragraph" w:customStyle="1" w:styleId="Sub-bullet">
    <w:name w:val="Sub-bullet"/>
    <w:basedOn w:val="Normal"/>
    <w:rsid w:val="00B00C3F"/>
    <w:pPr>
      <w:numPr>
        <w:numId w:val="14"/>
      </w:numPr>
      <w:ind w:left="709" w:hanging="345"/>
    </w:pPr>
    <w:rPr>
      <w:rFonts w:eastAsiaTheme="minorHAnsi"/>
      <w:lang w:val="en-GB" w:eastAsia="en-GB"/>
    </w:rPr>
  </w:style>
  <w:style w:type="paragraph" w:customStyle="1" w:styleId="Section">
    <w:name w:val="Section"/>
    <w:basedOn w:val="Heading1"/>
    <w:uiPriority w:val="99"/>
    <w:rsid w:val="00A62969"/>
    <w:pPr>
      <w:numPr>
        <w:numId w:val="0"/>
      </w:numPr>
      <w:spacing w:before="360" w:line="260" w:lineRule="atLeast"/>
    </w:pPr>
    <w:rPr>
      <w:rFonts w:ascii="Gill Sans" w:eastAsia="SimSun" w:hAnsi="Gill Sans" w:cs="Gill Sans"/>
      <w:b w:val="0"/>
      <w:caps/>
      <w:color w:val="88A245"/>
      <w:sz w:val="36"/>
      <w:szCs w:val="36"/>
    </w:rPr>
  </w:style>
  <w:style w:type="paragraph" w:customStyle="1" w:styleId="DHSNumberingOutline">
    <w:name w:val="DHS Numbering Outline"/>
    <w:basedOn w:val="Normal"/>
    <w:next w:val="Normal"/>
    <w:uiPriority w:val="99"/>
    <w:rsid w:val="00A62969"/>
    <w:pPr>
      <w:widowControl w:val="0"/>
      <w:numPr>
        <w:numId w:val="15"/>
      </w:numPr>
      <w:overflowPunct w:val="0"/>
      <w:autoSpaceDE w:val="0"/>
      <w:autoSpaceDN w:val="0"/>
      <w:adjustRightInd w:val="0"/>
      <w:spacing w:before="0" w:after="0" w:line="240" w:lineRule="auto"/>
      <w:textAlignment w:val="baseline"/>
    </w:pPr>
    <w:rPr>
      <w:rFonts w:ascii="Verdana" w:hAnsi="Verdana"/>
      <w:sz w:val="20"/>
      <w:szCs w:val="20"/>
    </w:rPr>
  </w:style>
  <w:style w:type="paragraph" w:styleId="TOC1">
    <w:name w:val="toc 1"/>
    <w:basedOn w:val="Normal"/>
    <w:next w:val="Normal"/>
    <w:uiPriority w:val="39"/>
    <w:rsid w:val="00F91CC0"/>
    <w:pPr>
      <w:keepNext/>
      <w:tabs>
        <w:tab w:val="left" w:pos="426"/>
        <w:tab w:val="right" w:leader="dot" w:pos="9000"/>
      </w:tabs>
      <w:spacing w:before="120" w:after="20" w:line="240" w:lineRule="auto"/>
      <w:ind w:left="425" w:hanging="425"/>
    </w:pPr>
    <w:rPr>
      <w:smallCaps/>
      <w:noProof/>
      <w:color w:val="4472C4" w:themeColor="accent1"/>
      <w:spacing w:val="20"/>
      <w:sz w:val="20"/>
      <w:szCs w:val="20"/>
    </w:rPr>
  </w:style>
  <w:style w:type="paragraph" w:styleId="TOC2">
    <w:name w:val="toc 2"/>
    <w:basedOn w:val="Normal"/>
    <w:next w:val="Normal"/>
    <w:uiPriority w:val="39"/>
    <w:rsid w:val="00F91CC0"/>
    <w:pPr>
      <w:keepLines/>
      <w:tabs>
        <w:tab w:val="right" w:leader="dot" w:pos="9000"/>
      </w:tabs>
      <w:spacing w:line="240" w:lineRule="auto"/>
      <w:ind w:left="425" w:right="-62" w:hanging="425"/>
    </w:pPr>
    <w:rPr>
      <w:noProof/>
      <w:szCs w:val="18"/>
    </w:rPr>
  </w:style>
  <w:style w:type="paragraph" w:styleId="TOC4">
    <w:name w:val="toc 4"/>
    <w:basedOn w:val="Normal"/>
    <w:next w:val="Normal"/>
    <w:uiPriority w:val="39"/>
    <w:rsid w:val="00F91CC0"/>
    <w:pPr>
      <w:tabs>
        <w:tab w:val="right" w:leader="dot" w:pos="9060"/>
      </w:tabs>
      <w:spacing w:line="240" w:lineRule="auto"/>
      <w:ind w:left="709" w:hanging="709"/>
    </w:pPr>
    <w:rPr>
      <w:noProof/>
    </w:rPr>
  </w:style>
  <w:style w:type="paragraph" w:styleId="NormalWeb">
    <w:name w:val="Normal (Web)"/>
    <w:basedOn w:val="Normal"/>
    <w:uiPriority w:val="99"/>
    <w:unhideWhenUsed/>
    <w:rsid w:val="00C32C2E"/>
    <w:pPr>
      <w:numPr>
        <w:numId w:val="17"/>
      </w:numPr>
      <w:spacing w:before="0" w:after="155" w:line="240" w:lineRule="auto"/>
      <w:ind w:left="0" w:firstLine="0"/>
    </w:pPr>
    <w:rPr>
      <w:rFonts w:ascii="Times New Roman" w:hAnsi="Times New Roman"/>
      <w:sz w:val="24"/>
      <w:lang w:eastAsia="en-AU" w:bidi="ta-IN"/>
    </w:rPr>
  </w:style>
  <w:style w:type="character" w:styleId="Strong">
    <w:name w:val="Strong"/>
    <w:basedOn w:val="DefaultParagraphFont"/>
    <w:uiPriority w:val="99"/>
    <w:qFormat/>
    <w:rsid w:val="00802DE0"/>
    <w:rPr>
      <w:b/>
      <w:bCs/>
    </w:rPr>
  </w:style>
  <w:style w:type="paragraph" w:styleId="Revision">
    <w:name w:val="Revision"/>
    <w:hidden/>
    <w:uiPriority w:val="99"/>
    <w:semiHidden/>
    <w:rsid w:val="005D276C"/>
    <w:rPr>
      <w:rFonts w:ascii="Trebuchet MS" w:eastAsia="Times New Roman" w:hAnsi="Trebuchet MS" w:cs="Times New Roman"/>
      <w:sz w:val="18"/>
      <w:lang w:val="en-AU"/>
    </w:rPr>
  </w:style>
  <w:style w:type="character" w:customStyle="1" w:styleId="Heading6Char">
    <w:name w:val="Heading 6 Char"/>
    <w:basedOn w:val="DefaultParagraphFont"/>
    <w:link w:val="Heading6"/>
    <w:uiPriority w:val="9"/>
    <w:rsid w:val="007F6B71"/>
    <w:rPr>
      <w:rFonts w:asciiTheme="majorHAnsi" w:eastAsiaTheme="majorEastAsia" w:hAnsiTheme="majorHAnsi" w:cstheme="majorBidi"/>
      <w:color w:val="1F3763" w:themeColor="accent1" w:themeShade="7F"/>
      <w:sz w:val="18"/>
      <w:lang w:val="en-AU"/>
    </w:rPr>
  </w:style>
  <w:style w:type="paragraph" w:customStyle="1" w:styleId="appendixCbullet">
    <w:name w:val="appendix C bullet"/>
    <w:basedOn w:val="bullet"/>
    <w:link w:val="appendixCbulletChar"/>
    <w:qFormat/>
    <w:rsid w:val="007F6B71"/>
    <w:pPr>
      <w:numPr>
        <w:numId w:val="0"/>
      </w:numPr>
      <w:spacing w:before="40" w:after="40" w:line="240" w:lineRule="auto"/>
      <w:ind w:left="284" w:hanging="284"/>
    </w:pPr>
    <w:rPr>
      <w:rFonts w:ascii="Century Gothic" w:hAnsi="Century Gothic"/>
      <w:sz w:val="16"/>
      <w:szCs w:val="16"/>
    </w:rPr>
  </w:style>
  <w:style w:type="character" w:customStyle="1" w:styleId="appendixCbulletChar">
    <w:name w:val="appendix C bullet Char"/>
    <w:basedOn w:val="bulletChar"/>
    <w:link w:val="appendixCbullet"/>
    <w:rsid w:val="007F6B71"/>
    <w:rPr>
      <w:rFonts w:ascii="Century Gothic" w:eastAsia="MS Mincho" w:hAnsi="Century Gothic" w:cs="Helvetica"/>
      <w:sz w:val="16"/>
      <w:szCs w:val="16"/>
      <w:lang w:val="en-US"/>
    </w:rPr>
  </w:style>
  <w:style w:type="paragraph" w:customStyle="1" w:styleId="TableRCTs">
    <w:name w:val="Table RCTs"/>
    <w:basedOn w:val="Normal"/>
    <w:qFormat/>
    <w:rsid w:val="007F6B71"/>
    <w:pPr>
      <w:spacing w:before="20" w:after="20" w:line="200" w:lineRule="exact"/>
    </w:pPr>
    <w:rPr>
      <w:sz w:val="16"/>
      <w:szCs w:val="16"/>
      <w:lang w:eastAsia="en-GB"/>
    </w:rPr>
  </w:style>
  <w:style w:type="character" w:customStyle="1" w:styleId="SubtitleChar">
    <w:name w:val="Subtitle Char"/>
    <w:link w:val="Subtitle"/>
    <w:uiPriority w:val="99"/>
    <w:rsid w:val="007F6B71"/>
    <w:rPr>
      <w:rFonts w:ascii="Century Gothic" w:hAnsi="Century Gothic" w:cs="Times New Roman"/>
      <w:iCs/>
      <w:spacing w:val="15"/>
      <w:sz w:val="28"/>
      <w:lang w:eastAsia="en-AU"/>
    </w:rPr>
  </w:style>
  <w:style w:type="paragraph" w:styleId="Subtitle">
    <w:name w:val="Subtitle"/>
    <w:basedOn w:val="Normal"/>
    <w:next w:val="Normal"/>
    <w:link w:val="SubtitleChar"/>
    <w:uiPriority w:val="99"/>
    <w:qFormat/>
    <w:rsid w:val="007F6B71"/>
    <w:pPr>
      <w:spacing w:after="200" w:line="276" w:lineRule="auto"/>
      <w:jc w:val="center"/>
    </w:pPr>
    <w:rPr>
      <w:rFonts w:ascii="Century Gothic" w:eastAsiaTheme="minorHAnsi" w:hAnsi="Century Gothic"/>
      <w:iCs/>
      <w:spacing w:val="15"/>
      <w:sz w:val="28"/>
      <w:lang w:val="en-GB" w:eastAsia="en-AU"/>
    </w:rPr>
  </w:style>
  <w:style w:type="character" w:customStyle="1" w:styleId="SubtitleChar1">
    <w:name w:val="Subtitle Char1"/>
    <w:basedOn w:val="DefaultParagraphFont"/>
    <w:uiPriority w:val="11"/>
    <w:rsid w:val="007F6B71"/>
    <w:rPr>
      <w:rFonts w:eastAsiaTheme="minorEastAsia"/>
      <w:color w:val="5A5A5A" w:themeColor="text1" w:themeTint="A5"/>
      <w:spacing w:val="15"/>
      <w:sz w:val="22"/>
      <w:szCs w:val="2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687038">
      <w:bodyDiv w:val="1"/>
      <w:marLeft w:val="0"/>
      <w:marRight w:val="0"/>
      <w:marTop w:val="0"/>
      <w:marBottom w:val="0"/>
      <w:divBdr>
        <w:top w:val="none" w:sz="0" w:space="0" w:color="auto"/>
        <w:left w:val="none" w:sz="0" w:space="0" w:color="auto"/>
        <w:bottom w:val="none" w:sz="0" w:space="0" w:color="auto"/>
        <w:right w:val="none" w:sz="0" w:space="0" w:color="auto"/>
      </w:divBdr>
    </w:div>
    <w:div w:id="313224614">
      <w:bodyDiv w:val="1"/>
      <w:marLeft w:val="0"/>
      <w:marRight w:val="0"/>
      <w:marTop w:val="0"/>
      <w:marBottom w:val="0"/>
      <w:divBdr>
        <w:top w:val="none" w:sz="0" w:space="0" w:color="auto"/>
        <w:left w:val="none" w:sz="0" w:space="0" w:color="auto"/>
        <w:bottom w:val="none" w:sz="0" w:space="0" w:color="auto"/>
        <w:right w:val="none" w:sz="0" w:space="0" w:color="auto"/>
      </w:divBdr>
      <w:divsChild>
        <w:div w:id="14024089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05053607">
              <w:marLeft w:val="0"/>
              <w:marRight w:val="0"/>
              <w:marTop w:val="0"/>
              <w:marBottom w:val="0"/>
              <w:divBdr>
                <w:top w:val="none" w:sz="0" w:space="0" w:color="auto"/>
                <w:left w:val="none" w:sz="0" w:space="0" w:color="auto"/>
                <w:bottom w:val="none" w:sz="0" w:space="0" w:color="auto"/>
                <w:right w:val="none" w:sz="0" w:space="0" w:color="auto"/>
              </w:divBdr>
              <w:divsChild>
                <w:div w:id="122907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360272">
      <w:bodyDiv w:val="1"/>
      <w:marLeft w:val="0"/>
      <w:marRight w:val="0"/>
      <w:marTop w:val="0"/>
      <w:marBottom w:val="0"/>
      <w:divBdr>
        <w:top w:val="none" w:sz="0" w:space="0" w:color="auto"/>
        <w:left w:val="none" w:sz="0" w:space="0" w:color="auto"/>
        <w:bottom w:val="none" w:sz="0" w:space="0" w:color="auto"/>
        <w:right w:val="none" w:sz="0" w:space="0" w:color="auto"/>
      </w:divBdr>
    </w:div>
    <w:div w:id="486745271">
      <w:bodyDiv w:val="1"/>
      <w:marLeft w:val="0"/>
      <w:marRight w:val="0"/>
      <w:marTop w:val="0"/>
      <w:marBottom w:val="0"/>
      <w:divBdr>
        <w:top w:val="none" w:sz="0" w:space="0" w:color="auto"/>
        <w:left w:val="none" w:sz="0" w:space="0" w:color="auto"/>
        <w:bottom w:val="none" w:sz="0" w:space="0" w:color="auto"/>
        <w:right w:val="none" w:sz="0" w:space="0" w:color="auto"/>
      </w:divBdr>
    </w:div>
    <w:div w:id="614404280">
      <w:bodyDiv w:val="1"/>
      <w:marLeft w:val="0"/>
      <w:marRight w:val="0"/>
      <w:marTop w:val="0"/>
      <w:marBottom w:val="0"/>
      <w:divBdr>
        <w:top w:val="none" w:sz="0" w:space="0" w:color="auto"/>
        <w:left w:val="none" w:sz="0" w:space="0" w:color="auto"/>
        <w:bottom w:val="none" w:sz="0" w:space="0" w:color="auto"/>
        <w:right w:val="none" w:sz="0" w:space="0" w:color="auto"/>
      </w:divBdr>
    </w:div>
    <w:div w:id="640812707">
      <w:bodyDiv w:val="1"/>
      <w:marLeft w:val="0"/>
      <w:marRight w:val="0"/>
      <w:marTop w:val="0"/>
      <w:marBottom w:val="0"/>
      <w:divBdr>
        <w:top w:val="none" w:sz="0" w:space="0" w:color="auto"/>
        <w:left w:val="none" w:sz="0" w:space="0" w:color="auto"/>
        <w:bottom w:val="none" w:sz="0" w:space="0" w:color="auto"/>
        <w:right w:val="none" w:sz="0" w:space="0" w:color="auto"/>
      </w:divBdr>
    </w:div>
    <w:div w:id="668993682">
      <w:bodyDiv w:val="1"/>
      <w:marLeft w:val="0"/>
      <w:marRight w:val="0"/>
      <w:marTop w:val="0"/>
      <w:marBottom w:val="0"/>
      <w:divBdr>
        <w:top w:val="none" w:sz="0" w:space="0" w:color="auto"/>
        <w:left w:val="none" w:sz="0" w:space="0" w:color="auto"/>
        <w:bottom w:val="none" w:sz="0" w:space="0" w:color="auto"/>
        <w:right w:val="none" w:sz="0" w:space="0" w:color="auto"/>
      </w:divBdr>
    </w:div>
    <w:div w:id="843514797">
      <w:bodyDiv w:val="1"/>
      <w:marLeft w:val="0"/>
      <w:marRight w:val="0"/>
      <w:marTop w:val="0"/>
      <w:marBottom w:val="0"/>
      <w:divBdr>
        <w:top w:val="none" w:sz="0" w:space="0" w:color="auto"/>
        <w:left w:val="none" w:sz="0" w:space="0" w:color="auto"/>
        <w:bottom w:val="none" w:sz="0" w:space="0" w:color="auto"/>
        <w:right w:val="none" w:sz="0" w:space="0" w:color="auto"/>
      </w:divBdr>
    </w:div>
    <w:div w:id="851454453">
      <w:bodyDiv w:val="1"/>
      <w:marLeft w:val="0"/>
      <w:marRight w:val="0"/>
      <w:marTop w:val="0"/>
      <w:marBottom w:val="0"/>
      <w:divBdr>
        <w:top w:val="none" w:sz="0" w:space="0" w:color="auto"/>
        <w:left w:val="none" w:sz="0" w:space="0" w:color="auto"/>
        <w:bottom w:val="none" w:sz="0" w:space="0" w:color="auto"/>
        <w:right w:val="none" w:sz="0" w:space="0" w:color="auto"/>
      </w:divBdr>
    </w:div>
    <w:div w:id="1309242412">
      <w:bodyDiv w:val="1"/>
      <w:marLeft w:val="0"/>
      <w:marRight w:val="0"/>
      <w:marTop w:val="0"/>
      <w:marBottom w:val="0"/>
      <w:divBdr>
        <w:top w:val="none" w:sz="0" w:space="0" w:color="auto"/>
        <w:left w:val="none" w:sz="0" w:space="0" w:color="auto"/>
        <w:bottom w:val="none" w:sz="0" w:space="0" w:color="auto"/>
        <w:right w:val="none" w:sz="0" w:space="0" w:color="auto"/>
      </w:divBdr>
    </w:div>
    <w:div w:id="1379207449">
      <w:bodyDiv w:val="1"/>
      <w:marLeft w:val="0"/>
      <w:marRight w:val="0"/>
      <w:marTop w:val="0"/>
      <w:marBottom w:val="0"/>
      <w:divBdr>
        <w:top w:val="none" w:sz="0" w:space="0" w:color="auto"/>
        <w:left w:val="none" w:sz="0" w:space="0" w:color="auto"/>
        <w:bottom w:val="none" w:sz="0" w:space="0" w:color="auto"/>
        <w:right w:val="none" w:sz="0" w:space="0" w:color="auto"/>
      </w:divBdr>
      <w:divsChild>
        <w:div w:id="7855869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52578562">
              <w:marLeft w:val="0"/>
              <w:marRight w:val="0"/>
              <w:marTop w:val="0"/>
              <w:marBottom w:val="0"/>
              <w:divBdr>
                <w:top w:val="none" w:sz="0" w:space="0" w:color="auto"/>
                <w:left w:val="none" w:sz="0" w:space="0" w:color="auto"/>
                <w:bottom w:val="none" w:sz="0" w:space="0" w:color="auto"/>
                <w:right w:val="none" w:sz="0" w:space="0" w:color="auto"/>
              </w:divBdr>
              <w:divsChild>
                <w:div w:id="98254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697481">
      <w:bodyDiv w:val="1"/>
      <w:marLeft w:val="0"/>
      <w:marRight w:val="0"/>
      <w:marTop w:val="0"/>
      <w:marBottom w:val="0"/>
      <w:divBdr>
        <w:top w:val="none" w:sz="0" w:space="0" w:color="auto"/>
        <w:left w:val="none" w:sz="0" w:space="0" w:color="auto"/>
        <w:bottom w:val="none" w:sz="0" w:space="0" w:color="auto"/>
        <w:right w:val="none" w:sz="0" w:space="0" w:color="auto"/>
      </w:divBdr>
    </w:div>
    <w:div w:id="1578712507">
      <w:bodyDiv w:val="1"/>
      <w:marLeft w:val="0"/>
      <w:marRight w:val="0"/>
      <w:marTop w:val="0"/>
      <w:marBottom w:val="0"/>
      <w:divBdr>
        <w:top w:val="none" w:sz="0" w:space="0" w:color="auto"/>
        <w:left w:val="none" w:sz="0" w:space="0" w:color="auto"/>
        <w:bottom w:val="none" w:sz="0" w:space="0" w:color="auto"/>
        <w:right w:val="none" w:sz="0" w:space="0" w:color="auto"/>
      </w:divBdr>
    </w:div>
    <w:div w:id="1722554322">
      <w:bodyDiv w:val="1"/>
      <w:marLeft w:val="0"/>
      <w:marRight w:val="0"/>
      <w:marTop w:val="0"/>
      <w:marBottom w:val="0"/>
      <w:divBdr>
        <w:top w:val="none" w:sz="0" w:space="0" w:color="auto"/>
        <w:left w:val="none" w:sz="0" w:space="0" w:color="auto"/>
        <w:bottom w:val="none" w:sz="0" w:space="0" w:color="auto"/>
        <w:right w:val="none" w:sz="0" w:space="0" w:color="auto"/>
      </w:divBdr>
    </w:div>
    <w:div w:id="194380607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http://www.foodstandards.gov.au/consumer/chemicals/mercury/Pages/default.aspx" TargetMode="External"/><Relationship Id="rId26" Type="http://schemas.openxmlformats.org/officeDocument/2006/relationships/header" Target="header7.xml"/><Relationship Id="rId39" Type="http://schemas.openxmlformats.org/officeDocument/2006/relationships/hyperlink" Target="https://www.eatforhealth.gov.au/eating-well/healthy-eating-throughout-all-life/healthy-eating-when-you&#8217;re-pregnant-or-breastfeeding" TargetMode="External"/><Relationship Id="rId3" Type="http://schemas.openxmlformats.org/officeDocument/2006/relationships/settings" Target="settings.xml"/><Relationship Id="rId21" Type="http://schemas.openxmlformats.org/officeDocument/2006/relationships/hyperlink" Target="https://www.nhmrc.gov.au/about-us/publications/iodine-supplementation-pregnant-and-breastfeeding-women" TargetMode="External"/><Relationship Id="rId34" Type="http://schemas.openxmlformats.org/officeDocument/2006/relationships/hyperlink" Target="https://www.nhmrc.gov.au/guidelines-publications/n35-n36-n37" TargetMode="External"/><Relationship Id="rId42" Type="http://schemas.openxmlformats.org/officeDocument/2006/relationships/hyperlink" Target="https://www1.health.gov.au/internet/main/publishing.nsf/Content/health-pubhlth-strateg-phys-act-guidelines" TargetMode="External"/><Relationship Id="rId47" Type="http://schemas.openxmlformats.org/officeDocument/2006/relationships/footer" Target="footer9.xml"/><Relationship Id="rId50"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hyperlink" Target="https://www.foodstandards.gov.au/consumer/generalissues/Pages/Caffeine.aspx" TargetMode="External"/><Relationship Id="rId33" Type="http://schemas.openxmlformats.org/officeDocument/2006/relationships/hyperlink" Target="https://www.eatforhealth.gov.au/guidelines" TargetMode="External"/><Relationship Id="rId38" Type="http://schemas.openxmlformats.org/officeDocument/2006/relationships/hyperlink" Target="https://www.eatforhealth.gov.au/guidelines/australian-guide-healthy-eating" TargetMode="External"/><Relationship Id="rId46" Type="http://schemas.openxmlformats.org/officeDocument/2006/relationships/footer" Target="footer8.xml"/><Relationship Id="rId2" Type="http://schemas.openxmlformats.org/officeDocument/2006/relationships/styles" Target="styles.xml"/><Relationship Id="rId16" Type="http://schemas.openxmlformats.org/officeDocument/2006/relationships/header" Target="header6.xml"/><Relationship Id="rId20" Type="http://schemas.openxmlformats.org/officeDocument/2006/relationships/hyperlink" Target="https://www.nhmrc.gov.au/about-us/publications/australian-dietary-guidelines" TargetMode="External"/><Relationship Id="rId29" Type="http://schemas.openxmlformats.org/officeDocument/2006/relationships/footer" Target="footer7.xml"/><Relationship Id="rId41" Type="http://schemas.openxmlformats.org/officeDocument/2006/relationships/hyperlink" Target="https://www.cdc.gov/reproductivehealth/maternalinfanthealth/pregnancy-weight-gain.ht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s://www1.health.gov.au/internet/main/publishing.nsf/Content/health-pubhlth-strateg-phys-act-guidelines" TargetMode="External"/><Relationship Id="rId32" Type="http://schemas.openxmlformats.org/officeDocument/2006/relationships/hyperlink" Target="https://www.ncbi.nlm.nih.gov/books/NBK32813/" TargetMode="External"/><Relationship Id="rId37" Type="http://schemas.openxmlformats.org/officeDocument/2006/relationships/hyperlink" Target="http://www.health.gov.au/internet/main/publishing.nsf/content/health-pubhlth-strateg-phys-act-guidelines" TargetMode="External"/><Relationship Id="rId40" Type="http://schemas.openxmlformats.org/officeDocument/2006/relationships/hyperlink" Target="https://www.aihw.gov.au/getmedia/6bfafa4a-2255-4f04-8955-7496c9e5b2c1/19192.pdf.aspx?inline=true" TargetMode="External"/><Relationship Id="rId45" Type="http://schemas.openxmlformats.org/officeDocument/2006/relationships/header" Target="header11.xml"/><Relationship Id="rId53"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www.health.gov.au/internet/main/publishing.nsf/Content/health-pubhlth-strateg-phys-act-guidelines" TargetMode="External"/><Relationship Id="rId28" Type="http://schemas.openxmlformats.org/officeDocument/2006/relationships/footer" Target="footer6.xml"/><Relationship Id="rId36" Type="http://schemas.openxmlformats.org/officeDocument/2006/relationships/hyperlink" Target="https://www.ncbi.nlm.nih.gov/pubmed/20181319" TargetMode="External"/><Relationship Id="rId49" Type="http://schemas.openxmlformats.org/officeDocument/2006/relationships/hyperlink" Target="https://www.clinicalguidelines.gov.au/" TargetMode="External"/><Relationship Id="rId10" Type="http://schemas.openxmlformats.org/officeDocument/2006/relationships/footer" Target="footer2.xml"/><Relationship Id="rId19" Type="http://schemas.openxmlformats.org/officeDocument/2006/relationships/hyperlink" Target="http://www.foodstandards.gov.au/consumer/safety/listeria/Pages/default.aspx" TargetMode="External"/><Relationship Id="rId31" Type="http://schemas.openxmlformats.org/officeDocument/2006/relationships/hyperlink" Target="https://www.rcog.org.uk/globalassets/documents/guidelines/cmacercogjointguidelinemanagementwomenobesitypregnancya.pdf" TargetMode="External"/><Relationship Id="rId44" Type="http://schemas.openxmlformats.org/officeDocument/2006/relationships/header" Target="header10.xml"/><Relationship Id="rId52"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hyperlink" Target="https://www.nhmrc.gov.au/guidelines-publications/n35-n36-n37" TargetMode="External"/><Relationship Id="rId27" Type="http://schemas.openxmlformats.org/officeDocument/2006/relationships/header" Target="header8.xml"/><Relationship Id="rId30" Type="http://schemas.openxmlformats.org/officeDocument/2006/relationships/header" Target="header9.xml"/><Relationship Id="rId35" Type="http://schemas.openxmlformats.org/officeDocument/2006/relationships/hyperlink" Target="https://www.nice.org.uk/guidance/ph27" TargetMode="External"/><Relationship Id="rId43" Type="http://schemas.openxmlformats.org/officeDocument/2006/relationships/hyperlink" Target="https://www.foodstandards.gov.au/consumer/generalissues/Pages/Caffeine.aspx" TargetMode="External"/><Relationship Id="rId48" Type="http://schemas.openxmlformats.org/officeDocument/2006/relationships/header" Target="header12.xml"/><Relationship Id="rId8" Type="http://schemas.openxmlformats.org/officeDocument/2006/relationships/header" Target="header2.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74</Pages>
  <Words>65068</Words>
  <Characters>370889</Characters>
  <Application>Microsoft Office Word</Application>
  <DocSecurity>0</DocSecurity>
  <Lines>3090</Lines>
  <Paragraphs>870</Paragraphs>
  <ScaleCrop>false</ScaleCrop>
  <HeadingPairs>
    <vt:vector size="2" baseType="variant">
      <vt:variant>
        <vt:lpstr>Title</vt:lpstr>
      </vt:variant>
      <vt:variant>
        <vt:i4>1</vt:i4>
      </vt:variant>
    </vt:vector>
  </HeadingPairs>
  <TitlesOfParts>
    <vt:vector size="1" baseType="lpstr">
      <vt:lpstr/>
    </vt:vector>
  </TitlesOfParts>
  <Company>Ampersand Health Science Writing</Company>
  <LinksUpToDate>false</LinksUpToDate>
  <CharactersWithSpaces>435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Ramson</dc:creator>
  <cp:keywords/>
  <dc:description/>
  <cp:lastModifiedBy>Soar, Anita</cp:lastModifiedBy>
  <cp:revision>7</cp:revision>
  <dcterms:created xsi:type="dcterms:W3CDTF">2020-06-01T04:19:00Z</dcterms:created>
  <dcterms:modified xsi:type="dcterms:W3CDTF">2020-06-02T01:13:00Z</dcterms:modified>
</cp:coreProperties>
</file>